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7ACF2E" w14:textId="77777777" w:rsidR="00406358" w:rsidRPr="00F866D5" w:rsidRDefault="00406358" w:rsidP="00406358">
      <w:pPr>
        <w:spacing w:line="240" w:lineRule="auto"/>
        <w:jc w:val="center"/>
      </w:pPr>
    </w:p>
    <w:p w14:paraId="5DDE9677" w14:textId="77777777" w:rsidR="00406358" w:rsidRPr="00F866D5" w:rsidRDefault="00406358" w:rsidP="00406358">
      <w:pPr>
        <w:spacing w:line="240" w:lineRule="auto"/>
        <w:jc w:val="center"/>
      </w:pPr>
    </w:p>
    <w:p w14:paraId="7707FE03" w14:textId="77777777" w:rsidR="00406358" w:rsidRPr="00F866D5" w:rsidRDefault="00406358" w:rsidP="00406358">
      <w:pPr>
        <w:spacing w:line="240" w:lineRule="auto"/>
        <w:jc w:val="center"/>
      </w:pPr>
    </w:p>
    <w:p w14:paraId="5B6AC2B3" w14:textId="1B166DB1" w:rsidR="00341539" w:rsidRPr="00F866D5" w:rsidRDefault="28D23B75" w:rsidP="00406358">
      <w:pPr>
        <w:spacing w:line="240" w:lineRule="auto"/>
        <w:jc w:val="center"/>
        <w:rPr>
          <w:rFonts w:cs="Calibri (Body)"/>
          <w:caps/>
        </w:rPr>
      </w:pPr>
      <w:r w:rsidRPr="00F866D5">
        <w:rPr>
          <w:rFonts w:cs="Calibri (Body)"/>
          <w:caps/>
        </w:rPr>
        <w:t xml:space="preserve">Sink or source? Responses of tundra carbon fluxes to </w:t>
      </w:r>
      <w:r w:rsidR="2214631D" w:rsidRPr="00F866D5">
        <w:rPr>
          <w:rFonts w:cs="Calibri (Body)"/>
          <w:caps/>
        </w:rPr>
        <w:t xml:space="preserve">LONG-TERM EXPERIMENTAL </w:t>
      </w:r>
      <w:r w:rsidRPr="00F866D5">
        <w:rPr>
          <w:rFonts w:cs="Calibri (Body)"/>
          <w:caps/>
        </w:rPr>
        <w:t>warming in a high-Arctic polar oasis</w:t>
      </w:r>
    </w:p>
    <w:p w14:paraId="29BC3481" w14:textId="77777777" w:rsidR="00341539" w:rsidRPr="00F866D5" w:rsidRDefault="00341539" w:rsidP="00406358">
      <w:pPr>
        <w:spacing w:line="240" w:lineRule="auto"/>
        <w:jc w:val="center"/>
      </w:pPr>
    </w:p>
    <w:p w14:paraId="34370CC9" w14:textId="77777777" w:rsidR="00341539" w:rsidRPr="00F866D5" w:rsidRDefault="00341539" w:rsidP="00406358">
      <w:pPr>
        <w:spacing w:line="240" w:lineRule="auto"/>
        <w:jc w:val="center"/>
      </w:pPr>
      <w:r w:rsidRPr="00F866D5">
        <w:t>by</w:t>
      </w:r>
    </w:p>
    <w:p w14:paraId="3EF23F48" w14:textId="77777777" w:rsidR="00341539" w:rsidRPr="00F866D5" w:rsidRDefault="00341539" w:rsidP="00406358">
      <w:pPr>
        <w:spacing w:line="240" w:lineRule="auto"/>
        <w:jc w:val="center"/>
      </w:pPr>
    </w:p>
    <w:p w14:paraId="6E7272D6" w14:textId="3DCA5360" w:rsidR="00341539" w:rsidRPr="00F866D5" w:rsidRDefault="00995FB6" w:rsidP="00406358">
      <w:pPr>
        <w:spacing w:line="240" w:lineRule="auto"/>
        <w:jc w:val="center"/>
      </w:pPr>
      <w:r w:rsidRPr="00F866D5">
        <w:t>DECLAN DAWSON TAYLOR</w:t>
      </w:r>
    </w:p>
    <w:p w14:paraId="37AC7919" w14:textId="77777777" w:rsidR="00341539" w:rsidRPr="00F866D5" w:rsidRDefault="00341539" w:rsidP="00406358">
      <w:pPr>
        <w:spacing w:line="240" w:lineRule="auto"/>
        <w:jc w:val="center"/>
      </w:pPr>
    </w:p>
    <w:p w14:paraId="6EAE8993" w14:textId="77777777" w:rsidR="00341539" w:rsidRPr="00F866D5" w:rsidRDefault="00341539" w:rsidP="00406358">
      <w:pPr>
        <w:spacing w:line="240" w:lineRule="auto"/>
        <w:jc w:val="center"/>
      </w:pPr>
    </w:p>
    <w:p w14:paraId="38E0AFE8" w14:textId="77777777" w:rsidR="00341539" w:rsidRPr="00F866D5" w:rsidRDefault="00341539" w:rsidP="00406358">
      <w:pPr>
        <w:spacing w:line="240" w:lineRule="auto"/>
        <w:jc w:val="center"/>
      </w:pPr>
    </w:p>
    <w:p w14:paraId="1EC93984" w14:textId="77777777" w:rsidR="00341539" w:rsidRPr="00F866D5" w:rsidRDefault="00341539" w:rsidP="00406358">
      <w:pPr>
        <w:spacing w:line="240" w:lineRule="auto"/>
        <w:jc w:val="center"/>
      </w:pPr>
    </w:p>
    <w:p w14:paraId="28B03573" w14:textId="77777777" w:rsidR="00341539" w:rsidRPr="00F866D5" w:rsidRDefault="00341539" w:rsidP="00406358">
      <w:pPr>
        <w:spacing w:line="240" w:lineRule="auto"/>
        <w:jc w:val="center"/>
      </w:pPr>
    </w:p>
    <w:p w14:paraId="0AFF54F9" w14:textId="77777777" w:rsidR="00341539" w:rsidRPr="00F866D5" w:rsidRDefault="00341539" w:rsidP="00406358">
      <w:pPr>
        <w:spacing w:line="240" w:lineRule="auto"/>
        <w:jc w:val="center"/>
      </w:pPr>
      <w:r w:rsidRPr="00F866D5">
        <w:t>A THESIS SUBMITTED IN PARTIAL FULFILLMENT OF</w:t>
      </w:r>
    </w:p>
    <w:p w14:paraId="006B7FEB" w14:textId="77777777" w:rsidR="00341539" w:rsidRPr="00F866D5" w:rsidRDefault="00341539" w:rsidP="00406358">
      <w:pPr>
        <w:spacing w:line="240" w:lineRule="auto"/>
        <w:jc w:val="center"/>
      </w:pPr>
      <w:r w:rsidRPr="00F866D5">
        <w:t>THE REQUIREMENTS FOR THE DEGREE OF</w:t>
      </w:r>
    </w:p>
    <w:p w14:paraId="37171B56" w14:textId="77777777" w:rsidR="00341539" w:rsidRPr="00F866D5" w:rsidRDefault="00341539" w:rsidP="00406358">
      <w:pPr>
        <w:spacing w:line="240" w:lineRule="auto"/>
        <w:jc w:val="center"/>
      </w:pPr>
    </w:p>
    <w:p w14:paraId="0C80783B" w14:textId="77777777" w:rsidR="00341539" w:rsidRPr="00F866D5" w:rsidRDefault="00341539" w:rsidP="00406358">
      <w:pPr>
        <w:spacing w:line="240" w:lineRule="auto"/>
        <w:jc w:val="center"/>
      </w:pPr>
    </w:p>
    <w:p w14:paraId="37912109" w14:textId="77777777" w:rsidR="00341539" w:rsidRPr="00F866D5" w:rsidRDefault="00341539" w:rsidP="00406358">
      <w:pPr>
        <w:spacing w:line="240" w:lineRule="auto"/>
        <w:jc w:val="center"/>
      </w:pPr>
      <w:r w:rsidRPr="00F866D5">
        <w:t>BACHELOR OF SCIENCE (HONOURS)</w:t>
      </w:r>
    </w:p>
    <w:p w14:paraId="55AD398C" w14:textId="5CCA69CF" w:rsidR="00341539" w:rsidRPr="00F866D5" w:rsidRDefault="006B7149" w:rsidP="00406358">
      <w:pPr>
        <w:spacing w:line="240" w:lineRule="auto"/>
        <w:jc w:val="center"/>
      </w:pPr>
      <w:r w:rsidRPr="00F866D5">
        <w:t>(Environmental Science</w:t>
      </w:r>
      <w:r w:rsidR="00756C27" w:rsidRPr="00F866D5">
        <w:t>s</w:t>
      </w:r>
      <w:r w:rsidRPr="00F866D5">
        <w:t>)</w:t>
      </w:r>
    </w:p>
    <w:p w14:paraId="7185A38C" w14:textId="77777777" w:rsidR="00341539" w:rsidRPr="00F866D5" w:rsidRDefault="00341539" w:rsidP="00406358">
      <w:pPr>
        <w:spacing w:line="240" w:lineRule="auto"/>
        <w:jc w:val="center"/>
      </w:pPr>
    </w:p>
    <w:p w14:paraId="2EE01D15" w14:textId="77777777" w:rsidR="00341539" w:rsidRPr="00F866D5" w:rsidRDefault="00341539" w:rsidP="00406358">
      <w:pPr>
        <w:spacing w:line="240" w:lineRule="auto"/>
        <w:jc w:val="center"/>
      </w:pPr>
    </w:p>
    <w:p w14:paraId="66C885C5" w14:textId="77777777" w:rsidR="00341539" w:rsidRPr="00F866D5" w:rsidRDefault="00341539" w:rsidP="00406358">
      <w:pPr>
        <w:spacing w:line="240" w:lineRule="auto"/>
        <w:jc w:val="center"/>
      </w:pPr>
      <w:r w:rsidRPr="00F866D5">
        <w:t>in</w:t>
      </w:r>
    </w:p>
    <w:p w14:paraId="35C0B9EC" w14:textId="77777777" w:rsidR="00341539" w:rsidRPr="00F866D5" w:rsidRDefault="00341539" w:rsidP="00406358">
      <w:pPr>
        <w:spacing w:line="240" w:lineRule="auto"/>
        <w:jc w:val="center"/>
      </w:pPr>
    </w:p>
    <w:p w14:paraId="3DA96707" w14:textId="77777777" w:rsidR="00341539" w:rsidRPr="00F866D5" w:rsidRDefault="00341539" w:rsidP="00406358">
      <w:pPr>
        <w:spacing w:line="240" w:lineRule="auto"/>
        <w:jc w:val="center"/>
      </w:pPr>
      <w:r w:rsidRPr="00F866D5">
        <w:t>THE FACULTY OF SCIENCE</w:t>
      </w:r>
    </w:p>
    <w:p w14:paraId="26E25EA5" w14:textId="77777777" w:rsidR="00341539" w:rsidRPr="00F866D5" w:rsidRDefault="00341539" w:rsidP="00406358">
      <w:pPr>
        <w:spacing w:line="240" w:lineRule="auto"/>
        <w:jc w:val="center"/>
      </w:pPr>
    </w:p>
    <w:p w14:paraId="5555B762" w14:textId="77777777" w:rsidR="00341539" w:rsidRPr="00F866D5" w:rsidRDefault="00341539" w:rsidP="00406358">
      <w:pPr>
        <w:spacing w:line="240" w:lineRule="auto"/>
        <w:jc w:val="center"/>
      </w:pPr>
    </w:p>
    <w:p w14:paraId="54690377" w14:textId="77777777" w:rsidR="00341539" w:rsidRPr="00F866D5" w:rsidRDefault="00341539" w:rsidP="00406358">
      <w:pPr>
        <w:spacing w:line="240" w:lineRule="auto"/>
        <w:jc w:val="center"/>
      </w:pPr>
    </w:p>
    <w:p w14:paraId="5BB6D667" w14:textId="77777777" w:rsidR="00341539" w:rsidRPr="00F866D5" w:rsidRDefault="00341539" w:rsidP="00406358">
      <w:pPr>
        <w:spacing w:line="240" w:lineRule="auto"/>
        <w:jc w:val="center"/>
      </w:pPr>
    </w:p>
    <w:p w14:paraId="104C1605" w14:textId="77777777" w:rsidR="00341539" w:rsidRPr="00F866D5" w:rsidRDefault="00341539" w:rsidP="00406358">
      <w:pPr>
        <w:spacing w:line="240" w:lineRule="auto"/>
        <w:jc w:val="center"/>
      </w:pPr>
    </w:p>
    <w:p w14:paraId="51F5872C" w14:textId="77777777" w:rsidR="00341539" w:rsidRPr="00F866D5" w:rsidRDefault="00341539" w:rsidP="00406358">
      <w:pPr>
        <w:spacing w:line="240" w:lineRule="auto"/>
        <w:jc w:val="center"/>
      </w:pPr>
      <w:r w:rsidRPr="00F866D5">
        <w:t>This thesis conforms to the required standard</w:t>
      </w:r>
    </w:p>
    <w:p w14:paraId="534F7627" w14:textId="77777777" w:rsidR="00341539" w:rsidRPr="00F866D5" w:rsidRDefault="00341539" w:rsidP="00406358">
      <w:pPr>
        <w:spacing w:line="240" w:lineRule="auto"/>
        <w:jc w:val="center"/>
      </w:pPr>
    </w:p>
    <w:p w14:paraId="2A74A7D6" w14:textId="77777777" w:rsidR="00341539" w:rsidRPr="00F866D5" w:rsidRDefault="00341539" w:rsidP="00406358">
      <w:pPr>
        <w:spacing w:line="240" w:lineRule="auto"/>
        <w:jc w:val="center"/>
      </w:pPr>
    </w:p>
    <w:p w14:paraId="58578546" w14:textId="77777777" w:rsidR="00341539" w:rsidRPr="00F866D5" w:rsidRDefault="00341539" w:rsidP="00406358">
      <w:pPr>
        <w:spacing w:line="240" w:lineRule="auto"/>
        <w:jc w:val="center"/>
      </w:pPr>
      <w:r w:rsidRPr="00F866D5">
        <w:t>____________________________________</w:t>
      </w:r>
    </w:p>
    <w:p w14:paraId="30A0A1AD" w14:textId="630F1FFC" w:rsidR="00341539" w:rsidRPr="00F866D5" w:rsidRDefault="00341539" w:rsidP="00406358">
      <w:pPr>
        <w:spacing w:line="240" w:lineRule="auto"/>
        <w:jc w:val="center"/>
      </w:pPr>
      <w:r w:rsidRPr="00F866D5">
        <w:t>Dr. Greg H. R. Henry, Supervisor</w:t>
      </w:r>
    </w:p>
    <w:p w14:paraId="1D673C1F" w14:textId="77777777" w:rsidR="00341539" w:rsidRPr="00F866D5" w:rsidRDefault="00341539" w:rsidP="00406358">
      <w:pPr>
        <w:spacing w:line="240" w:lineRule="auto"/>
        <w:jc w:val="center"/>
      </w:pPr>
    </w:p>
    <w:p w14:paraId="1C7A35AC" w14:textId="77777777" w:rsidR="00341539" w:rsidRPr="00F866D5" w:rsidRDefault="00341539" w:rsidP="00406358">
      <w:pPr>
        <w:spacing w:line="240" w:lineRule="auto"/>
        <w:jc w:val="center"/>
      </w:pPr>
      <w:r w:rsidRPr="00F866D5">
        <w:t>THE UNIVERSITY OF BRITISH COLUMBIA</w:t>
      </w:r>
    </w:p>
    <w:p w14:paraId="1769DB1B" w14:textId="77777777" w:rsidR="00341539" w:rsidRPr="00F866D5" w:rsidRDefault="00341539" w:rsidP="00406358">
      <w:pPr>
        <w:spacing w:line="240" w:lineRule="auto"/>
        <w:jc w:val="center"/>
      </w:pPr>
      <w:r w:rsidRPr="00F866D5">
        <w:t>(Vancouver)</w:t>
      </w:r>
    </w:p>
    <w:p w14:paraId="5307698F" w14:textId="77777777" w:rsidR="00341539" w:rsidRPr="00F866D5" w:rsidRDefault="00341539" w:rsidP="00406358">
      <w:pPr>
        <w:spacing w:line="240" w:lineRule="auto"/>
        <w:jc w:val="center"/>
      </w:pPr>
    </w:p>
    <w:p w14:paraId="5E69691D" w14:textId="77777777" w:rsidR="00341539" w:rsidRPr="00F866D5" w:rsidRDefault="00341539" w:rsidP="00406358">
      <w:pPr>
        <w:spacing w:line="240" w:lineRule="auto"/>
        <w:jc w:val="center"/>
      </w:pPr>
      <w:r w:rsidRPr="00F866D5">
        <w:t>MARCH 2022</w:t>
      </w:r>
    </w:p>
    <w:p w14:paraId="0CF27965" w14:textId="77777777" w:rsidR="00341539" w:rsidRPr="00F866D5" w:rsidRDefault="00341539" w:rsidP="00406358">
      <w:pPr>
        <w:spacing w:line="240" w:lineRule="auto"/>
        <w:jc w:val="center"/>
      </w:pPr>
    </w:p>
    <w:p w14:paraId="4D27D4D5" w14:textId="77777777" w:rsidR="00341539" w:rsidRPr="00F866D5" w:rsidRDefault="00341539" w:rsidP="00406358">
      <w:pPr>
        <w:spacing w:line="240" w:lineRule="auto"/>
        <w:jc w:val="center"/>
      </w:pPr>
    </w:p>
    <w:p w14:paraId="0C1CD19D" w14:textId="47522ACC" w:rsidR="00341539" w:rsidRPr="00F866D5" w:rsidRDefault="00341539" w:rsidP="00406358">
      <w:pPr>
        <w:spacing w:line="240" w:lineRule="auto"/>
        <w:jc w:val="center"/>
      </w:pPr>
      <w:r w:rsidRPr="00F866D5">
        <w:t xml:space="preserve">© </w:t>
      </w:r>
      <w:r w:rsidR="00406358" w:rsidRPr="00F866D5">
        <w:t>Declan Dawson Taylor</w:t>
      </w:r>
      <w:r w:rsidRPr="00F866D5">
        <w:t>, 202</w:t>
      </w:r>
      <w:r w:rsidR="00406358" w:rsidRPr="00F866D5">
        <w:t>3</w:t>
      </w:r>
    </w:p>
    <w:p w14:paraId="173E4557" w14:textId="77777777" w:rsidR="009F0388" w:rsidRPr="00F866D5" w:rsidRDefault="009F0388" w:rsidP="00406358">
      <w:pPr>
        <w:spacing w:line="240" w:lineRule="auto"/>
        <w:jc w:val="center"/>
      </w:pPr>
      <w:r w:rsidRPr="00F866D5">
        <w:br w:type="page"/>
      </w:r>
    </w:p>
    <w:p w14:paraId="5F668381" w14:textId="26DA4691" w:rsidR="00224160" w:rsidRPr="00F866D5" w:rsidRDefault="00075BEF" w:rsidP="00406358">
      <w:r w:rsidRPr="00F866D5">
        <w:rPr>
          <w:noProof/>
        </w:rPr>
        <w:lastRenderedPageBreak/>
        <w:drawing>
          <wp:anchor distT="0" distB="0" distL="114300" distR="114300" simplePos="0" relativeHeight="251664384" behindDoc="0" locked="0" layoutInCell="1" allowOverlap="1" wp14:anchorId="5261B66B" wp14:editId="11414E7C">
            <wp:simplePos x="0" y="0"/>
            <wp:positionH relativeFrom="margin">
              <wp:posOffset>-1484630</wp:posOffset>
            </wp:positionH>
            <wp:positionV relativeFrom="margin">
              <wp:posOffset>-936286</wp:posOffset>
            </wp:positionV>
            <wp:extent cx="8147685" cy="10715625"/>
            <wp:effectExtent l="0" t="0" r="5715" b="3175"/>
            <wp:wrapSquare wrapText="bothSides"/>
            <wp:docPr id="14535054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505437" name="Picture 1453505437"/>
                    <pic:cNvPicPr/>
                  </pic:nvPicPr>
                  <pic:blipFill>
                    <a:blip r:embed="rId8" cstate="print">
                      <a:extLst>
                        <a:ext uri="{28A0092B-C50C-407E-A947-70E740481C1C}">
                          <a14:useLocalDpi xmlns:a14="http://schemas.microsoft.com/office/drawing/2010/main" val="0"/>
                        </a:ext>
                      </a:extLst>
                    </a:blip>
                    <a:stretch>
                      <a:fillRect/>
                    </a:stretch>
                  </pic:blipFill>
                  <pic:spPr>
                    <a:xfrm>
                      <a:off x="0" y="0"/>
                      <a:ext cx="8147685" cy="10715625"/>
                    </a:xfrm>
                    <a:prstGeom prst="rect">
                      <a:avLst/>
                    </a:prstGeom>
                  </pic:spPr>
                </pic:pic>
              </a:graphicData>
            </a:graphic>
            <wp14:sizeRelH relativeFrom="margin">
              <wp14:pctWidth>0</wp14:pctWidth>
            </wp14:sizeRelH>
            <wp14:sizeRelV relativeFrom="margin">
              <wp14:pctHeight>0</wp14:pctHeight>
            </wp14:sizeRelV>
          </wp:anchor>
        </w:drawing>
      </w:r>
      <w:r w:rsidR="00224160" w:rsidRPr="00F866D5">
        <w:br w:type="page"/>
      </w:r>
    </w:p>
    <w:sdt>
      <w:sdtPr>
        <w:rPr>
          <w:b/>
          <w:bCs/>
          <w:color w:val="auto"/>
          <w:sz w:val="24"/>
          <w:szCs w:val="24"/>
        </w:rPr>
        <w:id w:val="293346007"/>
        <w:docPartObj>
          <w:docPartGallery w:val="Table of Contents"/>
          <w:docPartUnique/>
        </w:docPartObj>
      </w:sdtPr>
      <w:sdtEndPr>
        <w:rPr>
          <w:b w:val="0"/>
          <w:bCs w:val="0"/>
          <w:noProof/>
        </w:rPr>
      </w:sdtEndPr>
      <w:sdtContent>
        <w:p w14:paraId="4496603E" w14:textId="0EF4C642" w:rsidR="001E5DF9" w:rsidRPr="00F2264E" w:rsidRDefault="001E5DF9" w:rsidP="00F2264E">
          <w:pPr>
            <w:pStyle w:val="Caption"/>
            <w:rPr>
              <w:rStyle w:val="Heading1Char"/>
              <w:color w:val="auto"/>
            </w:rPr>
          </w:pPr>
          <w:r w:rsidRPr="00F2264E">
            <w:rPr>
              <w:rStyle w:val="Heading1Char"/>
              <w:color w:val="auto"/>
            </w:rPr>
            <w:t>Table of Contents</w:t>
          </w:r>
        </w:p>
        <w:p w14:paraId="668A9355" w14:textId="1653B9E2" w:rsidR="00F2264E" w:rsidRPr="00F2264E" w:rsidRDefault="001E5DF9" w:rsidP="00F2264E">
          <w:pPr>
            <w:pStyle w:val="TOC1"/>
            <w:tabs>
              <w:tab w:val="right" w:leader="dot" w:pos="9016"/>
            </w:tabs>
            <w:spacing w:line="240" w:lineRule="auto"/>
            <w:rPr>
              <w:rFonts w:eastAsiaTheme="minorEastAsia" w:cstheme="minorBidi"/>
              <w:b w:val="0"/>
              <w:bCs w:val="0"/>
              <w:i w:val="0"/>
              <w:iCs w:val="0"/>
              <w:noProof/>
            </w:rPr>
          </w:pPr>
          <w:r w:rsidRPr="00F2264E">
            <w:fldChar w:fldCharType="begin"/>
          </w:r>
          <w:r w:rsidRPr="00F2264E">
            <w:instrText xml:space="preserve"> TOC \o "1-3" \h \z \u </w:instrText>
          </w:r>
          <w:r w:rsidRPr="00F2264E">
            <w:fldChar w:fldCharType="separate"/>
          </w:r>
          <w:hyperlink w:anchor="_Toc133416703" w:history="1">
            <w:r w:rsidR="00F2264E" w:rsidRPr="00F2264E">
              <w:rPr>
                <w:rStyle w:val="Hyperlink"/>
                <w:noProof/>
              </w:rPr>
              <w:t>Abstract</w:t>
            </w:r>
            <w:r w:rsidR="00F2264E" w:rsidRPr="00F2264E">
              <w:rPr>
                <w:noProof/>
                <w:webHidden/>
              </w:rPr>
              <w:tab/>
            </w:r>
            <w:r w:rsidR="00F2264E" w:rsidRPr="00F2264E">
              <w:rPr>
                <w:noProof/>
                <w:webHidden/>
              </w:rPr>
              <w:fldChar w:fldCharType="begin"/>
            </w:r>
            <w:r w:rsidR="00F2264E" w:rsidRPr="00F2264E">
              <w:rPr>
                <w:noProof/>
                <w:webHidden/>
              </w:rPr>
              <w:instrText xml:space="preserve"> PAGEREF _Toc133416703 \h </w:instrText>
            </w:r>
            <w:r w:rsidR="00F2264E" w:rsidRPr="00F2264E">
              <w:rPr>
                <w:noProof/>
                <w:webHidden/>
              </w:rPr>
            </w:r>
            <w:r w:rsidR="00F2264E" w:rsidRPr="00F2264E">
              <w:rPr>
                <w:noProof/>
                <w:webHidden/>
              </w:rPr>
              <w:fldChar w:fldCharType="separate"/>
            </w:r>
            <w:r w:rsidR="00F2264E">
              <w:rPr>
                <w:noProof/>
                <w:webHidden/>
              </w:rPr>
              <w:t>4</w:t>
            </w:r>
            <w:r w:rsidR="00F2264E" w:rsidRPr="00F2264E">
              <w:rPr>
                <w:noProof/>
                <w:webHidden/>
              </w:rPr>
              <w:fldChar w:fldCharType="end"/>
            </w:r>
          </w:hyperlink>
        </w:p>
        <w:p w14:paraId="6D430F53" w14:textId="41A01C0D" w:rsidR="00F2264E" w:rsidRPr="00F2264E" w:rsidRDefault="00000000" w:rsidP="00F2264E">
          <w:pPr>
            <w:pStyle w:val="TOC1"/>
            <w:tabs>
              <w:tab w:val="right" w:leader="dot" w:pos="9016"/>
            </w:tabs>
            <w:spacing w:line="240" w:lineRule="auto"/>
            <w:rPr>
              <w:rFonts w:eastAsiaTheme="minorEastAsia" w:cstheme="minorBidi"/>
              <w:b w:val="0"/>
              <w:bCs w:val="0"/>
              <w:i w:val="0"/>
              <w:iCs w:val="0"/>
              <w:noProof/>
            </w:rPr>
          </w:pPr>
          <w:hyperlink w:anchor="_Toc133416704" w:history="1">
            <w:r w:rsidR="00F2264E" w:rsidRPr="00F2264E">
              <w:rPr>
                <w:rStyle w:val="Hyperlink"/>
                <w:noProof/>
              </w:rPr>
              <w:t>List of Figures</w:t>
            </w:r>
            <w:r w:rsidR="00F2264E" w:rsidRPr="00F2264E">
              <w:rPr>
                <w:noProof/>
                <w:webHidden/>
              </w:rPr>
              <w:tab/>
            </w:r>
            <w:r w:rsidR="00F2264E" w:rsidRPr="00F2264E">
              <w:rPr>
                <w:noProof/>
                <w:webHidden/>
              </w:rPr>
              <w:fldChar w:fldCharType="begin"/>
            </w:r>
            <w:r w:rsidR="00F2264E" w:rsidRPr="00F2264E">
              <w:rPr>
                <w:noProof/>
                <w:webHidden/>
              </w:rPr>
              <w:instrText xml:space="preserve"> PAGEREF _Toc133416704 \h </w:instrText>
            </w:r>
            <w:r w:rsidR="00F2264E" w:rsidRPr="00F2264E">
              <w:rPr>
                <w:noProof/>
                <w:webHidden/>
              </w:rPr>
            </w:r>
            <w:r w:rsidR="00F2264E" w:rsidRPr="00F2264E">
              <w:rPr>
                <w:noProof/>
                <w:webHidden/>
              </w:rPr>
              <w:fldChar w:fldCharType="separate"/>
            </w:r>
            <w:r w:rsidR="00F2264E">
              <w:rPr>
                <w:noProof/>
                <w:webHidden/>
              </w:rPr>
              <w:t>5</w:t>
            </w:r>
            <w:r w:rsidR="00F2264E" w:rsidRPr="00F2264E">
              <w:rPr>
                <w:noProof/>
                <w:webHidden/>
              </w:rPr>
              <w:fldChar w:fldCharType="end"/>
            </w:r>
          </w:hyperlink>
        </w:p>
        <w:p w14:paraId="40AFCF20" w14:textId="41E75594" w:rsidR="00F2264E" w:rsidRPr="00F2264E" w:rsidRDefault="00000000" w:rsidP="00F2264E">
          <w:pPr>
            <w:pStyle w:val="TOC1"/>
            <w:tabs>
              <w:tab w:val="right" w:leader="dot" w:pos="9016"/>
            </w:tabs>
            <w:spacing w:line="240" w:lineRule="auto"/>
            <w:rPr>
              <w:rFonts w:eastAsiaTheme="minorEastAsia" w:cstheme="minorBidi"/>
              <w:b w:val="0"/>
              <w:bCs w:val="0"/>
              <w:i w:val="0"/>
              <w:iCs w:val="0"/>
              <w:noProof/>
            </w:rPr>
          </w:pPr>
          <w:hyperlink w:anchor="_Toc133416705" w:history="1">
            <w:r w:rsidR="00F2264E" w:rsidRPr="00F2264E">
              <w:rPr>
                <w:rStyle w:val="Hyperlink"/>
                <w:noProof/>
              </w:rPr>
              <w:t>List of Tables</w:t>
            </w:r>
            <w:r w:rsidR="00F2264E" w:rsidRPr="00F2264E">
              <w:rPr>
                <w:noProof/>
                <w:webHidden/>
              </w:rPr>
              <w:tab/>
            </w:r>
            <w:r w:rsidR="00F2264E" w:rsidRPr="00F2264E">
              <w:rPr>
                <w:noProof/>
                <w:webHidden/>
              </w:rPr>
              <w:fldChar w:fldCharType="begin"/>
            </w:r>
            <w:r w:rsidR="00F2264E" w:rsidRPr="00F2264E">
              <w:rPr>
                <w:noProof/>
                <w:webHidden/>
              </w:rPr>
              <w:instrText xml:space="preserve"> PAGEREF _Toc133416705 \h </w:instrText>
            </w:r>
            <w:r w:rsidR="00F2264E" w:rsidRPr="00F2264E">
              <w:rPr>
                <w:noProof/>
                <w:webHidden/>
              </w:rPr>
            </w:r>
            <w:r w:rsidR="00F2264E" w:rsidRPr="00F2264E">
              <w:rPr>
                <w:noProof/>
                <w:webHidden/>
              </w:rPr>
              <w:fldChar w:fldCharType="separate"/>
            </w:r>
            <w:r w:rsidR="00F2264E">
              <w:rPr>
                <w:noProof/>
                <w:webHidden/>
              </w:rPr>
              <w:t>6</w:t>
            </w:r>
            <w:r w:rsidR="00F2264E" w:rsidRPr="00F2264E">
              <w:rPr>
                <w:noProof/>
                <w:webHidden/>
              </w:rPr>
              <w:fldChar w:fldCharType="end"/>
            </w:r>
          </w:hyperlink>
        </w:p>
        <w:p w14:paraId="33A9CEB9" w14:textId="1D52F398" w:rsidR="00F2264E" w:rsidRPr="00F2264E" w:rsidRDefault="00000000" w:rsidP="00F2264E">
          <w:pPr>
            <w:pStyle w:val="TOC1"/>
            <w:tabs>
              <w:tab w:val="right" w:leader="dot" w:pos="9016"/>
            </w:tabs>
            <w:spacing w:line="240" w:lineRule="auto"/>
            <w:rPr>
              <w:rFonts w:eastAsiaTheme="minorEastAsia" w:cstheme="minorBidi"/>
              <w:b w:val="0"/>
              <w:bCs w:val="0"/>
              <w:i w:val="0"/>
              <w:iCs w:val="0"/>
              <w:noProof/>
            </w:rPr>
          </w:pPr>
          <w:hyperlink w:anchor="_Toc133416706" w:history="1">
            <w:r w:rsidR="00F2264E" w:rsidRPr="00F2264E">
              <w:rPr>
                <w:rStyle w:val="Hyperlink"/>
                <w:noProof/>
              </w:rPr>
              <w:t>List of Equations</w:t>
            </w:r>
            <w:r w:rsidR="00F2264E" w:rsidRPr="00F2264E">
              <w:rPr>
                <w:noProof/>
                <w:webHidden/>
              </w:rPr>
              <w:tab/>
            </w:r>
            <w:r w:rsidR="00F2264E" w:rsidRPr="00F2264E">
              <w:rPr>
                <w:noProof/>
                <w:webHidden/>
              </w:rPr>
              <w:fldChar w:fldCharType="begin"/>
            </w:r>
            <w:r w:rsidR="00F2264E" w:rsidRPr="00F2264E">
              <w:rPr>
                <w:noProof/>
                <w:webHidden/>
              </w:rPr>
              <w:instrText xml:space="preserve"> PAGEREF _Toc133416706 \h </w:instrText>
            </w:r>
            <w:r w:rsidR="00F2264E" w:rsidRPr="00F2264E">
              <w:rPr>
                <w:noProof/>
                <w:webHidden/>
              </w:rPr>
            </w:r>
            <w:r w:rsidR="00F2264E" w:rsidRPr="00F2264E">
              <w:rPr>
                <w:noProof/>
                <w:webHidden/>
              </w:rPr>
              <w:fldChar w:fldCharType="separate"/>
            </w:r>
            <w:r w:rsidR="00F2264E">
              <w:rPr>
                <w:noProof/>
                <w:webHidden/>
              </w:rPr>
              <w:t>7</w:t>
            </w:r>
            <w:r w:rsidR="00F2264E" w:rsidRPr="00F2264E">
              <w:rPr>
                <w:noProof/>
                <w:webHidden/>
              </w:rPr>
              <w:fldChar w:fldCharType="end"/>
            </w:r>
          </w:hyperlink>
        </w:p>
        <w:p w14:paraId="146C6FB8" w14:textId="4F82CF3C" w:rsidR="00F2264E" w:rsidRPr="00F2264E" w:rsidRDefault="00000000" w:rsidP="00F2264E">
          <w:pPr>
            <w:pStyle w:val="TOC1"/>
            <w:tabs>
              <w:tab w:val="right" w:leader="dot" w:pos="9016"/>
            </w:tabs>
            <w:spacing w:line="240" w:lineRule="auto"/>
            <w:rPr>
              <w:rFonts w:eastAsiaTheme="minorEastAsia" w:cstheme="minorBidi"/>
              <w:b w:val="0"/>
              <w:bCs w:val="0"/>
              <w:i w:val="0"/>
              <w:iCs w:val="0"/>
              <w:noProof/>
            </w:rPr>
          </w:pPr>
          <w:hyperlink w:anchor="_Toc133416707" w:history="1">
            <w:r w:rsidR="00F2264E" w:rsidRPr="00F2264E">
              <w:rPr>
                <w:rStyle w:val="Hyperlink"/>
                <w:noProof/>
              </w:rPr>
              <w:t>List of Abbreviations</w:t>
            </w:r>
            <w:r w:rsidR="00F2264E" w:rsidRPr="00F2264E">
              <w:rPr>
                <w:noProof/>
                <w:webHidden/>
              </w:rPr>
              <w:tab/>
            </w:r>
            <w:r w:rsidR="00F2264E" w:rsidRPr="00F2264E">
              <w:rPr>
                <w:noProof/>
                <w:webHidden/>
              </w:rPr>
              <w:fldChar w:fldCharType="begin"/>
            </w:r>
            <w:r w:rsidR="00F2264E" w:rsidRPr="00F2264E">
              <w:rPr>
                <w:noProof/>
                <w:webHidden/>
              </w:rPr>
              <w:instrText xml:space="preserve"> PAGEREF _Toc133416707 \h </w:instrText>
            </w:r>
            <w:r w:rsidR="00F2264E" w:rsidRPr="00F2264E">
              <w:rPr>
                <w:noProof/>
                <w:webHidden/>
              </w:rPr>
            </w:r>
            <w:r w:rsidR="00F2264E" w:rsidRPr="00F2264E">
              <w:rPr>
                <w:noProof/>
                <w:webHidden/>
              </w:rPr>
              <w:fldChar w:fldCharType="separate"/>
            </w:r>
            <w:r w:rsidR="00F2264E">
              <w:rPr>
                <w:noProof/>
                <w:webHidden/>
              </w:rPr>
              <w:t>8</w:t>
            </w:r>
            <w:r w:rsidR="00F2264E" w:rsidRPr="00F2264E">
              <w:rPr>
                <w:noProof/>
                <w:webHidden/>
              </w:rPr>
              <w:fldChar w:fldCharType="end"/>
            </w:r>
          </w:hyperlink>
        </w:p>
        <w:p w14:paraId="1F069786" w14:textId="2393E939" w:rsidR="00F2264E" w:rsidRPr="00F2264E" w:rsidRDefault="00000000" w:rsidP="00F2264E">
          <w:pPr>
            <w:pStyle w:val="TOC1"/>
            <w:tabs>
              <w:tab w:val="right" w:leader="dot" w:pos="9016"/>
            </w:tabs>
            <w:spacing w:line="240" w:lineRule="auto"/>
            <w:rPr>
              <w:rFonts w:eastAsiaTheme="minorEastAsia" w:cstheme="minorBidi"/>
              <w:b w:val="0"/>
              <w:bCs w:val="0"/>
              <w:i w:val="0"/>
              <w:iCs w:val="0"/>
              <w:noProof/>
            </w:rPr>
          </w:pPr>
          <w:hyperlink w:anchor="_Toc133416708" w:history="1">
            <w:r w:rsidR="00F2264E" w:rsidRPr="00F2264E">
              <w:rPr>
                <w:rStyle w:val="Hyperlink"/>
                <w:noProof/>
              </w:rPr>
              <w:t>Introduction</w:t>
            </w:r>
            <w:r w:rsidR="00F2264E" w:rsidRPr="00F2264E">
              <w:rPr>
                <w:noProof/>
                <w:webHidden/>
              </w:rPr>
              <w:tab/>
            </w:r>
            <w:r w:rsidR="00F2264E" w:rsidRPr="00F2264E">
              <w:rPr>
                <w:noProof/>
                <w:webHidden/>
              </w:rPr>
              <w:fldChar w:fldCharType="begin"/>
            </w:r>
            <w:r w:rsidR="00F2264E" w:rsidRPr="00F2264E">
              <w:rPr>
                <w:noProof/>
                <w:webHidden/>
              </w:rPr>
              <w:instrText xml:space="preserve"> PAGEREF _Toc133416708 \h </w:instrText>
            </w:r>
            <w:r w:rsidR="00F2264E" w:rsidRPr="00F2264E">
              <w:rPr>
                <w:noProof/>
                <w:webHidden/>
              </w:rPr>
            </w:r>
            <w:r w:rsidR="00F2264E" w:rsidRPr="00F2264E">
              <w:rPr>
                <w:noProof/>
                <w:webHidden/>
              </w:rPr>
              <w:fldChar w:fldCharType="separate"/>
            </w:r>
            <w:r w:rsidR="00F2264E">
              <w:rPr>
                <w:noProof/>
                <w:webHidden/>
              </w:rPr>
              <w:t>9</w:t>
            </w:r>
            <w:r w:rsidR="00F2264E" w:rsidRPr="00F2264E">
              <w:rPr>
                <w:noProof/>
                <w:webHidden/>
              </w:rPr>
              <w:fldChar w:fldCharType="end"/>
            </w:r>
          </w:hyperlink>
        </w:p>
        <w:p w14:paraId="5AEFB390" w14:textId="140C1DE5" w:rsidR="00F2264E" w:rsidRPr="00F2264E" w:rsidRDefault="00000000" w:rsidP="00F2264E">
          <w:pPr>
            <w:pStyle w:val="TOC1"/>
            <w:tabs>
              <w:tab w:val="right" w:leader="dot" w:pos="9016"/>
            </w:tabs>
            <w:spacing w:line="240" w:lineRule="auto"/>
            <w:rPr>
              <w:rFonts w:eastAsiaTheme="minorEastAsia" w:cstheme="minorBidi"/>
              <w:b w:val="0"/>
              <w:bCs w:val="0"/>
              <w:i w:val="0"/>
              <w:iCs w:val="0"/>
              <w:noProof/>
            </w:rPr>
          </w:pPr>
          <w:hyperlink w:anchor="_Toc133416709" w:history="1">
            <w:r w:rsidR="00F2264E" w:rsidRPr="00F2264E">
              <w:rPr>
                <w:rStyle w:val="Hyperlink"/>
                <w:noProof/>
              </w:rPr>
              <w:t>Methods</w:t>
            </w:r>
            <w:r w:rsidR="00F2264E" w:rsidRPr="00F2264E">
              <w:rPr>
                <w:noProof/>
                <w:webHidden/>
              </w:rPr>
              <w:tab/>
            </w:r>
            <w:r w:rsidR="00F2264E" w:rsidRPr="00F2264E">
              <w:rPr>
                <w:noProof/>
                <w:webHidden/>
              </w:rPr>
              <w:fldChar w:fldCharType="begin"/>
            </w:r>
            <w:r w:rsidR="00F2264E" w:rsidRPr="00F2264E">
              <w:rPr>
                <w:noProof/>
                <w:webHidden/>
              </w:rPr>
              <w:instrText xml:space="preserve"> PAGEREF _Toc133416709 \h </w:instrText>
            </w:r>
            <w:r w:rsidR="00F2264E" w:rsidRPr="00F2264E">
              <w:rPr>
                <w:noProof/>
                <w:webHidden/>
              </w:rPr>
            </w:r>
            <w:r w:rsidR="00F2264E" w:rsidRPr="00F2264E">
              <w:rPr>
                <w:noProof/>
                <w:webHidden/>
              </w:rPr>
              <w:fldChar w:fldCharType="separate"/>
            </w:r>
            <w:r w:rsidR="00F2264E">
              <w:rPr>
                <w:noProof/>
                <w:webHidden/>
              </w:rPr>
              <w:t>14</w:t>
            </w:r>
            <w:r w:rsidR="00F2264E" w:rsidRPr="00F2264E">
              <w:rPr>
                <w:noProof/>
                <w:webHidden/>
              </w:rPr>
              <w:fldChar w:fldCharType="end"/>
            </w:r>
          </w:hyperlink>
        </w:p>
        <w:p w14:paraId="38C88AE2" w14:textId="46CD35A8" w:rsidR="00F2264E" w:rsidRPr="00F2264E" w:rsidRDefault="00000000" w:rsidP="00F2264E">
          <w:pPr>
            <w:pStyle w:val="TOC2"/>
            <w:tabs>
              <w:tab w:val="right" w:leader="dot" w:pos="9016"/>
            </w:tabs>
            <w:spacing w:line="240" w:lineRule="auto"/>
            <w:rPr>
              <w:rFonts w:eastAsiaTheme="minorEastAsia" w:cstheme="minorBidi"/>
              <w:b w:val="0"/>
              <w:bCs w:val="0"/>
              <w:noProof/>
              <w:sz w:val="24"/>
              <w:szCs w:val="24"/>
            </w:rPr>
          </w:pPr>
          <w:hyperlink w:anchor="_Toc133416710" w:history="1">
            <w:r w:rsidR="00F2264E" w:rsidRPr="00F2264E">
              <w:rPr>
                <w:rStyle w:val="Hyperlink"/>
                <w:noProof/>
              </w:rPr>
              <w:t>Study site</w:t>
            </w:r>
            <w:r w:rsidR="00F2264E" w:rsidRPr="00F2264E">
              <w:rPr>
                <w:noProof/>
                <w:webHidden/>
              </w:rPr>
              <w:tab/>
            </w:r>
            <w:r w:rsidR="00F2264E" w:rsidRPr="00F2264E">
              <w:rPr>
                <w:noProof/>
                <w:webHidden/>
              </w:rPr>
              <w:fldChar w:fldCharType="begin"/>
            </w:r>
            <w:r w:rsidR="00F2264E" w:rsidRPr="00F2264E">
              <w:rPr>
                <w:noProof/>
                <w:webHidden/>
              </w:rPr>
              <w:instrText xml:space="preserve"> PAGEREF _Toc133416710 \h </w:instrText>
            </w:r>
            <w:r w:rsidR="00F2264E" w:rsidRPr="00F2264E">
              <w:rPr>
                <w:noProof/>
                <w:webHidden/>
              </w:rPr>
            </w:r>
            <w:r w:rsidR="00F2264E" w:rsidRPr="00F2264E">
              <w:rPr>
                <w:noProof/>
                <w:webHidden/>
              </w:rPr>
              <w:fldChar w:fldCharType="separate"/>
            </w:r>
            <w:r w:rsidR="00F2264E">
              <w:rPr>
                <w:noProof/>
                <w:webHidden/>
              </w:rPr>
              <w:t>14</w:t>
            </w:r>
            <w:r w:rsidR="00F2264E" w:rsidRPr="00F2264E">
              <w:rPr>
                <w:noProof/>
                <w:webHidden/>
              </w:rPr>
              <w:fldChar w:fldCharType="end"/>
            </w:r>
          </w:hyperlink>
        </w:p>
        <w:p w14:paraId="0084C557" w14:textId="3F3346E8" w:rsidR="00F2264E" w:rsidRPr="00F2264E" w:rsidRDefault="00000000" w:rsidP="00F2264E">
          <w:pPr>
            <w:pStyle w:val="TOC2"/>
            <w:tabs>
              <w:tab w:val="right" w:leader="dot" w:pos="9016"/>
            </w:tabs>
            <w:spacing w:line="240" w:lineRule="auto"/>
            <w:rPr>
              <w:rFonts w:eastAsiaTheme="minorEastAsia" w:cstheme="minorBidi"/>
              <w:b w:val="0"/>
              <w:bCs w:val="0"/>
              <w:noProof/>
              <w:sz w:val="24"/>
              <w:szCs w:val="24"/>
            </w:rPr>
          </w:pPr>
          <w:hyperlink w:anchor="_Toc133416711" w:history="1">
            <w:r w:rsidR="00F2264E" w:rsidRPr="00F2264E">
              <w:rPr>
                <w:rStyle w:val="Hyperlink"/>
                <w:noProof/>
              </w:rPr>
              <w:t>Experimental design</w:t>
            </w:r>
            <w:r w:rsidR="00F2264E" w:rsidRPr="00F2264E">
              <w:rPr>
                <w:noProof/>
                <w:webHidden/>
              </w:rPr>
              <w:tab/>
            </w:r>
            <w:r w:rsidR="00F2264E" w:rsidRPr="00F2264E">
              <w:rPr>
                <w:noProof/>
                <w:webHidden/>
              </w:rPr>
              <w:fldChar w:fldCharType="begin"/>
            </w:r>
            <w:r w:rsidR="00F2264E" w:rsidRPr="00F2264E">
              <w:rPr>
                <w:noProof/>
                <w:webHidden/>
              </w:rPr>
              <w:instrText xml:space="preserve"> PAGEREF _Toc133416711 \h </w:instrText>
            </w:r>
            <w:r w:rsidR="00F2264E" w:rsidRPr="00F2264E">
              <w:rPr>
                <w:noProof/>
                <w:webHidden/>
              </w:rPr>
            </w:r>
            <w:r w:rsidR="00F2264E" w:rsidRPr="00F2264E">
              <w:rPr>
                <w:noProof/>
                <w:webHidden/>
              </w:rPr>
              <w:fldChar w:fldCharType="separate"/>
            </w:r>
            <w:r w:rsidR="00F2264E">
              <w:rPr>
                <w:noProof/>
                <w:webHidden/>
              </w:rPr>
              <w:t>15</w:t>
            </w:r>
            <w:r w:rsidR="00F2264E" w:rsidRPr="00F2264E">
              <w:rPr>
                <w:noProof/>
                <w:webHidden/>
              </w:rPr>
              <w:fldChar w:fldCharType="end"/>
            </w:r>
          </w:hyperlink>
        </w:p>
        <w:p w14:paraId="009347CB" w14:textId="42BBBC2C" w:rsidR="00F2264E" w:rsidRPr="00F2264E" w:rsidRDefault="00000000" w:rsidP="00F2264E">
          <w:pPr>
            <w:pStyle w:val="TOC2"/>
            <w:tabs>
              <w:tab w:val="right" w:leader="dot" w:pos="9016"/>
            </w:tabs>
            <w:spacing w:line="240" w:lineRule="auto"/>
            <w:rPr>
              <w:rFonts w:eastAsiaTheme="minorEastAsia" w:cstheme="minorBidi"/>
              <w:b w:val="0"/>
              <w:bCs w:val="0"/>
              <w:noProof/>
              <w:sz w:val="24"/>
              <w:szCs w:val="24"/>
            </w:rPr>
          </w:pPr>
          <w:hyperlink w:anchor="_Toc133416712" w:history="1">
            <w:r w:rsidR="00F2264E" w:rsidRPr="00F2264E">
              <w:rPr>
                <w:rStyle w:val="Hyperlink"/>
                <w:noProof/>
              </w:rPr>
              <w:t>Data Collection</w:t>
            </w:r>
            <w:r w:rsidR="00F2264E" w:rsidRPr="00F2264E">
              <w:rPr>
                <w:noProof/>
                <w:webHidden/>
              </w:rPr>
              <w:tab/>
            </w:r>
            <w:r w:rsidR="00F2264E" w:rsidRPr="00F2264E">
              <w:rPr>
                <w:noProof/>
                <w:webHidden/>
              </w:rPr>
              <w:fldChar w:fldCharType="begin"/>
            </w:r>
            <w:r w:rsidR="00F2264E" w:rsidRPr="00F2264E">
              <w:rPr>
                <w:noProof/>
                <w:webHidden/>
              </w:rPr>
              <w:instrText xml:space="preserve"> PAGEREF _Toc133416712 \h </w:instrText>
            </w:r>
            <w:r w:rsidR="00F2264E" w:rsidRPr="00F2264E">
              <w:rPr>
                <w:noProof/>
                <w:webHidden/>
              </w:rPr>
            </w:r>
            <w:r w:rsidR="00F2264E" w:rsidRPr="00F2264E">
              <w:rPr>
                <w:noProof/>
                <w:webHidden/>
              </w:rPr>
              <w:fldChar w:fldCharType="separate"/>
            </w:r>
            <w:r w:rsidR="00F2264E">
              <w:rPr>
                <w:noProof/>
                <w:webHidden/>
              </w:rPr>
              <w:t>16</w:t>
            </w:r>
            <w:r w:rsidR="00F2264E" w:rsidRPr="00F2264E">
              <w:rPr>
                <w:noProof/>
                <w:webHidden/>
              </w:rPr>
              <w:fldChar w:fldCharType="end"/>
            </w:r>
          </w:hyperlink>
        </w:p>
        <w:p w14:paraId="349BD0FF" w14:textId="17ADD3E5" w:rsidR="00F2264E" w:rsidRPr="00F2264E" w:rsidRDefault="00000000" w:rsidP="00F2264E">
          <w:pPr>
            <w:pStyle w:val="TOC2"/>
            <w:tabs>
              <w:tab w:val="right" w:leader="dot" w:pos="9016"/>
            </w:tabs>
            <w:spacing w:line="240" w:lineRule="auto"/>
            <w:rPr>
              <w:rFonts w:eastAsiaTheme="minorEastAsia" w:cstheme="minorBidi"/>
              <w:b w:val="0"/>
              <w:bCs w:val="0"/>
              <w:noProof/>
              <w:sz w:val="24"/>
              <w:szCs w:val="24"/>
            </w:rPr>
          </w:pPr>
          <w:hyperlink w:anchor="_Toc133416717" w:history="1">
            <w:r w:rsidR="00F2264E" w:rsidRPr="00F2264E">
              <w:rPr>
                <w:rStyle w:val="Hyperlink"/>
                <w:noProof/>
              </w:rPr>
              <w:t>Data loss</w:t>
            </w:r>
            <w:r w:rsidR="00F2264E" w:rsidRPr="00F2264E">
              <w:rPr>
                <w:noProof/>
                <w:webHidden/>
              </w:rPr>
              <w:tab/>
            </w:r>
            <w:r w:rsidR="00F2264E" w:rsidRPr="00F2264E">
              <w:rPr>
                <w:noProof/>
                <w:webHidden/>
              </w:rPr>
              <w:fldChar w:fldCharType="begin"/>
            </w:r>
            <w:r w:rsidR="00F2264E" w:rsidRPr="00F2264E">
              <w:rPr>
                <w:noProof/>
                <w:webHidden/>
              </w:rPr>
              <w:instrText xml:space="preserve"> PAGEREF _Toc133416717 \h </w:instrText>
            </w:r>
            <w:r w:rsidR="00F2264E" w:rsidRPr="00F2264E">
              <w:rPr>
                <w:noProof/>
                <w:webHidden/>
              </w:rPr>
            </w:r>
            <w:r w:rsidR="00F2264E" w:rsidRPr="00F2264E">
              <w:rPr>
                <w:noProof/>
                <w:webHidden/>
              </w:rPr>
              <w:fldChar w:fldCharType="separate"/>
            </w:r>
            <w:r w:rsidR="00F2264E">
              <w:rPr>
                <w:noProof/>
                <w:webHidden/>
              </w:rPr>
              <w:t>19</w:t>
            </w:r>
            <w:r w:rsidR="00F2264E" w:rsidRPr="00F2264E">
              <w:rPr>
                <w:noProof/>
                <w:webHidden/>
              </w:rPr>
              <w:fldChar w:fldCharType="end"/>
            </w:r>
          </w:hyperlink>
        </w:p>
        <w:p w14:paraId="58ADA036" w14:textId="51D1F13D" w:rsidR="00F2264E" w:rsidRPr="00F2264E" w:rsidRDefault="00000000" w:rsidP="00F2264E">
          <w:pPr>
            <w:pStyle w:val="TOC2"/>
            <w:tabs>
              <w:tab w:val="right" w:leader="dot" w:pos="9016"/>
            </w:tabs>
            <w:spacing w:line="240" w:lineRule="auto"/>
            <w:rPr>
              <w:rFonts w:eastAsiaTheme="minorEastAsia" w:cstheme="minorBidi"/>
              <w:b w:val="0"/>
              <w:bCs w:val="0"/>
              <w:noProof/>
              <w:sz w:val="24"/>
              <w:szCs w:val="24"/>
            </w:rPr>
          </w:pPr>
          <w:hyperlink w:anchor="_Toc133416718" w:history="1">
            <w:r w:rsidR="00F2264E" w:rsidRPr="00F2264E">
              <w:rPr>
                <w:rStyle w:val="Hyperlink"/>
                <w:noProof/>
              </w:rPr>
              <w:t>Data Analysis</w:t>
            </w:r>
            <w:r w:rsidR="00F2264E" w:rsidRPr="00F2264E">
              <w:rPr>
                <w:noProof/>
                <w:webHidden/>
              </w:rPr>
              <w:tab/>
            </w:r>
            <w:r w:rsidR="00F2264E" w:rsidRPr="00F2264E">
              <w:rPr>
                <w:noProof/>
                <w:webHidden/>
              </w:rPr>
              <w:fldChar w:fldCharType="begin"/>
            </w:r>
            <w:r w:rsidR="00F2264E" w:rsidRPr="00F2264E">
              <w:rPr>
                <w:noProof/>
                <w:webHidden/>
              </w:rPr>
              <w:instrText xml:space="preserve"> PAGEREF _Toc133416718 \h </w:instrText>
            </w:r>
            <w:r w:rsidR="00F2264E" w:rsidRPr="00F2264E">
              <w:rPr>
                <w:noProof/>
                <w:webHidden/>
              </w:rPr>
            </w:r>
            <w:r w:rsidR="00F2264E" w:rsidRPr="00F2264E">
              <w:rPr>
                <w:noProof/>
                <w:webHidden/>
              </w:rPr>
              <w:fldChar w:fldCharType="separate"/>
            </w:r>
            <w:r w:rsidR="00F2264E">
              <w:rPr>
                <w:noProof/>
                <w:webHidden/>
              </w:rPr>
              <w:t>20</w:t>
            </w:r>
            <w:r w:rsidR="00F2264E" w:rsidRPr="00F2264E">
              <w:rPr>
                <w:noProof/>
                <w:webHidden/>
              </w:rPr>
              <w:fldChar w:fldCharType="end"/>
            </w:r>
          </w:hyperlink>
        </w:p>
        <w:p w14:paraId="17E82A73" w14:textId="4039B66B" w:rsidR="00F2264E" w:rsidRPr="00F2264E" w:rsidRDefault="00000000" w:rsidP="00F2264E">
          <w:pPr>
            <w:pStyle w:val="TOC3"/>
            <w:tabs>
              <w:tab w:val="right" w:leader="dot" w:pos="9016"/>
            </w:tabs>
            <w:spacing w:line="240" w:lineRule="auto"/>
            <w:rPr>
              <w:rFonts w:eastAsiaTheme="minorEastAsia" w:cstheme="minorBidi"/>
              <w:noProof/>
              <w:sz w:val="24"/>
              <w:szCs w:val="24"/>
            </w:rPr>
          </w:pPr>
          <w:hyperlink w:anchor="_Toc133416719" w:history="1">
            <w:r w:rsidR="00F2264E" w:rsidRPr="00F2264E">
              <w:rPr>
                <w:rStyle w:val="Hyperlink"/>
                <w:noProof/>
              </w:rPr>
              <w:t>Carbon fluxes</w:t>
            </w:r>
            <w:r w:rsidR="00F2264E" w:rsidRPr="00F2264E">
              <w:rPr>
                <w:noProof/>
                <w:webHidden/>
              </w:rPr>
              <w:tab/>
            </w:r>
            <w:r w:rsidR="00F2264E" w:rsidRPr="00F2264E">
              <w:rPr>
                <w:noProof/>
                <w:webHidden/>
              </w:rPr>
              <w:fldChar w:fldCharType="begin"/>
            </w:r>
            <w:r w:rsidR="00F2264E" w:rsidRPr="00F2264E">
              <w:rPr>
                <w:noProof/>
                <w:webHidden/>
              </w:rPr>
              <w:instrText xml:space="preserve"> PAGEREF _Toc133416719 \h </w:instrText>
            </w:r>
            <w:r w:rsidR="00F2264E" w:rsidRPr="00F2264E">
              <w:rPr>
                <w:noProof/>
                <w:webHidden/>
              </w:rPr>
            </w:r>
            <w:r w:rsidR="00F2264E" w:rsidRPr="00F2264E">
              <w:rPr>
                <w:noProof/>
                <w:webHidden/>
              </w:rPr>
              <w:fldChar w:fldCharType="separate"/>
            </w:r>
            <w:r w:rsidR="00F2264E">
              <w:rPr>
                <w:noProof/>
                <w:webHidden/>
              </w:rPr>
              <w:t>21</w:t>
            </w:r>
            <w:r w:rsidR="00F2264E" w:rsidRPr="00F2264E">
              <w:rPr>
                <w:noProof/>
                <w:webHidden/>
              </w:rPr>
              <w:fldChar w:fldCharType="end"/>
            </w:r>
          </w:hyperlink>
        </w:p>
        <w:p w14:paraId="40B12C15" w14:textId="10E017CB" w:rsidR="00F2264E" w:rsidRPr="00F2264E" w:rsidRDefault="00000000" w:rsidP="00F2264E">
          <w:pPr>
            <w:pStyle w:val="TOC3"/>
            <w:tabs>
              <w:tab w:val="right" w:leader="dot" w:pos="9016"/>
            </w:tabs>
            <w:spacing w:line="240" w:lineRule="auto"/>
            <w:rPr>
              <w:rFonts w:eastAsiaTheme="minorEastAsia" w:cstheme="minorBidi"/>
              <w:noProof/>
              <w:sz w:val="24"/>
              <w:szCs w:val="24"/>
            </w:rPr>
          </w:pPr>
          <w:hyperlink w:anchor="_Toc133416720" w:history="1">
            <w:r w:rsidR="00F2264E" w:rsidRPr="00F2264E">
              <w:rPr>
                <w:rStyle w:val="Hyperlink"/>
                <w:noProof/>
              </w:rPr>
              <w:t>Environmental parameters</w:t>
            </w:r>
            <w:r w:rsidR="00F2264E" w:rsidRPr="00F2264E">
              <w:rPr>
                <w:noProof/>
                <w:webHidden/>
              </w:rPr>
              <w:tab/>
            </w:r>
            <w:r w:rsidR="00F2264E" w:rsidRPr="00F2264E">
              <w:rPr>
                <w:noProof/>
                <w:webHidden/>
              </w:rPr>
              <w:fldChar w:fldCharType="begin"/>
            </w:r>
            <w:r w:rsidR="00F2264E" w:rsidRPr="00F2264E">
              <w:rPr>
                <w:noProof/>
                <w:webHidden/>
              </w:rPr>
              <w:instrText xml:space="preserve"> PAGEREF _Toc133416720 \h </w:instrText>
            </w:r>
            <w:r w:rsidR="00F2264E" w:rsidRPr="00F2264E">
              <w:rPr>
                <w:noProof/>
                <w:webHidden/>
              </w:rPr>
            </w:r>
            <w:r w:rsidR="00F2264E" w:rsidRPr="00F2264E">
              <w:rPr>
                <w:noProof/>
                <w:webHidden/>
              </w:rPr>
              <w:fldChar w:fldCharType="separate"/>
            </w:r>
            <w:r w:rsidR="00F2264E">
              <w:rPr>
                <w:noProof/>
                <w:webHidden/>
              </w:rPr>
              <w:t>22</w:t>
            </w:r>
            <w:r w:rsidR="00F2264E" w:rsidRPr="00F2264E">
              <w:rPr>
                <w:noProof/>
                <w:webHidden/>
              </w:rPr>
              <w:fldChar w:fldCharType="end"/>
            </w:r>
          </w:hyperlink>
        </w:p>
        <w:p w14:paraId="67F50535" w14:textId="3A357AA8" w:rsidR="00F2264E" w:rsidRPr="00F2264E" w:rsidRDefault="00000000" w:rsidP="00F2264E">
          <w:pPr>
            <w:pStyle w:val="TOC1"/>
            <w:tabs>
              <w:tab w:val="right" w:leader="dot" w:pos="9016"/>
            </w:tabs>
            <w:spacing w:line="240" w:lineRule="auto"/>
            <w:rPr>
              <w:rFonts w:eastAsiaTheme="minorEastAsia" w:cstheme="minorBidi"/>
              <w:b w:val="0"/>
              <w:bCs w:val="0"/>
              <w:i w:val="0"/>
              <w:iCs w:val="0"/>
              <w:noProof/>
            </w:rPr>
          </w:pPr>
          <w:hyperlink w:anchor="_Toc133416721" w:history="1">
            <w:r w:rsidR="00F2264E" w:rsidRPr="00F2264E">
              <w:rPr>
                <w:rStyle w:val="Hyperlink"/>
                <w:noProof/>
              </w:rPr>
              <w:t>Results</w:t>
            </w:r>
            <w:r w:rsidR="00F2264E" w:rsidRPr="00F2264E">
              <w:rPr>
                <w:noProof/>
                <w:webHidden/>
              </w:rPr>
              <w:tab/>
            </w:r>
            <w:r w:rsidR="00F2264E" w:rsidRPr="00F2264E">
              <w:rPr>
                <w:noProof/>
                <w:webHidden/>
              </w:rPr>
              <w:fldChar w:fldCharType="begin"/>
            </w:r>
            <w:r w:rsidR="00F2264E" w:rsidRPr="00F2264E">
              <w:rPr>
                <w:noProof/>
                <w:webHidden/>
              </w:rPr>
              <w:instrText xml:space="preserve"> PAGEREF _Toc133416721 \h </w:instrText>
            </w:r>
            <w:r w:rsidR="00F2264E" w:rsidRPr="00F2264E">
              <w:rPr>
                <w:noProof/>
                <w:webHidden/>
              </w:rPr>
            </w:r>
            <w:r w:rsidR="00F2264E" w:rsidRPr="00F2264E">
              <w:rPr>
                <w:noProof/>
                <w:webHidden/>
              </w:rPr>
              <w:fldChar w:fldCharType="separate"/>
            </w:r>
            <w:r w:rsidR="00F2264E">
              <w:rPr>
                <w:noProof/>
                <w:webHidden/>
              </w:rPr>
              <w:t>23</w:t>
            </w:r>
            <w:r w:rsidR="00F2264E" w:rsidRPr="00F2264E">
              <w:rPr>
                <w:noProof/>
                <w:webHidden/>
              </w:rPr>
              <w:fldChar w:fldCharType="end"/>
            </w:r>
          </w:hyperlink>
        </w:p>
        <w:p w14:paraId="3DD5AB74" w14:textId="520833A6" w:rsidR="00F2264E" w:rsidRPr="00F2264E" w:rsidRDefault="00000000" w:rsidP="00F2264E">
          <w:pPr>
            <w:pStyle w:val="TOC2"/>
            <w:tabs>
              <w:tab w:val="right" w:leader="dot" w:pos="9016"/>
            </w:tabs>
            <w:spacing w:line="240" w:lineRule="auto"/>
            <w:rPr>
              <w:rFonts w:eastAsiaTheme="minorEastAsia" w:cstheme="minorBidi"/>
              <w:b w:val="0"/>
              <w:bCs w:val="0"/>
              <w:noProof/>
              <w:sz w:val="24"/>
              <w:szCs w:val="24"/>
            </w:rPr>
          </w:pPr>
          <w:hyperlink w:anchor="_Toc133416722" w:history="1">
            <w:r w:rsidR="00F2264E" w:rsidRPr="00F2264E">
              <w:rPr>
                <w:rStyle w:val="Hyperlink"/>
                <w:noProof/>
              </w:rPr>
              <w:t>Carbon Fluxes</w:t>
            </w:r>
            <w:r w:rsidR="00F2264E" w:rsidRPr="00F2264E">
              <w:rPr>
                <w:noProof/>
                <w:webHidden/>
              </w:rPr>
              <w:tab/>
            </w:r>
            <w:r w:rsidR="00F2264E" w:rsidRPr="00F2264E">
              <w:rPr>
                <w:noProof/>
                <w:webHidden/>
              </w:rPr>
              <w:fldChar w:fldCharType="begin"/>
            </w:r>
            <w:r w:rsidR="00F2264E" w:rsidRPr="00F2264E">
              <w:rPr>
                <w:noProof/>
                <w:webHidden/>
              </w:rPr>
              <w:instrText xml:space="preserve"> PAGEREF _Toc133416722 \h </w:instrText>
            </w:r>
            <w:r w:rsidR="00F2264E" w:rsidRPr="00F2264E">
              <w:rPr>
                <w:noProof/>
                <w:webHidden/>
              </w:rPr>
            </w:r>
            <w:r w:rsidR="00F2264E" w:rsidRPr="00F2264E">
              <w:rPr>
                <w:noProof/>
                <w:webHidden/>
              </w:rPr>
              <w:fldChar w:fldCharType="separate"/>
            </w:r>
            <w:r w:rsidR="00F2264E">
              <w:rPr>
                <w:noProof/>
                <w:webHidden/>
              </w:rPr>
              <w:t>23</w:t>
            </w:r>
            <w:r w:rsidR="00F2264E" w:rsidRPr="00F2264E">
              <w:rPr>
                <w:noProof/>
                <w:webHidden/>
              </w:rPr>
              <w:fldChar w:fldCharType="end"/>
            </w:r>
          </w:hyperlink>
        </w:p>
        <w:p w14:paraId="491F5BE1" w14:textId="1537B195" w:rsidR="00F2264E" w:rsidRPr="00F2264E" w:rsidRDefault="00000000" w:rsidP="00F2264E">
          <w:pPr>
            <w:pStyle w:val="TOC2"/>
            <w:tabs>
              <w:tab w:val="right" w:leader="dot" w:pos="9016"/>
            </w:tabs>
            <w:spacing w:line="240" w:lineRule="auto"/>
            <w:rPr>
              <w:rFonts w:eastAsiaTheme="minorEastAsia" w:cstheme="minorBidi"/>
              <w:b w:val="0"/>
              <w:bCs w:val="0"/>
              <w:noProof/>
              <w:sz w:val="24"/>
              <w:szCs w:val="24"/>
            </w:rPr>
          </w:pPr>
          <w:hyperlink w:anchor="_Toc133416723" w:history="1">
            <w:r w:rsidR="00F2264E" w:rsidRPr="00F2264E">
              <w:rPr>
                <w:rStyle w:val="Hyperlink"/>
                <w:noProof/>
              </w:rPr>
              <w:t>Greenness</w:t>
            </w:r>
            <w:r w:rsidR="00F2264E" w:rsidRPr="00F2264E">
              <w:rPr>
                <w:noProof/>
                <w:webHidden/>
              </w:rPr>
              <w:tab/>
            </w:r>
            <w:r w:rsidR="00F2264E" w:rsidRPr="00F2264E">
              <w:rPr>
                <w:noProof/>
                <w:webHidden/>
              </w:rPr>
              <w:fldChar w:fldCharType="begin"/>
            </w:r>
            <w:r w:rsidR="00F2264E" w:rsidRPr="00F2264E">
              <w:rPr>
                <w:noProof/>
                <w:webHidden/>
              </w:rPr>
              <w:instrText xml:space="preserve"> PAGEREF _Toc133416723 \h </w:instrText>
            </w:r>
            <w:r w:rsidR="00F2264E" w:rsidRPr="00F2264E">
              <w:rPr>
                <w:noProof/>
                <w:webHidden/>
              </w:rPr>
            </w:r>
            <w:r w:rsidR="00F2264E" w:rsidRPr="00F2264E">
              <w:rPr>
                <w:noProof/>
                <w:webHidden/>
              </w:rPr>
              <w:fldChar w:fldCharType="separate"/>
            </w:r>
            <w:r w:rsidR="00F2264E">
              <w:rPr>
                <w:noProof/>
                <w:webHidden/>
              </w:rPr>
              <w:t>26</w:t>
            </w:r>
            <w:r w:rsidR="00F2264E" w:rsidRPr="00F2264E">
              <w:rPr>
                <w:noProof/>
                <w:webHidden/>
              </w:rPr>
              <w:fldChar w:fldCharType="end"/>
            </w:r>
          </w:hyperlink>
        </w:p>
        <w:p w14:paraId="53149F4D" w14:textId="7EB916B4" w:rsidR="00F2264E" w:rsidRPr="00F2264E" w:rsidRDefault="00000000" w:rsidP="00F2264E">
          <w:pPr>
            <w:pStyle w:val="TOC2"/>
            <w:tabs>
              <w:tab w:val="right" w:leader="dot" w:pos="9016"/>
            </w:tabs>
            <w:spacing w:line="240" w:lineRule="auto"/>
            <w:rPr>
              <w:rFonts w:eastAsiaTheme="minorEastAsia" w:cstheme="minorBidi"/>
              <w:b w:val="0"/>
              <w:bCs w:val="0"/>
              <w:noProof/>
              <w:sz w:val="24"/>
              <w:szCs w:val="24"/>
            </w:rPr>
          </w:pPr>
          <w:hyperlink w:anchor="_Toc133416724" w:history="1">
            <w:r w:rsidR="00F2264E" w:rsidRPr="00F2264E">
              <w:rPr>
                <w:rStyle w:val="Hyperlink"/>
                <w:noProof/>
              </w:rPr>
              <w:t>Air Temperature</w:t>
            </w:r>
            <w:r w:rsidR="00F2264E" w:rsidRPr="00F2264E">
              <w:rPr>
                <w:noProof/>
                <w:webHidden/>
              </w:rPr>
              <w:tab/>
            </w:r>
            <w:r w:rsidR="00F2264E" w:rsidRPr="00F2264E">
              <w:rPr>
                <w:noProof/>
                <w:webHidden/>
              </w:rPr>
              <w:fldChar w:fldCharType="begin"/>
            </w:r>
            <w:r w:rsidR="00F2264E" w:rsidRPr="00F2264E">
              <w:rPr>
                <w:noProof/>
                <w:webHidden/>
              </w:rPr>
              <w:instrText xml:space="preserve"> PAGEREF _Toc133416724 \h </w:instrText>
            </w:r>
            <w:r w:rsidR="00F2264E" w:rsidRPr="00F2264E">
              <w:rPr>
                <w:noProof/>
                <w:webHidden/>
              </w:rPr>
            </w:r>
            <w:r w:rsidR="00F2264E" w:rsidRPr="00F2264E">
              <w:rPr>
                <w:noProof/>
                <w:webHidden/>
              </w:rPr>
              <w:fldChar w:fldCharType="separate"/>
            </w:r>
            <w:r w:rsidR="00F2264E">
              <w:rPr>
                <w:noProof/>
                <w:webHidden/>
              </w:rPr>
              <w:t>28</w:t>
            </w:r>
            <w:r w:rsidR="00F2264E" w:rsidRPr="00F2264E">
              <w:rPr>
                <w:noProof/>
                <w:webHidden/>
              </w:rPr>
              <w:fldChar w:fldCharType="end"/>
            </w:r>
          </w:hyperlink>
        </w:p>
        <w:p w14:paraId="593041A3" w14:textId="73BCB028" w:rsidR="00F2264E" w:rsidRPr="00F2264E" w:rsidRDefault="00000000" w:rsidP="00F2264E">
          <w:pPr>
            <w:pStyle w:val="TOC2"/>
            <w:tabs>
              <w:tab w:val="right" w:leader="dot" w:pos="9016"/>
            </w:tabs>
            <w:spacing w:line="240" w:lineRule="auto"/>
            <w:rPr>
              <w:rFonts w:eastAsiaTheme="minorEastAsia" w:cstheme="minorBidi"/>
              <w:b w:val="0"/>
              <w:bCs w:val="0"/>
              <w:noProof/>
              <w:sz w:val="24"/>
              <w:szCs w:val="24"/>
            </w:rPr>
          </w:pPr>
          <w:hyperlink w:anchor="_Toc133416725" w:history="1">
            <w:r w:rsidR="00F2264E" w:rsidRPr="00F2264E">
              <w:rPr>
                <w:rStyle w:val="Hyperlink"/>
                <w:noProof/>
              </w:rPr>
              <w:t>Soil Temperature</w:t>
            </w:r>
            <w:r w:rsidR="00F2264E" w:rsidRPr="00F2264E">
              <w:rPr>
                <w:noProof/>
                <w:webHidden/>
              </w:rPr>
              <w:tab/>
            </w:r>
            <w:r w:rsidR="00F2264E" w:rsidRPr="00F2264E">
              <w:rPr>
                <w:noProof/>
                <w:webHidden/>
              </w:rPr>
              <w:fldChar w:fldCharType="begin"/>
            </w:r>
            <w:r w:rsidR="00F2264E" w:rsidRPr="00F2264E">
              <w:rPr>
                <w:noProof/>
                <w:webHidden/>
              </w:rPr>
              <w:instrText xml:space="preserve"> PAGEREF _Toc133416725 \h </w:instrText>
            </w:r>
            <w:r w:rsidR="00F2264E" w:rsidRPr="00F2264E">
              <w:rPr>
                <w:noProof/>
                <w:webHidden/>
              </w:rPr>
            </w:r>
            <w:r w:rsidR="00F2264E" w:rsidRPr="00F2264E">
              <w:rPr>
                <w:noProof/>
                <w:webHidden/>
              </w:rPr>
              <w:fldChar w:fldCharType="separate"/>
            </w:r>
            <w:r w:rsidR="00F2264E">
              <w:rPr>
                <w:noProof/>
                <w:webHidden/>
              </w:rPr>
              <w:t>28</w:t>
            </w:r>
            <w:r w:rsidR="00F2264E" w:rsidRPr="00F2264E">
              <w:rPr>
                <w:noProof/>
                <w:webHidden/>
              </w:rPr>
              <w:fldChar w:fldCharType="end"/>
            </w:r>
          </w:hyperlink>
        </w:p>
        <w:p w14:paraId="2B52DCF0" w14:textId="3D7AEF42" w:rsidR="00F2264E" w:rsidRPr="00F2264E" w:rsidRDefault="00000000" w:rsidP="00F2264E">
          <w:pPr>
            <w:pStyle w:val="TOC2"/>
            <w:tabs>
              <w:tab w:val="right" w:leader="dot" w:pos="9016"/>
            </w:tabs>
            <w:spacing w:line="240" w:lineRule="auto"/>
            <w:rPr>
              <w:rFonts w:eastAsiaTheme="minorEastAsia" w:cstheme="minorBidi"/>
              <w:b w:val="0"/>
              <w:bCs w:val="0"/>
              <w:noProof/>
              <w:sz w:val="24"/>
              <w:szCs w:val="24"/>
            </w:rPr>
          </w:pPr>
          <w:hyperlink w:anchor="_Toc133416726" w:history="1">
            <w:r w:rsidR="00F2264E" w:rsidRPr="00F2264E">
              <w:rPr>
                <w:rStyle w:val="Hyperlink"/>
                <w:noProof/>
              </w:rPr>
              <w:t>Soil Moisture</w:t>
            </w:r>
            <w:r w:rsidR="00F2264E" w:rsidRPr="00F2264E">
              <w:rPr>
                <w:noProof/>
                <w:webHidden/>
              </w:rPr>
              <w:tab/>
            </w:r>
            <w:r w:rsidR="00F2264E" w:rsidRPr="00F2264E">
              <w:rPr>
                <w:noProof/>
                <w:webHidden/>
              </w:rPr>
              <w:fldChar w:fldCharType="begin"/>
            </w:r>
            <w:r w:rsidR="00F2264E" w:rsidRPr="00F2264E">
              <w:rPr>
                <w:noProof/>
                <w:webHidden/>
              </w:rPr>
              <w:instrText xml:space="preserve"> PAGEREF _Toc133416726 \h </w:instrText>
            </w:r>
            <w:r w:rsidR="00F2264E" w:rsidRPr="00F2264E">
              <w:rPr>
                <w:noProof/>
                <w:webHidden/>
              </w:rPr>
            </w:r>
            <w:r w:rsidR="00F2264E" w:rsidRPr="00F2264E">
              <w:rPr>
                <w:noProof/>
                <w:webHidden/>
              </w:rPr>
              <w:fldChar w:fldCharType="separate"/>
            </w:r>
            <w:r w:rsidR="00F2264E">
              <w:rPr>
                <w:noProof/>
                <w:webHidden/>
              </w:rPr>
              <w:t>30</w:t>
            </w:r>
            <w:r w:rsidR="00F2264E" w:rsidRPr="00F2264E">
              <w:rPr>
                <w:noProof/>
                <w:webHidden/>
              </w:rPr>
              <w:fldChar w:fldCharType="end"/>
            </w:r>
          </w:hyperlink>
        </w:p>
        <w:p w14:paraId="24F2AB0C" w14:textId="2978AA7D" w:rsidR="00F2264E" w:rsidRPr="00F2264E" w:rsidRDefault="00000000" w:rsidP="00F2264E">
          <w:pPr>
            <w:pStyle w:val="TOC1"/>
            <w:tabs>
              <w:tab w:val="right" w:leader="dot" w:pos="9016"/>
            </w:tabs>
            <w:spacing w:line="240" w:lineRule="auto"/>
            <w:rPr>
              <w:rFonts w:eastAsiaTheme="minorEastAsia" w:cstheme="minorBidi"/>
              <w:b w:val="0"/>
              <w:bCs w:val="0"/>
              <w:i w:val="0"/>
              <w:iCs w:val="0"/>
              <w:noProof/>
            </w:rPr>
          </w:pPr>
          <w:hyperlink w:anchor="_Toc133416727" w:history="1">
            <w:r w:rsidR="00F2264E" w:rsidRPr="00F2264E">
              <w:rPr>
                <w:rStyle w:val="Hyperlink"/>
                <w:noProof/>
              </w:rPr>
              <w:t>Discussion</w:t>
            </w:r>
            <w:r w:rsidR="00F2264E" w:rsidRPr="00F2264E">
              <w:rPr>
                <w:noProof/>
                <w:webHidden/>
              </w:rPr>
              <w:tab/>
            </w:r>
            <w:r w:rsidR="00F2264E" w:rsidRPr="00F2264E">
              <w:rPr>
                <w:noProof/>
                <w:webHidden/>
              </w:rPr>
              <w:fldChar w:fldCharType="begin"/>
            </w:r>
            <w:r w:rsidR="00F2264E" w:rsidRPr="00F2264E">
              <w:rPr>
                <w:noProof/>
                <w:webHidden/>
              </w:rPr>
              <w:instrText xml:space="preserve"> PAGEREF _Toc133416727 \h </w:instrText>
            </w:r>
            <w:r w:rsidR="00F2264E" w:rsidRPr="00F2264E">
              <w:rPr>
                <w:noProof/>
                <w:webHidden/>
              </w:rPr>
            </w:r>
            <w:r w:rsidR="00F2264E" w:rsidRPr="00F2264E">
              <w:rPr>
                <w:noProof/>
                <w:webHidden/>
              </w:rPr>
              <w:fldChar w:fldCharType="separate"/>
            </w:r>
            <w:r w:rsidR="00F2264E">
              <w:rPr>
                <w:noProof/>
                <w:webHidden/>
              </w:rPr>
              <w:t>31</w:t>
            </w:r>
            <w:r w:rsidR="00F2264E" w:rsidRPr="00F2264E">
              <w:rPr>
                <w:noProof/>
                <w:webHidden/>
              </w:rPr>
              <w:fldChar w:fldCharType="end"/>
            </w:r>
          </w:hyperlink>
        </w:p>
        <w:p w14:paraId="0C98A642" w14:textId="20EFE3CB" w:rsidR="00F2264E" w:rsidRPr="00F2264E" w:rsidRDefault="00000000" w:rsidP="00F2264E">
          <w:pPr>
            <w:pStyle w:val="TOC2"/>
            <w:tabs>
              <w:tab w:val="right" w:leader="dot" w:pos="9016"/>
            </w:tabs>
            <w:spacing w:line="240" w:lineRule="auto"/>
            <w:rPr>
              <w:rFonts w:eastAsiaTheme="minorEastAsia" w:cstheme="minorBidi"/>
              <w:b w:val="0"/>
              <w:bCs w:val="0"/>
              <w:noProof/>
              <w:sz w:val="24"/>
              <w:szCs w:val="24"/>
            </w:rPr>
          </w:pPr>
          <w:hyperlink w:anchor="_Toc133416728" w:history="1">
            <w:r w:rsidR="00F2264E" w:rsidRPr="00F2264E">
              <w:rPr>
                <w:rStyle w:val="Hyperlink"/>
                <w:noProof/>
              </w:rPr>
              <w:t>Fluxes, greenness, and carbon sequestration</w:t>
            </w:r>
            <w:r w:rsidR="00F2264E" w:rsidRPr="00F2264E">
              <w:rPr>
                <w:noProof/>
                <w:webHidden/>
              </w:rPr>
              <w:tab/>
            </w:r>
            <w:r w:rsidR="00F2264E" w:rsidRPr="00F2264E">
              <w:rPr>
                <w:noProof/>
                <w:webHidden/>
              </w:rPr>
              <w:fldChar w:fldCharType="begin"/>
            </w:r>
            <w:r w:rsidR="00F2264E" w:rsidRPr="00F2264E">
              <w:rPr>
                <w:noProof/>
                <w:webHidden/>
              </w:rPr>
              <w:instrText xml:space="preserve"> PAGEREF _Toc133416728 \h </w:instrText>
            </w:r>
            <w:r w:rsidR="00F2264E" w:rsidRPr="00F2264E">
              <w:rPr>
                <w:noProof/>
                <w:webHidden/>
              </w:rPr>
            </w:r>
            <w:r w:rsidR="00F2264E" w:rsidRPr="00F2264E">
              <w:rPr>
                <w:noProof/>
                <w:webHidden/>
              </w:rPr>
              <w:fldChar w:fldCharType="separate"/>
            </w:r>
            <w:r w:rsidR="00F2264E">
              <w:rPr>
                <w:noProof/>
                <w:webHidden/>
              </w:rPr>
              <w:t>31</w:t>
            </w:r>
            <w:r w:rsidR="00F2264E" w:rsidRPr="00F2264E">
              <w:rPr>
                <w:noProof/>
                <w:webHidden/>
              </w:rPr>
              <w:fldChar w:fldCharType="end"/>
            </w:r>
          </w:hyperlink>
        </w:p>
        <w:p w14:paraId="572EDC9C" w14:textId="395A400E" w:rsidR="00F2264E" w:rsidRPr="00F2264E" w:rsidRDefault="00000000" w:rsidP="00F2264E">
          <w:pPr>
            <w:pStyle w:val="TOC3"/>
            <w:tabs>
              <w:tab w:val="right" w:leader="dot" w:pos="9016"/>
            </w:tabs>
            <w:spacing w:line="240" w:lineRule="auto"/>
            <w:rPr>
              <w:rFonts w:eastAsiaTheme="minorEastAsia" w:cstheme="minorBidi"/>
              <w:noProof/>
              <w:sz w:val="24"/>
              <w:szCs w:val="24"/>
            </w:rPr>
          </w:pPr>
          <w:hyperlink w:anchor="_Toc133416729" w:history="1">
            <w:r w:rsidR="00F2264E" w:rsidRPr="00F2264E">
              <w:rPr>
                <w:rStyle w:val="Hyperlink"/>
                <w:noProof/>
              </w:rPr>
              <w:t>Gross ecosystem productivity</w:t>
            </w:r>
            <w:r w:rsidR="00F2264E" w:rsidRPr="00F2264E">
              <w:rPr>
                <w:noProof/>
                <w:webHidden/>
              </w:rPr>
              <w:tab/>
            </w:r>
            <w:r w:rsidR="00F2264E" w:rsidRPr="00F2264E">
              <w:rPr>
                <w:noProof/>
                <w:webHidden/>
              </w:rPr>
              <w:fldChar w:fldCharType="begin"/>
            </w:r>
            <w:r w:rsidR="00F2264E" w:rsidRPr="00F2264E">
              <w:rPr>
                <w:noProof/>
                <w:webHidden/>
              </w:rPr>
              <w:instrText xml:space="preserve"> PAGEREF _Toc133416729 \h </w:instrText>
            </w:r>
            <w:r w:rsidR="00F2264E" w:rsidRPr="00F2264E">
              <w:rPr>
                <w:noProof/>
                <w:webHidden/>
              </w:rPr>
            </w:r>
            <w:r w:rsidR="00F2264E" w:rsidRPr="00F2264E">
              <w:rPr>
                <w:noProof/>
                <w:webHidden/>
              </w:rPr>
              <w:fldChar w:fldCharType="separate"/>
            </w:r>
            <w:r w:rsidR="00F2264E">
              <w:rPr>
                <w:noProof/>
                <w:webHidden/>
              </w:rPr>
              <w:t>31</w:t>
            </w:r>
            <w:r w:rsidR="00F2264E" w:rsidRPr="00F2264E">
              <w:rPr>
                <w:noProof/>
                <w:webHidden/>
              </w:rPr>
              <w:fldChar w:fldCharType="end"/>
            </w:r>
          </w:hyperlink>
        </w:p>
        <w:p w14:paraId="3BD23413" w14:textId="0E02FE2A" w:rsidR="00F2264E" w:rsidRPr="00F2264E" w:rsidRDefault="00000000" w:rsidP="00F2264E">
          <w:pPr>
            <w:pStyle w:val="TOC3"/>
            <w:tabs>
              <w:tab w:val="right" w:leader="dot" w:pos="9016"/>
            </w:tabs>
            <w:spacing w:line="240" w:lineRule="auto"/>
            <w:rPr>
              <w:rFonts w:eastAsiaTheme="minorEastAsia" w:cstheme="minorBidi"/>
              <w:noProof/>
              <w:sz w:val="24"/>
              <w:szCs w:val="24"/>
            </w:rPr>
          </w:pPr>
          <w:hyperlink w:anchor="_Toc133416730" w:history="1">
            <w:r w:rsidR="00F2264E" w:rsidRPr="00F2264E">
              <w:rPr>
                <w:rStyle w:val="Hyperlink"/>
                <w:noProof/>
              </w:rPr>
              <w:t>Ecosystem respiration</w:t>
            </w:r>
            <w:r w:rsidR="00F2264E" w:rsidRPr="00F2264E">
              <w:rPr>
                <w:noProof/>
                <w:webHidden/>
              </w:rPr>
              <w:tab/>
            </w:r>
            <w:r w:rsidR="00F2264E" w:rsidRPr="00F2264E">
              <w:rPr>
                <w:noProof/>
                <w:webHidden/>
              </w:rPr>
              <w:fldChar w:fldCharType="begin"/>
            </w:r>
            <w:r w:rsidR="00F2264E" w:rsidRPr="00F2264E">
              <w:rPr>
                <w:noProof/>
                <w:webHidden/>
              </w:rPr>
              <w:instrText xml:space="preserve"> PAGEREF _Toc133416730 \h </w:instrText>
            </w:r>
            <w:r w:rsidR="00F2264E" w:rsidRPr="00F2264E">
              <w:rPr>
                <w:noProof/>
                <w:webHidden/>
              </w:rPr>
            </w:r>
            <w:r w:rsidR="00F2264E" w:rsidRPr="00F2264E">
              <w:rPr>
                <w:noProof/>
                <w:webHidden/>
              </w:rPr>
              <w:fldChar w:fldCharType="separate"/>
            </w:r>
            <w:r w:rsidR="00F2264E">
              <w:rPr>
                <w:noProof/>
                <w:webHidden/>
              </w:rPr>
              <w:t>34</w:t>
            </w:r>
            <w:r w:rsidR="00F2264E" w:rsidRPr="00F2264E">
              <w:rPr>
                <w:noProof/>
                <w:webHidden/>
              </w:rPr>
              <w:fldChar w:fldCharType="end"/>
            </w:r>
          </w:hyperlink>
        </w:p>
        <w:p w14:paraId="0A2489DB" w14:textId="7BF8C293" w:rsidR="00F2264E" w:rsidRPr="00F2264E" w:rsidRDefault="00000000" w:rsidP="00F2264E">
          <w:pPr>
            <w:pStyle w:val="TOC2"/>
            <w:tabs>
              <w:tab w:val="right" w:leader="dot" w:pos="9016"/>
            </w:tabs>
            <w:spacing w:line="240" w:lineRule="auto"/>
            <w:rPr>
              <w:rFonts w:eastAsiaTheme="minorEastAsia" w:cstheme="minorBidi"/>
              <w:b w:val="0"/>
              <w:bCs w:val="0"/>
              <w:noProof/>
              <w:sz w:val="24"/>
              <w:szCs w:val="24"/>
            </w:rPr>
          </w:pPr>
          <w:hyperlink w:anchor="_Toc133416731" w:history="1">
            <w:r w:rsidR="00F2264E" w:rsidRPr="00F2264E">
              <w:rPr>
                <w:rStyle w:val="Hyperlink"/>
                <w:noProof/>
              </w:rPr>
              <w:t>Model results and excluded parameters</w:t>
            </w:r>
            <w:r w:rsidR="00F2264E" w:rsidRPr="00F2264E">
              <w:rPr>
                <w:noProof/>
                <w:webHidden/>
              </w:rPr>
              <w:tab/>
            </w:r>
            <w:r w:rsidR="00F2264E" w:rsidRPr="00F2264E">
              <w:rPr>
                <w:noProof/>
                <w:webHidden/>
              </w:rPr>
              <w:fldChar w:fldCharType="begin"/>
            </w:r>
            <w:r w:rsidR="00F2264E" w:rsidRPr="00F2264E">
              <w:rPr>
                <w:noProof/>
                <w:webHidden/>
              </w:rPr>
              <w:instrText xml:space="preserve"> PAGEREF _Toc133416731 \h </w:instrText>
            </w:r>
            <w:r w:rsidR="00F2264E" w:rsidRPr="00F2264E">
              <w:rPr>
                <w:noProof/>
                <w:webHidden/>
              </w:rPr>
            </w:r>
            <w:r w:rsidR="00F2264E" w:rsidRPr="00F2264E">
              <w:rPr>
                <w:noProof/>
                <w:webHidden/>
              </w:rPr>
              <w:fldChar w:fldCharType="separate"/>
            </w:r>
            <w:r w:rsidR="00F2264E">
              <w:rPr>
                <w:noProof/>
                <w:webHidden/>
              </w:rPr>
              <w:t>35</w:t>
            </w:r>
            <w:r w:rsidR="00F2264E" w:rsidRPr="00F2264E">
              <w:rPr>
                <w:noProof/>
                <w:webHidden/>
              </w:rPr>
              <w:fldChar w:fldCharType="end"/>
            </w:r>
          </w:hyperlink>
        </w:p>
        <w:p w14:paraId="36C95EF1" w14:textId="669FBB66" w:rsidR="00F2264E" w:rsidRPr="00F2264E" w:rsidRDefault="00000000" w:rsidP="00F2264E">
          <w:pPr>
            <w:pStyle w:val="TOC3"/>
            <w:tabs>
              <w:tab w:val="right" w:leader="dot" w:pos="9016"/>
            </w:tabs>
            <w:spacing w:line="240" w:lineRule="auto"/>
            <w:rPr>
              <w:rFonts w:eastAsiaTheme="minorEastAsia" w:cstheme="minorBidi"/>
              <w:noProof/>
              <w:sz w:val="24"/>
              <w:szCs w:val="24"/>
            </w:rPr>
          </w:pPr>
          <w:hyperlink w:anchor="_Toc133416732" w:history="1">
            <w:r w:rsidR="00F2264E" w:rsidRPr="00F2264E">
              <w:rPr>
                <w:rStyle w:val="Hyperlink"/>
                <w:noProof/>
              </w:rPr>
              <w:t>Temperature and OTC-warming responses</w:t>
            </w:r>
            <w:r w:rsidR="00F2264E" w:rsidRPr="00F2264E">
              <w:rPr>
                <w:noProof/>
                <w:webHidden/>
              </w:rPr>
              <w:tab/>
            </w:r>
            <w:r w:rsidR="00F2264E" w:rsidRPr="00F2264E">
              <w:rPr>
                <w:noProof/>
                <w:webHidden/>
              </w:rPr>
              <w:fldChar w:fldCharType="begin"/>
            </w:r>
            <w:r w:rsidR="00F2264E" w:rsidRPr="00F2264E">
              <w:rPr>
                <w:noProof/>
                <w:webHidden/>
              </w:rPr>
              <w:instrText xml:space="preserve"> PAGEREF _Toc133416732 \h </w:instrText>
            </w:r>
            <w:r w:rsidR="00F2264E" w:rsidRPr="00F2264E">
              <w:rPr>
                <w:noProof/>
                <w:webHidden/>
              </w:rPr>
            </w:r>
            <w:r w:rsidR="00F2264E" w:rsidRPr="00F2264E">
              <w:rPr>
                <w:noProof/>
                <w:webHidden/>
              </w:rPr>
              <w:fldChar w:fldCharType="separate"/>
            </w:r>
            <w:r w:rsidR="00F2264E">
              <w:rPr>
                <w:noProof/>
                <w:webHidden/>
              </w:rPr>
              <w:t>35</w:t>
            </w:r>
            <w:r w:rsidR="00F2264E" w:rsidRPr="00F2264E">
              <w:rPr>
                <w:noProof/>
                <w:webHidden/>
              </w:rPr>
              <w:fldChar w:fldCharType="end"/>
            </w:r>
          </w:hyperlink>
        </w:p>
        <w:p w14:paraId="664C08DC" w14:textId="2AFFC0EB" w:rsidR="00F2264E" w:rsidRPr="00F2264E" w:rsidRDefault="00000000" w:rsidP="00F2264E">
          <w:pPr>
            <w:pStyle w:val="TOC3"/>
            <w:tabs>
              <w:tab w:val="right" w:leader="dot" w:pos="9016"/>
            </w:tabs>
            <w:spacing w:line="240" w:lineRule="auto"/>
            <w:rPr>
              <w:rFonts w:eastAsiaTheme="minorEastAsia" w:cstheme="minorBidi"/>
              <w:noProof/>
              <w:sz w:val="24"/>
              <w:szCs w:val="24"/>
            </w:rPr>
          </w:pPr>
          <w:hyperlink w:anchor="_Toc133416733" w:history="1">
            <w:r w:rsidR="00F2264E" w:rsidRPr="00F2264E">
              <w:rPr>
                <w:rStyle w:val="Hyperlink"/>
                <w:noProof/>
              </w:rPr>
              <w:t>Soil moisture</w:t>
            </w:r>
            <w:r w:rsidR="00F2264E" w:rsidRPr="00F2264E">
              <w:rPr>
                <w:noProof/>
                <w:webHidden/>
              </w:rPr>
              <w:tab/>
            </w:r>
            <w:r w:rsidR="00F2264E" w:rsidRPr="00F2264E">
              <w:rPr>
                <w:noProof/>
                <w:webHidden/>
              </w:rPr>
              <w:fldChar w:fldCharType="begin"/>
            </w:r>
            <w:r w:rsidR="00F2264E" w:rsidRPr="00F2264E">
              <w:rPr>
                <w:noProof/>
                <w:webHidden/>
              </w:rPr>
              <w:instrText xml:space="preserve"> PAGEREF _Toc133416733 \h </w:instrText>
            </w:r>
            <w:r w:rsidR="00F2264E" w:rsidRPr="00F2264E">
              <w:rPr>
                <w:noProof/>
                <w:webHidden/>
              </w:rPr>
            </w:r>
            <w:r w:rsidR="00F2264E" w:rsidRPr="00F2264E">
              <w:rPr>
                <w:noProof/>
                <w:webHidden/>
              </w:rPr>
              <w:fldChar w:fldCharType="separate"/>
            </w:r>
            <w:r w:rsidR="00F2264E">
              <w:rPr>
                <w:noProof/>
                <w:webHidden/>
              </w:rPr>
              <w:t>36</w:t>
            </w:r>
            <w:r w:rsidR="00F2264E" w:rsidRPr="00F2264E">
              <w:rPr>
                <w:noProof/>
                <w:webHidden/>
              </w:rPr>
              <w:fldChar w:fldCharType="end"/>
            </w:r>
          </w:hyperlink>
        </w:p>
        <w:p w14:paraId="0DFCBA70" w14:textId="719636AD" w:rsidR="00F2264E" w:rsidRPr="00F2264E" w:rsidRDefault="00000000" w:rsidP="00F2264E">
          <w:pPr>
            <w:pStyle w:val="TOC2"/>
            <w:tabs>
              <w:tab w:val="right" w:leader="dot" w:pos="9016"/>
            </w:tabs>
            <w:spacing w:line="240" w:lineRule="auto"/>
            <w:rPr>
              <w:rFonts w:eastAsiaTheme="minorEastAsia" w:cstheme="minorBidi"/>
              <w:b w:val="0"/>
              <w:bCs w:val="0"/>
              <w:noProof/>
              <w:sz w:val="24"/>
              <w:szCs w:val="24"/>
            </w:rPr>
          </w:pPr>
          <w:hyperlink w:anchor="_Toc133416734" w:history="1">
            <w:r w:rsidR="00F2264E" w:rsidRPr="00F2264E">
              <w:rPr>
                <w:rStyle w:val="Hyperlink"/>
                <w:noProof/>
              </w:rPr>
              <w:t>Long term trends</w:t>
            </w:r>
            <w:r w:rsidR="00F2264E" w:rsidRPr="00F2264E">
              <w:rPr>
                <w:noProof/>
                <w:webHidden/>
              </w:rPr>
              <w:tab/>
            </w:r>
            <w:r w:rsidR="00F2264E" w:rsidRPr="00F2264E">
              <w:rPr>
                <w:noProof/>
                <w:webHidden/>
              </w:rPr>
              <w:fldChar w:fldCharType="begin"/>
            </w:r>
            <w:r w:rsidR="00F2264E" w:rsidRPr="00F2264E">
              <w:rPr>
                <w:noProof/>
                <w:webHidden/>
              </w:rPr>
              <w:instrText xml:space="preserve"> PAGEREF _Toc133416734 \h </w:instrText>
            </w:r>
            <w:r w:rsidR="00F2264E" w:rsidRPr="00F2264E">
              <w:rPr>
                <w:noProof/>
                <w:webHidden/>
              </w:rPr>
            </w:r>
            <w:r w:rsidR="00F2264E" w:rsidRPr="00F2264E">
              <w:rPr>
                <w:noProof/>
                <w:webHidden/>
              </w:rPr>
              <w:fldChar w:fldCharType="separate"/>
            </w:r>
            <w:r w:rsidR="00F2264E">
              <w:rPr>
                <w:noProof/>
                <w:webHidden/>
              </w:rPr>
              <w:t>38</w:t>
            </w:r>
            <w:r w:rsidR="00F2264E" w:rsidRPr="00F2264E">
              <w:rPr>
                <w:noProof/>
                <w:webHidden/>
              </w:rPr>
              <w:fldChar w:fldCharType="end"/>
            </w:r>
          </w:hyperlink>
        </w:p>
        <w:p w14:paraId="33891E59" w14:textId="1A389133" w:rsidR="00F2264E" w:rsidRPr="00F2264E" w:rsidRDefault="00000000" w:rsidP="00F2264E">
          <w:pPr>
            <w:pStyle w:val="TOC2"/>
            <w:tabs>
              <w:tab w:val="right" w:leader="dot" w:pos="9016"/>
            </w:tabs>
            <w:spacing w:line="240" w:lineRule="auto"/>
            <w:rPr>
              <w:rFonts w:eastAsiaTheme="minorEastAsia" w:cstheme="minorBidi"/>
              <w:b w:val="0"/>
              <w:bCs w:val="0"/>
              <w:noProof/>
              <w:sz w:val="24"/>
              <w:szCs w:val="24"/>
            </w:rPr>
          </w:pPr>
          <w:hyperlink w:anchor="_Toc133416735" w:history="1">
            <w:r w:rsidR="00F2264E" w:rsidRPr="00F2264E">
              <w:rPr>
                <w:rStyle w:val="Hyperlink"/>
                <w:noProof/>
              </w:rPr>
              <w:t>Year-round fluxes</w:t>
            </w:r>
            <w:r w:rsidR="00F2264E" w:rsidRPr="00F2264E">
              <w:rPr>
                <w:noProof/>
                <w:webHidden/>
              </w:rPr>
              <w:tab/>
            </w:r>
            <w:r w:rsidR="00F2264E" w:rsidRPr="00F2264E">
              <w:rPr>
                <w:noProof/>
                <w:webHidden/>
              </w:rPr>
              <w:fldChar w:fldCharType="begin"/>
            </w:r>
            <w:r w:rsidR="00F2264E" w:rsidRPr="00F2264E">
              <w:rPr>
                <w:noProof/>
                <w:webHidden/>
              </w:rPr>
              <w:instrText xml:space="preserve"> PAGEREF _Toc133416735 \h </w:instrText>
            </w:r>
            <w:r w:rsidR="00F2264E" w:rsidRPr="00F2264E">
              <w:rPr>
                <w:noProof/>
                <w:webHidden/>
              </w:rPr>
            </w:r>
            <w:r w:rsidR="00F2264E" w:rsidRPr="00F2264E">
              <w:rPr>
                <w:noProof/>
                <w:webHidden/>
              </w:rPr>
              <w:fldChar w:fldCharType="separate"/>
            </w:r>
            <w:r w:rsidR="00F2264E">
              <w:rPr>
                <w:noProof/>
                <w:webHidden/>
              </w:rPr>
              <w:t>40</w:t>
            </w:r>
            <w:r w:rsidR="00F2264E" w:rsidRPr="00F2264E">
              <w:rPr>
                <w:noProof/>
                <w:webHidden/>
              </w:rPr>
              <w:fldChar w:fldCharType="end"/>
            </w:r>
          </w:hyperlink>
        </w:p>
        <w:p w14:paraId="2E5E16FF" w14:textId="00875710" w:rsidR="00F2264E" w:rsidRPr="00F2264E" w:rsidRDefault="00000000" w:rsidP="00F2264E">
          <w:pPr>
            <w:pStyle w:val="TOC1"/>
            <w:tabs>
              <w:tab w:val="right" w:leader="dot" w:pos="9016"/>
            </w:tabs>
            <w:spacing w:line="240" w:lineRule="auto"/>
            <w:rPr>
              <w:rFonts w:eastAsiaTheme="minorEastAsia" w:cstheme="minorBidi"/>
              <w:b w:val="0"/>
              <w:bCs w:val="0"/>
              <w:i w:val="0"/>
              <w:iCs w:val="0"/>
              <w:noProof/>
            </w:rPr>
          </w:pPr>
          <w:hyperlink w:anchor="_Toc133416736" w:history="1">
            <w:r w:rsidR="00F2264E" w:rsidRPr="00F2264E">
              <w:rPr>
                <w:rStyle w:val="Hyperlink"/>
                <w:noProof/>
              </w:rPr>
              <w:t>Conclusion</w:t>
            </w:r>
            <w:r w:rsidR="00F2264E" w:rsidRPr="00F2264E">
              <w:rPr>
                <w:noProof/>
                <w:webHidden/>
              </w:rPr>
              <w:tab/>
            </w:r>
            <w:r w:rsidR="00F2264E" w:rsidRPr="00F2264E">
              <w:rPr>
                <w:noProof/>
                <w:webHidden/>
              </w:rPr>
              <w:fldChar w:fldCharType="begin"/>
            </w:r>
            <w:r w:rsidR="00F2264E" w:rsidRPr="00F2264E">
              <w:rPr>
                <w:noProof/>
                <w:webHidden/>
              </w:rPr>
              <w:instrText xml:space="preserve"> PAGEREF _Toc133416736 \h </w:instrText>
            </w:r>
            <w:r w:rsidR="00F2264E" w:rsidRPr="00F2264E">
              <w:rPr>
                <w:noProof/>
                <w:webHidden/>
              </w:rPr>
            </w:r>
            <w:r w:rsidR="00F2264E" w:rsidRPr="00F2264E">
              <w:rPr>
                <w:noProof/>
                <w:webHidden/>
              </w:rPr>
              <w:fldChar w:fldCharType="separate"/>
            </w:r>
            <w:r w:rsidR="00F2264E">
              <w:rPr>
                <w:noProof/>
                <w:webHidden/>
              </w:rPr>
              <w:t>42</w:t>
            </w:r>
            <w:r w:rsidR="00F2264E" w:rsidRPr="00F2264E">
              <w:rPr>
                <w:noProof/>
                <w:webHidden/>
              </w:rPr>
              <w:fldChar w:fldCharType="end"/>
            </w:r>
          </w:hyperlink>
        </w:p>
        <w:p w14:paraId="6AA5063B" w14:textId="6C1BA8CE" w:rsidR="00F2264E" w:rsidRPr="00F2264E" w:rsidRDefault="00000000" w:rsidP="00F2264E">
          <w:pPr>
            <w:pStyle w:val="TOC1"/>
            <w:tabs>
              <w:tab w:val="right" w:leader="dot" w:pos="9016"/>
            </w:tabs>
            <w:spacing w:line="240" w:lineRule="auto"/>
            <w:rPr>
              <w:rFonts w:eastAsiaTheme="minorEastAsia" w:cstheme="minorBidi"/>
              <w:b w:val="0"/>
              <w:bCs w:val="0"/>
              <w:i w:val="0"/>
              <w:iCs w:val="0"/>
              <w:noProof/>
            </w:rPr>
          </w:pPr>
          <w:hyperlink w:anchor="_Toc133416737" w:history="1">
            <w:r w:rsidR="00F2264E" w:rsidRPr="00F2264E">
              <w:rPr>
                <w:rStyle w:val="Hyperlink"/>
                <w:noProof/>
              </w:rPr>
              <w:t>Acknowledgements</w:t>
            </w:r>
            <w:r w:rsidR="00F2264E" w:rsidRPr="00F2264E">
              <w:rPr>
                <w:noProof/>
                <w:webHidden/>
              </w:rPr>
              <w:tab/>
            </w:r>
            <w:r w:rsidR="00F2264E" w:rsidRPr="00F2264E">
              <w:rPr>
                <w:noProof/>
                <w:webHidden/>
              </w:rPr>
              <w:fldChar w:fldCharType="begin"/>
            </w:r>
            <w:r w:rsidR="00F2264E" w:rsidRPr="00F2264E">
              <w:rPr>
                <w:noProof/>
                <w:webHidden/>
              </w:rPr>
              <w:instrText xml:space="preserve"> PAGEREF _Toc133416737 \h </w:instrText>
            </w:r>
            <w:r w:rsidR="00F2264E" w:rsidRPr="00F2264E">
              <w:rPr>
                <w:noProof/>
                <w:webHidden/>
              </w:rPr>
            </w:r>
            <w:r w:rsidR="00F2264E" w:rsidRPr="00F2264E">
              <w:rPr>
                <w:noProof/>
                <w:webHidden/>
              </w:rPr>
              <w:fldChar w:fldCharType="separate"/>
            </w:r>
            <w:r w:rsidR="00F2264E">
              <w:rPr>
                <w:noProof/>
                <w:webHidden/>
              </w:rPr>
              <w:t>43</w:t>
            </w:r>
            <w:r w:rsidR="00F2264E" w:rsidRPr="00F2264E">
              <w:rPr>
                <w:noProof/>
                <w:webHidden/>
              </w:rPr>
              <w:fldChar w:fldCharType="end"/>
            </w:r>
          </w:hyperlink>
        </w:p>
        <w:p w14:paraId="57ECFE38" w14:textId="1D147337" w:rsidR="00F2264E" w:rsidRPr="00F2264E" w:rsidRDefault="00000000" w:rsidP="00F2264E">
          <w:pPr>
            <w:pStyle w:val="TOC1"/>
            <w:tabs>
              <w:tab w:val="right" w:leader="dot" w:pos="9016"/>
            </w:tabs>
            <w:spacing w:line="240" w:lineRule="auto"/>
            <w:rPr>
              <w:rFonts w:eastAsiaTheme="minorEastAsia" w:cstheme="minorBidi"/>
              <w:b w:val="0"/>
              <w:bCs w:val="0"/>
              <w:i w:val="0"/>
              <w:iCs w:val="0"/>
              <w:noProof/>
            </w:rPr>
          </w:pPr>
          <w:hyperlink w:anchor="_Toc133416738" w:history="1">
            <w:r w:rsidR="00F2264E" w:rsidRPr="00F2264E">
              <w:rPr>
                <w:rStyle w:val="Hyperlink"/>
                <w:noProof/>
              </w:rPr>
              <w:t>Author’s Note</w:t>
            </w:r>
            <w:r w:rsidR="00F2264E" w:rsidRPr="00F2264E">
              <w:rPr>
                <w:noProof/>
                <w:webHidden/>
              </w:rPr>
              <w:tab/>
            </w:r>
            <w:r w:rsidR="00F2264E" w:rsidRPr="00F2264E">
              <w:rPr>
                <w:noProof/>
                <w:webHidden/>
              </w:rPr>
              <w:fldChar w:fldCharType="begin"/>
            </w:r>
            <w:r w:rsidR="00F2264E" w:rsidRPr="00F2264E">
              <w:rPr>
                <w:noProof/>
                <w:webHidden/>
              </w:rPr>
              <w:instrText xml:space="preserve"> PAGEREF _Toc133416738 \h </w:instrText>
            </w:r>
            <w:r w:rsidR="00F2264E" w:rsidRPr="00F2264E">
              <w:rPr>
                <w:noProof/>
                <w:webHidden/>
              </w:rPr>
            </w:r>
            <w:r w:rsidR="00F2264E" w:rsidRPr="00F2264E">
              <w:rPr>
                <w:noProof/>
                <w:webHidden/>
              </w:rPr>
              <w:fldChar w:fldCharType="separate"/>
            </w:r>
            <w:r w:rsidR="00F2264E">
              <w:rPr>
                <w:noProof/>
                <w:webHidden/>
              </w:rPr>
              <w:t>44</w:t>
            </w:r>
            <w:r w:rsidR="00F2264E" w:rsidRPr="00F2264E">
              <w:rPr>
                <w:noProof/>
                <w:webHidden/>
              </w:rPr>
              <w:fldChar w:fldCharType="end"/>
            </w:r>
          </w:hyperlink>
        </w:p>
        <w:p w14:paraId="39E17CB1" w14:textId="4C970295" w:rsidR="00F2264E" w:rsidRPr="00F2264E" w:rsidRDefault="00000000" w:rsidP="00F2264E">
          <w:pPr>
            <w:pStyle w:val="TOC1"/>
            <w:tabs>
              <w:tab w:val="right" w:leader="dot" w:pos="9016"/>
            </w:tabs>
            <w:spacing w:line="240" w:lineRule="auto"/>
            <w:rPr>
              <w:rFonts w:eastAsiaTheme="minorEastAsia" w:cstheme="minorBidi"/>
              <w:b w:val="0"/>
              <w:bCs w:val="0"/>
              <w:i w:val="0"/>
              <w:iCs w:val="0"/>
              <w:noProof/>
            </w:rPr>
          </w:pPr>
          <w:hyperlink w:anchor="_Toc133416739" w:history="1">
            <w:r w:rsidR="00F2264E" w:rsidRPr="00F2264E">
              <w:rPr>
                <w:rStyle w:val="Hyperlink"/>
                <w:noProof/>
              </w:rPr>
              <w:t>Works Cited</w:t>
            </w:r>
            <w:r w:rsidR="00F2264E" w:rsidRPr="00F2264E">
              <w:rPr>
                <w:noProof/>
                <w:webHidden/>
              </w:rPr>
              <w:tab/>
            </w:r>
            <w:r w:rsidR="00F2264E" w:rsidRPr="00F2264E">
              <w:rPr>
                <w:noProof/>
                <w:webHidden/>
              </w:rPr>
              <w:fldChar w:fldCharType="begin"/>
            </w:r>
            <w:r w:rsidR="00F2264E" w:rsidRPr="00F2264E">
              <w:rPr>
                <w:noProof/>
                <w:webHidden/>
              </w:rPr>
              <w:instrText xml:space="preserve"> PAGEREF _Toc133416739 \h </w:instrText>
            </w:r>
            <w:r w:rsidR="00F2264E" w:rsidRPr="00F2264E">
              <w:rPr>
                <w:noProof/>
                <w:webHidden/>
              </w:rPr>
            </w:r>
            <w:r w:rsidR="00F2264E" w:rsidRPr="00F2264E">
              <w:rPr>
                <w:noProof/>
                <w:webHidden/>
              </w:rPr>
              <w:fldChar w:fldCharType="separate"/>
            </w:r>
            <w:r w:rsidR="00F2264E">
              <w:rPr>
                <w:noProof/>
                <w:webHidden/>
              </w:rPr>
              <w:t>45</w:t>
            </w:r>
            <w:r w:rsidR="00F2264E" w:rsidRPr="00F2264E">
              <w:rPr>
                <w:noProof/>
                <w:webHidden/>
              </w:rPr>
              <w:fldChar w:fldCharType="end"/>
            </w:r>
          </w:hyperlink>
        </w:p>
        <w:p w14:paraId="1A795DAE" w14:textId="4F528881" w:rsidR="00F2264E" w:rsidRPr="00F2264E" w:rsidRDefault="00000000" w:rsidP="00F2264E">
          <w:pPr>
            <w:pStyle w:val="TOC1"/>
            <w:tabs>
              <w:tab w:val="right" w:leader="dot" w:pos="9016"/>
            </w:tabs>
            <w:spacing w:line="240" w:lineRule="auto"/>
            <w:rPr>
              <w:rFonts w:eastAsiaTheme="minorEastAsia" w:cstheme="minorBidi"/>
              <w:b w:val="0"/>
              <w:bCs w:val="0"/>
              <w:i w:val="0"/>
              <w:iCs w:val="0"/>
              <w:noProof/>
            </w:rPr>
          </w:pPr>
          <w:hyperlink w:anchor="_Toc133416740" w:history="1">
            <w:r w:rsidR="00F2264E" w:rsidRPr="00F2264E">
              <w:rPr>
                <w:rStyle w:val="Hyperlink"/>
                <w:noProof/>
              </w:rPr>
              <w:t>Supplementary Materials</w:t>
            </w:r>
            <w:r w:rsidR="00F2264E" w:rsidRPr="00F2264E">
              <w:rPr>
                <w:noProof/>
                <w:webHidden/>
              </w:rPr>
              <w:tab/>
            </w:r>
            <w:r w:rsidR="00F2264E" w:rsidRPr="00F2264E">
              <w:rPr>
                <w:noProof/>
                <w:webHidden/>
              </w:rPr>
              <w:fldChar w:fldCharType="begin"/>
            </w:r>
            <w:r w:rsidR="00F2264E" w:rsidRPr="00F2264E">
              <w:rPr>
                <w:noProof/>
                <w:webHidden/>
              </w:rPr>
              <w:instrText xml:space="preserve"> PAGEREF _Toc133416740 \h </w:instrText>
            </w:r>
            <w:r w:rsidR="00F2264E" w:rsidRPr="00F2264E">
              <w:rPr>
                <w:noProof/>
                <w:webHidden/>
              </w:rPr>
            </w:r>
            <w:r w:rsidR="00F2264E" w:rsidRPr="00F2264E">
              <w:rPr>
                <w:noProof/>
                <w:webHidden/>
              </w:rPr>
              <w:fldChar w:fldCharType="separate"/>
            </w:r>
            <w:r w:rsidR="00F2264E">
              <w:rPr>
                <w:noProof/>
                <w:webHidden/>
              </w:rPr>
              <w:t>57</w:t>
            </w:r>
            <w:r w:rsidR="00F2264E" w:rsidRPr="00F2264E">
              <w:rPr>
                <w:noProof/>
                <w:webHidden/>
              </w:rPr>
              <w:fldChar w:fldCharType="end"/>
            </w:r>
          </w:hyperlink>
        </w:p>
        <w:p w14:paraId="66C8AAD2" w14:textId="3D0BABB6" w:rsidR="00224160" w:rsidRPr="00F2264E" w:rsidRDefault="001E5DF9" w:rsidP="00F2264E">
          <w:pPr>
            <w:spacing w:line="240" w:lineRule="auto"/>
            <w:rPr>
              <w:noProof/>
            </w:rPr>
          </w:pPr>
          <w:r w:rsidRPr="00F2264E">
            <w:rPr>
              <w:b/>
              <w:bCs/>
              <w:noProof/>
            </w:rPr>
            <w:fldChar w:fldCharType="end"/>
          </w:r>
        </w:p>
      </w:sdtContent>
    </w:sdt>
    <w:p w14:paraId="0E0006E0" w14:textId="535A7B6E" w:rsidR="00CE2424" w:rsidRPr="00F866D5" w:rsidRDefault="00CE2424" w:rsidP="00F177A3">
      <w:pPr>
        <w:pStyle w:val="Heading1"/>
        <w:rPr>
          <w:color w:val="auto"/>
        </w:rPr>
      </w:pPr>
      <w:bookmarkStart w:id="0" w:name="_Toc133416703"/>
      <w:r w:rsidRPr="00F866D5">
        <w:rPr>
          <w:color w:val="auto"/>
        </w:rPr>
        <w:lastRenderedPageBreak/>
        <w:t>Abstract</w:t>
      </w:r>
      <w:bookmarkEnd w:id="0"/>
    </w:p>
    <w:p w14:paraId="52ECAAF1" w14:textId="1480E141" w:rsidR="00AD270C" w:rsidRPr="00F866D5" w:rsidRDefault="1AF9C34B" w:rsidP="00406358">
      <w:pPr>
        <w:pStyle w:val="NormalIndented"/>
        <w:rPr>
          <w:rFonts w:eastAsia="Calibri"/>
        </w:rPr>
      </w:pPr>
      <w:r w:rsidRPr="00F866D5">
        <w:rPr>
          <w:rFonts w:eastAsia="Calibri"/>
        </w:rPr>
        <w:t>The Arctic is warming faster than predicted and faster than almost anywhere on the planet. Snowfall, snowmelt, and precipitation patterns are changing, and the active layer is deepening. Soil moisture regimes and growing season length/warmth are changing, affecting the flux of CO</w:t>
      </w:r>
      <w:r w:rsidRPr="00F866D5">
        <w:rPr>
          <w:rFonts w:eastAsia="Calibri"/>
          <w:vertAlign w:val="subscript"/>
        </w:rPr>
        <w:t>2</w:t>
      </w:r>
      <w:r w:rsidRPr="00F866D5">
        <w:rPr>
          <w:rFonts w:eastAsia="Calibri"/>
        </w:rPr>
        <w:t xml:space="preserve"> into and out of the tundra (net ecosystem exchange; NEE). Tundra regions may shift from sinks to sources of CO</w:t>
      </w:r>
      <w:r w:rsidRPr="00F866D5">
        <w:rPr>
          <w:rFonts w:eastAsia="Calibri"/>
          <w:vertAlign w:val="subscript"/>
        </w:rPr>
        <w:t>2</w:t>
      </w:r>
      <w:r w:rsidRPr="00F866D5">
        <w:rPr>
          <w:rFonts w:eastAsia="Calibri"/>
        </w:rPr>
        <w:t xml:space="preserve"> emissions with the changing climate. </w:t>
      </w:r>
    </w:p>
    <w:p w14:paraId="5C66C3BA" w14:textId="1A16418E" w:rsidR="00AD270C" w:rsidRPr="00F866D5" w:rsidRDefault="1AF9C34B" w:rsidP="00406358">
      <w:pPr>
        <w:pStyle w:val="NormalIndented"/>
        <w:rPr>
          <w:rFonts w:eastAsia="Calibri"/>
        </w:rPr>
      </w:pPr>
      <w:r w:rsidRPr="00F866D5">
        <w:rPr>
          <w:rFonts w:eastAsia="Calibri"/>
        </w:rPr>
        <w:t>We examined the effects of ambient and long-term (30</w:t>
      </w:r>
      <w:r w:rsidR="6A0EA91F" w:rsidRPr="00F866D5">
        <w:rPr>
          <w:rFonts w:eastAsia="Calibri"/>
        </w:rPr>
        <w:t>+</w:t>
      </w:r>
      <w:r w:rsidRPr="00F866D5">
        <w:rPr>
          <w:rFonts w:eastAsia="Calibri"/>
        </w:rPr>
        <w:t xml:space="preserve"> years) experimental warming on tundra net ecosystem exchange </w:t>
      </w:r>
      <w:r w:rsidR="6A0EA91F" w:rsidRPr="00F866D5">
        <w:rPr>
          <w:rFonts w:eastAsia="Calibri"/>
        </w:rPr>
        <w:t>(</w:t>
      </w:r>
      <w:r w:rsidRPr="00F866D5">
        <w:rPr>
          <w:rFonts w:eastAsia="Calibri"/>
        </w:rPr>
        <w:t>NEE</w:t>
      </w:r>
      <w:r w:rsidR="6A0EA91F" w:rsidRPr="00F866D5">
        <w:rPr>
          <w:rFonts w:eastAsia="Calibri"/>
        </w:rPr>
        <w:t>)</w:t>
      </w:r>
      <w:r w:rsidRPr="00F866D5">
        <w:rPr>
          <w:rFonts w:eastAsia="Calibri"/>
        </w:rPr>
        <w:t xml:space="preserve"> of CO</w:t>
      </w:r>
      <w:r w:rsidRPr="00F866D5">
        <w:rPr>
          <w:rFonts w:eastAsia="Calibri"/>
          <w:vertAlign w:val="subscript"/>
        </w:rPr>
        <w:t>2</w:t>
      </w:r>
      <w:r w:rsidRPr="00F866D5">
        <w:rPr>
          <w:rFonts w:eastAsia="Calibri"/>
        </w:rPr>
        <w:t xml:space="preserve">. NEE is calculated as the sum of the rate of gross ecosystem photosynthesis (GEP) and ecosystem respiration (ER). NEE and ER were measured </w:t>
      </w:r>
      <w:r w:rsidR="002C3B79" w:rsidRPr="00F866D5">
        <w:rPr>
          <w:rFonts w:eastAsia="Calibri"/>
        </w:rPr>
        <w:t xml:space="preserve">3 times over the growing season </w:t>
      </w:r>
      <w:r w:rsidRPr="00F866D5">
        <w:rPr>
          <w:rFonts w:eastAsia="Calibri"/>
        </w:rPr>
        <w:t xml:space="preserve">in and out of passively warmed (1-3ºC) plots (n = 12) using a static chamber system connected to a portable infrared gas analyzer. Plots were </w:t>
      </w:r>
      <w:r w:rsidR="5D9F1039" w:rsidRPr="00F866D5">
        <w:rPr>
          <w:rFonts w:eastAsia="Calibri"/>
        </w:rPr>
        <w:t xml:space="preserve">established in 1992 and </w:t>
      </w:r>
      <w:r w:rsidRPr="00F866D5">
        <w:rPr>
          <w:rFonts w:eastAsia="Calibri"/>
        </w:rPr>
        <w:t xml:space="preserve">divided evenly across 3 sites representing different soil moisture regimes and plant community types . </w:t>
      </w:r>
    </w:p>
    <w:p w14:paraId="56D177FE" w14:textId="16EB866C" w:rsidR="00CE2424" w:rsidRPr="00F866D5" w:rsidRDefault="1AF9C34B" w:rsidP="00406358">
      <w:pPr>
        <w:pStyle w:val="NormalIndented"/>
        <w:rPr>
          <w:b/>
          <w:bCs/>
        </w:rPr>
      </w:pPr>
      <w:r w:rsidRPr="00F866D5">
        <w:rPr>
          <w:rFonts w:eastAsia="Calibri"/>
        </w:rPr>
        <w:t>Using linear mixed models</w:t>
      </w:r>
      <w:r w:rsidR="6A0EA91F" w:rsidRPr="00F866D5">
        <w:rPr>
          <w:rFonts w:eastAsia="Calibri"/>
        </w:rPr>
        <w:t>,</w:t>
      </w:r>
      <w:r w:rsidRPr="00F866D5">
        <w:rPr>
          <w:rFonts w:eastAsia="Calibri"/>
        </w:rPr>
        <w:t xml:space="preserve"> we found that warming significantly increased the magnitudes of GEP and ER . Plot greenness significantly explained much of the variation in GEP and NEE. There was a trend of increasing NEE with warming, as the greenness-driven increase in the GEP flux outpaced ER. This evidence suggests that longer and warmer growing seasons may increase NEE and CO</w:t>
      </w:r>
      <w:r w:rsidRPr="00F866D5">
        <w:rPr>
          <w:rFonts w:eastAsia="Calibri"/>
          <w:vertAlign w:val="subscript"/>
        </w:rPr>
        <w:t>2</w:t>
      </w:r>
      <w:r w:rsidRPr="00F866D5">
        <w:rPr>
          <w:rFonts w:eastAsia="Calibri"/>
        </w:rPr>
        <w:t xml:space="preserve"> sequestration in these plant communities. Comparison with previous results suggest that interannual variability is still greater than </w:t>
      </w:r>
      <w:r w:rsidR="61F31104" w:rsidRPr="00F866D5">
        <w:rPr>
          <w:rFonts w:eastAsia="Calibri"/>
        </w:rPr>
        <w:t>variation</w:t>
      </w:r>
      <w:r w:rsidRPr="00F866D5">
        <w:rPr>
          <w:rFonts w:eastAsia="Calibri"/>
        </w:rPr>
        <w:t xml:space="preserve"> in multiyear</w:t>
      </w:r>
      <w:r w:rsidR="61F31104" w:rsidRPr="00F866D5">
        <w:rPr>
          <w:rFonts w:eastAsia="Calibri"/>
        </w:rPr>
        <w:t xml:space="preserve"> warming trends</w:t>
      </w:r>
      <w:r w:rsidRPr="00F866D5">
        <w:rPr>
          <w:rFonts w:eastAsia="Calibri"/>
        </w:rPr>
        <w:t xml:space="preserve"> in the High Arctic tundra.</w:t>
      </w:r>
      <w:r w:rsidR="00AD270C" w:rsidRPr="00F866D5">
        <w:br w:type="page"/>
      </w:r>
    </w:p>
    <w:p w14:paraId="6CCFF9F3" w14:textId="77777777" w:rsidR="00CE2424" w:rsidRPr="00F866D5" w:rsidRDefault="00CE2424" w:rsidP="00F177A3">
      <w:pPr>
        <w:pStyle w:val="Heading1"/>
        <w:rPr>
          <w:color w:val="auto"/>
        </w:rPr>
      </w:pPr>
      <w:bookmarkStart w:id="1" w:name="_Toc133416704"/>
      <w:r w:rsidRPr="00F866D5">
        <w:rPr>
          <w:color w:val="auto"/>
        </w:rPr>
        <w:lastRenderedPageBreak/>
        <w:t>List of Figures</w:t>
      </w:r>
      <w:bookmarkEnd w:id="1"/>
    </w:p>
    <w:p w14:paraId="67C7E214" w14:textId="1C8CB1B7" w:rsidR="00A27144" w:rsidRPr="00F866D5" w:rsidRDefault="00756C27" w:rsidP="00356890">
      <w:pPr>
        <w:pStyle w:val="TableofFigures"/>
        <w:tabs>
          <w:tab w:val="right" w:leader="dot" w:pos="9016"/>
        </w:tabs>
        <w:spacing w:line="276" w:lineRule="auto"/>
        <w:ind w:left="993" w:hanging="993"/>
        <w:rPr>
          <w:rFonts w:eastAsiaTheme="minorEastAsia" w:cstheme="minorBidi"/>
          <w:noProof/>
        </w:rPr>
      </w:pPr>
      <w:r w:rsidRPr="00F866D5">
        <w:fldChar w:fldCharType="begin"/>
      </w:r>
      <w:r w:rsidRPr="00F866D5">
        <w:instrText xml:space="preserve"> TOC \h \z \c "Figure" </w:instrText>
      </w:r>
      <w:r w:rsidRPr="00F866D5">
        <w:fldChar w:fldCharType="separate"/>
      </w:r>
      <w:hyperlink w:anchor="_Toc133414543" w:history="1">
        <w:r w:rsidR="00A27144" w:rsidRPr="00F866D5">
          <w:rPr>
            <w:rStyle w:val="Hyperlink"/>
            <w:rFonts w:eastAsiaTheme="majorEastAsia"/>
            <w:noProof/>
            <w:color w:val="auto"/>
          </w:rPr>
          <w:t>Figure 1. Map of showing the location of (</w:t>
        </w:r>
        <w:r w:rsidR="00A27144" w:rsidRPr="00F866D5">
          <w:rPr>
            <w:rStyle w:val="Hyperlink"/>
            <w:rFonts w:eastAsiaTheme="majorEastAsia"/>
            <w:b/>
            <w:bCs/>
            <w:noProof/>
            <w:color w:val="auto"/>
          </w:rPr>
          <w:t>A</w:t>
        </w:r>
        <w:r w:rsidR="00A27144" w:rsidRPr="00F866D5">
          <w:rPr>
            <w:rStyle w:val="Hyperlink"/>
            <w:rFonts w:eastAsiaTheme="majorEastAsia"/>
            <w:noProof/>
            <w:color w:val="auto"/>
          </w:rPr>
          <w:t>) Alexandra Fiord, NU, in Canada and (</w:t>
        </w:r>
        <w:r w:rsidR="00A27144" w:rsidRPr="00F866D5">
          <w:rPr>
            <w:rStyle w:val="Hyperlink"/>
            <w:rFonts w:eastAsiaTheme="majorEastAsia"/>
            <w:b/>
            <w:bCs/>
            <w:noProof/>
            <w:color w:val="auto"/>
          </w:rPr>
          <w:t>B</w:t>
        </w:r>
        <w:r w:rsidR="00A27144" w:rsidRPr="00F866D5">
          <w:rPr>
            <w:rStyle w:val="Hyperlink"/>
            <w:rFonts w:eastAsiaTheme="majorEastAsia"/>
            <w:noProof/>
            <w:color w:val="auto"/>
          </w:rPr>
          <w:t>) the arrangement of our study sites on the lowland. Satellite image by Maxar Technologies, retrieved via Apple Maps 26 April 2023.</w:t>
        </w:r>
        <w:r w:rsidR="00A27144" w:rsidRPr="00F866D5">
          <w:rPr>
            <w:noProof/>
            <w:webHidden/>
          </w:rPr>
          <w:tab/>
        </w:r>
        <w:r w:rsidR="00A27144" w:rsidRPr="00F866D5">
          <w:rPr>
            <w:noProof/>
            <w:webHidden/>
          </w:rPr>
          <w:fldChar w:fldCharType="begin"/>
        </w:r>
        <w:r w:rsidR="00A27144" w:rsidRPr="00F866D5">
          <w:rPr>
            <w:noProof/>
            <w:webHidden/>
          </w:rPr>
          <w:instrText xml:space="preserve"> PAGEREF _Toc133414543 \h </w:instrText>
        </w:r>
        <w:r w:rsidR="00A27144" w:rsidRPr="00F866D5">
          <w:rPr>
            <w:noProof/>
            <w:webHidden/>
          </w:rPr>
        </w:r>
        <w:r w:rsidR="00A27144" w:rsidRPr="00F866D5">
          <w:rPr>
            <w:noProof/>
            <w:webHidden/>
          </w:rPr>
          <w:fldChar w:fldCharType="separate"/>
        </w:r>
        <w:r w:rsidR="00A27144" w:rsidRPr="00F866D5">
          <w:rPr>
            <w:noProof/>
            <w:webHidden/>
          </w:rPr>
          <w:t>16</w:t>
        </w:r>
        <w:r w:rsidR="00A27144" w:rsidRPr="00F866D5">
          <w:rPr>
            <w:noProof/>
            <w:webHidden/>
          </w:rPr>
          <w:fldChar w:fldCharType="end"/>
        </w:r>
      </w:hyperlink>
    </w:p>
    <w:p w14:paraId="7A3908C1" w14:textId="6DF0FB58" w:rsidR="00A27144" w:rsidRPr="00F866D5" w:rsidRDefault="00000000" w:rsidP="00356890">
      <w:pPr>
        <w:pStyle w:val="TableofFigures"/>
        <w:tabs>
          <w:tab w:val="right" w:leader="dot" w:pos="9016"/>
        </w:tabs>
        <w:spacing w:line="276" w:lineRule="auto"/>
        <w:ind w:left="993" w:hanging="993"/>
        <w:rPr>
          <w:rFonts w:eastAsiaTheme="minorEastAsia" w:cstheme="minorBidi"/>
          <w:noProof/>
        </w:rPr>
      </w:pPr>
      <w:hyperlink r:id="rId9" w:anchor="_Toc133414544" w:history="1">
        <w:r w:rsidR="00A27144" w:rsidRPr="00F866D5">
          <w:rPr>
            <w:rStyle w:val="Hyperlink"/>
            <w:rFonts w:eastAsiaTheme="majorEastAsia"/>
            <w:noProof/>
            <w:color w:val="auto"/>
          </w:rPr>
          <w:t>Figure 2. Simplified Adobe Photoshop screengrabs depicting the image processing workflow for plot photos. (A) Images were individually warped to nadir, (B) resized to a common resolution, and (C) cropped to just inside the chamber base.</w:t>
        </w:r>
        <w:r w:rsidR="00A27144" w:rsidRPr="00F866D5">
          <w:rPr>
            <w:noProof/>
            <w:webHidden/>
          </w:rPr>
          <w:tab/>
        </w:r>
        <w:r w:rsidR="00A27144" w:rsidRPr="00F866D5">
          <w:rPr>
            <w:noProof/>
            <w:webHidden/>
          </w:rPr>
          <w:fldChar w:fldCharType="begin"/>
        </w:r>
        <w:r w:rsidR="00A27144" w:rsidRPr="00F866D5">
          <w:rPr>
            <w:noProof/>
            <w:webHidden/>
          </w:rPr>
          <w:instrText xml:space="preserve"> PAGEREF _Toc133414544 \h </w:instrText>
        </w:r>
        <w:r w:rsidR="00A27144" w:rsidRPr="00F866D5">
          <w:rPr>
            <w:noProof/>
            <w:webHidden/>
          </w:rPr>
        </w:r>
        <w:r w:rsidR="00A27144" w:rsidRPr="00F866D5">
          <w:rPr>
            <w:noProof/>
            <w:webHidden/>
          </w:rPr>
          <w:fldChar w:fldCharType="separate"/>
        </w:r>
        <w:r w:rsidR="00A27144" w:rsidRPr="00F866D5">
          <w:rPr>
            <w:noProof/>
            <w:webHidden/>
          </w:rPr>
          <w:t>20</w:t>
        </w:r>
        <w:r w:rsidR="00A27144" w:rsidRPr="00F866D5">
          <w:rPr>
            <w:noProof/>
            <w:webHidden/>
          </w:rPr>
          <w:fldChar w:fldCharType="end"/>
        </w:r>
      </w:hyperlink>
    </w:p>
    <w:p w14:paraId="7911DF1A" w14:textId="537FA8AA" w:rsidR="00A27144" w:rsidRPr="00F866D5" w:rsidRDefault="00000000" w:rsidP="00356890">
      <w:pPr>
        <w:pStyle w:val="TableofFigures"/>
        <w:tabs>
          <w:tab w:val="right" w:leader="dot" w:pos="9016"/>
        </w:tabs>
        <w:spacing w:line="276" w:lineRule="auto"/>
        <w:ind w:left="993" w:hanging="993"/>
        <w:rPr>
          <w:rFonts w:eastAsiaTheme="minorEastAsia" w:cstheme="minorBidi"/>
          <w:noProof/>
        </w:rPr>
      </w:pPr>
      <w:hyperlink r:id="rId10" w:anchor="_Toc133414545" w:history="1">
        <w:r w:rsidR="00A27144" w:rsidRPr="00F866D5">
          <w:rPr>
            <w:rStyle w:val="Hyperlink"/>
            <w:rFonts w:eastAsiaTheme="majorEastAsia"/>
            <w:noProof/>
            <w:color w:val="auto"/>
          </w:rPr>
          <w:t>Figure 3. Boxplots illustrating the effects of experimental warming by OTC (red) against control (blue) temperature regimes on gross ecosystem photosynthesis (GEP), ecosystem respiration (ER), and net ecosystem exchange (NEE). Fluxes responses are significantly different between the mesic DRYAS, hydric MEAD, and xeric WILL sites.</w:t>
        </w:r>
        <w:r w:rsidR="00A27144" w:rsidRPr="00F866D5">
          <w:rPr>
            <w:noProof/>
            <w:webHidden/>
          </w:rPr>
          <w:tab/>
        </w:r>
        <w:r w:rsidR="00A27144" w:rsidRPr="00F866D5">
          <w:rPr>
            <w:noProof/>
            <w:webHidden/>
          </w:rPr>
          <w:fldChar w:fldCharType="begin"/>
        </w:r>
        <w:r w:rsidR="00A27144" w:rsidRPr="00F866D5">
          <w:rPr>
            <w:noProof/>
            <w:webHidden/>
          </w:rPr>
          <w:instrText xml:space="preserve"> PAGEREF _Toc133414545 \h </w:instrText>
        </w:r>
        <w:r w:rsidR="00A27144" w:rsidRPr="00F866D5">
          <w:rPr>
            <w:noProof/>
            <w:webHidden/>
          </w:rPr>
        </w:r>
        <w:r w:rsidR="00A27144" w:rsidRPr="00F866D5">
          <w:rPr>
            <w:noProof/>
            <w:webHidden/>
          </w:rPr>
          <w:fldChar w:fldCharType="separate"/>
        </w:r>
        <w:r w:rsidR="00A27144" w:rsidRPr="00F866D5">
          <w:rPr>
            <w:noProof/>
            <w:webHidden/>
          </w:rPr>
          <w:t>27</w:t>
        </w:r>
        <w:r w:rsidR="00A27144" w:rsidRPr="00F866D5">
          <w:rPr>
            <w:noProof/>
            <w:webHidden/>
          </w:rPr>
          <w:fldChar w:fldCharType="end"/>
        </w:r>
      </w:hyperlink>
    </w:p>
    <w:p w14:paraId="3DA8E68D" w14:textId="5858D802" w:rsidR="00A27144" w:rsidRPr="00F866D5" w:rsidRDefault="00000000" w:rsidP="00356890">
      <w:pPr>
        <w:pStyle w:val="TableofFigures"/>
        <w:tabs>
          <w:tab w:val="right" w:leader="dot" w:pos="9016"/>
        </w:tabs>
        <w:spacing w:line="276" w:lineRule="auto"/>
        <w:ind w:left="993" w:hanging="993"/>
        <w:rPr>
          <w:rFonts w:eastAsiaTheme="minorEastAsia" w:cstheme="minorBidi"/>
          <w:noProof/>
        </w:rPr>
      </w:pPr>
      <w:hyperlink w:anchor="_Toc133414546" w:history="1">
        <w:r w:rsidR="00A27144" w:rsidRPr="00F866D5">
          <w:rPr>
            <w:rStyle w:val="Hyperlink"/>
            <w:rFonts w:eastAsiaTheme="majorEastAsia"/>
            <w:noProof/>
            <w:color w:val="auto"/>
          </w:rPr>
          <w:t>Figure 4. Regressions between GEP and the various ecosystem fluxes. Shown overall (top row) and by site (bottom row), for both treatment and control. Equations and R2 values are given for regression lines not separated by treatment.</w:t>
        </w:r>
        <w:r w:rsidR="00A27144" w:rsidRPr="00F866D5">
          <w:rPr>
            <w:noProof/>
            <w:webHidden/>
          </w:rPr>
          <w:tab/>
        </w:r>
        <w:r w:rsidR="00A27144" w:rsidRPr="00F866D5">
          <w:rPr>
            <w:noProof/>
            <w:webHidden/>
          </w:rPr>
          <w:fldChar w:fldCharType="begin"/>
        </w:r>
        <w:r w:rsidR="00A27144" w:rsidRPr="00F866D5">
          <w:rPr>
            <w:noProof/>
            <w:webHidden/>
          </w:rPr>
          <w:instrText xml:space="preserve"> PAGEREF _Toc133414546 \h </w:instrText>
        </w:r>
        <w:r w:rsidR="00A27144" w:rsidRPr="00F866D5">
          <w:rPr>
            <w:noProof/>
            <w:webHidden/>
          </w:rPr>
        </w:r>
        <w:r w:rsidR="00A27144" w:rsidRPr="00F866D5">
          <w:rPr>
            <w:noProof/>
            <w:webHidden/>
          </w:rPr>
          <w:fldChar w:fldCharType="separate"/>
        </w:r>
        <w:r w:rsidR="00A27144" w:rsidRPr="00F866D5">
          <w:rPr>
            <w:noProof/>
            <w:webHidden/>
          </w:rPr>
          <w:t>29</w:t>
        </w:r>
        <w:r w:rsidR="00A27144" w:rsidRPr="00F866D5">
          <w:rPr>
            <w:noProof/>
            <w:webHidden/>
          </w:rPr>
          <w:fldChar w:fldCharType="end"/>
        </w:r>
      </w:hyperlink>
    </w:p>
    <w:p w14:paraId="13A17DAD" w14:textId="44E34BB0" w:rsidR="00A27144" w:rsidRPr="00F866D5" w:rsidRDefault="00000000" w:rsidP="00356890">
      <w:pPr>
        <w:pStyle w:val="TableofFigures"/>
        <w:tabs>
          <w:tab w:val="right" w:leader="dot" w:pos="9016"/>
        </w:tabs>
        <w:spacing w:line="276" w:lineRule="auto"/>
        <w:ind w:left="993" w:hanging="993"/>
        <w:rPr>
          <w:rFonts w:eastAsiaTheme="minorEastAsia" w:cstheme="minorBidi"/>
          <w:noProof/>
        </w:rPr>
      </w:pPr>
      <w:hyperlink w:anchor="_Toc133414547" w:history="1">
        <w:r w:rsidR="00A27144" w:rsidRPr="00F866D5">
          <w:rPr>
            <w:rStyle w:val="Hyperlink"/>
            <w:rFonts w:eastAsiaTheme="majorEastAsia"/>
            <w:noProof/>
            <w:color w:val="auto"/>
          </w:rPr>
          <w:t>Figure 5. Mean daily air temperature across sites and treatments (</w:t>
        </w:r>
        <w:r w:rsidR="00A27144" w:rsidRPr="00F866D5">
          <w:rPr>
            <w:rStyle w:val="Hyperlink"/>
            <w:rFonts w:eastAsiaTheme="majorEastAsia"/>
            <w:b/>
            <w:bCs/>
            <w:noProof/>
            <w:color w:val="auto"/>
          </w:rPr>
          <w:t>A</w:t>
        </w:r>
        <w:r w:rsidR="00A27144" w:rsidRPr="00F866D5">
          <w:rPr>
            <w:rStyle w:val="Hyperlink"/>
            <w:rFonts w:eastAsiaTheme="majorEastAsia"/>
            <w:noProof/>
            <w:color w:val="auto"/>
          </w:rPr>
          <w:t>). The interaction between site and treatment is illustrated in an ANOVA interaction plot (</w:t>
        </w:r>
        <w:r w:rsidR="00A27144" w:rsidRPr="00F866D5">
          <w:rPr>
            <w:rStyle w:val="Hyperlink"/>
            <w:rFonts w:eastAsiaTheme="majorEastAsia"/>
            <w:b/>
            <w:bCs/>
            <w:noProof/>
            <w:color w:val="auto"/>
          </w:rPr>
          <w:t>B</w:t>
        </w:r>
        <w:r w:rsidR="00A27144" w:rsidRPr="00F866D5">
          <w:rPr>
            <w:rStyle w:val="Hyperlink"/>
            <w:rFonts w:eastAsiaTheme="majorEastAsia"/>
            <w:noProof/>
            <w:color w:val="auto"/>
          </w:rPr>
          <w:t>) for both daytime (1000h-1600h) average 10 cm air temperature, measured every 15 minutes through the growing season by HOBO pendants (orange), and sporadic 20 cm IRGA measurements taken during CO2 flux readings (purple).</w:t>
        </w:r>
        <w:r w:rsidR="00A27144" w:rsidRPr="00F866D5">
          <w:rPr>
            <w:noProof/>
            <w:webHidden/>
          </w:rPr>
          <w:tab/>
        </w:r>
        <w:r w:rsidR="00A27144" w:rsidRPr="00F866D5">
          <w:rPr>
            <w:noProof/>
            <w:webHidden/>
          </w:rPr>
          <w:fldChar w:fldCharType="begin"/>
        </w:r>
        <w:r w:rsidR="00A27144" w:rsidRPr="00F866D5">
          <w:rPr>
            <w:noProof/>
            <w:webHidden/>
          </w:rPr>
          <w:instrText xml:space="preserve"> PAGEREF _Toc133414547 \h </w:instrText>
        </w:r>
        <w:r w:rsidR="00A27144" w:rsidRPr="00F866D5">
          <w:rPr>
            <w:noProof/>
            <w:webHidden/>
          </w:rPr>
        </w:r>
        <w:r w:rsidR="00A27144" w:rsidRPr="00F866D5">
          <w:rPr>
            <w:noProof/>
            <w:webHidden/>
          </w:rPr>
          <w:fldChar w:fldCharType="separate"/>
        </w:r>
        <w:r w:rsidR="00A27144" w:rsidRPr="00F866D5">
          <w:rPr>
            <w:noProof/>
            <w:webHidden/>
          </w:rPr>
          <w:t>31</w:t>
        </w:r>
        <w:r w:rsidR="00A27144" w:rsidRPr="00F866D5">
          <w:rPr>
            <w:noProof/>
            <w:webHidden/>
          </w:rPr>
          <w:fldChar w:fldCharType="end"/>
        </w:r>
      </w:hyperlink>
    </w:p>
    <w:p w14:paraId="355F1025" w14:textId="01134922" w:rsidR="00A27144" w:rsidRPr="00F866D5" w:rsidRDefault="00000000" w:rsidP="00356890">
      <w:pPr>
        <w:pStyle w:val="TableofFigures"/>
        <w:tabs>
          <w:tab w:val="right" w:leader="dot" w:pos="9016"/>
        </w:tabs>
        <w:spacing w:line="276" w:lineRule="auto"/>
        <w:ind w:left="993" w:hanging="993"/>
        <w:rPr>
          <w:rFonts w:eastAsiaTheme="minorEastAsia" w:cstheme="minorBidi"/>
          <w:noProof/>
        </w:rPr>
      </w:pPr>
      <w:hyperlink w:anchor="_Toc133414548" w:history="1">
        <w:r w:rsidR="00A27144" w:rsidRPr="00F866D5">
          <w:rPr>
            <w:rStyle w:val="Hyperlink"/>
            <w:rFonts w:eastAsiaTheme="majorEastAsia"/>
            <w:noProof/>
            <w:color w:val="auto"/>
          </w:rPr>
          <w:t>Figure 6. Mean daily soil temperature across sites and treatments (</w:t>
        </w:r>
        <w:r w:rsidR="00A27144" w:rsidRPr="00F866D5">
          <w:rPr>
            <w:rStyle w:val="Hyperlink"/>
            <w:rFonts w:eastAsiaTheme="majorEastAsia"/>
            <w:b/>
            <w:bCs/>
            <w:noProof/>
            <w:color w:val="auto"/>
          </w:rPr>
          <w:t>A</w:t>
        </w:r>
        <w:r w:rsidR="00A27144" w:rsidRPr="00F866D5">
          <w:rPr>
            <w:rStyle w:val="Hyperlink"/>
            <w:rFonts w:eastAsiaTheme="majorEastAsia"/>
            <w:noProof/>
            <w:color w:val="auto"/>
          </w:rPr>
          <w:t>). The interaction between site and treatment is illustrated in an ANOVA interaction plot (</w:t>
        </w:r>
        <w:r w:rsidR="00A27144" w:rsidRPr="00F866D5">
          <w:rPr>
            <w:rStyle w:val="Hyperlink"/>
            <w:rFonts w:eastAsiaTheme="majorEastAsia"/>
            <w:b/>
            <w:bCs/>
            <w:noProof/>
            <w:color w:val="auto"/>
          </w:rPr>
          <w:t>B</w:t>
        </w:r>
        <w:r w:rsidR="00A27144" w:rsidRPr="00F866D5">
          <w:rPr>
            <w:rStyle w:val="Hyperlink"/>
            <w:rFonts w:eastAsiaTheme="majorEastAsia"/>
            <w:noProof/>
            <w:color w:val="auto"/>
          </w:rPr>
          <w:t>) for both daytime (1000h-1600h) average soil temperature, measured every 15 minutes through the growing season by HOBO pendants (orange) embedded 5cm in the soil, and sporadic IRGA measurements taken during CO2 flux readings (purple), embedded 3cm into the litter.</w:t>
        </w:r>
        <w:r w:rsidR="00A27144" w:rsidRPr="00F866D5">
          <w:rPr>
            <w:noProof/>
            <w:webHidden/>
          </w:rPr>
          <w:tab/>
        </w:r>
        <w:r w:rsidR="00A27144" w:rsidRPr="00F866D5">
          <w:rPr>
            <w:noProof/>
            <w:webHidden/>
          </w:rPr>
          <w:fldChar w:fldCharType="begin"/>
        </w:r>
        <w:r w:rsidR="00A27144" w:rsidRPr="00F866D5">
          <w:rPr>
            <w:noProof/>
            <w:webHidden/>
          </w:rPr>
          <w:instrText xml:space="preserve"> PAGEREF _Toc133414548 \h </w:instrText>
        </w:r>
        <w:r w:rsidR="00A27144" w:rsidRPr="00F866D5">
          <w:rPr>
            <w:noProof/>
            <w:webHidden/>
          </w:rPr>
        </w:r>
        <w:r w:rsidR="00A27144" w:rsidRPr="00F866D5">
          <w:rPr>
            <w:noProof/>
            <w:webHidden/>
          </w:rPr>
          <w:fldChar w:fldCharType="separate"/>
        </w:r>
        <w:r w:rsidR="00A27144" w:rsidRPr="00F866D5">
          <w:rPr>
            <w:noProof/>
            <w:webHidden/>
          </w:rPr>
          <w:t>32</w:t>
        </w:r>
        <w:r w:rsidR="00A27144" w:rsidRPr="00F866D5">
          <w:rPr>
            <w:noProof/>
            <w:webHidden/>
          </w:rPr>
          <w:fldChar w:fldCharType="end"/>
        </w:r>
      </w:hyperlink>
    </w:p>
    <w:p w14:paraId="0F91C74F" w14:textId="77777777" w:rsidR="00356890" w:rsidRPr="00F866D5" w:rsidRDefault="00756C27" w:rsidP="00356890">
      <w:pPr>
        <w:spacing w:line="276" w:lineRule="auto"/>
        <w:rPr>
          <w:noProof/>
        </w:rPr>
      </w:pPr>
      <w:r w:rsidRPr="00F866D5">
        <w:fldChar w:fldCharType="end"/>
      </w:r>
      <w:r w:rsidR="00995FB6" w:rsidRPr="00F866D5">
        <w:fldChar w:fldCharType="begin"/>
      </w:r>
      <w:r w:rsidR="00995FB6" w:rsidRPr="00F866D5">
        <w:instrText xml:space="preserve"> TOC \h \z \c "Figure S" </w:instrText>
      </w:r>
      <w:r w:rsidR="00995FB6" w:rsidRPr="00F866D5">
        <w:fldChar w:fldCharType="separate"/>
      </w:r>
    </w:p>
    <w:p w14:paraId="6697E728" w14:textId="626B5F50" w:rsidR="00356890" w:rsidRPr="00F866D5" w:rsidRDefault="00000000" w:rsidP="00356890">
      <w:pPr>
        <w:pStyle w:val="TableofFigures"/>
        <w:tabs>
          <w:tab w:val="right" w:leader="dot" w:pos="9016"/>
        </w:tabs>
        <w:spacing w:line="276" w:lineRule="auto"/>
        <w:ind w:left="993" w:hanging="993"/>
        <w:rPr>
          <w:rFonts w:eastAsiaTheme="minorEastAsia" w:cstheme="minorBidi"/>
          <w:noProof/>
        </w:rPr>
      </w:pPr>
      <w:hyperlink w:anchor="_Toc133414575" w:history="1">
        <w:r w:rsidR="00356890" w:rsidRPr="00F866D5">
          <w:rPr>
            <w:rStyle w:val="Hyperlink"/>
            <w:rFonts w:eastAsiaTheme="majorEastAsia"/>
            <w:noProof/>
            <w:color w:val="auto"/>
          </w:rPr>
          <w:t>Figure S1. Raw flux data from the infrared gas analyzer separated by site, collection day (DOY), treatment (C/T), and flux, where dark is the ER measurement and light is the NEE measurement. Trendlines are basic linear models fit to each flux by plot.</w:t>
        </w:r>
        <w:r w:rsidR="00356890" w:rsidRPr="00F866D5">
          <w:rPr>
            <w:noProof/>
            <w:webHidden/>
          </w:rPr>
          <w:tab/>
        </w:r>
        <w:r w:rsidR="00356890" w:rsidRPr="00F866D5">
          <w:rPr>
            <w:noProof/>
            <w:webHidden/>
          </w:rPr>
          <w:fldChar w:fldCharType="begin"/>
        </w:r>
        <w:r w:rsidR="00356890" w:rsidRPr="00F866D5">
          <w:rPr>
            <w:noProof/>
            <w:webHidden/>
          </w:rPr>
          <w:instrText xml:space="preserve"> PAGEREF _Toc133414575 \h </w:instrText>
        </w:r>
        <w:r w:rsidR="00356890" w:rsidRPr="00F866D5">
          <w:rPr>
            <w:noProof/>
            <w:webHidden/>
          </w:rPr>
        </w:r>
        <w:r w:rsidR="00356890" w:rsidRPr="00F866D5">
          <w:rPr>
            <w:noProof/>
            <w:webHidden/>
          </w:rPr>
          <w:fldChar w:fldCharType="separate"/>
        </w:r>
        <w:r w:rsidR="00356890" w:rsidRPr="00F866D5">
          <w:rPr>
            <w:noProof/>
            <w:webHidden/>
          </w:rPr>
          <w:t>59</w:t>
        </w:r>
        <w:r w:rsidR="00356890" w:rsidRPr="00F866D5">
          <w:rPr>
            <w:noProof/>
            <w:webHidden/>
          </w:rPr>
          <w:fldChar w:fldCharType="end"/>
        </w:r>
      </w:hyperlink>
    </w:p>
    <w:p w14:paraId="6C8BD1FB" w14:textId="420F63C0" w:rsidR="00356890" w:rsidRPr="00F866D5" w:rsidRDefault="00000000" w:rsidP="00356890">
      <w:pPr>
        <w:pStyle w:val="TableofFigures"/>
        <w:tabs>
          <w:tab w:val="right" w:leader="dot" w:pos="9016"/>
        </w:tabs>
        <w:spacing w:line="276" w:lineRule="auto"/>
        <w:ind w:left="993" w:hanging="993"/>
        <w:rPr>
          <w:rFonts w:eastAsiaTheme="minorEastAsia" w:cstheme="minorBidi"/>
          <w:noProof/>
        </w:rPr>
      </w:pPr>
      <w:hyperlink w:anchor="_Toc133414576" w:history="1">
        <w:r w:rsidR="00356890" w:rsidRPr="00F866D5">
          <w:rPr>
            <w:rStyle w:val="Hyperlink"/>
            <w:rFonts w:eastAsiaTheme="majorEastAsia"/>
            <w:noProof/>
            <w:color w:val="auto"/>
          </w:rPr>
          <w:t>Figure S2. Carbon fluxes in µmol CO</w:t>
        </w:r>
        <w:r w:rsidR="00356890" w:rsidRPr="00F866D5">
          <w:rPr>
            <w:rStyle w:val="Hyperlink"/>
            <w:rFonts w:eastAsiaTheme="majorEastAsia"/>
            <w:noProof/>
            <w:color w:val="auto"/>
            <w:vertAlign w:val="subscript"/>
          </w:rPr>
          <w:t>2</w:t>
        </w:r>
        <w:r w:rsidR="00356890" w:rsidRPr="00F866D5">
          <w:rPr>
            <w:rStyle w:val="Hyperlink"/>
            <w:rFonts w:eastAsiaTheme="majorEastAsia"/>
            <w:noProof/>
            <w:color w:val="auto"/>
          </w:rPr>
          <w:t xml:space="preserve"> m-2 s-1 over time. Error bars display the standard error about the mean flux value at each observation time. Each point represents a linear model fit to CO</w:t>
        </w:r>
        <w:r w:rsidR="00356890" w:rsidRPr="00F866D5">
          <w:rPr>
            <w:rStyle w:val="Hyperlink"/>
            <w:rFonts w:eastAsiaTheme="majorEastAsia"/>
            <w:noProof/>
            <w:color w:val="auto"/>
            <w:vertAlign w:val="subscript"/>
          </w:rPr>
          <w:t>2</w:t>
        </w:r>
        <w:r w:rsidR="00356890" w:rsidRPr="00F866D5">
          <w:rPr>
            <w:rStyle w:val="Hyperlink"/>
            <w:rFonts w:eastAsiaTheme="majorEastAsia"/>
            <w:noProof/>
            <w:color w:val="auto"/>
          </w:rPr>
          <w:t xml:space="preserve"> concentration measurements over a two-minute interval.</w:t>
        </w:r>
        <w:r w:rsidR="00356890" w:rsidRPr="00F866D5">
          <w:rPr>
            <w:noProof/>
            <w:webHidden/>
          </w:rPr>
          <w:tab/>
        </w:r>
        <w:r w:rsidR="00356890" w:rsidRPr="00F866D5">
          <w:rPr>
            <w:noProof/>
            <w:webHidden/>
          </w:rPr>
          <w:fldChar w:fldCharType="begin"/>
        </w:r>
        <w:r w:rsidR="00356890" w:rsidRPr="00F866D5">
          <w:rPr>
            <w:noProof/>
            <w:webHidden/>
          </w:rPr>
          <w:instrText xml:space="preserve"> PAGEREF _Toc133414576 \h </w:instrText>
        </w:r>
        <w:r w:rsidR="00356890" w:rsidRPr="00F866D5">
          <w:rPr>
            <w:noProof/>
            <w:webHidden/>
          </w:rPr>
        </w:r>
        <w:r w:rsidR="00356890" w:rsidRPr="00F866D5">
          <w:rPr>
            <w:noProof/>
            <w:webHidden/>
          </w:rPr>
          <w:fldChar w:fldCharType="separate"/>
        </w:r>
        <w:r w:rsidR="00356890" w:rsidRPr="00F866D5">
          <w:rPr>
            <w:noProof/>
            <w:webHidden/>
          </w:rPr>
          <w:t>60</w:t>
        </w:r>
        <w:r w:rsidR="00356890" w:rsidRPr="00F866D5">
          <w:rPr>
            <w:noProof/>
            <w:webHidden/>
          </w:rPr>
          <w:fldChar w:fldCharType="end"/>
        </w:r>
      </w:hyperlink>
    </w:p>
    <w:p w14:paraId="4B036BF7" w14:textId="4433EAE1" w:rsidR="00356890" w:rsidRPr="00F866D5" w:rsidRDefault="00000000" w:rsidP="00356890">
      <w:pPr>
        <w:pStyle w:val="TableofFigures"/>
        <w:tabs>
          <w:tab w:val="right" w:leader="dot" w:pos="9016"/>
        </w:tabs>
        <w:spacing w:line="276" w:lineRule="auto"/>
        <w:ind w:left="993" w:hanging="993"/>
        <w:rPr>
          <w:rFonts w:eastAsiaTheme="minorEastAsia" w:cstheme="minorBidi"/>
          <w:noProof/>
        </w:rPr>
      </w:pPr>
      <w:hyperlink w:anchor="_Toc133414577" w:history="1">
        <w:r w:rsidR="00356890" w:rsidRPr="00F866D5">
          <w:rPr>
            <w:rStyle w:val="Hyperlink"/>
            <w:rFonts w:eastAsiaTheme="majorEastAsia"/>
            <w:noProof/>
            <w:color w:val="auto"/>
          </w:rPr>
          <w:t>Figure S3. Mean daily air and soil temperature, soil moisture, and greenness excess index (GEI) over the growing season. Trendlines represent smoothed conditional means to help illustrate temporal trends in the data.</w:t>
        </w:r>
        <w:r w:rsidR="00356890" w:rsidRPr="00F866D5">
          <w:rPr>
            <w:noProof/>
            <w:webHidden/>
          </w:rPr>
          <w:tab/>
        </w:r>
        <w:r w:rsidR="00356890" w:rsidRPr="00F866D5">
          <w:rPr>
            <w:noProof/>
            <w:webHidden/>
          </w:rPr>
          <w:fldChar w:fldCharType="begin"/>
        </w:r>
        <w:r w:rsidR="00356890" w:rsidRPr="00F866D5">
          <w:rPr>
            <w:noProof/>
            <w:webHidden/>
          </w:rPr>
          <w:instrText xml:space="preserve"> PAGEREF _Toc133414577 \h </w:instrText>
        </w:r>
        <w:r w:rsidR="00356890" w:rsidRPr="00F866D5">
          <w:rPr>
            <w:noProof/>
            <w:webHidden/>
          </w:rPr>
        </w:r>
        <w:r w:rsidR="00356890" w:rsidRPr="00F866D5">
          <w:rPr>
            <w:noProof/>
            <w:webHidden/>
          </w:rPr>
          <w:fldChar w:fldCharType="separate"/>
        </w:r>
        <w:r w:rsidR="00356890" w:rsidRPr="00F866D5">
          <w:rPr>
            <w:noProof/>
            <w:webHidden/>
          </w:rPr>
          <w:t>61</w:t>
        </w:r>
        <w:r w:rsidR="00356890" w:rsidRPr="00F866D5">
          <w:rPr>
            <w:noProof/>
            <w:webHidden/>
          </w:rPr>
          <w:fldChar w:fldCharType="end"/>
        </w:r>
      </w:hyperlink>
    </w:p>
    <w:p w14:paraId="67AABC20" w14:textId="5B8CC0C6" w:rsidR="00756C27" w:rsidRPr="00F866D5" w:rsidRDefault="00995FB6" w:rsidP="00356890">
      <w:pPr>
        <w:spacing w:line="276" w:lineRule="auto"/>
        <w:ind w:left="993" w:hanging="993"/>
        <w:rPr>
          <w:rFonts w:asciiTheme="majorHAnsi" w:eastAsiaTheme="majorEastAsia" w:hAnsiTheme="majorHAnsi" w:cstheme="majorBidi"/>
          <w:sz w:val="32"/>
          <w:szCs w:val="32"/>
        </w:rPr>
      </w:pPr>
      <w:r w:rsidRPr="00F866D5">
        <w:fldChar w:fldCharType="end"/>
      </w:r>
      <w:r w:rsidR="00756C27" w:rsidRPr="00F866D5">
        <w:br w:type="page"/>
      </w:r>
    </w:p>
    <w:p w14:paraId="6DA06B3B" w14:textId="1B3F54F3" w:rsidR="00CE2424" w:rsidRPr="00F866D5" w:rsidRDefault="00CE2424" w:rsidP="00F177A3">
      <w:pPr>
        <w:pStyle w:val="Heading1"/>
        <w:rPr>
          <w:color w:val="auto"/>
        </w:rPr>
      </w:pPr>
      <w:bookmarkStart w:id="2" w:name="_Toc133416705"/>
      <w:r w:rsidRPr="00F866D5">
        <w:rPr>
          <w:color w:val="auto"/>
        </w:rPr>
        <w:lastRenderedPageBreak/>
        <w:t>List of Tables</w:t>
      </w:r>
      <w:bookmarkEnd w:id="2"/>
    </w:p>
    <w:p w14:paraId="27A30B4F" w14:textId="295ACB07" w:rsidR="00356890" w:rsidRPr="00F866D5" w:rsidRDefault="00995FB6" w:rsidP="0020305A">
      <w:pPr>
        <w:pStyle w:val="TableofFigures"/>
        <w:tabs>
          <w:tab w:val="right" w:leader="dot" w:pos="9016"/>
        </w:tabs>
        <w:spacing w:line="276" w:lineRule="auto"/>
        <w:ind w:left="851" w:hanging="851"/>
        <w:rPr>
          <w:rFonts w:eastAsiaTheme="minorEastAsia" w:cstheme="minorBidi"/>
          <w:noProof/>
        </w:rPr>
      </w:pPr>
      <w:r w:rsidRPr="00F866D5">
        <w:fldChar w:fldCharType="begin"/>
      </w:r>
      <w:r w:rsidRPr="00F866D5">
        <w:instrText xml:space="preserve"> TOC \h \z \c "Table" </w:instrText>
      </w:r>
      <w:r w:rsidRPr="00F866D5">
        <w:fldChar w:fldCharType="separate"/>
      </w:r>
      <w:hyperlink w:anchor="_Toc133414647" w:history="1">
        <w:r w:rsidR="00356890" w:rsidRPr="00F866D5">
          <w:rPr>
            <w:rStyle w:val="Hyperlink"/>
            <w:rFonts w:eastAsiaTheme="majorEastAsia"/>
            <w:noProof/>
            <w:color w:val="auto"/>
          </w:rPr>
          <w:t>Table 1. Explanation of data collection methods by day and site. Backup methods were employed during various mechanical and electrical errors in the field.</w:t>
        </w:r>
        <w:r w:rsidR="00356890" w:rsidRPr="00F866D5">
          <w:rPr>
            <w:noProof/>
            <w:webHidden/>
          </w:rPr>
          <w:tab/>
        </w:r>
        <w:r w:rsidR="00356890" w:rsidRPr="00F866D5">
          <w:rPr>
            <w:noProof/>
            <w:webHidden/>
          </w:rPr>
          <w:fldChar w:fldCharType="begin"/>
        </w:r>
        <w:r w:rsidR="00356890" w:rsidRPr="00F866D5">
          <w:rPr>
            <w:noProof/>
            <w:webHidden/>
          </w:rPr>
          <w:instrText xml:space="preserve"> PAGEREF _Toc133414647 \h </w:instrText>
        </w:r>
        <w:r w:rsidR="00356890" w:rsidRPr="00F866D5">
          <w:rPr>
            <w:noProof/>
            <w:webHidden/>
          </w:rPr>
        </w:r>
        <w:r w:rsidR="00356890" w:rsidRPr="00F866D5">
          <w:rPr>
            <w:noProof/>
            <w:webHidden/>
          </w:rPr>
          <w:fldChar w:fldCharType="separate"/>
        </w:r>
        <w:r w:rsidR="00356890" w:rsidRPr="00F866D5">
          <w:rPr>
            <w:noProof/>
            <w:webHidden/>
          </w:rPr>
          <w:t>23</w:t>
        </w:r>
        <w:r w:rsidR="00356890" w:rsidRPr="00F866D5">
          <w:rPr>
            <w:noProof/>
            <w:webHidden/>
          </w:rPr>
          <w:fldChar w:fldCharType="end"/>
        </w:r>
      </w:hyperlink>
    </w:p>
    <w:p w14:paraId="34F59FBB" w14:textId="03935954" w:rsidR="00356890" w:rsidRPr="00F866D5" w:rsidRDefault="00000000" w:rsidP="0020305A">
      <w:pPr>
        <w:pStyle w:val="TableofFigures"/>
        <w:tabs>
          <w:tab w:val="right" w:leader="dot" w:pos="9016"/>
        </w:tabs>
        <w:spacing w:line="276" w:lineRule="auto"/>
        <w:ind w:left="851" w:hanging="851"/>
        <w:rPr>
          <w:rFonts w:eastAsiaTheme="minorEastAsia" w:cstheme="minorBidi"/>
          <w:noProof/>
        </w:rPr>
      </w:pPr>
      <w:hyperlink w:anchor="_Toc133414648" w:history="1">
        <w:r w:rsidR="00356890" w:rsidRPr="00F866D5">
          <w:rPr>
            <w:rStyle w:val="Hyperlink"/>
            <w:rFonts w:eastAsiaTheme="majorEastAsia"/>
            <w:noProof/>
            <w:color w:val="auto"/>
          </w:rPr>
          <w:t>Table 2. Daytime flux values averaged over the growing season. Separated by treatment and by treatment, site. Fluxes are stated in µmol CO2 s-1 m-2. Positive fluxes are those which sequester CO2 into the ecosystem, negative fluxes release CO2 to the atmosphere. See Table 1 for dates of measurements.</w:t>
        </w:r>
        <w:r w:rsidR="00356890" w:rsidRPr="00F866D5">
          <w:rPr>
            <w:noProof/>
            <w:webHidden/>
          </w:rPr>
          <w:tab/>
        </w:r>
        <w:r w:rsidR="00356890" w:rsidRPr="00F866D5">
          <w:rPr>
            <w:noProof/>
            <w:webHidden/>
          </w:rPr>
          <w:fldChar w:fldCharType="begin"/>
        </w:r>
        <w:r w:rsidR="00356890" w:rsidRPr="00F866D5">
          <w:rPr>
            <w:noProof/>
            <w:webHidden/>
          </w:rPr>
          <w:instrText xml:space="preserve"> PAGEREF _Toc133414648 \h </w:instrText>
        </w:r>
        <w:r w:rsidR="00356890" w:rsidRPr="00F866D5">
          <w:rPr>
            <w:noProof/>
            <w:webHidden/>
          </w:rPr>
        </w:r>
        <w:r w:rsidR="00356890" w:rsidRPr="00F866D5">
          <w:rPr>
            <w:noProof/>
            <w:webHidden/>
          </w:rPr>
          <w:fldChar w:fldCharType="separate"/>
        </w:r>
        <w:r w:rsidR="00356890" w:rsidRPr="00F866D5">
          <w:rPr>
            <w:noProof/>
            <w:webHidden/>
          </w:rPr>
          <w:t>26</w:t>
        </w:r>
        <w:r w:rsidR="00356890" w:rsidRPr="00F866D5">
          <w:rPr>
            <w:noProof/>
            <w:webHidden/>
          </w:rPr>
          <w:fldChar w:fldCharType="end"/>
        </w:r>
      </w:hyperlink>
    </w:p>
    <w:p w14:paraId="4DFD8E18" w14:textId="51EDF19D" w:rsidR="00356890" w:rsidRPr="00F866D5" w:rsidRDefault="00000000" w:rsidP="0020305A">
      <w:pPr>
        <w:pStyle w:val="TableofFigures"/>
        <w:tabs>
          <w:tab w:val="right" w:leader="dot" w:pos="9016"/>
        </w:tabs>
        <w:spacing w:line="276" w:lineRule="auto"/>
        <w:ind w:left="851" w:hanging="851"/>
        <w:rPr>
          <w:rFonts w:eastAsiaTheme="minorEastAsia" w:cstheme="minorBidi"/>
          <w:noProof/>
        </w:rPr>
      </w:pPr>
      <w:hyperlink w:anchor="_Toc133414649" w:history="1">
        <w:r w:rsidR="00356890" w:rsidRPr="00F866D5">
          <w:rPr>
            <w:rStyle w:val="Hyperlink"/>
            <w:rFonts w:eastAsiaTheme="majorEastAsia"/>
            <w:noProof/>
            <w:color w:val="auto"/>
          </w:rPr>
          <w:t>Table 3. Warming response as the difference between ambient and OTC-warmed plot fluxes, for the seasonal daytime average of each flux. Fluxes reported in µmol CO</w:t>
        </w:r>
        <w:r w:rsidR="00356890" w:rsidRPr="00F866D5">
          <w:rPr>
            <w:rStyle w:val="Hyperlink"/>
            <w:rFonts w:eastAsiaTheme="majorEastAsia"/>
            <w:noProof/>
            <w:color w:val="auto"/>
            <w:vertAlign w:val="subscript"/>
          </w:rPr>
          <w:t>2</w:t>
        </w:r>
        <w:r w:rsidR="00356890" w:rsidRPr="00F866D5">
          <w:rPr>
            <w:rStyle w:val="Hyperlink"/>
            <w:rFonts w:eastAsiaTheme="majorEastAsia"/>
            <w:noProof/>
            <w:color w:val="auto"/>
          </w:rPr>
          <w:t xml:space="preserve"> s</w:t>
        </w:r>
        <w:r w:rsidR="00356890" w:rsidRPr="00F866D5">
          <w:rPr>
            <w:rStyle w:val="Hyperlink"/>
            <w:rFonts w:eastAsiaTheme="majorEastAsia"/>
            <w:noProof/>
            <w:color w:val="auto"/>
            <w:vertAlign w:val="superscript"/>
          </w:rPr>
          <w:t>-1</w:t>
        </w:r>
        <w:r w:rsidR="00356890" w:rsidRPr="00F866D5">
          <w:rPr>
            <w:rStyle w:val="Hyperlink"/>
            <w:rFonts w:eastAsiaTheme="majorEastAsia"/>
            <w:noProof/>
            <w:color w:val="auto"/>
          </w:rPr>
          <w:t xml:space="preserve"> m</w:t>
        </w:r>
        <w:r w:rsidR="00356890" w:rsidRPr="00F866D5">
          <w:rPr>
            <w:rStyle w:val="Hyperlink"/>
            <w:rFonts w:eastAsiaTheme="majorEastAsia"/>
            <w:noProof/>
            <w:color w:val="auto"/>
            <w:vertAlign w:val="superscript"/>
          </w:rPr>
          <w:t>-2</w:t>
        </w:r>
        <w:r w:rsidR="00356890" w:rsidRPr="00F866D5">
          <w:rPr>
            <w:rStyle w:val="Hyperlink"/>
            <w:rFonts w:eastAsiaTheme="majorEastAsia"/>
            <w:noProof/>
            <w:color w:val="auto"/>
          </w:rPr>
          <w:t xml:space="preserve"> for all sties combined (overall) and by site. The percent difference between the fluxes in the warmed (OTC) and the control plots is also shown.</w:t>
        </w:r>
        <w:r w:rsidR="00356890" w:rsidRPr="00F866D5">
          <w:rPr>
            <w:noProof/>
            <w:webHidden/>
          </w:rPr>
          <w:tab/>
        </w:r>
        <w:r w:rsidR="00356890" w:rsidRPr="00F866D5">
          <w:rPr>
            <w:noProof/>
            <w:webHidden/>
          </w:rPr>
          <w:fldChar w:fldCharType="begin"/>
        </w:r>
        <w:r w:rsidR="00356890" w:rsidRPr="00F866D5">
          <w:rPr>
            <w:noProof/>
            <w:webHidden/>
          </w:rPr>
          <w:instrText xml:space="preserve"> PAGEREF _Toc133414649 \h </w:instrText>
        </w:r>
        <w:r w:rsidR="00356890" w:rsidRPr="00F866D5">
          <w:rPr>
            <w:noProof/>
            <w:webHidden/>
          </w:rPr>
        </w:r>
        <w:r w:rsidR="00356890" w:rsidRPr="00F866D5">
          <w:rPr>
            <w:noProof/>
            <w:webHidden/>
          </w:rPr>
          <w:fldChar w:fldCharType="separate"/>
        </w:r>
        <w:r w:rsidR="00356890" w:rsidRPr="00F866D5">
          <w:rPr>
            <w:noProof/>
            <w:webHidden/>
          </w:rPr>
          <w:t>28</w:t>
        </w:r>
        <w:r w:rsidR="00356890" w:rsidRPr="00F866D5">
          <w:rPr>
            <w:noProof/>
            <w:webHidden/>
          </w:rPr>
          <w:fldChar w:fldCharType="end"/>
        </w:r>
      </w:hyperlink>
    </w:p>
    <w:p w14:paraId="1340FB4C" w14:textId="38A88B47" w:rsidR="00356890" w:rsidRPr="00F866D5" w:rsidRDefault="00000000" w:rsidP="0020305A">
      <w:pPr>
        <w:pStyle w:val="TableofFigures"/>
        <w:tabs>
          <w:tab w:val="right" w:leader="dot" w:pos="9016"/>
        </w:tabs>
        <w:spacing w:line="276" w:lineRule="auto"/>
        <w:ind w:left="851" w:hanging="851"/>
        <w:rPr>
          <w:rFonts w:eastAsiaTheme="minorEastAsia" w:cstheme="minorBidi"/>
          <w:noProof/>
        </w:rPr>
      </w:pPr>
      <w:hyperlink w:anchor="_Toc133414650" w:history="1">
        <w:r w:rsidR="00356890" w:rsidRPr="00F866D5">
          <w:rPr>
            <w:rStyle w:val="Hyperlink"/>
            <w:rFonts w:eastAsiaTheme="majorEastAsia"/>
            <w:noProof/>
            <w:color w:val="auto"/>
          </w:rPr>
          <w:t>Table 4. Summary of two-way ANOVAs performed for each of the four environmental parameters: soil moisture, air temperature, soil temperature, and greenness excess index (GEI). Temperature data from the IRGA temperature probe and the HOBO pendant loggers were examined.</w:t>
        </w:r>
        <w:r w:rsidR="00356890" w:rsidRPr="00F866D5">
          <w:rPr>
            <w:noProof/>
            <w:webHidden/>
          </w:rPr>
          <w:tab/>
        </w:r>
        <w:r w:rsidR="00356890" w:rsidRPr="00F866D5">
          <w:rPr>
            <w:noProof/>
            <w:webHidden/>
          </w:rPr>
          <w:fldChar w:fldCharType="begin"/>
        </w:r>
        <w:r w:rsidR="00356890" w:rsidRPr="00F866D5">
          <w:rPr>
            <w:noProof/>
            <w:webHidden/>
          </w:rPr>
          <w:instrText xml:space="preserve"> PAGEREF _Toc133414650 \h </w:instrText>
        </w:r>
        <w:r w:rsidR="00356890" w:rsidRPr="00F866D5">
          <w:rPr>
            <w:noProof/>
            <w:webHidden/>
          </w:rPr>
        </w:r>
        <w:r w:rsidR="00356890" w:rsidRPr="00F866D5">
          <w:rPr>
            <w:noProof/>
            <w:webHidden/>
          </w:rPr>
          <w:fldChar w:fldCharType="separate"/>
        </w:r>
        <w:r w:rsidR="00356890" w:rsidRPr="00F866D5">
          <w:rPr>
            <w:noProof/>
            <w:webHidden/>
          </w:rPr>
          <w:t>29</w:t>
        </w:r>
        <w:r w:rsidR="00356890" w:rsidRPr="00F866D5">
          <w:rPr>
            <w:noProof/>
            <w:webHidden/>
          </w:rPr>
          <w:fldChar w:fldCharType="end"/>
        </w:r>
      </w:hyperlink>
    </w:p>
    <w:p w14:paraId="3EF55E83" w14:textId="7DA7A393" w:rsidR="00356890" w:rsidRPr="00F866D5" w:rsidRDefault="00000000" w:rsidP="0020305A">
      <w:pPr>
        <w:pStyle w:val="TableofFigures"/>
        <w:tabs>
          <w:tab w:val="right" w:leader="dot" w:pos="9016"/>
        </w:tabs>
        <w:spacing w:line="276" w:lineRule="auto"/>
        <w:ind w:left="851" w:hanging="851"/>
        <w:rPr>
          <w:rFonts w:eastAsiaTheme="minorEastAsia" w:cstheme="minorBidi"/>
          <w:noProof/>
        </w:rPr>
      </w:pPr>
      <w:hyperlink w:anchor="_Toc133414651" w:history="1">
        <w:r w:rsidR="00356890" w:rsidRPr="00F866D5">
          <w:rPr>
            <w:rStyle w:val="Hyperlink"/>
            <w:rFonts w:eastAsiaTheme="majorEastAsia"/>
            <w:noProof/>
            <w:color w:val="auto"/>
          </w:rPr>
          <w:t>Table 5. Flux responses from published field studies at sites across the High Arctic.</w:t>
        </w:r>
        <w:r w:rsidR="00356890" w:rsidRPr="00F866D5">
          <w:rPr>
            <w:noProof/>
            <w:webHidden/>
          </w:rPr>
          <w:tab/>
        </w:r>
        <w:r w:rsidR="00356890" w:rsidRPr="00F866D5">
          <w:rPr>
            <w:noProof/>
            <w:webHidden/>
          </w:rPr>
          <w:fldChar w:fldCharType="begin"/>
        </w:r>
        <w:r w:rsidR="00356890" w:rsidRPr="00F866D5">
          <w:rPr>
            <w:noProof/>
            <w:webHidden/>
          </w:rPr>
          <w:instrText xml:space="preserve"> PAGEREF _Toc133414651 \h </w:instrText>
        </w:r>
        <w:r w:rsidR="00356890" w:rsidRPr="00F866D5">
          <w:rPr>
            <w:noProof/>
            <w:webHidden/>
          </w:rPr>
        </w:r>
        <w:r w:rsidR="00356890" w:rsidRPr="00F866D5">
          <w:rPr>
            <w:noProof/>
            <w:webHidden/>
          </w:rPr>
          <w:fldChar w:fldCharType="separate"/>
        </w:r>
        <w:r w:rsidR="00356890" w:rsidRPr="00F866D5">
          <w:rPr>
            <w:noProof/>
            <w:webHidden/>
          </w:rPr>
          <w:t>42</w:t>
        </w:r>
        <w:r w:rsidR="00356890" w:rsidRPr="00F866D5">
          <w:rPr>
            <w:noProof/>
            <w:webHidden/>
          </w:rPr>
          <w:fldChar w:fldCharType="end"/>
        </w:r>
      </w:hyperlink>
    </w:p>
    <w:p w14:paraId="73F9DA1F" w14:textId="6637A180" w:rsidR="00356890" w:rsidRPr="00F866D5" w:rsidRDefault="00995FB6" w:rsidP="0020305A">
      <w:pPr>
        <w:spacing w:line="276" w:lineRule="auto"/>
        <w:ind w:left="851" w:hanging="851"/>
        <w:rPr>
          <w:noProof/>
        </w:rPr>
      </w:pPr>
      <w:r w:rsidRPr="00F866D5">
        <w:fldChar w:fldCharType="end"/>
      </w:r>
      <w:r w:rsidRPr="00F866D5">
        <w:fldChar w:fldCharType="begin"/>
      </w:r>
      <w:r w:rsidRPr="00F866D5">
        <w:instrText xml:space="preserve"> TOC \h \z \c "Supplementary Table" </w:instrText>
      </w:r>
      <w:r w:rsidRPr="00F866D5">
        <w:fldChar w:fldCharType="separate"/>
      </w:r>
    </w:p>
    <w:p w14:paraId="5331C63B" w14:textId="715074E2" w:rsidR="00356890" w:rsidRPr="00F866D5" w:rsidRDefault="00000000" w:rsidP="0020305A">
      <w:pPr>
        <w:pStyle w:val="TableofFigures"/>
        <w:tabs>
          <w:tab w:val="right" w:leader="dot" w:pos="9016"/>
        </w:tabs>
        <w:spacing w:line="276" w:lineRule="auto"/>
        <w:ind w:left="851" w:hanging="851"/>
        <w:rPr>
          <w:rFonts w:eastAsiaTheme="minorEastAsia" w:cstheme="minorBidi"/>
          <w:noProof/>
        </w:rPr>
      </w:pPr>
      <w:hyperlink w:anchor="_Toc133414630" w:history="1">
        <w:r w:rsidR="00356890" w:rsidRPr="00F866D5">
          <w:rPr>
            <w:rStyle w:val="Hyperlink"/>
            <w:rFonts w:eastAsiaTheme="majorEastAsia"/>
            <w:noProof/>
            <w:color w:val="auto"/>
          </w:rPr>
          <w:t>Supplementary Table 1.  Linear mixed effects model output from lmerTest with NEE as the response variable, treatment as a fixed effect and site, plot as random effects.</w:t>
        </w:r>
        <w:r w:rsidR="00356890" w:rsidRPr="00F866D5">
          <w:rPr>
            <w:noProof/>
            <w:webHidden/>
          </w:rPr>
          <w:tab/>
        </w:r>
        <w:r w:rsidR="00356890" w:rsidRPr="00F866D5">
          <w:rPr>
            <w:noProof/>
            <w:webHidden/>
          </w:rPr>
          <w:fldChar w:fldCharType="begin"/>
        </w:r>
        <w:r w:rsidR="00356890" w:rsidRPr="00F866D5">
          <w:rPr>
            <w:noProof/>
            <w:webHidden/>
          </w:rPr>
          <w:instrText xml:space="preserve"> PAGEREF _Toc133414630 \h </w:instrText>
        </w:r>
        <w:r w:rsidR="00356890" w:rsidRPr="00F866D5">
          <w:rPr>
            <w:noProof/>
            <w:webHidden/>
          </w:rPr>
        </w:r>
        <w:r w:rsidR="00356890" w:rsidRPr="00F866D5">
          <w:rPr>
            <w:noProof/>
            <w:webHidden/>
          </w:rPr>
          <w:fldChar w:fldCharType="separate"/>
        </w:r>
        <w:r w:rsidR="00356890" w:rsidRPr="00F866D5">
          <w:rPr>
            <w:noProof/>
            <w:webHidden/>
          </w:rPr>
          <w:t>61</w:t>
        </w:r>
        <w:r w:rsidR="00356890" w:rsidRPr="00F866D5">
          <w:rPr>
            <w:noProof/>
            <w:webHidden/>
          </w:rPr>
          <w:fldChar w:fldCharType="end"/>
        </w:r>
      </w:hyperlink>
    </w:p>
    <w:p w14:paraId="378EAE1C" w14:textId="421A084F" w:rsidR="00356890" w:rsidRPr="00F866D5" w:rsidRDefault="00000000" w:rsidP="0020305A">
      <w:pPr>
        <w:pStyle w:val="TableofFigures"/>
        <w:tabs>
          <w:tab w:val="right" w:leader="dot" w:pos="9016"/>
        </w:tabs>
        <w:spacing w:line="276" w:lineRule="auto"/>
        <w:ind w:left="851" w:hanging="851"/>
        <w:rPr>
          <w:rFonts w:eastAsiaTheme="minorEastAsia" w:cstheme="minorBidi"/>
          <w:noProof/>
        </w:rPr>
      </w:pPr>
      <w:hyperlink w:anchor="_Toc133414631" w:history="1">
        <w:r w:rsidR="00356890" w:rsidRPr="00F866D5">
          <w:rPr>
            <w:rStyle w:val="Hyperlink"/>
            <w:rFonts w:eastAsiaTheme="majorEastAsia"/>
            <w:noProof/>
            <w:color w:val="auto"/>
          </w:rPr>
          <w:t>Supplementary Table 2. Linear mixed effects model output from lmerTest with ER as the response variable, treatment as a fixed effect and site, plot as random effects.</w:t>
        </w:r>
        <w:r w:rsidR="00356890" w:rsidRPr="00F866D5">
          <w:rPr>
            <w:noProof/>
            <w:webHidden/>
          </w:rPr>
          <w:tab/>
        </w:r>
        <w:r w:rsidR="00356890" w:rsidRPr="00F866D5">
          <w:rPr>
            <w:noProof/>
            <w:webHidden/>
          </w:rPr>
          <w:fldChar w:fldCharType="begin"/>
        </w:r>
        <w:r w:rsidR="00356890" w:rsidRPr="00F866D5">
          <w:rPr>
            <w:noProof/>
            <w:webHidden/>
          </w:rPr>
          <w:instrText xml:space="preserve"> PAGEREF _Toc133414631 \h </w:instrText>
        </w:r>
        <w:r w:rsidR="00356890" w:rsidRPr="00F866D5">
          <w:rPr>
            <w:noProof/>
            <w:webHidden/>
          </w:rPr>
        </w:r>
        <w:r w:rsidR="00356890" w:rsidRPr="00F866D5">
          <w:rPr>
            <w:noProof/>
            <w:webHidden/>
          </w:rPr>
          <w:fldChar w:fldCharType="separate"/>
        </w:r>
        <w:r w:rsidR="00356890" w:rsidRPr="00F866D5">
          <w:rPr>
            <w:noProof/>
            <w:webHidden/>
          </w:rPr>
          <w:t>61</w:t>
        </w:r>
        <w:r w:rsidR="00356890" w:rsidRPr="00F866D5">
          <w:rPr>
            <w:noProof/>
            <w:webHidden/>
          </w:rPr>
          <w:fldChar w:fldCharType="end"/>
        </w:r>
      </w:hyperlink>
    </w:p>
    <w:p w14:paraId="77BA387E" w14:textId="70E7DD2E" w:rsidR="00356890" w:rsidRPr="00F866D5" w:rsidRDefault="00000000" w:rsidP="0020305A">
      <w:pPr>
        <w:pStyle w:val="TableofFigures"/>
        <w:tabs>
          <w:tab w:val="right" w:leader="dot" w:pos="9016"/>
        </w:tabs>
        <w:spacing w:line="276" w:lineRule="auto"/>
        <w:ind w:left="851" w:hanging="851"/>
        <w:rPr>
          <w:rFonts w:eastAsiaTheme="minorEastAsia" w:cstheme="minorBidi"/>
          <w:noProof/>
        </w:rPr>
      </w:pPr>
      <w:hyperlink w:anchor="_Toc133414632" w:history="1">
        <w:r w:rsidR="00356890" w:rsidRPr="00F866D5">
          <w:rPr>
            <w:rStyle w:val="Hyperlink"/>
            <w:rFonts w:eastAsiaTheme="majorEastAsia"/>
            <w:noProof/>
            <w:color w:val="auto"/>
          </w:rPr>
          <w:t>Supplementary Table 3. Linear mixed effects model output from lmerTest with ER as the response variable, treatment as a fixed effect and site, plot as random effects.</w:t>
        </w:r>
        <w:r w:rsidR="00356890" w:rsidRPr="00F866D5">
          <w:rPr>
            <w:noProof/>
            <w:webHidden/>
          </w:rPr>
          <w:tab/>
        </w:r>
        <w:r w:rsidR="00356890" w:rsidRPr="00F866D5">
          <w:rPr>
            <w:noProof/>
            <w:webHidden/>
          </w:rPr>
          <w:fldChar w:fldCharType="begin"/>
        </w:r>
        <w:r w:rsidR="00356890" w:rsidRPr="00F866D5">
          <w:rPr>
            <w:noProof/>
            <w:webHidden/>
          </w:rPr>
          <w:instrText xml:space="preserve"> PAGEREF _Toc133414632 \h </w:instrText>
        </w:r>
        <w:r w:rsidR="00356890" w:rsidRPr="00F866D5">
          <w:rPr>
            <w:noProof/>
            <w:webHidden/>
          </w:rPr>
        </w:r>
        <w:r w:rsidR="00356890" w:rsidRPr="00F866D5">
          <w:rPr>
            <w:noProof/>
            <w:webHidden/>
          </w:rPr>
          <w:fldChar w:fldCharType="separate"/>
        </w:r>
        <w:r w:rsidR="00356890" w:rsidRPr="00F866D5">
          <w:rPr>
            <w:noProof/>
            <w:webHidden/>
          </w:rPr>
          <w:t>61</w:t>
        </w:r>
        <w:r w:rsidR="00356890" w:rsidRPr="00F866D5">
          <w:rPr>
            <w:noProof/>
            <w:webHidden/>
          </w:rPr>
          <w:fldChar w:fldCharType="end"/>
        </w:r>
      </w:hyperlink>
    </w:p>
    <w:p w14:paraId="3E162F30" w14:textId="6245A823" w:rsidR="00356890" w:rsidRPr="00F866D5" w:rsidRDefault="00000000" w:rsidP="0020305A">
      <w:pPr>
        <w:pStyle w:val="TableofFigures"/>
        <w:tabs>
          <w:tab w:val="right" w:leader="dot" w:pos="9016"/>
        </w:tabs>
        <w:spacing w:line="276" w:lineRule="auto"/>
        <w:ind w:left="851" w:hanging="851"/>
        <w:rPr>
          <w:rFonts w:eastAsiaTheme="minorEastAsia" w:cstheme="minorBidi"/>
          <w:noProof/>
        </w:rPr>
      </w:pPr>
      <w:hyperlink w:anchor="_Toc133414633" w:history="1">
        <w:r w:rsidR="00356890" w:rsidRPr="00F866D5">
          <w:rPr>
            <w:rStyle w:val="Hyperlink"/>
            <w:rFonts w:eastAsiaTheme="majorEastAsia"/>
            <w:noProof/>
            <w:color w:val="auto"/>
          </w:rPr>
          <w:t>Supplementary Table 4. Least squares means table with NEE as the response variable, treatment and site as fixed effects, and plot as a random effect.</w:t>
        </w:r>
        <w:r w:rsidR="00356890" w:rsidRPr="00F866D5">
          <w:rPr>
            <w:noProof/>
            <w:webHidden/>
          </w:rPr>
          <w:tab/>
        </w:r>
        <w:r w:rsidR="00356890" w:rsidRPr="00F866D5">
          <w:rPr>
            <w:noProof/>
            <w:webHidden/>
          </w:rPr>
          <w:fldChar w:fldCharType="begin"/>
        </w:r>
        <w:r w:rsidR="00356890" w:rsidRPr="00F866D5">
          <w:rPr>
            <w:noProof/>
            <w:webHidden/>
          </w:rPr>
          <w:instrText xml:space="preserve"> PAGEREF _Toc133414633 \h </w:instrText>
        </w:r>
        <w:r w:rsidR="00356890" w:rsidRPr="00F866D5">
          <w:rPr>
            <w:noProof/>
            <w:webHidden/>
          </w:rPr>
        </w:r>
        <w:r w:rsidR="00356890" w:rsidRPr="00F866D5">
          <w:rPr>
            <w:noProof/>
            <w:webHidden/>
          </w:rPr>
          <w:fldChar w:fldCharType="separate"/>
        </w:r>
        <w:r w:rsidR="00356890" w:rsidRPr="00F866D5">
          <w:rPr>
            <w:noProof/>
            <w:webHidden/>
          </w:rPr>
          <w:t>61</w:t>
        </w:r>
        <w:r w:rsidR="00356890" w:rsidRPr="00F866D5">
          <w:rPr>
            <w:noProof/>
            <w:webHidden/>
          </w:rPr>
          <w:fldChar w:fldCharType="end"/>
        </w:r>
      </w:hyperlink>
    </w:p>
    <w:p w14:paraId="741D1030" w14:textId="70C9DD58" w:rsidR="00356890" w:rsidRPr="00F866D5" w:rsidRDefault="00000000" w:rsidP="0020305A">
      <w:pPr>
        <w:pStyle w:val="TableofFigures"/>
        <w:tabs>
          <w:tab w:val="right" w:leader="dot" w:pos="9016"/>
        </w:tabs>
        <w:spacing w:line="276" w:lineRule="auto"/>
        <w:ind w:left="851" w:hanging="851"/>
        <w:rPr>
          <w:rFonts w:eastAsiaTheme="minorEastAsia" w:cstheme="minorBidi"/>
          <w:noProof/>
        </w:rPr>
      </w:pPr>
      <w:hyperlink w:anchor="_Toc133414634" w:history="1">
        <w:r w:rsidR="00356890" w:rsidRPr="00F866D5">
          <w:rPr>
            <w:rStyle w:val="Hyperlink"/>
            <w:rFonts w:eastAsiaTheme="majorEastAsia"/>
            <w:noProof/>
            <w:color w:val="auto"/>
          </w:rPr>
          <w:t>Supplementary Table 5. Least squares means table with GEP as the response variable, treatment and site as fixed effects, and plot as a random effect.</w:t>
        </w:r>
        <w:r w:rsidR="00356890" w:rsidRPr="00F866D5">
          <w:rPr>
            <w:noProof/>
            <w:webHidden/>
          </w:rPr>
          <w:tab/>
        </w:r>
        <w:r w:rsidR="00356890" w:rsidRPr="00F866D5">
          <w:rPr>
            <w:noProof/>
            <w:webHidden/>
          </w:rPr>
          <w:fldChar w:fldCharType="begin"/>
        </w:r>
        <w:r w:rsidR="00356890" w:rsidRPr="00F866D5">
          <w:rPr>
            <w:noProof/>
            <w:webHidden/>
          </w:rPr>
          <w:instrText xml:space="preserve"> PAGEREF _Toc133414634 \h </w:instrText>
        </w:r>
        <w:r w:rsidR="00356890" w:rsidRPr="00F866D5">
          <w:rPr>
            <w:noProof/>
            <w:webHidden/>
          </w:rPr>
        </w:r>
        <w:r w:rsidR="00356890" w:rsidRPr="00F866D5">
          <w:rPr>
            <w:noProof/>
            <w:webHidden/>
          </w:rPr>
          <w:fldChar w:fldCharType="separate"/>
        </w:r>
        <w:r w:rsidR="00356890" w:rsidRPr="00F866D5">
          <w:rPr>
            <w:noProof/>
            <w:webHidden/>
          </w:rPr>
          <w:t>61</w:t>
        </w:r>
        <w:r w:rsidR="00356890" w:rsidRPr="00F866D5">
          <w:rPr>
            <w:noProof/>
            <w:webHidden/>
          </w:rPr>
          <w:fldChar w:fldCharType="end"/>
        </w:r>
      </w:hyperlink>
    </w:p>
    <w:p w14:paraId="1A02F3C8" w14:textId="579F0DF3" w:rsidR="00356890" w:rsidRPr="00F866D5" w:rsidRDefault="00000000" w:rsidP="0020305A">
      <w:pPr>
        <w:pStyle w:val="TableofFigures"/>
        <w:tabs>
          <w:tab w:val="right" w:leader="dot" w:pos="9016"/>
        </w:tabs>
        <w:spacing w:line="276" w:lineRule="auto"/>
        <w:ind w:left="851" w:hanging="851"/>
        <w:rPr>
          <w:rFonts w:eastAsiaTheme="minorEastAsia" w:cstheme="minorBidi"/>
          <w:noProof/>
        </w:rPr>
      </w:pPr>
      <w:hyperlink w:anchor="_Toc133414635" w:history="1">
        <w:r w:rsidR="00356890" w:rsidRPr="00F866D5">
          <w:rPr>
            <w:rStyle w:val="Hyperlink"/>
            <w:rFonts w:eastAsiaTheme="majorEastAsia"/>
            <w:noProof/>
            <w:color w:val="auto"/>
          </w:rPr>
          <w:t>Supplementary Table 6. Least squares means table with ER as the response variable, treatment and site as fixed effects, and plot as a random effect.</w:t>
        </w:r>
        <w:r w:rsidR="00356890" w:rsidRPr="00F866D5">
          <w:rPr>
            <w:noProof/>
            <w:webHidden/>
          </w:rPr>
          <w:tab/>
        </w:r>
        <w:r w:rsidR="00356890" w:rsidRPr="00F866D5">
          <w:rPr>
            <w:noProof/>
            <w:webHidden/>
          </w:rPr>
          <w:fldChar w:fldCharType="begin"/>
        </w:r>
        <w:r w:rsidR="00356890" w:rsidRPr="00F866D5">
          <w:rPr>
            <w:noProof/>
            <w:webHidden/>
          </w:rPr>
          <w:instrText xml:space="preserve"> PAGEREF _Toc133414635 \h </w:instrText>
        </w:r>
        <w:r w:rsidR="00356890" w:rsidRPr="00F866D5">
          <w:rPr>
            <w:noProof/>
            <w:webHidden/>
          </w:rPr>
        </w:r>
        <w:r w:rsidR="00356890" w:rsidRPr="00F866D5">
          <w:rPr>
            <w:noProof/>
            <w:webHidden/>
          </w:rPr>
          <w:fldChar w:fldCharType="separate"/>
        </w:r>
        <w:r w:rsidR="00356890" w:rsidRPr="00F866D5">
          <w:rPr>
            <w:noProof/>
            <w:webHidden/>
          </w:rPr>
          <w:t>62</w:t>
        </w:r>
        <w:r w:rsidR="00356890" w:rsidRPr="00F866D5">
          <w:rPr>
            <w:noProof/>
            <w:webHidden/>
          </w:rPr>
          <w:fldChar w:fldCharType="end"/>
        </w:r>
      </w:hyperlink>
    </w:p>
    <w:p w14:paraId="7E4EFA52" w14:textId="4F1DD369" w:rsidR="00356890" w:rsidRPr="00F866D5" w:rsidRDefault="00000000" w:rsidP="0020305A">
      <w:pPr>
        <w:pStyle w:val="TableofFigures"/>
        <w:tabs>
          <w:tab w:val="right" w:leader="dot" w:pos="9016"/>
        </w:tabs>
        <w:spacing w:line="276" w:lineRule="auto"/>
        <w:ind w:left="851" w:hanging="851"/>
        <w:rPr>
          <w:rFonts w:eastAsiaTheme="minorEastAsia" w:cstheme="minorBidi"/>
          <w:noProof/>
        </w:rPr>
      </w:pPr>
      <w:hyperlink w:anchor="_Toc133414636" w:history="1">
        <w:r w:rsidR="00356890" w:rsidRPr="00F866D5">
          <w:rPr>
            <w:rStyle w:val="Hyperlink"/>
            <w:rFonts w:eastAsiaTheme="majorEastAsia"/>
            <w:noProof/>
            <w:color w:val="auto"/>
          </w:rPr>
          <w:t>Supplementary Table 7. Backwards selected NEE model output from lmerTest with treatment, site, GEI, soil moisture, and air temperature as fixed effects and plot as a random effect.</w:t>
        </w:r>
        <w:r w:rsidR="00356890" w:rsidRPr="00F866D5">
          <w:rPr>
            <w:noProof/>
            <w:webHidden/>
          </w:rPr>
          <w:tab/>
        </w:r>
        <w:r w:rsidR="00356890" w:rsidRPr="00F866D5">
          <w:rPr>
            <w:noProof/>
            <w:webHidden/>
          </w:rPr>
          <w:fldChar w:fldCharType="begin"/>
        </w:r>
        <w:r w:rsidR="00356890" w:rsidRPr="00F866D5">
          <w:rPr>
            <w:noProof/>
            <w:webHidden/>
          </w:rPr>
          <w:instrText xml:space="preserve"> PAGEREF _Toc133414636 \h </w:instrText>
        </w:r>
        <w:r w:rsidR="00356890" w:rsidRPr="00F866D5">
          <w:rPr>
            <w:noProof/>
            <w:webHidden/>
          </w:rPr>
        </w:r>
        <w:r w:rsidR="00356890" w:rsidRPr="00F866D5">
          <w:rPr>
            <w:noProof/>
            <w:webHidden/>
          </w:rPr>
          <w:fldChar w:fldCharType="separate"/>
        </w:r>
        <w:r w:rsidR="00356890" w:rsidRPr="00F866D5">
          <w:rPr>
            <w:noProof/>
            <w:webHidden/>
          </w:rPr>
          <w:t>62</w:t>
        </w:r>
        <w:r w:rsidR="00356890" w:rsidRPr="00F866D5">
          <w:rPr>
            <w:noProof/>
            <w:webHidden/>
          </w:rPr>
          <w:fldChar w:fldCharType="end"/>
        </w:r>
      </w:hyperlink>
    </w:p>
    <w:p w14:paraId="36E6249C" w14:textId="2EADF989" w:rsidR="00356890" w:rsidRPr="00F866D5" w:rsidRDefault="00000000" w:rsidP="0020305A">
      <w:pPr>
        <w:pStyle w:val="TableofFigures"/>
        <w:tabs>
          <w:tab w:val="right" w:leader="dot" w:pos="9016"/>
        </w:tabs>
        <w:spacing w:line="276" w:lineRule="auto"/>
        <w:ind w:left="851" w:hanging="851"/>
        <w:rPr>
          <w:rFonts w:eastAsiaTheme="minorEastAsia" w:cstheme="minorBidi"/>
          <w:noProof/>
        </w:rPr>
      </w:pPr>
      <w:hyperlink w:anchor="_Toc133414637" w:history="1">
        <w:r w:rsidR="00356890" w:rsidRPr="00F866D5">
          <w:rPr>
            <w:rStyle w:val="Hyperlink"/>
            <w:rFonts w:eastAsiaTheme="majorEastAsia"/>
            <w:noProof/>
            <w:color w:val="auto"/>
          </w:rPr>
          <w:t>Supplementary Table 8. Backwards selected ER model output from lmerTest with treatment, site, GEI, soil moisture, and air temperature as fixed effects and plot as a random effect.</w:t>
        </w:r>
        <w:r w:rsidR="00356890" w:rsidRPr="00F866D5">
          <w:rPr>
            <w:noProof/>
            <w:webHidden/>
          </w:rPr>
          <w:tab/>
        </w:r>
        <w:r w:rsidR="00356890" w:rsidRPr="00F866D5">
          <w:rPr>
            <w:noProof/>
            <w:webHidden/>
          </w:rPr>
          <w:fldChar w:fldCharType="begin"/>
        </w:r>
        <w:r w:rsidR="00356890" w:rsidRPr="00F866D5">
          <w:rPr>
            <w:noProof/>
            <w:webHidden/>
          </w:rPr>
          <w:instrText xml:space="preserve"> PAGEREF _Toc133414637 \h </w:instrText>
        </w:r>
        <w:r w:rsidR="00356890" w:rsidRPr="00F866D5">
          <w:rPr>
            <w:noProof/>
            <w:webHidden/>
          </w:rPr>
        </w:r>
        <w:r w:rsidR="00356890" w:rsidRPr="00F866D5">
          <w:rPr>
            <w:noProof/>
            <w:webHidden/>
          </w:rPr>
          <w:fldChar w:fldCharType="separate"/>
        </w:r>
        <w:r w:rsidR="00356890" w:rsidRPr="00F866D5">
          <w:rPr>
            <w:noProof/>
            <w:webHidden/>
          </w:rPr>
          <w:t>62</w:t>
        </w:r>
        <w:r w:rsidR="00356890" w:rsidRPr="00F866D5">
          <w:rPr>
            <w:noProof/>
            <w:webHidden/>
          </w:rPr>
          <w:fldChar w:fldCharType="end"/>
        </w:r>
      </w:hyperlink>
    </w:p>
    <w:p w14:paraId="36174239" w14:textId="461FCE4C" w:rsidR="00356890" w:rsidRPr="00F866D5" w:rsidRDefault="00000000" w:rsidP="0020305A">
      <w:pPr>
        <w:pStyle w:val="TableofFigures"/>
        <w:tabs>
          <w:tab w:val="right" w:leader="dot" w:pos="9016"/>
        </w:tabs>
        <w:spacing w:line="276" w:lineRule="auto"/>
        <w:ind w:left="851" w:hanging="851"/>
        <w:rPr>
          <w:rFonts w:eastAsiaTheme="minorEastAsia" w:cstheme="minorBidi"/>
          <w:noProof/>
        </w:rPr>
      </w:pPr>
      <w:hyperlink w:anchor="_Toc133414638" w:history="1">
        <w:r w:rsidR="00356890" w:rsidRPr="00F866D5">
          <w:rPr>
            <w:rStyle w:val="Hyperlink"/>
            <w:rFonts w:eastAsiaTheme="majorEastAsia"/>
            <w:noProof/>
            <w:color w:val="auto"/>
          </w:rPr>
          <w:t>Supplementary Table 9. Backwards selected GEP model output from lmerTest with treatment, site, GEI, soil moisture, and air temperature as fixed effects and plot as a random effect.</w:t>
        </w:r>
        <w:r w:rsidR="00356890" w:rsidRPr="00F866D5">
          <w:rPr>
            <w:noProof/>
            <w:webHidden/>
          </w:rPr>
          <w:tab/>
        </w:r>
        <w:r w:rsidR="00356890" w:rsidRPr="00F866D5">
          <w:rPr>
            <w:noProof/>
            <w:webHidden/>
          </w:rPr>
          <w:fldChar w:fldCharType="begin"/>
        </w:r>
        <w:r w:rsidR="00356890" w:rsidRPr="00F866D5">
          <w:rPr>
            <w:noProof/>
            <w:webHidden/>
          </w:rPr>
          <w:instrText xml:space="preserve"> PAGEREF _Toc133414638 \h </w:instrText>
        </w:r>
        <w:r w:rsidR="00356890" w:rsidRPr="00F866D5">
          <w:rPr>
            <w:noProof/>
            <w:webHidden/>
          </w:rPr>
        </w:r>
        <w:r w:rsidR="00356890" w:rsidRPr="00F866D5">
          <w:rPr>
            <w:noProof/>
            <w:webHidden/>
          </w:rPr>
          <w:fldChar w:fldCharType="separate"/>
        </w:r>
        <w:r w:rsidR="00356890" w:rsidRPr="00F866D5">
          <w:rPr>
            <w:noProof/>
            <w:webHidden/>
          </w:rPr>
          <w:t>63</w:t>
        </w:r>
        <w:r w:rsidR="00356890" w:rsidRPr="00F866D5">
          <w:rPr>
            <w:noProof/>
            <w:webHidden/>
          </w:rPr>
          <w:fldChar w:fldCharType="end"/>
        </w:r>
      </w:hyperlink>
    </w:p>
    <w:p w14:paraId="79379CAA" w14:textId="24B1DF86" w:rsidR="00756C27" w:rsidRPr="00F866D5" w:rsidRDefault="00995FB6" w:rsidP="0020305A">
      <w:pPr>
        <w:spacing w:line="276" w:lineRule="auto"/>
        <w:ind w:left="851" w:hanging="851"/>
        <w:rPr>
          <w:rFonts w:asciiTheme="majorHAnsi" w:eastAsiaTheme="majorEastAsia" w:hAnsiTheme="majorHAnsi" w:cstheme="majorBidi"/>
          <w:sz w:val="32"/>
          <w:szCs w:val="32"/>
        </w:rPr>
      </w:pPr>
      <w:r w:rsidRPr="00F866D5">
        <w:fldChar w:fldCharType="end"/>
      </w:r>
      <w:r w:rsidR="00756C27" w:rsidRPr="00F866D5">
        <w:br w:type="page"/>
      </w:r>
    </w:p>
    <w:p w14:paraId="08E9F445" w14:textId="5BA8E3CA" w:rsidR="00CE2424" w:rsidRPr="00F866D5" w:rsidRDefault="00CE2424" w:rsidP="00F177A3">
      <w:pPr>
        <w:pStyle w:val="Heading1"/>
        <w:rPr>
          <w:color w:val="auto"/>
        </w:rPr>
      </w:pPr>
      <w:bookmarkStart w:id="3" w:name="_Toc133416706"/>
      <w:r w:rsidRPr="00F866D5">
        <w:rPr>
          <w:color w:val="auto"/>
        </w:rPr>
        <w:lastRenderedPageBreak/>
        <w:t>List of Equations</w:t>
      </w:r>
      <w:bookmarkEnd w:id="3"/>
    </w:p>
    <w:p w14:paraId="4DE26256" w14:textId="3B0E3033" w:rsidR="0020305A" w:rsidRPr="00F866D5" w:rsidRDefault="00995FB6" w:rsidP="00406358">
      <w:pPr>
        <w:pStyle w:val="TableofFigures"/>
        <w:rPr>
          <w:noProof/>
        </w:rPr>
      </w:pPr>
      <w:r w:rsidRPr="00F866D5">
        <w:fldChar w:fldCharType="begin"/>
      </w:r>
      <w:r w:rsidRPr="00F866D5">
        <w:instrText xml:space="preserve"> TOC \h \z \c "(" </w:instrText>
      </w:r>
      <w:r w:rsidRPr="00F866D5">
        <w:fldChar w:fldCharType="separate"/>
      </w:r>
    </w:p>
    <w:p w14:paraId="00E35510" w14:textId="1C737CAA" w:rsidR="0020305A" w:rsidRPr="00F866D5" w:rsidRDefault="0020305A">
      <w:pPr>
        <w:pStyle w:val="TableofFigures"/>
        <w:tabs>
          <w:tab w:val="right" w:leader="dot" w:pos="9016"/>
        </w:tabs>
        <w:rPr>
          <w:rFonts w:eastAsiaTheme="minorEastAsia" w:cstheme="minorBidi"/>
          <w:noProof/>
        </w:rPr>
      </w:pPr>
      <w:r w:rsidRPr="00F866D5">
        <w:rPr>
          <w:rFonts w:eastAsiaTheme="majorEastAsia"/>
        </w:rPr>
        <w:t xml:space="preserve">Equation </w:t>
      </w:r>
      <w:hyperlink w:anchor="_Toc133414799" w:history="1">
        <w:r w:rsidRPr="00F866D5">
          <w:rPr>
            <w:rStyle w:val="Hyperlink"/>
            <w:rFonts w:eastAsiaTheme="majorEastAsia"/>
            <w:noProof/>
            <w:color w:val="auto"/>
            <w:u w:val="none"/>
          </w:rPr>
          <w:t>( 1 )</w:t>
        </w:r>
        <w:r w:rsidRPr="00F866D5">
          <w:rPr>
            <w:noProof/>
            <w:webHidden/>
          </w:rPr>
          <w:tab/>
        </w:r>
        <w:r w:rsidRPr="00F866D5">
          <w:rPr>
            <w:noProof/>
            <w:webHidden/>
          </w:rPr>
          <w:fldChar w:fldCharType="begin"/>
        </w:r>
        <w:r w:rsidRPr="00F866D5">
          <w:rPr>
            <w:noProof/>
            <w:webHidden/>
          </w:rPr>
          <w:instrText xml:space="preserve"> PAGEREF _Toc133414799 \h </w:instrText>
        </w:r>
        <w:r w:rsidRPr="00F866D5">
          <w:rPr>
            <w:noProof/>
            <w:webHidden/>
          </w:rPr>
        </w:r>
        <w:r w:rsidRPr="00F866D5">
          <w:rPr>
            <w:noProof/>
            <w:webHidden/>
          </w:rPr>
          <w:fldChar w:fldCharType="separate"/>
        </w:r>
        <w:r w:rsidRPr="00F866D5">
          <w:rPr>
            <w:noProof/>
            <w:webHidden/>
          </w:rPr>
          <w:t>10</w:t>
        </w:r>
        <w:r w:rsidRPr="00F866D5">
          <w:rPr>
            <w:noProof/>
            <w:webHidden/>
          </w:rPr>
          <w:fldChar w:fldCharType="end"/>
        </w:r>
      </w:hyperlink>
    </w:p>
    <w:p w14:paraId="2C42F5CB" w14:textId="1BCFFCFC" w:rsidR="0020305A" w:rsidRPr="00F866D5" w:rsidRDefault="0020305A">
      <w:pPr>
        <w:pStyle w:val="TableofFigures"/>
        <w:tabs>
          <w:tab w:val="right" w:leader="dot" w:pos="9016"/>
        </w:tabs>
        <w:rPr>
          <w:rFonts w:eastAsiaTheme="minorEastAsia" w:cstheme="minorBidi"/>
          <w:noProof/>
        </w:rPr>
      </w:pPr>
      <w:r w:rsidRPr="00F866D5">
        <w:rPr>
          <w:rFonts w:eastAsiaTheme="majorEastAsia"/>
        </w:rPr>
        <w:t>Equation</w:t>
      </w:r>
      <w:r w:rsidRPr="00F866D5">
        <w:rPr>
          <w:rStyle w:val="Hyperlink"/>
          <w:rFonts w:eastAsiaTheme="majorEastAsia"/>
          <w:noProof/>
          <w:color w:val="auto"/>
          <w:u w:val="none"/>
        </w:rPr>
        <w:t xml:space="preserve"> </w:t>
      </w:r>
      <w:hyperlink w:anchor="_Toc133414800" w:history="1">
        <w:r w:rsidRPr="00F866D5">
          <w:rPr>
            <w:rStyle w:val="Hyperlink"/>
            <w:rFonts w:eastAsiaTheme="majorEastAsia"/>
            <w:noProof/>
            <w:color w:val="auto"/>
            <w:u w:val="none"/>
          </w:rPr>
          <w:t>( 2 )</w:t>
        </w:r>
        <w:r w:rsidRPr="00F866D5">
          <w:rPr>
            <w:noProof/>
            <w:webHidden/>
          </w:rPr>
          <w:tab/>
        </w:r>
        <w:r w:rsidRPr="00F866D5">
          <w:rPr>
            <w:noProof/>
            <w:webHidden/>
          </w:rPr>
          <w:fldChar w:fldCharType="begin"/>
        </w:r>
        <w:r w:rsidRPr="00F866D5">
          <w:rPr>
            <w:noProof/>
            <w:webHidden/>
          </w:rPr>
          <w:instrText xml:space="preserve"> PAGEREF _Toc133414800 \h </w:instrText>
        </w:r>
        <w:r w:rsidRPr="00F866D5">
          <w:rPr>
            <w:noProof/>
            <w:webHidden/>
          </w:rPr>
        </w:r>
        <w:r w:rsidRPr="00F866D5">
          <w:rPr>
            <w:noProof/>
            <w:webHidden/>
          </w:rPr>
          <w:fldChar w:fldCharType="separate"/>
        </w:r>
        <w:r w:rsidRPr="00F866D5">
          <w:rPr>
            <w:noProof/>
            <w:webHidden/>
          </w:rPr>
          <w:t>19</w:t>
        </w:r>
        <w:r w:rsidRPr="00F866D5">
          <w:rPr>
            <w:noProof/>
            <w:webHidden/>
          </w:rPr>
          <w:fldChar w:fldCharType="end"/>
        </w:r>
      </w:hyperlink>
    </w:p>
    <w:p w14:paraId="1FDC4251" w14:textId="630F3BB6" w:rsidR="0020305A" w:rsidRPr="00F866D5" w:rsidRDefault="0020305A">
      <w:pPr>
        <w:pStyle w:val="TableofFigures"/>
        <w:tabs>
          <w:tab w:val="right" w:leader="dot" w:pos="9016"/>
        </w:tabs>
        <w:rPr>
          <w:rFonts w:eastAsiaTheme="minorEastAsia" w:cstheme="minorBidi"/>
          <w:noProof/>
        </w:rPr>
      </w:pPr>
      <w:r w:rsidRPr="00F866D5">
        <w:rPr>
          <w:rFonts w:eastAsiaTheme="majorEastAsia"/>
        </w:rPr>
        <w:t>Equation</w:t>
      </w:r>
      <w:r w:rsidRPr="00F866D5">
        <w:rPr>
          <w:rStyle w:val="Hyperlink"/>
          <w:rFonts w:eastAsiaTheme="majorEastAsia"/>
          <w:noProof/>
          <w:color w:val="auto"/>
          <w:u w:val="none"/>
        </w:rPr>
        <w:t xml:space="preserve"> </w:t>
      </w:r>
      <w:hyperlink w:anchor="_Toc133414801" w:history="1">
        <w:r w:rsidRPr="00F866D5">
          <w:rPr>
            <w:rStyle w:val="Hyperlink"/>
            <w:rFonts w:eastAsiaTheme="majorEastAsia"/>
            <w:noProof/>
            <w:color w:val="auto"/>
            <w:u w:val="none"/>
          </w:rPr>
          <w:t>( 3 )</w:t>
        </w:r>
        <w:r w:rsidRPr="00F866D5">
          <w:rPr>
            <w:noProof/>
            <w:webHidden/>
          </w:rPr>
          <w:tab/>
        </w:r>
        <w:r w:rsidRPr="00F866D5">
          <w:rPr>
            <w:noProof/>
            <w:webHidden/>
          </w:rPr>
          <w:fldChar w:fldCharType="begin"/>
        </w:r>
        <w:r w:rsidRPr="00F866D5">
          <w:rPr>
            <w:noProof/>
            <w:webHidden/>
          </w:rPr>
          <w:instrText xml:space="preserve"> PAGEREF _Toc133414801 \h </w:instrText>
        </w:r>
        <w:r w:rsidRPr="00F866D5">
          <w:rPr>
            <w:noProof/>
            <w:webHidden/>
          </w:rPr>
        </w:r>
        <w:r w:rsidRPr="00F866D5">
          <w:rPr>
            <w:noProof/>
            <w:webHidden/>
          </w:rPr>
          <w:fldChar w:fldCharType="separate"/>
        </w:r>
        <w:r w:rsidRPr="00F866D5">
          <w:rPr>
            <w:noProof/>
            <w:webHidden/>
          </w:rPr>
          <w:t>19</w:t>
        </w:r>
        <w:r w:rsidRPr="00F866D5">
          <w:rPr>
            <w:noProof/>
            <w:webHidden/>
          </w:rPr>
          <w:fldChar w:fldCharType="end"/>
        </w:r>
      </w:hyperlink>
    </w:p>
    <w:p w14:paraId="5FE8ED09" w14:textId="786758B9" w:rsidR="0020305A" w:rsidRPr="00F866D5" w:rsidRDefault="0020305A">
      <w:pPr>
        <w:pStyle w:val="TableofFigures"/>
        <w:tabs>
          <w:tab w:val="right" w:leader="dot" w:pos="9016"/>
        </w:tabs>
        <w:rPr>
          <w:rFonts w:eastAsiaTheme="minorEastAsia" w:cstheme="minorBidi"/>
          <w:noProof/>
        </w:rPr>
      </w:pPr>
      <w:r w:rsidRPr="00F866D5">
        <w:rPr>
          <w:rFonts w:eastAsiaTheme="majorEastAsia"/>
        </w:rPr>
        <w:t>Equation</w:t>
      </w:r>
      <w:r w:rsidRPr="00F866D5">
        <w:rPr>
          <w:rStyle w:val="Hyperlink"/>
          <w:rFonts w:eastAsiaTheme="majorEastAsia"/>
          <w:noProof/>
          <w:color w:val="auto"/>
          <w:u w:val="none"/>
        </w:rPr>
        <w:t xml:space="preserve"> </w:t>
      </w:r>
      <w:hyperlink w:anchor="_Toc133414802" w:history="1">
        <w:r w:rsidRPr="00F866D5">
          <w:rPr>
            <w:rStyle w:val="Hyperlink"/>
            <w:rFonts w:eastAsiaTheme="majorEastAsia"/>
            <w:noProof/>
            <w:color w:val="auto"/>
            <w:u w:val="none"/>
          </w:rPr>
          <w:t>( 4 )</w:t>
        </w:r>
        <w:r w:rsidRPr="00F866D5">
          <w:rPr>
            <w:noProof/>
            <w:webHidden/>
          </w:rPr>
          <w:tab/>
        </w:r>
        <w:r w:rsidRPr="00F866D5">
          <w:rPr>
            <w:noProof/>
            <w:webHidden/>
          </w:rPr>
          <w:fldChar w:fldCharType="begin"/>
        </w:r>
        <w:r w:rsidRPr="00F866D5">
          <w:rPr>
            <w:noProof/>
            <w:webHidden/>
          </w:rPr>
          <w:instrText xml:space="preserve"> PAGEREF _Toc133414802 \h </w:instrText>
        </w:r>
        <w:r w:rsidRPr="00F866D5">
          <w:rPr>
            <w:noProof/>
            <w:webHidden/>
          </w:rPr>
        </w:r>
        <w:r w:rsidRPr="00F866D5">
          <w:rPr>
            <w:noProof/>
            <w:webHidden/>
          </w:rPr>
          <w:fldChar w:fldCharType="separate"/>
        </w:r>
        <w:r w:rsidRPr="00F866D5">
          <w:rPr>
            <w:noProof/>
            <w:webHidden/>
          </w:rPr>
          <w:t>21</w:t>
        </w:r>
        <w:r w:rsidRPr="00F866D5">
          <w:rPr>
            <w:noProof/>
            <w:webHidden/>
          </w:rPr>
          <w:fldChar w:fldCharType="end"/>
        </w:r>
      </w:hyperlink>
    </w:p>
    <w:p w14:paraId="05DA5F08" w14:textId="11692A91" w:rsidR="0020305A" w:rsidRPr="00F866D5" w:rsidRDefault="0020305A">
      <w:pPr>
        <w:pStyle w:val="TableofFigures"/>
        <w:tabs>
          <w:tab w:val="right" w:leader="dot" w:pos="9016"/>
        </w:tabs>
        <w:rPr>
          <w:rFonts w:eastAsiaTheme="minorEastAsia" w:cstheme="minorBidi"/>
          <w:noProof/>
        </w:rPr>
      </w:pPr>
      <w:r w:rsidRPr="00F866D5">
        <w:rPr>
          <w:rFonts w:eastAsiaTheme="majorEastAsia"/>
        </w:rPr>
        <w:t>Equation</w:t>
      </w:r>
      <w:r w:rsidRPr="00F866D5">
        <w:rPr>
          <w:rStyle w:val="Hyperlink"/>
          <w:rFonts w:eastAsiaTheme="majorEastAsia"/>
          <w:noProof/>
          <w:color w:val="auto"/>
          <w:u w:val="none"/>
        </w:rPr>
        <w:t xml:space="preserve"> </w:t>
      </w:r>
      <w:hyperlink w:anchor="_Toc133414803" w:history="1">
        <w:r w:rsidRPr="00F866D5">
          <w:rPr>
            <w:rStyle w:val="Hyperlink"/>
            <w:rFonts w:eastAsiaTheme="majorEastAsia"/>
            <w:noProof/>
            <w:color w:val="auto"/>
            <w:u w:val="none"/>
          </w:rPr>
          <w:t>( 5 )</w:t>
        </w:r>
        <w:r w:rsidRPr="00F866D5">
          <w:rPr>
            <w:noProof/>
            <w:webHidden/>
          </w:rPr>
          <w:tab/>
        </w:r>
        <w:r w:rsidRPr="00F866D5">
          <w:rPr>
            <w:noProof/>
            <w:webHidden/>
          </w:rPr>
          <w:fldChar w:fldCharType="begin"/>
        </w:r>
        <w:r w:rsidRPr="00F866D5">
          <w:rPr>
            <w:noProof/>
            <w:webHidden/>
          </w:rPr>
          <w:instrText xml:space="preserve"> PAGEREF _Toc133414803 \h </w:instrText>
        </w:r>
        <w:r w:rsidRPr="00F866D5">
          <w:rPr>
            <w:noProof/>
            <w:webHidden/>
          </w:rPr>
        </w:r>
        <w:r w:rsidRPr="00F866D5">
          <w:rPr>
            <w:noProof/>
            <w:webHidden/>
          </w:rPr>
          <w:fldChar w:fldCharType="separate"/>
        </w:r>
        <w:r w:rsidRPr="00F866D5">
          <w:rPr>
            <w:noProof/>
            <w:webHidden/>
          </w:rPr>
          <w:t>21</w:t>
        </w:r>
        <w:r w:rsidRPr="00F866D5">
          <w:rPr>
            <w:noProof/>
            <w:webHidden/>
          </w:rPr>
          <w:fldChar w:fldCharType="end"/>
        </w:r>
      </w:hyperlink>
    </w:p>
    <w:p w14:paraId="257C6F27" w14:textId="0A92A96A" w:rsidR="0020305A" w:rsidRPr="00F866D5" w:rsidRDefault="0020305A">
      <w:pPr>
        <w:pStyle w:val="TableofFigures"/>
        <w:tabs>
          <w:tab w:val="right" w:leader="dot" w:pos="9016"/>
        </w:tabs>
        <w:rPr>
          <w:rFonts w:eastAsiaTheme="minorEastAsia" w:cstheme="minorBidi"/>
          <w:noProof/>
        </w:rPr>
      </w:pPr>
      <w:r w:rsidRPr="00F866D5">
        <w:rPr>
          <w:rFonts w:eastAsiaTheme="majorEastAsia"/>
        </w:rPr>
        <w:t>Equation</w:t>
      </w:r>
      <w:r w:rsidRPr="00F866D5">
        <w:rPr>
          <w:rStyle w:val="Hyperlink"/>
          <w:rFonts w:eastAsiaTheme="majorEastAsia"/>
          <w:noProof/>
          <w:color w:val="auto"/>
          <w:u w:val="none"/>
        </w:rPr>
        <w:t xml:space="preserve"> </w:t>
      </w:r>
      <w:hyperlink w:anchor="_Toc133414804" w:history="1">
        <w:r w:rsidRPr="00F866D5">
          <w:rPr>
            <w:rStyle w:val="Hyperlink"/>
            <w:rFonts w:eastAsiaTheme="majorEastAsia"/>
            <w:noProof/>
            <w:color w:val="auto"/>
          </w:rPr>
          <w:t>( 6 )</w:t>
        </w:r>
        <w:r w:rsidRPr="00F866D5">
          <w:rPr>
            <w:noProof/>
            <w:webHidden/>
          </w:rPr>
          <w:tab/>
        </w:r>
        <w:r w:rsidRPr="00F866D5">
          <w:rPr>
            <w:noProof/>
            <w:webHidden/>
          </w:rPr>
          <w:fldChar w:fldCharType="begin"/>
        </w:r>
        <w:r w:rsidRPr="00F866D5">
          <w:rPr>
            <w:noProof/>
            <w:webHidden/>
          </w:rPr>
          <w:instrText xml:space="preserve"> PAGEREF _Toc133414804 \h </w:instrText>
        </w:r>
        <w:r w:rsidRPr="00F866D5">
          <w:rPr>
            <w:noProof/>
            <w:webHidden/>
          </w:rPr>
        </w:r>
        <w:r w:rsidRPr="00F866D5">
          <w:rPr>
            <w:noProof/>
            <w:webHidden/>
          </w:rPr>
          <w:fldChar w:fldCharType="separate"/>
        </w:r>
        <w:r w:rsidRPr="00F866D5">
          <w:rPr>
            <w:noProof/>
            <w:webHidden/>
          </w:rPr>
          <w:t>21</w:t>
        </w:r>
        <w:r w:rsidRPr="00F866D5">
          <w:rPr>
            <w:noProof/>
            <w:webHidden/>
          </w:rPr>
          <w:fldChar w:fldCharType="end"/>
        </w:r>
      </w:hyperlink>
    </w:p>
    <w:p w14:paraId="6485485B" w14:textId="08E6CE55" w:rsidR="00995FB6" w:rsidRPr="00F866D5" w:rsidRDefault="00995FB6" w:rsidP="00406358">
      <w:pPr>
        <w:rPr>
          <w:rFonts w:asciiTheme="majorHAnsi" w:eastAsiaTheme="majorEastAsia" w:hAnsiTheme="majorHAnsi" w:cstheme="majorBidi"/>
          <w:sz w:val="32"/>
          <w:szCs w:val="32"/>
        </w:rPr>
      </w:pPr>
      <w:r w:rsidRPr="00F866D5">
        <w:fldChar w:fldCharType="end"/>
      </w:r>
      <w:r w:rsidRPr="00F866D5">
        <w:br w:type="page"/>
      </w:r>
    </w:p>
    <w:p w14:paraId="5DD7E4A1" w14:textId="77777777" w:rsidR="0020305A" w:rsidRPr="00F866D5" w:rsidRDefault="00CE2424" w:rsidP="00F177A3">
      <w:pPr>
        <w:pStyle w:val="Heading1"/>
        <w:rPr>
          <w:color w:val="auto"/>
        </w:rPr>
      </w:pPr>
      <w:bookmarkStart w:id="4" w:name="_Toc133416707"/>
      <w:r w:rsidRPr="00F866D5">
        <w:rPr>
          <w:color w:val="auto"/>
        </w:rPr>
        <w:lastRenderedPageBreak/>
        <w:t>List of Abbreviations</w:t>
      </w:r>
      <w:bookmarkEnd w:id="4"/>
    </w:p>
    <w:p w14:paraId="0B2063CC" w14:textId="7A0D23CE" w:rsidR="0046761E" w:rsidRPr="00F866D5" w:rsidRDefault="0046761E" w:rsidP="0020305A">
      <w:r w:rsidRPr="00F866D5">
        <w:t>NEE = Net Ecosystem Exchange</w:t>
      </w:r>
    </w:p>
    <w:p w14:paraId="0D0D4A70" w14:textId="77777777" w:rsidR="0046761E" w:rsidRPr="00F866D5" w:rsidRDefault="0046761E" w:rsidP="0020305A">
      <w:r w:rsidRPr="00F866D5">
        <w:t>ER = Ecosystem Respiration</w:t>
      </w:r>
    </w:p>
    <w:p w14:paraId="0D1A1928" w14:textId="77777777" w:rsidR="0046761E" w:rsidRPr="00F866D5" w:rsidRDefault="0046761E" w:rsidP="0020305A">
      <w:r w:rsidRPr="00F866D5">
        <w:t>GEP = Gross Ecosystem Photosynthesis</w:t>
      </w:r>
    </w:p>
    <w:p w14:paraId="3C4ACD37" w14:textId="77777777" w:rsidR="0046761E" w:rsidRPr="00F866D5" w:rsidRDefault="0046761E" w:rsidP="0020305A">
      <w:r w:rsidRPr="00F866D5">
        <w:t>GEI = Greenness Excess Index</w:t>
      </w:r>
    </w:p>
    <w:p w14:paraId="60201781" w14:textId="70514D3D" w:rsidR="00CE2424" w:rsidRPr="00F866D5" w:rsidRDefault="00CE2424" w:rsidP="0020305A">
      <w:r w:rsidRPr="00F866D5">
        <w:br w:type="page"/>
      </w:r>
    </w:p>
    <w:p w14:paraId="6AE2D959" w14:textId="57B1EEB9" w:rsidR="00994115" w:rsidRPr="00F866D5" w:rsidRDefault="00994115" w:rsidP="00F177A3">
      <w:pPr>
        <w:pStyle w:val="Heading1"/>
        <w:rPr>
          <w:color w:val="auto"/>
        </w:rPr>
      </w:pPr>
      <w:bookmarkStart w:id="5" w:name="_Toc133416708"/>
      <w:r w:rsidRPr="00F866D5">
        <w:rPr>
          <w:color w:val="auto"/>
        </w:rPr>
        <w:lastRenderedPageBreak/>
        <w:t>Introduction</w:t>
      </w:r>
      <w:bookmarkEnd w:id="5"/>
    </w:p>
    <w:p w14:paraId="295C292A" w14:textId="65D0E5CC" w:rsidR="00994115" w:rsidRPr="00F866D5" w:rsidRDefault="441090FE" w:rsidP="00406358">
      <w:r w:rsidRPr="00F866D5">
        <w:t>Arctic</w:t>
      </w:r>
      <w:r w:rsidR="64BA91FA" w:rsidRPr="00F866D5">
        <w:t xml:space="preserve"> ecosystems </w:t>
      </w:r>
      <w:r w:rsidRPr="00F866D5">
        <w:t xml:space="preserve">are </w:t>
      </w:r>
      <w:r w:rsidR="64BA91FA" w:rsidRPr="00F866D5">
        <w:t xml:space="preserve">warming </w:t>
      </w:r>
      <w:r w:rsidR="52546C3E" w:rsidRPr="00F866D5">
        <w:t xml:space="preserve">3-4 times </w:t>
      </w:r>
      <w:r w:rsidR="64BA91FA" w:rsidRPr="00F866D5">
        <w:t xml:space="preserve">faster than almost anywhere on the planet </w:t>
      </w:r>
      <w:r w:rsidR="00515793" w:rsidRPr="00F866D5">
        <w:fldChar w:fldCharType="begin"/>
      </w:r>
      <w:r w:rsidR="00515793" w:rsidRPr="00F866D5">
        <w:instrText xml:space="preserve"> ADDIN ZOTERO_ITEM CSL_CITATION {"citationID":"TREC6u1i","properties":{"formattedCitation":"(Constable et al., 2022; Rantanen et al., 2022)","plainCitation":"(Constable et al., 2022; Rantanen et al., 2022)","noteIndex":0},"citationItems":[{"id":11056,"uris":["http://zotero.org/groups/4708236/items/RGWBEG6B"],"itemData":{"id":11056,"type":"chapter","container-title":"Climate Change 2022: Impacts, Adaptation, and Vulnerability. Contribution of Working Group II to the Sixth Assessment Report of the Intergovernmental Panel on Climate Change","title":"Cross-Chapter Paper 6: Polar Regions Supplementary Material","URL":"https://www.ipcc.ch/report/ar6/wg2/","author":[{"family":"Constable","given":"Andrew J"},{"family":"Harper","given":"Susan"},{"family":"Dawson","given":"Jennifer"},{"family":"Holsman","given":"Kirstin"},{"family":"Mustonen","given":"Tero"},{"family":"Piepenburg","given":"Dieter"},{"family":"Rost","given":"Björn"}],"editor":[{"family":"Pörtner","given":"Hans-Otto"},{"family":"Roberts","given":"Debra C"},{"family":"Tignor","given":"Marlies"},{"family":"Poloczanska","given":"Elvira S"},{"family":"Mintenbeck","given":"Katrin"},{"family":"Alegría","given":"Alexander"},{"family":"Craig","given":"Michael"},{"family":"Langsdorf","given":"Susanne"},{"family":"Löschke","given":"Sarah"},{"family":"Möller","given":"Vera"},{"family":"Okem","given":"Andrew"},{"family":"Rama","given":"Bruno"}],"issued":{"date-parts":[["2022"]]}}},{"id":11072,"uris":["http://zotero.org/groups/4708236/items/C7UL8NYP"],"itemData":{"id":11072,"type":"article-journal","abstract":"In recent decades, the warming in the Arctic has been much faster than in the rest of the world, a phenomenon known as Arctic amplification. Numerous studies report that the Arctic is warming either twice, more than twice, or even three times as fast as the globe on average. Here we show, by using several observational datasets which cover the Arctic region, that during the last 43 years the Arctic has been warming nearly four times faster than the globe, which is a higher ratio than generally reported in literature. We compared the observed Arctic amplification ratio with the ratio simulated by state-of-the-art climate models, and found that the observed four-fold warming ratio over 1979–2021 is an extremely rare occasion in the climate model simulations. The observed and simulated amplification ratios are more consistent with each other if calculated over a longer period; however the comparison is obscured by observational uncertainties before 1979. Our results indicate that the recent four-fold Arctic warming ratio is either an extremely unlikely event, or the climate models systematically tend to underestimate the amplification.","container-title":"Communications Earth &amp; Environment","DOI":"10.1038/s43247-022-00498-3","ISSN":"2662-4435","issue":"1","journalAbbreviation":"Commun Earth Environ","language":"en","license":"2022 The Author(s)","note":"number: 1\npublisher: Nature Publishing Group","page":"1-10","source":"www.nature.com","title":"The Arctic has warmed nearly four times faster than the globe since 1979","volume":"3","author":[{"family":"Rantanen","given":"Mika"},{"family":"Karpechko","given":"Alexey Yu"},{"family":"Lipponen","given":"Antti"},{"family":"Nordling","given":"Kalle"},{"family":"Hyvärinen","given":"Otto"},{"family":"Ruosteenoja","given":"Kimmo"},{"family":"Vihma","given":"Timo"},{"family":"Laaksonen","given":"Ari"}],"issued":{"date-parts":[["2022",8,11]]}}}],"schema":"https://github.com/citation-style-language/schema/raw/master/csl-citation.json"} </w:instrText>
      </w:r>
      <w:r w:rsidR="00515793" w:rsidRPr="00F866D5">
        <w:fldChar w:fldCharType="separate"/>
      </w:r>
      <w:r w:rsidR="6FC20642" w:rsidRPr="00F866D5">
        <w:rPr>
          <w:noProof/>
        </w:rPr>
        <w:t>(Constable et al., 2022; Rantanen et al., 2022)</w:t>
      </w:r>
      <w:r w:rsidR="00515793" w:rsidRPr="00F866D5">
        <w:fldChar w:fldCharType="end"/>
      </w:r>
      <w:r w:rsidR="64BA91FA" w:rsidRPr="00F866D5">
        <w:t xml:space="preserve">. </w:t>
      </w:r>
      <w:r w:rsidRPr="00F866D5">
        <w:t>T</w:t>
      </w:r>
      <w:r w:rsidR="64BA91FA" w:rsidRPr="00F866D5">
        <w:t xml:space="preserve">errestrial carbon cycles </w:t>
      </w:r>
      <w:r w:rsidRPr="00F866D5">
        <w:t>are</w:t>
      </w:r>
      <w:r w:rsidR="64BA91FA" w:rsidRPr="00F866D5">
        <w:t xml:space="preserve"> beginning to change</w:t>
      </w:r>
      <w:r w:rsidR="54A97E45" w:rsidRPr="00F866D5">
        <w:t xml:space="preserve"> </w:t>
      </w:r>
      <w:r w:rsidR="64BA91FA" w:rsidRPr="00F866D5">
        <w:t xml:space="preserve">as warming differentially affects </w:t>
      </w:r>
      <w:r w:rsidR="17173716" w:rsidRPr="00F866D5">
        <w:t xml:space="preserve">ecosystems along </w:t>
      </w:r>
      <w:r w:rsidR="00406358" w:rsidRPr="00F866D5">
        <w:t>environmental</w:t>
      </w:r>
      <w:r w:rsidR="17173716" w:rsidRPr="00F866D5">
        <w:t xml:space="preserve"> gradients </w:t>
      </w:r>
      <w:r w:rsidR="64BA91FA" w:rsidRPr="00F866D5">
        <w:t xml:space="preserve"> </w:t>
      </w:r>
      <w:r w:rsidR="00515793" w:rsidRPr="00F866D5">
        <w:fldChar w:fldCharType="begin"/>
      </w:r>
      <w:r w:rsidR="00515793" w:rsidRPr="00F866D5">
        <w:instrText xml:space="preserve"> ADDIN ZOTERO_ITEM CSL_CITATION {"citationID":"SMxJG2c9","properties":{"formattedCitation":"(Mekonnen et al., 2021)","plainCitation":"(Mekonnen et al., 2021)","noteIndex":0},"citationItems":[{"id":10858,"uris":["http://zotero.org/groups/4708236/items/7BKAF2RT"],"itemData":{"id":10858,"type":"article-journal","abstract":"Vegetation composition shifts, and in particular, shrub expansion across the Arctic tundra are some of the most important and widely observed responses of high-latitude ecosystems to rapid climate warming. These changes in vegetation potentially alter ecosystem carbon balances by affecting a complex set of soil–plant–atmosphere interactions. In this review, we synthesize the literature on (a) observed shrub expansion, (b) key climatic and environmental controls and mechanisms that affect shrub expansion, (c) impacts of shrub expansion on ecosystem carbon balance, and (d) research gaps and future directions to improve process representations in land models. A broad range of evidence, including in-situ observations, warming experiments, and remotely sensed vegetation indices have shown increases in growth and abundance of woody plants, particularly tall deciduous shrubs, and advancing shrublines across the circumpolar Arctic. This recent shrub expansion is affected by several interacting factors including climate warming, accelerated nutrient cycling, changing disturbance regimes, and local variation in topography and hydrology. Under warmer conditions, tall deciduous shrubs can be more competitive than other plant functional types in tundra ecosystems because of their taller maximum canopy heights and often dense canopy structure. Competitive abilities of tall deciduous shrubs vs herbaceous plants are also controlled by variation in traits that affect carbon and nutrient investments and retention strategies in leaves, stems, and roots. Overall, shrub expansion may affect tundra carbon balances by enhancing ecosystem carbon uptake and altering ecosystem respiration, and through complex feedback mechanisms that affect snowpack dynamics, permafrost degradation, surface energy balance, and litter inputs. Observed and projected tall deciduous shrub expansion and the subsequent effects on surface energy and carbon balances may alter feedbacks to the climate system. Land models, including those integrated in Earth System Models, need to account for differences in plant traits that control competitive interactions to accurately predict decadal- to centennial-scale tundra vegetation and carbon dynamics.","container-title":"Environmental Research Letters","DOI":"10.1088/1748-9326/abf28b","ISSN":"1748-9326","issue":"5","journalAbbreviation":"Environ. Res. Lett.","language":"en","note":"publisher: IOP Publishing","page":"053001","source":"Institute of Physics","title":"Arctic tundra shrubification: a review of mechanisms and impacts on ecosystem carbon balance","title-short":"Arctic tundra shrubification","volume":"16","author":[{"family":"Mekonnen","given":"Zelalem A."},{"family":"Riley","given":"William J."},{"family":"Berner","given":"Logan T."},{"family":"Bouskill","given":"Nicholas J."},{"family":"Torn","given":"Margaret S."},{"family":"Iwahana","given":"Go"},{"family":"Breen","given":"Amy L."},{"family":"Myers-Smith","given":"Isla H."},{"family":"Criado","given":"Mariana García"},{"family":"Liu","given":"Yanlan"},{"family":"Euskirchen","given":"Eugénie S."},{"family":"Goetz","given":"Scott J."},{"family":"Mack","given":"Michelle C."},{"family":"Grant","given":"Robert F."}],"issued":{"date-parts":[["2021",4]]}}}],"schema":"https://github.com/citation-style-language/schema/raw/master/csl-citation.json"} </w:instrText>
      </w:r>
      <w:r w:rsidR="00515793" w:rsidRPr="00F866D5">
        <w:fldChar w:fldCharType="separate"/>
      </w:r>
      <w:r w:rsidR="4826E64D" w:rsidRPr="00F866D5">
        <w:rPr>
          <w:noProof/>
        </w:rPr>
        <w:t>(Mekonnen et al., 2021)</w:t>
      </w:r>
      <w:r w:rsidR="00515793" w:rsidRPr="00F866D5">
        <w:fldChar w:fldCharType="end"/>
      </w:r>
      <w:r w:rsidR="4826E64D" w:rsidRPr="00F866D5">
        <w:t>.</w:t>
      </w:r>
      <w:r w:rsidR="6F33BA09" w:rsidRPr="00F866D5">
        <w:t xml:space="preserve"> Impacts</w:t>
      </w:r>
      <w:r w:rsidR="45089994" w:rsidRPr="00F866D5">
        <w:t xml:space="preserve"> include a deepening of the active layer with permafrost </w:t>
      </w:r>
      <w:r w:rsidR="6363533C" w:rsidRPr="00F866D5">
        <w:t>degradation</w:t>
      </w:r>
      <w:r w:rsidR="45089994" w:rsidRPr="00F866D5">
        <w:t xml:space="preserve">, longer growing seasons with decreased snow cover, </w:t>
      </w:r>
      <w:r w:rsidR="6363533C" w:rsidRPr="00F866D5">
        <w:t xml:space="preserve">changes in the surface energy balance, and physiological and phenological plant responses including </w:t>
      </w:r>
      <w:r w:rsidR="57A8D482" w:rsidRPr="00F866D5">
        <w:t>‘</w:t>
      </w:r>
      <w:r w:rsidR="6363533C" w:rsidRPr="00F866D5">
        <w:t>greening</w:t>
      </w:r>
      <w:r w:rsidR="57A8D482" w:rsidRPr="00F866D5">
        <w:t xml:space="preserve">’ and increased growth </w:t>
      </w:r>
      <w:r w:rsidR="00515793" w:rsidRPr="00F866D5">
        <w:fldChar w:fldCharType="begin"/>
      </w:r>
      <w:r w:rsidR="00515793" w:rsidRPr="00F866D5">
        <w:instrText xml:space="preserve"> ADDIN ZOTERO_ITEM CSL_CITATION {"citationID":"BmuCn4LS","properties":{"formattedCitation":"(Derksen et al., 2019; Frei &amp; Henry, 2021)","plainCitation":"(Derksen et al., 2019; Frei &amp; Henry, 2021)","noteIndex":0},"citationItems":[{"id":11138,"uris":["http://zotero.org/groups/4708236/items/3J5WT9ID"],"itemData":{"id":11138,"type":"chapter","container-title":"Canada's Changing Climate Report","event-place":"Ottawa, ON","page":"194–260","publisher":"Government of Canada","publisher-place":"Ottawa, ON","title":"Changes in Snow, Ice, and Permafrost Across Canada","author":[{"family":"Derksen","given":"Chris"},{"family":"Burgess","given":"David"},{"family":"Duguay","given":"Claude"},{"family":"Howell","given":"Stephen"},{"family":"Mudryk","given":"Lawrence"},{"family":"Smith","given":"Sharon"},{"family":"al","given":"et"}],"editor":[{"family":"Bush","given":"E."},{"family":"Lemmen","given":"D. S."}],"issued":{"date-parts":[["2019"]]}}},{"id":250,"uris":["http://zotero.org/groups/4708236/items/YNAPBXYD"],"itemData":{"id":250,"type":"article-journal","container-title":"Arctic Science","DOI":"10.1139/as-2021-0028","note":"publisher: NRC Research Press","page":"1-22","source":"cdnsciencepub.com (Atypon)","title":"Long-term effects of snowmelt timing and climate warming on phenology, growth, and reproductive effort of Arctic tundra plant species","author":[{"family":"Frei","given":"Esther R."},{"family":"Henry","given":"Gregory H.R."}],"issued":{"date-parts":[["2021",11,9]]}}}],"schema":"https://github.com/citation-style-language/schema/raw/master/csl-citation.json"} </w:instrText>
      </w:r>
      <w:r w:rsidR="00515793" w:rsidRPr="00F866D5">
        <w:fldChar w:fldCharType="separate"/>
      </w:r>
      <w:r w:rsidR="47F48310" w:rsidRPr="00F866D5">
        <w:rPr>
          <w:noProof/>
        </w:rPr>
        <w:t>(Derksen et al., 2019; Frei &amp; Henry, 2021)</w:t>
      </w:r>
      <w:r w:rsidR="00515793" w:rsidRPr="00F866D5">
        <w:fldChar w:fldCharType="end"/>
      </w:r>
      <w:r w:rsidR="6363533C" w:rsidRPr="00F866D5">
        <w:t>.</w:t>
      </w:r>
      <w:r w:rsidR="64BA91FA" w:rsidRPr="00F866D5">
        <w:t xml:space="preserve"> Of particular</w:t>
      </w:r>
      <w:r w:rsidR="5F747B88" w:rsidRPr="00F866D5">
        <w:t xml:space="preserve"> concern</w:t>
      </w:r>
      <w:r w:rsidR="64BA91FA" w:rsidRPr="00F866D5">
        <w:t xml:space="preserve"> is the potential for feedback loops in which warming encourages the transition of terrestrial carbon reservoirs from sinks to sources</w:t>
      </w:r>
      <w:r w:rsidR="76E97A1A" w:rsidRPr="00F866D5">
        <w:t xml:space="preserve"> </w:t>
      </w:r>
      <w:r w:rsidR="00515793" w:rsidRPr="00F866D5">
        <w:fldChar w:fldCharType="begin"/>
      </w:r>
      <w:r w:rsidR="00515793" w:rsidRPr="00F866D5">
        <w:instrText xml:space="preserve"> ADDIN ZOTERO_ITEM CSL_CITATION {"citationID":"D55UvRUr","properties":{"formattedCitation":"(McGuire et al., 2009)","plainCitation":"(McGuire et al., 2009)","noteIndex":0},"citationItems":[{"id":11086,"uris":["http://zotero.org/groups/4708236/items/NVIVF95W"],"itemData":{"id":11086,"type":"article-journal","abstract":"The recent warming in the Arctic is affecting a broad spectrum of physical, ecological, and human/cultural systems that may be irreversible on century time scales and have the potential to cause rapid changes in the earth system. The response of the carbon cycle of the Arctic to changes in climate is a major issue of global concern, yet there has not been a comprehensive review of the status of the contemporary carbon cycle of the Arctic and its response to climate change. This review is designed to clarify key uncertainties and vulnerabilities in the response of the carbon cycle of the Arctic to ongoing climatic change. While it is clear that there are substantial stocks of carbon in the Arctic, there are also signiﬁcant uncertainties associated with the magnitude of organic matter stocks contained in permafrost and the storage of methane hydrates beneath both subterranean and submerged permafrost of the Arctic. In the context of the global carbon cycle, this review demonstrates that the Arctic plays an important role in the global dynamics of both CO2 and CH4. Studies suggest that the Arctic has been a sink for atmospheric CO2 of between 0 and 0.8 Pg C/yr in recent decades, which is between 0% and 25% of the global net land/ocean ﬂux during the 1990s. The Arctic is a substantial source of CH4 to the atmosphere (between 32 and 112 Tg CH4/yr), primarily because of the large area of wetlands throughout the region. Analyses to date indicate that the sensitivity of the carbon cycle of the Arctic during the remainder of the 21st century is highly uncertain. To improve the capability to assess the sensitivity of the carbon cycle of the Arctic to projected climate change, we recommend that (1) integrated regional studies be conducted to link observations of carbon dynamics to the processes that are likely to inﬂuence those dynamics, and (2) the understanding gained from these integrated studies be incorporated into both uncoupled and fully coupled carbon–climate modeling efforts.","container-title":"Ecological Monographs","DOI":"10.1890/08-2025.1","ISSN":"0012-9615","issue":"4","journalAbbreviation":"Ecological Monographs","language":"en","page":"523-555","source":"DOI.org (Crossref)","title":"Sensitivity of the carbon cycle in the Arctic to climate change","volume":"79","author":[{"family":"McGuire","given":"A. David"},{"family":"Anderson","given":"Leif G."},{"family":"Christensen","given":"Torben R."},{"family":"Dallimore","given":"Scott"},{"family":"Guo","given":"Laodong"},{"family":"Hayes","given":"Daniel J."},{"family":"Heimann","given":"Martin"},{"family":"Lorenson","given":"Thomas D."},{"family":"Macdonald","given":"Robie W."},{"family":"Roulet","given":"Nigel"}],"issued":{"date-parts":[["2009",11]]}}}],"schema":"https://github.com/citation-style-language/schema/raw/master/csl-citation.json"} </w:instrText>
      </w:r>
      <w:r w:rsidR="00515793" w:rsidRPr="00F866D5">
        <w:fldChar w:fldCharType="separate"/>
      </w:r>
      <w:r w:rsidR="5C2740FB" w:rsidRPr="00F866D5">
        <w:rPr>
          <w:noProof/>
        </w:rPr>
        <w:t>(McGuire et al., 2009)</w:t>
      </w:r>
      <w:r w:rsidR="00515793" w:rsidRPr="00F866D5">
        <w:fldChar w:fldCharType="end"/>
      </w:r>
      <w:r w:rsidR="64BA91FA" w:rsidRPr="00F866D5">
        <w:t>.</w:t>
      </w:r>
      <w:r w:rsidR="0F43ED58" w:rsidRPr="00F866D5">
        <w:t xml:space="preserve"> Tundra ecosystems</w:t>
      </w:r>
      <w:r w:rsidR="6E6E0BB7" w:rsidRPr="00F866D5">
        <w:t xml:space="preserve"> contain</w:t>
      </w:r>
      <w:r w:rsidR="64BA91FA" w:rsidRPr="00F866D5">
        <w:t xml:space="preserve"> 30-50% of </w:t>
      </w:r>
      <w:r w:rsidR="18ADD0F1" w:rsidRPr="00F866D5">
        <w:t xml:space="preserve">the </w:t>
      </w:r>
      <w:r w:rsidR="64BA91FA" w:rsidRPr="00F866D5">
        <w:t xml:space="preserve">soil carbon </w:t>
      </w:r>
      <w:r w:rsidR="18ADD0F1" w:rsidRPr="00F866D5">
        <w:t>on Earth</w:t>
      </w:r>
      <w:r w:rsidR="53C645CD" w:rsidRPr="00F866D5">
        <w:t>, an estimated 500</w:t>
      </w:r>
      <w:r w:rsidR="174EF816" w:rsidRPr="00F866D5">
        <w:t xml:space="preserve"> </w:t>
      </w:r>
      <w:r w:rsidR="53C645CD" w:rsidRPr="00F866D5">
        <w:t xml:space="preserve">Pg </w:t>
      </w:r>
      <w:r w:rsidR="281696B8" w:rsidRPr="00F866D5">
        <w:t xml:space="preserve">C is in the top metre of permafrost soils </w:t>
      </w:r>
      <w:r w:rsidR="00515793" w:rsidRPr="00F866D5">
        <w:fldChar w:fldCharType="begin"/>
      </w:r>
      <w:r w:rsidR="00515793" w:rsidRPr="00F866D5">
        <w:instrText xml:space="preserve"> ADDIN ZOTERO_ITEM CSL_CITATION {"citationID":"IrXdBSJV","properties":{"formattedCitation":"(Hugelius et al., 2014; Tarnocai et al., 2009)","plainCitation":"(Hugelius et al., 2014; Tarnocai et al., 2009)","noteIndex":0},"citationItems":[{"id":11075,"uris":["http://zotero.org/groups/4708236/items/GSD2HEZ9"],"itemData":{"id":11075,"type":"article-journal","abstract":"Soils and other unconsolidated deposits in the northern circumpolar permafrost region store large amounts of soil organic carbon (SOC). This SOC is potentially vulnerable to remobilization following soil warming and permafrost thaw, but SOC stock estimates were poorly constrained and quantitative error estimates were lacking. This study presents revised estimates of permafrost SOC stocks, including quantitative uncertainty estimates, in the 0–3 m depth range in soils as well as for sediments deeper than 3 m in deltaic deposits of major rivers and in the Yedoma region of Siberia and Alaska. Revised estimates are based on significantly larger databases compared to previous studies. Despite this there is evidence of significant remaining regional data gaps. Estimates remain particularly poorly constrained for soils in the High Arctic region and physiographic regions with thin sedimentary overburden (mountains, highlands and plateaus) as well as for deposits below 3 m depth in deltas and the Yedoma region. While some components of the revised SOC stocks are similar in magnitude to those previously reported for this region, there are substantial differences in other components, including the fraction of perennially frozen SOC. Upscaled based on regional soil maps, estimated permafrost region SOC stocks are 217 ± 12 and 472 ± 27 Pg for the 0–0.3 and 0–1 m soil depths, respectively (±95% confidence intervals). Storage of SOC in 0–3 m of soils is estimated to 1035 ± 150 Pg. Of this, 34 ± 16 Pg C is stored in poorly developed soils of the High Arctic. Based on generalized calculations, storage of SOC below 3 m of surface soils in deltaic alluvium of major Arctic rivers is estimated as 91 ± 52 Pg. In the Yedoma region, estimated SOC stocks below 3 m depth are 181 ± 54 Pg, of which 74 ± 20 Pg is stored in intact Yedoma (late Pleistocene ice- and organic-rich silty sediments) with the remainder in refrozen thermokarst deposits. Total estimated SOC storage for the permafrost region is &amp;sim;1300 Pg with an uncertainty range of &amp;sim;1100 to 1500 Pg. Of this, &amp;sim;500 Pg is in non-permafrost soils, seasonally thawed in the active layer or in deeper taliks, while &amp;sim;800 Pg is perennially frozen. This represents a substantial &amp;sim;300 Pg lowering of the estimated perennially frozen SOC stock compared to previous estimates.","container-title":"Biogeosciences","DOI":"10.5194/bg-11-6573-2014","ISSN":"1726-4170","issue":"23","language":"English","note":"publisher: Copernicus GmbH","page":"6573-6593","source":"Copernicus Online Journals","title":"Estimated stocks of circumpolar permafrost carbon with quantified uncertainty ranges and identified data gaps","volume":"11","author":[{"family":"Hugelius","given":"G."},{"family":"Strauss","given":"J."},{"family":"Zubrzycki","given":"S."},{"family":"Harden","given":"J. W."},{"family":"Schuur","given":"E. a. G."},{"family":"Ping","given":"C.-L."},{"family":"Schirrmeister","given":"L."},{"family":"Grosse","given":"G."},{"family":"Michaelson","given":"G. J."},{"family":"Koven","given":"C. D."},{"family":"O'Donnell","given":"J. A."},{"family":"Elberling","given":"B."},{"family":"Mishra","given":"U."},{"family":"Camill","given":"P."},{"family":"Yu","given":"Z."},{"family":"Palmtag","given":"J."},{"family":"Kuhry","given":"P."}],"issued":{"date-parts":[["2014",12,1]]}}},{"id":11076,"uris":["http://zotero.org/groups/4708236/items/BUF7UBIZ"],"itemData":{"id":11076,"type":"article-journal","abstract":"The Northern Circumpolar Soil Carbon Database was developed in order to determine carbon pools in soils of the northern circumpolar permafrost region. The area of all soils in the northern permafrost region is approximately 18,782 × 103 km2, or approximately 16% of the global soil area. In the northern permafrost region, organic soils (peatlands) and cryoturbated permafrost-affected mineral soils have the highest mean soil organic carbon contents (32.2–69.6 kg m−2). Here we report a new estimate of the carbon pools in soils of the northern permafrost region, including deeper layers and pools not accounted for in previous analyses. Carbon pools were estimated to be 191.29 Pg for the 0–30 cm depth, 495.80 Pg for the 0–100 cm depth, and 1024.00 Pg for the 0–300 cm depth. Our estimate for the first meter of soil alone is about double that reported for this region in previous analyses. Carbon pools in layers deeper than 300 cm were estimated to be 407 Pg in yedoma deposits and 241 Pg in deltaic deposits. In total, the northern permafrost region contains approximately 1672 Pg of organic carbon, of which approximately 1466 Pg, or 88%, occurs in perennially frozen soils and deposits. This 1672 Pg of organic carbon would account for approximately 50% of the estimated global belowground organic carbon pool.","container-title":"Global Biogeochemical Cycles","DOI":"10.1029/2008GB003327","ISSN":"1944-9224","issue":"2","language":"en","note":"_eprint: https://onlinelibrary.wiley.com/doi/pdf/10.1029/2008GB003327","source":"Wiley Online Library","title":"Soil organic carbon pools in the northern circumpolar permafrost region","URL":"https://onlinelibrary.wiley.com/doi/abs/10.1029/2008GB003327","volume":"23","author":[{"family":"Tarnocai","given":"C."},{"family":"Canadell","given":"J. G."},{"family":"Schuur","given":"E. a. G."},{"family":"Kuhry","given":"P."},{"family":"Mazhitova","given":"G."},{"family":"Zimov","given":"S."}],"accessed":{"date-parts":[["2023",3,25]]},"issued":{"date-parts":[["2009"]]}}}],"schema":"https://github.com/citation-style-language/schema/raw/master/csl-citation.json"} </w:instrText>
      </w:r>
      <w:r w:rsidR="00515793" w:rsidRPr="00F866D5">
        <w:fldChar w:fldCharType="separate"/>
      </w:r>
      <w:r w:rsidR="1CCB0156" w:rsidRPr="00F866D5">
        <w:rPr>
          <w:noProof/>
        </w:rPr>
        <w:t>(Hugelius et al., 2014; Tarnocai et al., 2009)</w:t>
      </w:r>
      <w:r w:rsidR="00515793" w:rsidRPr="00F866D5">
        <w:fldChar w:fldCharType="end"/>
      </w:r>
      <w:r w:rsidR="1CCB0156" w:rsidRPr="00F866D5">
        <w:t xml:space="preserve">. Warming is </w:t>
      </w:r>
      <w:r w:rsidR="4CBBC69A" w:rsidRPr="00F866D5">
        <w:t>accelerating microbial activity and soil organic matter decay</w:t>
      </w:r>
      <w:r w:rsidR="1CCB0156" w:rsidRPr="00F866D5">
        <w:t xml:space="preserve"> in the active layer</w:t>
      </w:r>
      <w:r w:rsidR="4CBBC69A" w:rsidRPr="00F866D5">
        <w:t>,</w:t>
      </w:r>
      <w:r w:rsidR="1CCB0156" w:rsidRPr="00F866D5">
        <w:t xml:space="preserve"> generating a permafrost-carbon feedback</w:t>
      </w:r>
      <w:r w:rsidR="4CBBC69A" w:rsidRPr="00F866D5">
        <w:t xml:space="preserve"> and </w:t>
      </w:r>
      <w:r w:rsidR="2ADEC985" w:rsidRPr="00F866D5">
        <w:t xml:space="preserve">hastening </w:t>
      </w:r>
      <w:r w:rsidR="60CD46A1" w:rsidRPr="00F866D5">
        <w:t xml:space="preserve">the </w:t>
      </w:r>
      <w:r w:rsidR="13C0A114" w:rsidRPr="00F866D5">
        <w:t xml:space="preserve">emission </w:t>
      </w:r>
      <w:r w:rsidR="60CD46A1" w:rsidRPr="00F866D5">
        <w:t xml:space="preserve">of </w:t>
      </w:r>
      <w:r w:rsidR="42E03B70" w:rsidRPr="00F866D5">
        <w:t>greenhouse</w:t>
      </w:r>
      <w:r w:rsidR="60CD46A1" w:rsidRPr="00F866D5">
        <w:t xml:space="preserve"> gases </w:t>
      </w:r>
      <w:r w:rsidR="13E9FE3C" w:rsidRPr="00F866D5">
        <w:t xml:space="preserve">into the atmosphere </w:t>
      </w:r>
      <w:r w:rsidR="00515793" w:rsidRPr="00F866D5">
        <w:fldChar w:fldCharType="begin"/>
      </w:r>
      <w:r w:rsidR="00515793" w:rsidRPr="00F866D5">
        <w:instrText xml:space="preserve"> ADDIN ZOTERO_ITEM CSL_CITATION {"citationID":"yPHHlql6","properties":{"formattedCitation":"(Antala et al., 2022; Koven et al., 2011; Schuur et al., 2015; Skeeter et al., 2022)","plainCitation":"(Antala et al., 2022; Koven et al., 2011; Schuur et al., 2015; Skeeter et al., 2022)","noteIndex":0},"citationItems":[{"id":11083,"uris":["http://zotero.org/groups/4708236/items/IELM42YZ"],"itemData":{"id":11083,"type":"article-journal","abstract":"Global climate is changing faster than humankind has ever experienced. Model-based predictions of future climate are becoming more complex and precise, but they still lack crucial information about the reaction of some important ecosystems, such as peatlands. Peatlands belong to one of the largest carbon stores on the Earth. They are mostly distributed in high latitudes, where the temperature rises faster than in the other parts of the planet. Warmer climate and changes in precipitation patterns cause changes in the composition and phenology of peatland vegetation. Peat mosses are becoming less abundant, vascular plants cover is increasing, and the vegetation season and phenophases of vascular plants start sooner. The alterations in vegetation cause changes in the carbon assimilation and release of greenhouse gases. Therefore, this article reviews the impact of climate change-induced alterations in peatland vegetation phenology and composition on future climate and the uncertainties that need to be addressed for more accurate climate prediction.","container-title":"Science of the Total Environment","DOI":"10.1016/j.scitotenv.2022.154294","ISSN":"0048-9697","journalAbbreviation":"Sci. Total Environ.","language":"English","note":"publisher-place: Amsterdam\npublisher: Elsevier\nWOS:000793186800015","page":"154294","source":"Web of Science Nextgen","title":"Impact of climate change-induced alterations in peatland vegetation phenology and composition on carbon balance","volume":"827","author":[{"family":"Antala","given":"Michal"},{"family":"Juszczak","given":"Radoslaw"},{"family":"Tol","given":"Christiaan","non-dropping-particle":"van der"},{"family":"Rastogi","given":"Anshu"}],"issued":{"date-parts":[["2022",6,25]]}}},{"id":11088,"uris":["http://zotero.org/groups/4708236/items/BHFDUSRQ"],"itemData":{"id":11088,"type":"article-journal","abstract":"Permafrost soils contain enormous amounts of organic carbon, which could act as a positive feedback to global climate change due to enhanced respiration rates with warming. We have used a terrestrial ecosystem model that includes permafrost carbon dynamics, inhibition of respiration in frozen soil layers, vertical mixing of soil carbon from surface to permafrost layers, and CH\n              4\n              emissions from flooded areas, and which better matches new circumpolar inventories of soil carbon stocks, to explore the potential for carbon-climate feedbacks at high latitudes. Contrary to model results for the Intergovernmental Panel on Climate Change Fourth Assessment Report (IPCC AR4), when permafrost processes are included, terrestrial ecosystems north of 60°N could shift from being a sink to a source of CO\n              2\n              by the end of the 21st century when forced by a Special Report on Emissions Scenarios (SRES) A2 climate change scenario. Between 1860 and 2100, the model response to combined CO\n              2\n              fertilization and climate change changes from a sink of 68 Pg to a 27 + -7 Pg sink to 4 + -18 Pg source, depending on the processes and parameter values used. The integrated change in carbon due to climate change shifts from near zero, which is within the range of previous model estimates, to a climate-induced loss of carbon by ecosystems in the range of 25 + -3 to 85 + -16 Pg C, depending on processes included in the model, with a best estimate of a 62 + -7 Pg C loss. Methane emissions from high-latitude regions are calculated to increase from 34 Tg CH\n              4\n              /y to 41–70 Tg CH\n              4\n              /y, with increases due to CO\n              2\n              fertilization, permafrost thaw, and warming-induced increased CH\n              4\n              flux densities partially offset by a reduction in wetland extent.","container-title":"Proceedings of the National Academy of Sciences","DOI":"10.1073/pnas.1103910108","ISSN":"0027-8424, 1091-6490","issue":"36","journalAbbreviation":"Proc. Natl. Acad. Sci. U.S.A.","language":"en","page":"14769-14774","source":"DOI.org (Crossref)","title":"Permafrost carbon-climate feedbacks accelerate global warming","volume":"108","author":[{"family":"Koven","given":"Charles D."},{"family":"Ringeval","given":"Bruno"},{"family":"Friedlingstein","given":"Pierre"},{"family":"Ciais","given":"Philippe"},{"family":"Cadule","given":"Patricia"},{"family":"Khvorostyanov","given":"Dmitry"},{"family":"Krinner","given":"Gerhard"},{"family":"Tarnocai","given":"Charles"}],"issued":{"date-parts":[["2011",9,6]]}}},{"id":11074,"uris":["http://zotero.org/groups/4708236/items/SKZZB832"],"itemData":{"id":11074,"type":"article-journal","abstract":"A large amount of organic carbon stored in frozen Arctic soils (permafrost) could be released as carbon dioxide and methane in a warming climate, which would accelerate the pace of climate change; this review suggests that release of greenhouse gas emissions will be gradual but prolonged.","container-title":"Nature","DOI":"10.1038/nature14338","ISSN":"1476-4687","issue":"7546","language":"en","license":"2015 Nature Publishing Group, a division of Macmillan Publishers Limited. All Rights Reserved.","note":"number: 7546\npublisher: Nature Publishing Group","page":"171-179","source":"www.nature.com","title":"Climate change and the permafrost carbon feedback","volume":"520","author":[{"family":"Schuur","given":"E. a. G."},{"family":"McGuire","given":"A. D."},{"family":"Schädel","given":"C."},{"family":"Grosse","given":"G."},{"family":"Harden","given":"J. W."},{"family":"Hayes","given":"D. J."},{"family":"Hugelius","given":"G."},{"family":"Koven","given":"C. D."},{"family":"Kuhry","given":"P."},{"family":"Lawrence","given":"D. M."},{"family":"Natali","given":"S. M."},{"family":"Olefeldt","given":"D."},{"family":"Romanovsky","given":"V. E."},{"family":"Schaefer","given":"K."},{"family":"Turetsky","given":"M. R."},{"family":"Treat","given":"C. C."},{"family":"Vonk","given":"J. E."}],"issued":{"date-parts":[["2015",4]]}}},{"id":11089,"uris":["http://zotero.org/groups/4708236/items/G8N6EPFK"],"itemData":{"id":11089,"type":"article-journal","abstract":"DOAJ is a unique and extensive index of diverse open access journals from around the world, driven by a growing community, committed to ensuring quality content is freely available online for everyone.","container-title":"Arctic Science","DOI":"10.1139/as-2021-0034","ISSN":"2368-7460","issue":"2","language":"en","note":"publisher: Canadian Science Publishing","page":"471-497","source":"doaj.org","title":"Controls on carbon dioxide and methane fluxes from a low-center polygonal peatland in the Mackenzie River Delta, Northwest Territories","volume":"8","author":[{"family":"Skeeter","given":"June"},{"family":"Christen","given":"Andreas"},{"family":"Henry","given":"Greg H. R."}],"issued":{"date-parts":[["2022",6,1]]}}}],"schema":"https://github.com/citation-style-language/schema/raw/master/csl-citation.json"} </w:instrText>
      </w:r>
      <w:r w:rsidR="00515793" w:rsidRPr="00F866D5">
        <w:fldChar w:fldCharType="separate"/>
      </w:r>
      <w:r w:rsidR="237EEC3D" w:rsidRPr="00F866D5">
        <w:rPr>
          <w:noProof/>
        </w:rPr>
        <w:t>(Antala et al., 2022; Koven et al., 2011; Schuur et al., 2015; Skeeter et al., 2022)</w:t>
      </w:r>
      <w:r w:rsidR="00515793" w:rsidRPr="00F866D5">
        <w:fldChar w:fldCharType="end"/>
      </w:r>
      <w:r w:rsidR="69D17BD9" w:rsidRPr="00F866D5">
        <w:t>.</w:t>
      </w:r>
      <w:r w:rsidR="4B9F2BB7" w:rsidRPr="00F866D5">
        <w:t xml:space="preserve"> </w:t>
      </w:r>
      <w:r w:rsidR="6E2D4497" w:rsidRPr="00F866D5">
        <w:t>T</w:t>
      </w:r>
      <w:r w:rsidR="64BA91FA" w:rsidRPr="00F866D5">
        <w:t xml:space="preserve">he </w:t>
      </w:r>
      <w:r w:rsidR="69D17BD9" w:rsidRPr="00F866D5">
        <w:t>H</w:t>
      </w:r>
      <w:r w:rsidR="64BA91FA" w:rsidRPr="00F866D5">
        <w:t xml:space="preserve">igh </w:t>
      </w:r>
      <w:r w:rsidR="69D17BD9" w:rsidRPr="00F866D5">
        <w:t>A</w:t>
      </w:r>
      <w:r w:rsidR="64BA91FA" w:rsidRPr="00F866D5">
        <w:t xml:space="preserve">rctic </w:t>
      </w:r>
      <w:r w:rsidR="1E0413FC" w:rsidRPr="00F866D5">
        <w:t xml:space="preserve">does not </w:t>
      </w:r>
      <w:r w:rsidR="578E78DF" w:rsidRPr="00F866D5">
        <w:t xml:space="preserve">have the same enormous wetland/delta C stocks that are found further south, but </w:t>
      </w:r>
      <w:r w:rsidR="2CA685A3" w:rsidRPr="00F866D5">
        <w:t xml:space="preserve">is </w:t>
      </w:r>
      <w:r w:rsidR="0EFC9715" w:rsidRPr="00F866D5">
        <w:t>a significant part of the Arctic carbon budget</w:t>
      </w:r>
      <w:r w:rsidR="5662A5F1" w:rsidRPr="00F866D5">
        <w:t xml:space="preserve"> due to its area and potential for greening as vegetation expands across the region</w:t>
      </w:r>
      <w:r w:rsidR="64BA91FA" w:rsidRPr="00F866D5">
        <w:t xml:space="preserve"> </w:t>
      </w:r>
      <w:r w:rsidR="00515793" w:rsidRPr="00F866D5">
        <w:fldChar w:fldCharType="begin"/>
      </w:r>
      <w:r w:rsidR="00515793" w:rsidRPr="00F866D5">
        <w:instrText xml:space="preserve"> ADDIN ZOTERO_ITEM CSL_CITATION {"citationID":"3BEaRHi5","properties":{"formattedCitation":"(Schuur et al., 2015)","plainCitation":"(Schuur et al., 2015)","noteIndex":0},"citationItems":[{"id":11074,"uris":["http://zotero.org/groups/4708236/items/SKZZB832"],"itemData":{"id":11074,"type":"article-journal","abstract":"A large amount of organic carbon stored in frozen Arctic soils (permafrost) could be released as carbon dioxide and methane in a warming climate, which would accelerate the pace of climate change; this review suggests that release of greenhouse gas emissions will be gradual but prolonged.","container-title":"Nature","DOI":"10.1038/nature14338","ISSN":"1476-4687","issue":"7546","language":"en","license":"2015 Nature Publishing Group, a division of Macmillan Publishers Limited. All Rights Reserved.","note":"number: 7546\npublisher: Nature Publishing Group","page":"171-179","source":"www.nature.com","title":"Climate change and the permafrost carbon feedback","volume":"520","author":[{"family":"Schuur","given":"E. a. G."},{"family":"McGuire","given":"A. D."},{"family":"Schädel","given":"C."},{"family":"Grosse","given":"G."},{"family":"Harden","given":"J. W."},{"family":"Hayes","given":"D. J."},{"family":"Hugelius","given":"G."},{"family":"Koven","given":"C. D."},{"family":"Kuhry","given":"P."},{"family":"Lawrence","given":"D. M."},{"family":"Natali","given":"S. M."},{"family":"Olefeldt","given":"D."},{"family":"Romanovsky","given":"V. E."},{"family":"Schaefer","given":"K."},{"family":"Turetsky","given":"M. R."},{"family":"Treat","given":"C. C."},{"family":"Vonk","given":"J. E."}],"issued":{"date-parts":[["2015",4]]}}}],"schema":"https://github.com/citation-style-language/schema/raw/master/csl-citation.json"} </w:instrText>
      </w:r>
      <w:r w:rsidR="00515793" w:rsidRPr="00F866D5">
        <w:fldChar w:fldCharType="separate"/>
      </w:r>
      <w:r w:rsidR="32BB4ADA" w:rsidRPr="00F866D5">
        <w:rPr>
          <w:noProof/>
        </w:rPr>
        <w:t>(Schuur et al., 2015)</w:t>
      </w:r>
      <w:r w:rsidR="00515793" w:rsidRPr="00F866D5">
        <w:fldChar w:fldCharType="end"/>
      </w:r>
      <w:r w:rsidR="32BB4ADA" w:rsidRPr="00F866D5">
        <w:t>.</w:t>
      </w:r>
    </w:p>
    <w:p w14:paraId="625DDBAD" w14:textId="0CC275C5" w:rsidR="00994115" w:rsidRPr="00F866D5" w:rsidRDefault="29F05006" w:rsidP="00406358">
      <w:pPr>
        <w:pStyle w:val="NormalIndented"/>
      </w:pPr>
      <w:r w:rsidRPr="00F866D5">
        <w:t>P</w:t>
      </w:r>
      <w:r w:rsidR="52A0B5FB" w:rsidRPr="00F866D5">
        <w:t>lants</w:t>
      </w:r>
      <w:r w:rsidR="654693E2" w:rsidRPr="00F866D5">
        <w:t>, microbes, and animals mediate</w:t>
      </w:r>
      <w:r w:rsidR="52A0B5FB" w:rsidRPr="00F866D5">
        <w:t xml:space="preserve"> the </w:t>
      </w:r>
      <w:r w:rsidR="00406358" w:rsidRPr="00F866D5">
        <w:t>flux</w:t>
      </w:r>
      <w:r w:rsidR="52A0B5FB" w:rsidRPr="00F866D5">
        <w:t xml:space="preserve"> between atmospheric CO</w:t>
      </w:r>
      <w:r w:rsidR="52A0B5FB" w:rsidRPr="00F866D5">
        <w:rPr>
          <w:vertAlign w:val="subscript"/>
        </w:rPr>
        <w:t>2</w:t>
      </w:r>
      <w:r w:rsidR="52A0B5FB" w:rsidRPr="00F866D5">
        <w:t xml:space="preserve"> and terrestrial carbon </w:t>
      </w:r>
      <w:r w:rsidR="3E759B02" w:rsidRPr="00F866D5">
        <w:t xml:space="preserve">sequestered into the ecosystem. </w:t>
      </w:r>
      <w:r w:rsidR="64BA91FA" w:rsidRPr="00F866D5">
        <w:t xml:space="preserve">Net ecosystem exchange (NEE) </w:t>
      </w:r>
      <w:r w:rsidR="7C28217B" w:rsidRPr="00F866D5">
        <w:t>is</w:t>
      </w:r>
      <w:r w:rsidR="64BA91FA" w:rsidRPr="00F866D5">
        <w:t xml:space="preserve"> the flux</w:t>
      </w:r>
      <w:r w:rsidR="52DF212F" w:rsidRPr="00F866D5">
        <w:t xml:space="preserve"> of</w:t>
      </w:r>
      <w:r w:rsidR="64BA91FA" w:rsidRPr="00F866D5">
        <w:t xml:space="preserve"> carbon </w:t>
      </w:r>
      <w:r w:rsidR="7C28217B" w:rsidRPr="00F866D5">
        <w:t xml:space="preserve">across that boundary, </w:t>
      </w:r>
      <w:r w:rsidR="64BA91FA" w:rsidRPr="00F866D5">
        <w:t xml:space="preserve">into or out of the ecosystem. NEE is </w:t>
      </w:r>
      <w:r w:rsidR="7C28217B" w:rsidRPr="00F866D5">
        <w:t>defined as the</w:t>
      </w:r>
      <w:r w:rsidR="64BA91FA" w:rsidRPr="00F866D5">
        <w:t xml:space="preserve"> difference between gross ecosystem productivity (GEP), the total CO</w:t>
      </w:r>
      <w:r w:rsidR="64BA91FA" w:rsidRPr="00F866D5">
        <w:rPr>
          <w:vertAlign w:val="subscript"/>
        </w:rPr>
        <w:t>2</w:t>
      </w:r>
      <w:r w:rsidR="64BA91FA" w:rsidRPr="00F866D5">
        <w:t xml:space="preserve"> drawn into the ecosystem in photosynthesis, and ecosystem respiration (ER), the total respiratory losses of</w:t>
      </w:r>
      <w:r w:rsidR="7A5F72DB" w:rsidRPr="00F866D5">
        <w:t xml:space="preserve"> CO</w:t>
      </w:r>
      <w:r w:rsidR="7A5F72DB" w:rsidRPr="00F866D5">
        <w:rPr>
          <w:vertAlign w:val="subscript"/>
        </w:rPr>
        <w:t>2</w:t>
      </w:r>
      <w:r w:rsidR="64BA91FA" w:rsidRPr="00F866D5">
        <w:t xml:space="preserve"> </w:t>
      </w:r>
      <w:r w:rsidR="4D68EACE" w:rsidRPr="00F866D5">
        <w:t xml:space="preserve">from </w:t>
      </w:r>
      <w:r w:rsidR="64BA91FA" w:rsidRPr="00F866D5">
        <w:t xml:space="preserve">plants and soil to the atmosphere </w:t>
      </w:r>
      <w:r w:rsidR="002C44E6" w:rsidRPr="00F866D5">
        <w:fldChar w:fldCharType="begin"/>
      </w:r>
      <w:r w:rsidR="002C44E6" w:rsidRPr="00F866D5">
        <w:instrText xml:space="preserve"> REF _Ref131371714 \h </w:instrText>
      </w:r>
      <w:r w:rsidR="002C44E6" w:rsidRPr="00F866D5">
        <w:fldChar w:fldCharType="separate"/>
      </w:r>
      <w:r w:rsidR="00CB6242" w:rsidRPr="00F866D5">
        <w:t xml:space="preserve">( </w:t>
      </w:r>
      <w:r w:rsidR="00CB6242" w:rsidRPr="00F866D5">
        <w:rPr>
          <w:noProof/>
        </w:rPr>
        <w:t>1</w:t>
      </w:r>
      <w:r w:rsidR="00CB6242" w:rsidRPr="00F866D5">
        <w:t xml:space="preserve"> )</w:t>
      </w:r>
      <w:r w:rsidR="002C44E6" w:rsidRPr="00F866D5">
        <w:fldChar w:fldCharType="end"/>
      </w:r>
      <w:r w:rsidR="64BA91FA" w:rsidRPr="00F866D5">
        <w:t xml:space="preserve">. </w:t>
      </w:r>
    </w:p>
    <w:p w14:paraId="5986D4CB" w14:textId="5FAC96DC" w:rsidR="00CC17E0" w:rsidRPr="00F866D5" w:rsidRDefault="00B30761" w:rsidP="0057502F">
      <w:pPr>
        <w:spacing w:line="240" w:lineRule="auto"/>
      </w:pPr>
      <m:oMathPara>
        <m:oMath>
          <m:r>
            <w:rPr>
              <w:rFonts w:ascii="Cambria Math" w:hAnsi="Cambria Math"/>
            </w:rPr>
            <w:lastRenderedPageBreak/>
            <m:t>NEE</m:t>
          </m:r>
          <m:r>
            <m:rPr>
              <m:sty m:val="p"/>
            </m:rPr>
            <w:rPr>
              <w:rFonts w:ascii="Cambria Math" w:hAnsi="Cambria Math"/>
            </w:rPr>
            <m:t xml:space="preserve"> = </m:t>
          </m:r>
          <m:r>
            <w:rPr>
              <w:rFonts w:ascii="Cambria Math" w:hAnsi="Cambria Math"/>
            </w:rPr>
            <m:t>GEP</m:t>
          </m:r>
          <m:r>
            <m:rPr>
              <m:sty m:val="p"/>
            </m:rPr>
            <w:rPr>
              <w:rFonts w:ascii="Cambria Math" w:hAnsi="Cambria Math"/>
            </w:rPr>
            <m:t xml:space="preserve"> – </m:t>
          </m:r>
          <m:r>
            <w:rPr>
              <w:rFonts w:ascii="Cambria Math" w:hAnsi="Cambria Math"/>
            </w:rPr>
            <m:t>ER</m:t>
          </m:r>
        </m:oMath>
      </m:oMathPara>
    </w:p>
    <w:p w14:paraId="7F23E7E7" w14:textId="61E85603" w:rsidR="00B30761" w:rsidRPr="00F866D5" w:rsidRDefault="00B30761" w:rsidP="007F33F2">
      <w:pPr>
        <w:pStyle w:val="CaptionRight-aligned"/>
        <w:rPr>
          <w:color w:val="auto"/>
        </w:rPr>
      </w:pPr>
      <w:bookmarkStart w:id="6" w:name="_Ref131371714"/>
      <w:bookmarkStart w:id="7" w:name="_Toc131372198"/>
      <w:bookmarkStart w:id="8" w:name="_Toc133414799"/>
      <w:r w:rsidRPr="00F866D5">
        <w:rPr>
          <w:color w:val="auto"/>
        </w:rPr>
        <w:t xml:space="preserve">( </w:t>
      </w:r>
      <w:r w:rsidRPr="00F866D5">
        <w:rPr>
          <w:color w:val="auto"/>
        </w:rPr>
        <w:fldChar w:fldCharType="begin"/>
      </w:r>
      <w:r w:rsidRPr="00F866D5">
        <w:rPr>
          <w:color w:val="auto"/>
        </w:rPr>
        <w:instrText xml:space="preserve"> SEQ ( \* ARABIC </w:instrText>
      </w:r>
      <w:r w:rsidRPr="00F866D5">
        <w:rPr>
          <w:color w:val="auto"/>
        </w:rPr>
        <w:fldChar w:fldCharType="separate"/>
      </w:r>
      <w:r w:rsidR="00CB6242" w:rsidRPr="00F866D5">
        <w:rPr>
          <w:noProof/>
          <w:color w:val="auto"/>
        </w:rPr>
        <w:t>1</w:t>
      </w:r>
      <w:r w:rsidRPr="00F866D5">
        <w:rPr>
          <w:color w:val="auto"/>
        </w:rPr>
        <w:fldChar w:fldCharType="end"/>
      </w:r>
      <w:r w:rsidRPr="00F866D5">
        <w:rPr>
          <w:color w:val="auto"/>
        </w:rPr>
        <w:t xml:space="preserve"> </w:t>
      </w:r>
      <w:bookmarkStart w:id="9" w:name="_Toc131363615"/>
      <w:r w:rsidRPr="00F866D5">
        <w:rPr>
          <w:color w:val="auto"/>
        </w:rPr>
        <w:t>)</w:t>
      </w:r>
      <w:bookmarkEnd w:id="6"/>
      <w:bookmarkEnd w:id="7"/>
      <w:bookmarkEnd w:id="8"/>
      <w:bookmarkEnd w:id="9"/>
    </w:p>
    <w:p w14:paraId="1E07A8F9" w14:textId="6FFED780" w:rsidR="00E26D3B" w:rsidRPr="00F866D5" w:rsidRDefault="00E26D3B" w:rsidP="00406358">
      <w:r w:rsidRPr="00F866D5">
        <w:t xml:space="preserve">Ecosystem respiration includes growth, maintenance, and </w:t>
      </w:r>
      <w:r w:rsidR="0057502F" w:rsidRPr="00F866D5">
        <w:t>photorespiration</w:t>
      </w:r>
      <w:r w:rsidRPr="00F866D5">
        <w:t xml:space="preserve"> by autotrophs</w:t>
      </w:r>
      <w:r w:rsidR="0057502F" w:rsidRPr="00F866D5">
        <w:t xml:space="preserve">, </w:t>
      </w:r>
      <w:r w:rsidRPr="00F866D5">
        <w:t>along with heterotrophic respiration from microbes and other soil dwelling detritivores.</w:t>
      </w:r>
    </w:p>
    <w:p w14:paraId="42FFF07B" w14:textId="37522F71" w:rsidR="00D212D6" w:rsidRPr="00F866D5" w:rsidRDefault="66F451EE" w:rsidP="00406358">
      <w:pPr>
        <w:pStyle w:val="NormalIndented"/>
      </w:pPr>
      <w:r w:rsidRPr="00F866D5">
        <w:t xml:space="preserve">The </w:t>
      </w:r>
      <w:r w:rsidR="5BCAFCCE" w:rsidRPr="00F866D5">
        <w:t xml:space="preserve">NEE balance determines whether Arctic ecosystems store or release carbon. A positive NEE indicates that </w:t>
      </w:r>
      <w:r w:rsidR="09603045" w:rsidRPr="00F866D5">
        <w:t xml:space="preserve">GEP </w:t>
      </w:r>
      <w:r w:rsidR="00406358" w:rsidRPr="00F866D5">
        <w:t>exceeds</w:t>
      </w:r>
      <w:r w:rsidR="09603045" w:rsidRPr="00F866D5">
        <w:t xml:space="preserve"> ER</w:t>
      </w:r>
      <w:r w:rsidR="0057502F" w:rsidRPr="00F866D5">
        <w:t xml:space="preserve">, that </w:t>
      </w:r>
      <w:r w:rsidR="5BCAFCCE" w:rsidRPr="00F866D5">
        <w:t>the tundra is sequestering atmospheric CO</w:t>
      </w:r>
      <w:r w:rsidR="5BCAFCCE" w:rsidRPr="00F866D5">
        <w:rPr>
          <w:vertAlign w:val="subscript"/>
        </w:rPr>
        <w:t>2</w:t>
      </w:r>
      <w:r w:rsidR="00406358" w:rsidRPr="00F866D5">
        <w:t>,</w:t>
      </w:r>
      <w:r w:rsidR="5BCAFCCE" w:rsidRPr="00F866D5">
        <w:t xml:space="preserve"> </w:t>
      </w:r>
      <w:r w:rsidR="53019D3A" w:rsidRPr="00F866D5">
        <w:t>where</w:t>
      </w:r>
      <w:r w:rsidR="348A64BF" w:rsidRPr="00F866D5">
        <w:t>as</w:t>
      </w:r>
      <w:r w:rsidR="5BCAFCCE" w:rsidRPr="00F866D5">
        <w:t xml:space="preserve"> a negative NEE </w:t>
      </w:r>
      <w:r w:rsidR="4164A909" w:rsidRPr="00F866D5">
        <w:t xml:space="preserve">indicates GEP </w:t>
      </w:r>
      <w:r w:rsidR="00406358" w:rsidRPr="00F866D5">
        <w:t>is less than</w:t>
      </w:r>
      <w:r w:rsidR="4164A909" w:rsidRPr="00F866D5">
        <w:t xml:space="preserve"> ER and a </w:t>
      </w:r>
      <w:r w:rsidR="5BCAFCCE" w:rsidRPr="00F866D5">
        <w:t xml:space="preserve">net </w:t>
      </w:r>
      <w:r w:rsidR="00406358" w:rsidRPr="00F866D5">
        <w:t>emission</w:t>
      </w:r>
      <w:r w:rsidR="0144982A" w:rsidRPr="00F866D5">
        <w:t xml:space="preserve"> of CO</w:t>
      </w:r>
      <w:r w:rsidR="0144982A" w:rsidRPr="00F866D5">
        <w:rPr>
          <w:vertAlign w:val="subscript"/>
        </w:rPr>
        <w:t>2</w:t>
      </w:r>
      <w:r w:rsidR="0057502F" w:rsidRPr="00F866D5">
        <w:t>. T</w:t>
      </w:r>
      <w:r w:rsidR="5BCAFCCE" w:rsidRPr="00F866D5">
        <w:t xml:space="preserve">he response of </w:t>
      </w:r>
      <w:r w:rsidR="0DFC5B7A" w:rsidRPr="00F866D5">
        <w:t xml:space="preserve">these </w:t>
      </w:r>
      <w:r w:rsidR="5BCAFCCE" w:rsidRPr="00F866D5">
        <w:t>flux</w:t>
      </w:r>
      <w:r w:rsidR="5133389A" w:rsidRPr="00F866D5">
        <w:t>es</w:t>
      </w:r>
      <w:r w:rsidR="5BCAFCCE" w:rsidRPr="00F866D5">
        <w:t xml:space="preserve"> to warming will </w:t>
      </w:r>
      <w:r w:rsidR="247E6492" w:rsidRPr="00F866D5">
        <w:t xml:space="preserve">affect </w:t>
      </w:r>
      <w:r w:rsidR="5BCAFCCE" w:rsidRPr="00F866D5">
        <w:t>a feedback loop</w:t>
      </w:r>
      <w:r w:rsidR="16F87A8B" w:rsidRPr="00F866D5">
        <w:t xml:space="preserve"> either accelerating or decelerating climate change </w:t>
      </w:r>
      <w:r w:rsidR="004D6608" w:rsidRPr="00F866D5">
        <w:fldChar w:fldCharType="begin"/>
      </w:r>
      <w:r w:rsidR="004D6608" w:rsidRPr="00F866D5">
        <w:instrText xml:space="preserve"> ADDIN ZOTERO_ITEM CSL_CITATION {"citationID":"JOLEES99","properties":{"formattedCitation":"(Davidson &amp; Janssens, 2006)","plainCitation":"(Davidson &amp; Janssens, 2006)","noteIndex":0},"citationItems":[{"id":10970,"uris":["http://zotero.org/groups/4708236/items/BELZ85WV"],"itemData":{"id":10970,"type":"article-journal","abstract":"Significantly more carbon is stored in the world's soils—including peatlands, wetlands and permafrost—than is present in the atmosphere. Disagreement exists, however, regarding the effects of climate change on global soil carbon stocks. If carbon stored belowground is transferred to the atmosphere by a warming-induced acceleration of its decomposition, a positive feedback to climate change would occur. Conversely, if increases of plant-derived carbon inputs to soils exceed increases in decomposition, the feedback would be negative. Despite much research, a consensus has not yet emerged on the temperature sensitivity of soil carbon decomposition. Unravelling the feedback effect is particularly difficult, because the diverse soil organic compounds exhibit a wide range of kinetic properties, which determine the intrinsic temperature sensitivity of their decomposition. Moreover, several environmental constraints obscure the intrinsic temperature sensitivity of substrate decomposition, causing lower observed ‘apparent’ temperature sensitivity, and these constraints may, themselves, be sensitive to climate.","container-title":"Nature","DOI":"10.1038/nature04514","ISSN":"1476-4687","issue":"7081","language":"en","license":"2006 Nature Publishing Group","note":"number: 7081\npublisher: Nature Publishing Group","page":"165-173","source":"www.nature.com","title":"Temperature sensitivity of soil carbon decomposition and feedbacks to climate change","volume":"440","author":[{"family":"Davidson","given":"Eric A."},{"family":"Janssens","given":"Ivan A."}],"issued":{"date-parts":[["2006",3]]}}}],"schema":"https://github.com/citation-style-language/schema/raw/master/csl-citation.json"} </w:instrText>
      </w:r>
      <w:r w:rsidR="004D6608" w:rsidRPr="00F866D5">
        <w:fldChar w:fldCharType="separate"/>
      </w:r>
      <w:r w:rsidR="16F87A8B" w:rsidRPr="00F866D5">
        <w:rPr>
          <w:noProof/>
        </w:rPr>
        <w:t>(Davidson &amp; Janssens, 2006)</w:t>
      </w:r>
      <w:r w:rsidR="004D6608" w:rsidRPr="00F866D5">
        <w:fldChar w:fldCharType="end"/>
      </w:r>
      <w:r w:rsidR="5BCAFCCE" w:rsidRPr="00F866D5">
        <w:t>.</w:t>
      </w:r>
      <w:r w:rsidR="3929D936" w:rsidRPr="00F866D5">
        <w:t xml:space="preserve"> I</w:t>
      </w:r>
      <w:r w:rsidR="4016F052" w:rsidRPr="00F866D5">
        <w:t>f</w:t>
      </w:r>
      <w:r w:rsidR="3929D936" w:rsidRPr="00F866D5">
        <w:t xml:space="preserve"> the </w:t>
      </w:r>
      <w:r w:rsidR="025ABA5D" w:rsidRPr="00F866D5">
        <w:t>respiration</w:t>
      </w:r>
      <w:r w:rsidR="3929D936" w:rsidRPr="00F866D5">
        <w:t xml:space="preserve"> response</w:t>
      </w:r>
      <w:r w:rsidR="025ABA5D" w:rsidRPr="00F866D5">
        <w:t xml:space="preserve"> (</w:t>
      </w:r>
      <w:r w:rsidR="7713CE62" w:rsidRPr="00F866D5">
        <w:t xml:space="preserve">change in </w:t>
      </w:r>
      <w:r w:rsidR="025ABA5D" w:rsidRPr="00F866D5">
        <w:t>ER flux)</w:t>
      </w:r>
      <w:r w:rsidR="3929D936" w:rsidRPr="00F866D5">
        <w:t xml:space="preserve"> is stronger, a positive feedback loop will promote increasing CO</w:t>
      </w:r>
      <w:r w:rsidR="3929D936" w:rsidRPr="00F866D5">
        <w:rPr>
          <w:vertAlign w:val="subscript"/>
        </w:rPr>
        <w:t>2</w:t>
      </w:r>
      <w:r w:rsidR="3929D936" w:rsidRPr="00F866D5">
        <w:t xml:space="preserve"> </w:t>
      </w:r>
      <w:r w:rsidR="4C327801" w:rsidRPr="00F866D5">
        <w:t xml:space="preserve">emissions </w:t>
      </w:r>
      <w:r w:rsidR="3929D936" w:rsidRPr="00F866D5">
        <w:t>with warming</w:t>
      </w:r>
      <w:r w:rsidR="025ABA5D" w:rsidRPr="00F866D5">
        <w:t xml:space="preserve"> as rates of decomposition and heterotrophic respiration rise</w:t>
      </w:r>
      <w:r w:rsidR="1711C993" w:rsidRPr="00F866D5">
        <w:t xml:space="preserve"> </w:t>
      </w:r>
      <w:r w:rsidR="004D6608" w:rsidRPr="00F866D5">
        <w:fldChar w:fldCharType="begin"/>
      </w:r>
      <w:r w:rsidR="004D6608" w:rsidRPr="00F866D5">
        <w:instrText xml:space="preserve"> ADDIN ZOTERO_ITEM CSL_CITATION {"citationID":"IxlzAHH5","properties":{"formattedCitation":"(Shaver et al., 2000)","plainCitation":"(Shaver et al., 2000)","noteIndex":0},"citationItems":[{"id":324,"uris":["http://zotero.org/groups/4708236/items/XZ9ZLL6N"],"itemData":{"id":324,"type":"article-journal","abstract":"Ecosystem responses to global warming will be complex and varied. Ecosystem warming experiments hold great potential for providing insights on ways terrestrial ecosystems will respond to upcoming decades of climate change. Documentation of initial conditions provides the context for understanding and predicting ecosystem responses.","container-title":"Bioscience","DOI":"https://doi.org/10.1641/0006-3568(2000)050[0871:GWATEA]2.0.CO;2","ISSN":"00063568","issue":"10","language":"English","license":"Copyright American Institute of Biological Sciences Oct 2000","note":"number-of-pages: 12\npublisher-place: Oxford, United Kingdom\npublisher: Oxford University Press","page":"871-882","source":"ProQuest","title":"Global warming and terrestrial ecosystems: A conceptual framework for analysis","title-short":"Global warming and terrestrial ecosystems","volume":"50","author":[{"family":"Shaver","given":"Gaius R."},{"family":"Canadell","given":"Josep"},{"family":"Chapin","given":"F. S."},{"family":"Gurevitch","given":"Jessica"},{"family":"al","given":"et"}],"issued":{"date-parts":[["2000",10]]}}}],"schema":"https://github.com/citation-style-language/schema/raw/master/csl-citation.json"} </w:instrText>
      </w:r>
      <w:r w:rsidR="004D6608" w:rsidRPr="00F866D5">
        <w:fldChar w:fldCharType="separate"/>
      </w:r>
      <w:r w:rsidR="282E61FF" w:rsidRPr="00F866D5">
        <w:rPr>
          <w:noProof/>
        </w:rPr>
        <w:t>(Shaver et al., 2000)</w:t>
      </w:r>
      <w:r w:rsidR="004D6608" w:rsidRPr="00F866D5">
        <w:fldChar w:fldCharType="end"/>
      </w:r>
      <w:r w:rsidR="025ABA5D" w:rsidRPr="00F866D5">
        <w:t xml:space="preserve">. </w:t>
      </w:r>
      <w:r w:rsidR="095CCD2F" w:rsidRPr="00F866D5">
        <w:t>Conversely</w:t>
      </w:r>
      <w:r w:rsidR="437F5DCD" w:rsidRPr="00F866D5">
        <w:t>,</w:t>
      </w:r>
      <w:r w:rsidR="095CCD2F" w:rsidRPr="00F866D5">
        <w:t xml:space="preserve"> if there is an increase in photosynthesis and growth (</w:t>
      </w:r>
      <w:r w:rsidR="7713CE62" w:rsidRPr="00F866D5">
        <w:t xml:space="preserve">the </w:t>
      </w:r>
      <w:r w:rsidR="095CCD2F" w:rsidRPr="00F866D5">
        <w:t>GEP</w:t>
      </w:r>
      <w:r w:rsidR="7713CE62" w:rsidRPr="00F866D5">
        <w:t xml:space="preserve"> flux increases</w:t>
      </w:r>
      <w:r w:rsidR="095CCD2F" w:rsidRPr="00F866D5">
        <w:t>), a negative feedback loop would</w:t>
      </w:r>
      <w:r w:rsidR="437F5DCD" w:rsidRPr="00F866D5">
        <w:t xml:space="preserve"> </w:t>
      </w:r>
      <w:r w:rsidR="0EB66CC8" w:rsidRPr="00F866D5">
        <w:t>slow t</w:t>
      </w:r>
      <w:r w:rsidR="095CCD2F" w:rsidRPr="00F866D5">
        <w:t xml:space="preserve">he </w:t>
      </w:r>
      <w:r w:rsidR="1F3BEFF4" w:rsidRPr="00F866D5">
        <w:t xml:space="preserve">emission </w:t>
      </w:r>
      <w:r w:rsidR="095CCD2F" w:rsidRPr="00F866D5">
        <w:t>of CO</w:t>
      </w:r>
      <w:r w:rsidR="095CCD2F" w:rsidRPr="00F866D5">
        <w:rPr>
          <w:vertAlign w:val="subscript"/>
        </w:rPr>
        <w:t>2</w:t>
      </w:r>
      <w:r w:rsidR="0EB66CC8" w:rsidRPr="00F866D5">
        <w:t xml:space="preserve"> from Arctic</w:t>
      </w:r>
      <w:r w:rsidR="7713CE62" w:rsidRPr="00F866D5">
        <w:t xml:space="preserve"> soils</w:t>
      </w:r>
      <w:r w:rsidR="0EB66CC8" w:rsidRPr="00F866D5">
        <w:t>.</w:t>
      </w:r>
    </w:p>
    <w:p w14:paraId="672593CA" w14:textId="6920BFD3" w:rsidR="00F45846" w:rsidRPr="00F866D5" w:rsidRDefault="3A4B251A" w:rsidP="00406358">
      <w:pPr>
        <w:pStyle w:val="NormalIndented"/>
      </w:pPr>
      <w:r w:rsidRPr="00F866D5">
        <w:t xml:space="preserve">There is significant heterogeneity in plant community types arrayed across unevenly warming bioclimatic gradients in the Arctic, and ecosystem carbon balance responses to climate change are equally heterogenous </w:t>
      </w:r>
      <w:r w:rsidR="00961190" w:rsidRPr="00F866D5">
        <w:fldChar w:fldCharType="begin"/>
      </w:r>
      <w:r w:rsidR="00961190" w:rsidRPr="00F866D5">
        <w:instrText xml:space="preserve"> ADDIN ZOTERO_ITEM CSL_CITATION {"citationID":"bx93lVke","properties":{"formattedCitation":"(J\\uc0\\u243{}nsd\\uc0\\u243{}ttir et al., 2022; Street et al., 2007)","plainCitation":"(Jónsdóttir et al., 2022; Street et al., 2007)","noteIndex":0},"citationItems":[{"id":10812,"uris":["http://zotero.org/groups/4708236/items/3XK2LMWV"],"itemData":{"id":10812,"type":"article-journal","abstract":"In the high Arctic, plant community species composition generally responds slowly to climate warming, whereas less is known about the community functional trait responses and consequences for ecosystem functioning. The slow species turnover and large distribution ranges of many Arctic plant species suggest a significant role of intraspecific trait variability in functional responses to climate change. Here we compare taxonomic and functional community compositional responses to a long-term (17-year) warming experiment in Svalbard, Norway, replicated across three major high Arctic habitats shaped by topography and contrasting snow regimes. We observed taxonomic compositional changes in all plant communities over time. Still, responses to experimental warming were minor and most pronounced in the drier habitats with relatively early snowmelt timing and long growing seasons (Cassiope and Dryas heaths). The habitats were clearly separated in functional trait space, defined by 12 size- and leaf economics-related traits, primarily due to interspecific trait variation. Functional traits also responded to experimental warming, most prominently in the Dryas heath and mostly due to intraspecific trait variation. Leaf area and mass increased and leaf δ15N decreased in response to the warming treatment. Intraspecific trait variability ranged between 30% and 71% of the total trait variation, reflecting the functional resilience of those communities, dominated by long-lived plants, due to either phenotypic plasticity or genotypic variation, which most likely underlies the observed resistance of high Arctic vegetation to climate warming. We further explored the consequences of trait variability for ecosystem functioning by measuring peak season CO2 fluxes. Together, environmental, taxonomic, and functional trait variables explained a large proportion of the variation in net ecosystem exchange (NEE), which increased when intraspecific trait variation was accounted for. In contrast, even though ecosystem respiration and gross ecosystem production both increased in response to warming across habitats, they were mainly driven by the direct kinetic impacts of temperature on plant physiology and biochemical processes. Our study shows that long-term experimental warming has a modest but significant effect on plant community functional trait composition and suggests that intraspecific trait variability is a key feature underlying high Arctic ecosystem resistance to climate warming.","container-title":"Ecological Monographs","DOI":"10.1002/ecm.1555","ISSN":"1557-7015","issue":"1","language":"en","note":"_eprint: https://onlinelibrary.wiley.com/doi/pdf/10.1002/ecm.1555","page":"e1555","source":"Wiley Online Library","title":"Intraspecific trait variability is a key feature underlying high Arctic plant community resistance to climate warming","volume":"93","author":[{"family":"Jónsdóttir","given":"Ingibjörg S."},{"family":"Halbritter","given":"Aud H."},{"family":"Christiansen","given":"Casper T."},{"family":"Althuizen","given":"Inge H. J."},{"family":"Haugum","given":"Siri V."},{"family":"Henn","given":"Jonathan J."},{"family":"Björnsdóttir","given":"Katrín"},{"family":"Maitner","given":"Brian Salvin"},{"family":"Malhi","given":"Yadvinder"},{"family":"Michaletz","given":"Sean T."},{"family":"Roos","given":"Ruben E."},{"family":"Klanderud","given":"Kari"},{"family":"Lee","given":"Hanna"},{"family":"Enquist","given":"Brian J."},{"family":"Vandvik","given":"Vigdis"}],"issued":{"date-parts":[["2022"]]}}},{"id":10972,"uris":["http://zotero.org/groups/4708236/items/QIGLTVWH"],"itemData":{"id":10972,"type":"article-journal","abstract":"1 The arctic environment is highly heterogeneous in terms of plant distribution and productivity. If we are to make regional scale predictions of carbon exchange it is necessary to find robust relationships that can simplify this variability. One such potential relationship is that of leaf area to photosynthetic CO2 flux at the canopy scale. 2 In this paper we assess the effectiveness of canopy leaf area in explaining variation in gross primary productivity (GPP): (i) across different vegetation types; (ii) at various stages of leaf development; and (iii) under enhanced nutrient availability. To do this we measure net CO2 flux light response curves with a 1 × 1 m chamber, and calculate GPP at a photosynthetic photon flux density (PPFD) of 600 µmol m−2 s−1. 3 At a subarctic site in Sweden, we report 10-fold variation in GPP among natural vegetation types with leaf area index (LAI) values of 0.05–2.31 m2 m−2. At a site of similar latitude in Alaska we document substantially elevated rates of GPP in fertilized vegetation. 4 We can explain 80% of the observed variation in GPP in natural vegetation (including vegetation measured before deciduous leaf bud burst) by leaf area alone, when leaf area is predicted from measurements of normalized difference vegetation index (NDVI). 5 In fertilized vegetation the relative increase in leaf area between control and fertilized treatments exceeds the relative increase in GPP. This suggests that higher leaf area causes increased self-shading, or that lower leaf nitrogen per unit leaf area causes a reduction in the rate of photosynthesis. 6 The results of this study indicate that canopy leaf area is an excellent predictor of GPP in diverse low arctic tundra, across a wide range of plant functional types.","container-title":"Journal of Ecology","DOI":"10.1111/j.1365-2745.2006.01187.x","ISSN":"1365-2745","issue":"1","language":"en","note":"_eprint: https://onlinelibrary.wiley.com/doi/pdf/10.1111/j.1365-2745.2006.01187.x","page":"139-150","source":"Wiley Online Library","title":"What is the relationship between changes in canopy leaf area and changes in photosynthetic CO2 flux in arctic ecosystems?","volume":"95","author":[{"family":"Street","given":"L. E."},{"family":"Shaver","given":"G. R."},{"family":"Williams","given":"M."},{"family":"Van Wijk","given":"M. T."}],"issued":{"date-parts":[["2007"]]}}}],"schema":"https://github.com/citation-style-language/schema/raw/master/csl-citation.json"} </w:instrText>
      </w:r>
      <w:r w:rsidR="00961190" w:rsidRPr="00F866D5">
        <w:fldChar w:fldCharType="separate"/>
      </w:r>
      <w:r w:rsidRPr="00F866D5">
        <w:rPr>
          <w:rFonts w:ascii="Calibri" w:cs="Calibri"/>
          <w:lang w:val="en-US"/>
        </w:rPr>
        <w:t>(Jónsdóttir et al., 2022; Street et al., 2007)</w:t>
      </w:r>
      <w:r w:rsidR="00961190" w:rsidRPr="00F866D5">
        <w:fldChar w:fldCharType="end"/>
      </w:r>
      <w:r w:rsidRPr="00F866D5">
        <w:t xml:space="preserve">. </w:t>
      </w:r>
      <w:r w:rsidR="64D0AE5F" w:rsidRPr="00F866D5">
        <w:t>Despite this, c</w:t>
      </w:r>
      <w:r w:rsidR="1EE82B42" w:rsidRPr="00F866D5">
        <w:t xml:space="preserve">losed chamber </w:t>
      </w:r>
      <w:r w:rsidR="4AB90157" w:rsidRPr="00F866D5">
        <w:t>s</w:t>
      </w:r>
      <w:r w:rsidR="4D3957B8" w:rsidRPr="00F866D5">
        <w:t xml:space="preserve">tudies </w:t>
      </w:r>
      <w:r w:rsidR="2829C774" w:rsidRPr="00F866D5">
        <w:t>consistent</w:t>
      </w:r>
      <w:r w:rsidR="64D0AE5F" w:rsidRPr="00F866D5">
        <w:t xml:space="preserve">ly observe that </w:t>
      </w:r>
      <w:r w:rsidR="2829C774" w:rsidRPr="00F866D5">
        <w:t>experimental warming increases the magnitude of the photosynthetic (GEP) and respiratory (ER) fluxes</w:t>
      </w:r>
      <w:r w:rsidR="010D2974" w:rsidRPr="00F866D5">
        <w:t xml:space="preserve"> </w:t>
      </w:r>
      <w:r w:rsidR="00961190" w:rsidRPr="00F866D5">
        <w:fldChar w:fldCharType="begin"/>
      </w:r>
      <w:r w:rsidR="00961190" w:rsidRPr="00F866D5">
        <w:instrText xml:space="preserve"> ADDIN ZOTERO_ITEM CSL_CITATION {"citationID":"Hc9v2NoV","properties":{"formattedCitation":"(Edwards, 2012; Hobbie &amp; Chapin, 1998; Huemmrich et al., 2010; J\\uc0\\u243{}nsd\\uc0\\u243{}ttir et al., 2022; Lupascu et al., 2014; Oberbauer et al., 2007; Shaver et al., 1998; Welker et al., 2004)","plainCitation":"(Edwards, 2012; Hobbie &amp; Chapin, 1998; Huemmrich et al., 2010; Jónsdóttir et al., 2022; Lupascu et al., 2014; Oberbauer et al., 2007; Shaver et al., 1998; Welker et al., 2004)","noteIndex":0},"citationItems":[{"id":10810,"uris":["http://zotero.org/groups/4708236/items/WWFLREVX"],"itemData":{"id":10810,"type":"thesis","abstract":"Arctic regions are experiencing faster rates of atmospheric warming than any other biome. Increasing temperatures will affect the biomass, phenology, and composition of Arctic vegetation, which in turn will alter ecosystem functions such as greenhouse gas flux and nutrient cyclin","genre":"M.S. Thesis","language":"eng","note":"DOI: 10.14288/1.0072736","publisher":"University of British Columbia","source":"open.library.ubc.ca","title":"Effects of long-term experimental warming on three High Arctic plant communities","URL":"https://open.library.ubc.ca/soa/cIRcle/collections/ubctheses/24/items/1.0072736","author":[{"family":"Edwards","given":"Marc"}],"accessed":{"date-parts":[["2023",3,13]]},"issued":{"date-parts":[["2012"]]}}},{"id":10976,"uris":["http://zotero.org/groups/4708236/items/ZR273ES6"],"itemData":{"id":10976,"type":"article-journal","abstract":"We manipulated air temperature in tussock tundra near Toolik Lake, Alaska, and determined the consequences for total plant biomass, aboveground net primary production (ANPP), ecosystem nitrogen (N) pools and N uptake, and ecosystem CO2 flux.","container-title":"Ecology","ISSN":"00129658","issue":"5","language":"English","license":"Copyright Ecological Society of America Jul 1998","note":"number-of-pages: 19\npublisher-place: Brooklyn, United States\npublisher: Ecological Society of America","page":"1526-1544","source":"ProQuest","title":"The response of tundra plant biomass, aboveground production, nitrogen, and co2 flux to experimental warming","volume":"79","author":[{"family":"Hobbie","given":"Sarah E."},{"family":"Chapin","given":"F. Stuart"}],"issued":{"date-parts":[["1998",7]]}}},{"id":10967,"uris":["http://zotero.org/groups/4708236/items/EL24AAAX"],"itemData":{"id":10967,"type":"article-journal","abstract":"To understand the effects of environmental change on tundra carbon balance, a manipulation experiment was performed in wet sedge tundra near Barrow, Alaska. Three replicates of six environmental treatments were made: control, heating, raising or lowering water table, and heating along with raising or lowering water table. Carbon fluxes were measured using a portable chamber for six days during the 2001 growing season. Spectral reflectance and meteorological measurements were also collected. Empirical models derived from flux measurements were developed for daily gross ecosystem production (GEP) and ecosystem respiration (Re). The amount of photosynthetically active radiation absorbed by the plants was strongly correlated with GEP. This relationship was not affected by treatment or time during the growing season. Re was related to soil temperature with a different relationship for each water level treatment. Re in the lowered water table treatment had a strong response to temperature changes, while the raised water table treatment showed little temperature response. These models calculated daily net ecosystem exchange for all of the treatments over the growing season. Warming increased both the seasonal carbon gain and carbon loss. By the end of summer the lowered water table treatments, both heated and unheated, were net carbon sources while all other treatments were sinks. Warming and/or raising the water table increased the strength of the net sink. Over the timescale of this experiment, water table primarily determined whether the ecosystem was a source or sink, with temperature modifying the strength of the source or sink.","container-title":"Journal of Geophysical Research: Biogeosciences","DOI":"10.1029/2009JG001237","ISSN":"2156-2202","issue":"G4","language":"en","note":"_eprint: https://onlinelibrary.wiley.com/doi/pdf/10.1029/2009JG001237","source":"Wiley Online Library","title":"Tundra carbon balance under varying temperature and moisture regimes","URL":"https://onlinelibrary.wiley.com/doi/abs/10.1029/2009JG001237","volume":"115","author":[{"family":"Huemmrich","given":"K. F."},{"family":"Kinoshita","given":"G."},{"family":"Gamon","given":"J. A."},{"family":"Houston","given":"S."},{"family":"Kwon","given":"H."},{"family":"Oechel","given":"W. C."}],"accessed":{"date-parts":[["2023",3,24]]},"issued":{"date-parts":[["2010"]]}}},{"id":10812,"uris":["http://zotero.org/groups/4708236/items/3XK2LMWV"],"itemData":{"id":10812,"type":"article-journal","abstract":"In the high Arctic, plant community species composition generally responds slowly to climate warming, whereas less is known about the community functional trait responses and consequences for ecosystem functioning. The slow species turnover and large distribution ranges of many Arctic plant species suggest a significant role of intraspecific trait variability in functional responses to climate change. Here we compare taxonomic and functional community compositional responses to a long-term (17-year) warming experiment in Svalbard, Norway, replicated across three major high Arctic habitats shaped by topography and contrasting snow regimes. We observed taxonomic compositional changes in all plant communities over time. Still, responses to experimental warming were minor and most pronounced in the drier habitats with relatively early snowmelt timing and long growing seasons (Cassiope and Dryas heaths). The habitats were clearly separated in functional trait space, defined by 12 size- and leaf economics-related traits, primarily due to interspecific trait variation. Functional traits also responded to experimental warming, most prominently in the Dryas heath and mostly due to intraspecific trait variation. Leaf area and mass increased and leaf δ15N decreased in response to the warming treatment. Intraspecific trait variability ranged between 30% and 71% of the total trait variation, reflecting the functional resilience of those communities, dominated by long-lived plants, due to either phenotypic plasticity or genotypic variation, which most likely underlies the observed resistance of high Arctic vegetation to climate warming. We further explored the consequences of trait variability for ecosystem functioning by measuring peak season CO2 fluxes. Together, environmental, taxonomic, and functional trait variables explained a large proportion of the variation in net ecosystem exchange (NEE), which increased when intraspecific trait variation was accounted for. In contrast, even though ecosystem respiration and gross ecosystem production both increased in response to warming across habitats, they were mainly driven by the direct kinetic impacts of temperature on plant physiology and biochemical processes. Our study shows that long-term experimental warming has a modest but significant effect on plant community functional trait composition and suggests that intraspecific trait variability is a key feature underlying high Arctic ecosystem resistance to climate warming.","container-title":"Ecological Monographs","DOI":"10.1002/ecm.1555","ISSN":"1557-7015","issue":"1","language":"en","note":"_eprint: https://onlinelibrary.wiley.com/doi/pdf/10.1002/ecm.1555","page":"e1555","source":"Wiley Online Library","title":"Intraspecific trait variability is a key feature underlying high Arctic plant community resistance to climate warming","volume":"93","author":[{"family":"Jónsdóttir","given":"Ingibjörg S."},{"family":"Halbritter","given":"Aud H."},{"family":"Christiansen","given":"Casper T."},{"family":"Althuizen","given":"Inge H. J."},{"family":"Haugum","given":"Siri V."},{"family":"Henn","given":"Jonathan J."},{"family":"Björnsdóttir","given":"Katrín"},{"family":"Maitner","given":"Brian Salvin"},{"family":"Malhi","given":"Yadvinder"},{"family":"Michaletz","given":"Sean T."},{"family":"Roos","given":"Ruben E."},{"family":"Klanderud","given":"Kari"},{"family":"Lee","given":"Hanna"},{"family":"Enquist","given":"Brian J."},{"family":"Vandvik","given":"Vigdis"}],"issued":{"date-parts":[["2022"]]}}},{"id":10957,"uris":["http://zotero.org/groups/4708236/items/7PGM7W55"],"itemData":{"id":10957,"type":"article-journal","abstract":"The combination of climatic warming and wetting can increase the CO2 sink strength of High Arctic semi-deserts by an order of magnitude, according to a long-term climate manipulation experiment in northwest Greenland. These findings indicate that parts of the High Arctic have the potential to remain a strong carbon sink under future global warming.","container-title":"Nature Climate Change","DOI":"10.1038/nclimate2058","ISSN":"1758-6798","issue":"1","journalAbbreviation":"Nature Clim Change","language":"en","license":"2013 Nature Publishing Group","note":"number: 1\npublisher: Nature Publishing Group","page":"51-55","source":"www.nature.com","title":"High Arctic wetting reduces permafrost carbon feedbacks to climate warming","volume":"4","author":[{"family":"Lupascu","given":"M."},{"family":"Welker","given":"J. M."},{"family":"Seibt","given":"U."},{"family":"Maseyk","given":"K."},{"family":"Xu","given":"X."},{"family":"Czimczik","given":"C. I."}],"issued":{"date-parts":[["2014",1]]}}},{"id":260,"uris":["http://zotero.org/groups/4708236/items/L6WEC52I"],"itemData":{"id":260,"type":"article-journal","abstract":"Climate warming is expected to differentially affect CO2 exchange of the diverse ecosystems in the Arctic. Quantifying responses of CO2 exchange to warming in these ecosystems will require coordinated experimentation using standard temperature manipulations and measurements. Here, we used the International Tundra Experiment (ITEX) standard warming treatment to determine CO2 flux responses to growing-season warming for ecosystems spanning natural temperature and moisture ranges across the Arctic biome. We used the four North American Arctic ITEX sites (Toolik Lake, Atqasuk, and Barrow [USA] and Alexandra Fiord [Canada]) that span 10° of latitude. At each site, we investigated the CO2 responses to warming in both dry and wet or moist ecosystems. Net ecosystem CO2 exchange (NEE), ecosystem respiration (ER), and gross ecosystem photosynthesis (GEP) were assessed using chamber techniques conducted over 24-h periods sampled regularly throughout the summers of two years at all sites. At Toolik Lake, warming increased net CO2 losses in both moist and dry ecosystems. In contrast, at Atqasuk and Barrow, warming increased net CO2 uptake in wet ecosystems but increased losses from dry ecosystems. At Alexandra Fiord, warming improved net carbon uptake in the moist ecosystem in both years, but in the wet and dry ecosystems uptake increased in one year and decreased the other. Warming generally increased ER, with the largest increases in dry ecosystems. In wet ecosystems, high soil moisture limited increases in respiration relative to increases in photosynthesis. Warming generally increased GEP, with the notable exception of the Toolik Lake moist ecosystem, where warming unexpectedly decreased GEP &gt;25%. Overall, the respiration response determined the effect of warming on ecosystem CO2 balance. Our results provide the first multiple-site comparison of arctic tundra CO2 flux responses to standard warming treatments across a large climate gradient. These results indicate that (1) dry tundra may be initially the most responsive ecosystems to climate warming by virtue of strong increases in ER, (2) moist and wet tundra responses are dampened by higher water tables and soil water contents, and (3) both GEP and ER are responsive to climate warming, but the magnitudes and directions are ecosystem-dependent.","container-title":"Ecological Monographs","ISSN":"0012-9615","issue":"2","note":"publisher: Ecological Society of America","page":"221-238","source":"JSTOR","title":"Tundra CO2 Fluxes in Response to Experimental Warming across Latitudinal and Moisture Gradients","volume":"77","author":[{"family":"Oberbauer","given":"Steven F."},{"family":"Tweedie","given":"Craig E."},{"family":"Welker","given":"Jeff M."},{"family":"Fahnestock","given":"Jace T."},{"family":"Henry","given":"Greg H. R."},{"family":"Webber","given":"Patrick J."},{"family":"Hollister","given":"Robert D."},{"family":"Walker","given":"Marilyn D."},{"family":"Kuchy","given":"Andrea"},{"family":"Elmore","given":"Elizabeth"},{"family":"Starr","given":"Gregory"}],"issued":{"date-parts":[["2007"]]}}},{"id":323,"uris":["http://zotero.org/groups/4708236/items/ABI2V65Y"],"itemData":{"id":323,"type":"article-journal","abstract":"The aim of this research was to analyze the effects of increased N or P availability, increased air temperature, and decreased light intensity on wet sedge tundra in northern Alaska. Nutrient availability was increased for 6–9 growing seasons, using N and P fertilizers in factorial experiments at three separate ﬁeld sites. Air temperature was increased for six growing seasons, using plastic greenhouses at two sites, both with and without N ϩ P fertilizer. Light intensity (photosynthetically active photon ﬂux) was reduced by 50% for six growing seasons at the same two sites, using optically neutral shade cloth. Responses of wet sedge tundra to these treatments were documented as changes in vegetation biomass, N mass, and P mass, changes in whole-system CO2 ﬂuxes, and changes in species composition and leaf-level photosynthesis.","container-title":"Ecological Monographs","DOI":"10.1890/0012-9615(1998)068[0075:BACFIW]2.0.CO;2","ISSN":"0012-9615","issue":"1","journalAbbreviation":"Ecological Monographs","language":"en","page":"75-97","source":"DOI.org (Crossref)","title":"Biomass and CO2 flux in wet sedge tundras: responses to nutrients, temperature, and light","title-short":"BIOMASS AND CO &lt;sub&gt;2&lt;/sub&gt; FLUX IN WET SEDGE TUNDRAS","volume":"68","author":[{"family":"Shaver","given":"G. R."},{"family":"Johnson","given":"L. C."},{"family":"Cades","given":"D. H."},{"family":"Murray","given":"G."},{"family":"Laundre","given":"J. A."},{"family":"Rastetter","given":"E. B."},{"family":"Nadelhoffer","given":"K. J."},{"family":"Giblin","given":"A. E."}],"issued":{"date-parts":[["1998",2]]}}},{"id":10803,"uris":["http://zotero.org/groups/4708236/items/SNR86SIJ"],"itemData":{"id":10803,"type":"article-journal","abstract":"Carbon dioxide exchange, soil C and N, leaf mineral nutrition and leaf carbon isotope discrimination (LCID-Δ) were measured in three High Arctic tundra ecosystems over 2 years under ambient and long-term (9 years) warmed (</w:instrText>
      </w:r>
      <w:r w:rsidR="00961190" w:rsidRPr="00F866D5">
        <w:rPr>
          <w:rFonts w:ascii="Cambria Math" w:hAnsi="Cambria Math" w:cs="Cambria Math"/>
        </w:rPr>
        <w:instrText>∼</w:instrText>
      </w:r>
      <w:r w:rsidR="00961190" w:rsidRPr="00F866D5">
        <w:instrText xml:space="preserve">2°C) conditions. These ecosystems are located at Alexandra Fiord (79°N) on Ellesmere Island, Nunavut, and span a soil water gradient; dry, mesic, and wet tundra. Growing season CO2 fluxes (i.e., net ecosystem exchange (NEE), gross ecosystem photosynthesis (GEP), and ecosystem respiration (Re)) were measured using an infrared gas analyzer and winter C losses were estimated by chemical absorption. All three tundra ecosystems lost CO2 to the atmosphere during the winter, ranging from 7 to 12 g CO2-C m−2 season−1 being highest in the wet tundra. The period during the growing season when mesic tundra switch from being a CO2 source to a CO2 sink was increased by 2 weeks because of warming and increases in GEP. Warming during the summer stimulated dry tundra GEP more than Re and thus, NEE was consistently greater under warmed as opposed to ambient temperatures. In mesic tundra, warming stimulated GEP with no effect on Re increasing NEE by </w:instrText>
      </w:r>
      <w:r w:rsidR="00961190" w:rsidRPr="00F866D5">
        <w:rPr>
          <w:rFonts w:ascii="Cambria Math" w:hAnsi="Cambria Math" w:cs="Cambria Math"/>
        </w:rPr>
        <w:instrText>∼</w:instrText>
      </w:r>
      <w:r w:rsidR="00961190" w:rsidRPr="00F866D5">
        <w:instrText xml:space="preserve">10%, especially in the first half of the summer. During the </w:instrText>
      </w:r>
      <w:r w:rsidR="00961190" w:rsidRPr="00F866D5">
        <w:rPr>
          <w:rFonts w:ascii="Cambria Math" w:hAnsi="Cambria Math" w:cs="Cambria Math"/>
        </w:rPr>
        <w:instrText>∼</w:instrText>
      </w:r>
      <w:r w:rsidR="00961190" w:rsidRPr="00F866D5">
        <w:instrText xml:space="preserve">70 days growing season (mid-June–mid-August), the dry and wet tundra ecosystems were net CO2-C sinks (30 and 67 g C m−2 season−1, respectively) and the mesic ecosystem was a net C source (58 g C m−2 season−1) to the atmosphere under ambient temperature conditions, due in part to unusual glacier melt water flooding that occurred in the mesic tundra. Experimental warming during the growing season increased net C uptake by </w:instrText>
      </w:r>
      <w:r w:rsidR="00961190" w:rsidRPr="00F866D5">
        <w:rPr>
          <w:rFonts w:ascii="Cambria Math" w:hAnsi="Cambria Math" w:cs="Cambria Math"/>
        </w:rPr>
        <w:instrText>∼</w:instrText>
      </w:r>
      <w:r w:rsidR="00961190" w:rsidRPr="00F866D5">
        <w:instrText xml:space="preserve">12% in dry tundra, but reduced net C uptake by </w:instrText>
      </w:r>
      <w:r w:rsidR="00961190" w:rsidRPr="00F866D5">
        <w:rPr>
          <w:rFonts w:ascii="Cambria Math" w:hAnsi="Cambria Math" w:cs="Cambria Math"/>
        </w:rPr>
        <w:instrText>∼</w:instrText>
      </w:r>
      <w:r w:rsidR="00961190" w:rsidRPr="00F866D5">
        <w:instrText xml:space="preserve">20% in wet tundra primarily because of greater rates of Re as opposed to lower rates of GEP. Mesic tundra responded to long-term warming with </w:instrText>
      </w:r>
      <w:r w:rsidR="00961190" w:rsidRPr="00F866D5">
        <w:rPr>
          <w:rFonts w:ascii="Cambria Math" w:hAnsi="Cambria Math" w:cs="Cambria Math"/>
        </w:rPr>
        <w:instrText>∼</w:instrText>
      </w:r>
      <w:r w:rsidR="00961190" w:rsidRPr="00F866D5">
        <w:instrText xml:space="preserve">30% increase in GEP with almost no change in Re reducing this tundra type to a slight C source (17 g C m−2 season−1). Warming caused LCID of Dryas integrafolia plants to be higher in dry tundra and lower in Salix arctic plants in mesic and wet tundra. Our findings indicate that: (1) High Arctic ecosystems, which occur in similar mesoclimates, have different net CO2 exchange rates with the atmosphere; (2) long-term warming can increase the net CO2 exchange of High Arctic tundra by stimulating GEP, but it can also reduce net CO2 exchange in some tundra types during the summer by stimulating Re to a greater degree than stimulating GEP; (3) after 9 years of experimental warming, increases in soil carbon and nitrogen are detectable, in part, because of increases in deciduous shrub cover, biomass, and leaf litter inputs; (4) dry tundra increases in GEP, in response to long-term warming, is reflected in D. integrifolia LCID; and (5) the differential carbon exchange responses of dry, mesic, and wet tundra to similar warming magnitudes appear to depend, in part, on the hydrologic (soil water) conditions. Annual net ecosystem CO2-C exchange rates ranged from losses of 64 g C m−2 yr−1 to gains of 55 g C m−2 yr−1. These magnitudes of positive NEE are close to the estimates of NPP for these tundra types in Alexandra Fiord and in other High Arctic locations based on destructive harvests.","container-title":"Global Change Biology","DOI":"10.1111/j.1365-2486.2004.00857.x","ISSN":"1365-2486","issue":"12","language":"en","note":"_eprint: https://onlinelibrary.wiley.com/doi/pdf/10.1111/j.1365-2486.2004.00857.x","page":"1981-1995","source":"Wiley Online Library","title":"CO2 exchange in three Canadian High Arctic ecosystems: response to long-term experimental warming","title-short":"CO2 exchange in three Canadian High Arctic ecosystems","volume":"10","author":[{"family":"Welker","given":"Jeffrey M."},{"family":"Fahnestock","given":"Jace T."},{"family":"Henry","given":"Greg H. R."},{"family":"O'Dea","given":"Kevin W."},{"family":"Chimner","given":"Rodney A."}],"issued":{"date-parts":[["2004"]]}}}],"schema":"https://github.com/citation-style-language/schema/raw/master/csl-citation.json"} </w:instrText>
      </w:r>
      <w:r w:rsidR="00961190" w:rsidRPr="00F866D5">
        <w:fldChar w:fldCharType="separate"/>
      </w:r>
      <w:r w:rsidR="2DD11EE8" w:rsidRPr="00F866D5">
        <w:rPr>
          <w:rFonts w:ascii="Calibri" w:cs="Calibri"/>
          <w:lang w:val="en-US"/>
        </w:rPr>
        <w:t>(Edwards, 2012; Hobbie &amp; Chapin, 1998; Huemmrich et al., 2010; Jónsdóttir et al., 2022; Lupascu et al., 2014; Oberbauer et al., 2007; Shaver et al., 1998; Welker et al., 2004)</w:t>
      </w:r>
      <w:r w:rsidR="00961190" w:rsidRPr="00F866D5">
        <w:fldChar w:fldCharType="end"/>
      </w:r>
      <w:r w:rsidR="1D25E945" w:rsidRPr="00F866D5">
        <w:t xml:space="preserve">. </w:t>
      </w:r>
      <w:r w:rsidR="1B53A786" w:rsidRPr="00F866D5">
        <w:t xml:space="preserve"> </w:t>
      </w:r>
    </w:p>
    <w:p w14:paraId="471C392F" w14:textId="6174720B" w:rsidR="00FD5F04" w:rsidRPr="00F866D5" w:rsidRDefault="75A476C8" w:rsidP="00406358">
      <w:pPr>
        <w:pStyle w:val="NormalIndented"/>
      </w:pPr>
      <w:r w:rsidRPr="00F866D5">
        <w:t xml:space="preserve">GEP </w:t>
      </w:r>
      <w:r w:rsidR="5CE9D63D" w:rsidRPr="00F866D5">
        <w:t xml:space="preserve">is </w:t>
      </w:r>
      <w:r w:rsidR="00994406" w:rsidRPr="00F866D5">
        <w:t>most significantly driven b</w:t>
      </w:r>
      <w:r w:rsidR="777DC5C0" w:rsidRPr="00F866D5">
        <w:t xml:space="preserve">y </w:t>
      </w:r>
      <w:r w:rsidR="543B2ABA" w:rsidRPr="00F866D5">
        <w:t>variables affecting plants’ photosynthetic rates:</w:t>
      </w:r>
      <w:r w:rsidR="001EB96C" w:rsidRPr="00F866D5">
        <w:t xml:space="preserve"> temperature of the plant canopy, </w:t>
      </w:r>
      <w:r w:rsidR="6C617582" w:rsidRPr="00F866D5">
        <w:t xml:space="preserve">leaf nitrogen content, </w:t>
      </w:r>
      <w:r w:rsidR="547A0CDA" w:rsidRPr="00F866D5">
        <w:t xml:space="preserve">soil moisture </w:t>
      </w:r>
      <w:r w:rsidR="6C617582" w:rsidRPr="00F866D5">
        <w:t xml:space="preserve">and </w:t>
      </w:r>
      <w:r w:rsidR="763DD4BA" w:rsidRPr="00F866D5">
        <w:t>resource acquisition traits including plant/canopy height, leaf area</w:t>
      </w:r>
      <w:r w:rsidR="0EDBE1DD" w:rsidRPr="00F866D5">
        <w:t xml:space="preserve">, and </w:t>
      </w:r>
      <w:r w:rsidR="42D4C906" w:rsidRPr="00F866D5">
        <w:t xml:space="preserve">greenness </w:t>
      </w:r>
      <w:r w:rsidR="001E1BAD" w:rsidRPr="00F866D5">
        <w:fldChar w:fldCharType="begin"/>
      </w:r>
      <w:r w:rsidR="001E1BAD" w:rsidRPr="00F866D5">
        <w:instrText xml:space="preserve"> ADDIN ZOTERO_ITEM CSL_CITATION {"citationID":"7IGsidjb","properties":{"formattedCitation":"(Arndal et al., 2009; Campioli et al., 2013; Happonen et al., 2022; J\\uc0\\u243{}nsd\\uc0\\u243{}ttir et al., 2022; Street et al., 2007)","plainCitation":"(Arndal et al., 2009; Campioli et al., 2013; Happonen et al., 2022; Jónsdóttir et al., 2022; Street et al., 2007)","noteIndex":0},"citationItems":[{"id":10865,"uris":["http://zotero.org/groups/4708236/items/ZPAZWDU7"],"itemData":{"id":10865,"type":"article-journal","abstract":"The Arctic is extremely vulnerable to projected climate change, and global warming may result in major community reorganizations. The aim of this study was a thorough investigation of plant biomass production throughout an entire growing season in five different high arctic vegetation types: Cassiope, Dryas, and Salix heath, grassland, and fen. The main focus was on the gross ecosystem production (GEP), and the biotic and abiotic factors which may influence GEP. Photosynthesis, aboveground biomass, and carbon, nitrogen, and chlorophyll content were measured weekly during nine weeks.There were large differences in seasonal growth and production within and among vegetation types. Mosses contributed considerably to the total C and N pool in grassland, fen, and Salix heath. Fen, which had the highest pool of leaf N, leaf chlorophyll, and moss N, was the most productive vegetation type in terms of GEP, despite the lowest total biomass. Across vegetation types, leaf biomass, leaf N, and moss N pool size influenced GEP. Within most vegetation types GEP correlated with leaf N, in correspondence with the notion that N may limit plant production in many high arctic ecosystems. The timing of the peaks in C and N pools in leaves did not coincide with that in the mosses and in woody tissues. This emphasizes the importance of sampling throughout the growing season, when using field data from the Arctic to estimate plant biomasses and modeling C and N fluxes and pool sizes.","container-title":"Arctic, Antarctic, and Alpine Research","DOI":"10.1657/1938-4246-41.2.164","ISSN":"1523-0430, 1938-4246","issue":"2","journalAbbreviation":"aare","note":"publisher: Institute of Arctic and Alpine Research (INSTAAR), University of Colorado","page":"164-173","source":"bioone.org","title":"Seasonal Variation in Gross Ecosystem Production, Plant Biomass, and Carbon and Nitrogen Pools in Five High Arctic Vegetation Types","volume":"41","author":[{"family":"Arndal","given":"M. F."},{"family":"Illeris","given":"L."},{"family":"Michelsen","given":"A."},{"family":"Albert","given":"K."},{"family":"Tamstorf","given":"M."},{"family":"Hansen","given":"B. U."}],"issued":{"date-parts":[["2009",5]]}}},{"id":248,"uris":["http://zotero.org/groups/4708236/items/DRRQ37A3"],"itemData":{"id":248,"type":"article-journal","abstract":"Few studies have assessed directly the impact of warming on plant growth and biomass production in the High Arctic. Here, we aimed to investigate the impact of 7 years of warming (open greenhouses) on the aboveground relative growth rate (RGR) of Cassiope tetragona and Salix arctica in North-Eastern Greenland. RGR was assessed for apical (leaves, stem, reproductive organs) and lateral meristems (secondary growth of stem and branches) and accompanied by measures of gross ecosystem production (GEP), branching and tissue carbon (C) concentration. Measurements were based on harvest and biometric methods (for RGR and branching) and gas exchange and chemical analysis (for GEP and C concentration). Warming nearly doubled the apical RGR of Cassiope, whereas it did not affect the apical RGR of Salix. Similarly, secondary growth increased for Cassiope but not for Salix. In particular, warming enhanced the secondary growth of old stem segments of Cassiope formed before the treatment began. The increase in Cassiope RGR was associated with an increase in gross photosynthetic uptake, branching and C concentration in old green tissues. Overall, the different growth measures consistently indicated that temperature limits the growth of Cassiope but not that of Salix in North-Eastern Greenland. Summer warming thus has the potential to stimulate biomass production in the High Arctic but major species-specific differences are expected.[PUBLICATION ABSTRACT]","container-title":"Plant Ecology","DOI":"https://doi.org/10.1007/s11258-013-0230-x","ISSN":"13850237","issue":"8","language":"English","license":"Springer Science+Business Media Dordrecht 2013","note":"number-of-pages: 1049-1058\npublisher-place: Dordrecht, Netherlands\npublisher: Springer Nature B.V.","page":"1049-1058","source":"ProQuest","title":"Does warming affect growth rate and biomass production of shrubs in the High Arctic?","volume":"214","author":[{"family":"Campioli","given":"Matteo"},{"family":"Schmidt","given":"Niels M."},{"family":"Albert","given":"Kristian R."},{"family":"Leblans","given":"Niki"},{"family":"Ro-poulsen","given":"Helge"},{"family":"Michelsen","given":"Anders"}],"issued":{"date-parts":[["2013",8]]}}},{"id":10962,"uris":["http://zotero.org/groups/4708236/items/D8FSSZE9"],"itemData":{"id":10962,"type":"article-journal","abstract":"The trait composition and trait diversity of plant communities are globally applicable predictors of ecosystem functioning. Yet, it is unclear how plant traits influence carbon cycling. This is an important question in the tundra where vegetation shifts are occurring across the entire biome, and where soil organic carbon stocks are large and vulnerable to environmental change. To study how plant traits affect carbon cycling in the tundra, we built a model that explained carbon cycling (above-ground and soil organic carbon stocks, and photosynthetic and respiratory fluxes) with abiotic conditions (air temperature and soil moisture), and the averages and within-community variabilities of three above-ground traits: plant height, leaf dry matter content (LDMC) and SLA. These functional parameters were represented by abundance-weighted means and standard deviations of species traits. The data were collected from an observational study setting from northern Finland. The explanatory power of the models was relatively high, but a large part of variation in soil organic carbon stocks remained unexplained. Average plant height was the strongest predictor of all carbon cycling variables except soil carbon stocks. Communities of larger plants were associated with larger CO2 fluxes and above-ground carbon stocks. Communities with fast leaf economics (i.e. high SLA and low LDMC) had higher photosynthesis, ecosystem respiration and soil organic carbon stocks. Within-community variability in plant height, SLA and LDMC affected ecosystem functions differently. Variability in SLA and LDMC increased CO2 fluxes and soil organic carbon stocks, while variability in height increased the above-ground carbon stock. The contributions of within-community trait variability metrics to ecosystem functioning within the study area were about as important as those of average SLA and LDMC. Synthesis. Plant height, SLA and LDMC have clear effects on tundra carbon cycling. The importance of within-community trait variability highlights a potentially important mechanism controlling the vast tundra carbon pools that should be better recognized. More research on root traits and decomposer communities is needed to understand the below-ground mechanisms regulating carbon cycling in the tundra.","container-title":"Journal of Ecology","DOI":"10.1111/1365-2745.13832","ISSN":"1365-2745","issue":"3","language":"en","note":"_eprint: https://onlinelibrary.wiley.com/doi/pdf/10.1111/1365-2745.13832","page":"700-716","source":"Wiley Online Library","title":"Relationships between above-ground plant traits and carbon cycling in tundra plant communities","volume":"110","author":[{"family":"Happonen","given":"Konsta"},{"family":"Virkkala","given":"Anna-Maria"},{"family":"Kemppinen","given":"Julia"},{"family":"Niittynen","given":"Pekka"},{"family":"Luoto","given":"Miska"}],"issued":{"date-parts":[["2022"]]}}},{"id":10812,"uris":["http://zotero.org/groups/4708236/items/3XK2LMWV"],"itemData":{"id":10812,"type":"article-journal","abstract":"In the high Arctic, plant community species composition generally responds slowly to climate warming, whereas less is known about the community functional trait responses and consequences for ecosystem functioning. The slow species turnover and large distribution ranges of many Arctic plant species suggest a significant role of intraspecific trait variability in functional responses to climate change. Here we compare taxonomic and functional community compositional responses to a long-term (17-year) warming experiment in Svalbard, Norway, replicated across three major high Arctic habitats shaped by topography and contrasting snow regimes. We observed taxonomic compositional changes in all plant communities over time. Still, responses to experimental warming were minor and most pronounced in the drier habitats with relatively early snowmelt timing and long growing seasons (Cassiope and Dryas heaths). The habitats were clearly separated in functional trait space, defined by 12 size- and leaf economics-related traits, primarily due to interspecific trait variation. Functional traits also responded to experimental warming, most prominently in the Dryas heath and mostly due to intraspecific trait variation. Leaf area and mass increased and leaf δ15N decreased in response to the warming treatment. Intraspecific trait variability ranged between 30% and 71% of the total trait variation, reflecting the functional resilience of those communities, dominated by long-lived plants, due to either phenotypic plasticity or genotypic variation, which most likely underlies the observed resistance of high Arctic vegetation to climate warming. We further explored the consequences of trait variability for ecosystem functioning by measuring peak season CO2 fluxes. Together, environmental, taxonomic, and functional trait variables explained a large proportion of the variation in net ecosystem exchange (NEE), which increased when intraspecific trait variation was accounted for. In contrast, even though ecosystem respiration and gross ecosystem production both increased in response to warming across habitats, they were mainly driven by the direct kinetic impacts of temperature on plant physiology and biochemical processes. Our study shows that long-term experimental warming has a modest but significant effect on plant community functional trait composition and suggests that intraspecific trait variability is a key feature underlying high Arctic ecosystem resistance to climate warming.","container-title":"Ecological Monographs","DOI":"10.1002/ecm.1555","ISSN":"1557-7015","issue":"1","language":"en","note":"_eprint: https://onlinelibrary.wiley.com/doi/pdf/10.1002/ecm.1555","page":"e1555","source":"Wiley Online Library","title":"Intraspecific trait variability is a key feature underlying high Arctic plant community resistance to climate warming","volume":"93","author":[{"family":"Jónsdóttir","given":"Ingibjörg S."},{"family":"Halbritter","given":"Aud H."},{"family":"Christiansen","given":"Casper T."},{"family":"Althuizen","given":"Inge H. J."},{"family":"Haugum","given":"Siri V."},{"family":"Henn","given":"Jonathan J."},{"family":"Björnsdóttir","given":"Katrín"},{"family":"Maitner","given":"Brian Salvin"},{"family":"Malhi","given":"Yadvinder"},{"family":"Michaletz","given":"Sean T."},{"family":"Roos","given":"Ruben E."},{"family":"Klanderud","given":"Kari"},{"family":"Lee","given":"Hanna"},{"family":"Enquist","given":"Brian J."},{"family":"Vandvik","given":"Vigdis"}],"issued":{"date-parts":[["2022"]]}}},{"id":10972,"uris":["http://zotero.org/groups/4708236/items/QIGLTVWH"],"itemData":{"id":10972,"type":"article-journal","abstract":"1 The arctic environment is highly heterogeneous in terms of plant distribution and productivity. If we are to make regional scale predictions of carbon exchange it is necessary to find robust relationships that can simplify this variability. One such potential relationship is that of leaf area to photosynthetic CO2 flux at the canopy scale. 2 In this paper we assess the effectiveness of canopy leaf area in explaining variation in gross primary productivity (GPP): (i) across different vegetation types; (ii) at various stages of leaf development; and (iii) under enhanced nutrient availability. To do this we measure net CO2 flux light response curves with a 1 × 1 m chamber, and calculate GPP at a photosynthetic photon flux density (PPFD) of 600 µmol m−2 s−1. 3 At a subarctic site in Sweden, we report 10-fold variation in GPP among natural vegetation types with leaf area index (LAI) values of 0.05–2.31 m2 m−2. At a site of similar latitude in Alaska we document substantially elevated rates of GPP in fertilized vegetation. 4 We can explain 80% of the observed variation in GPP in natural vegetation (including vegetation measured before deciduous leaf bud burst) by leaf area alone, when leaf area is predicted from measurements of normalized difference vegetation index (NDVI). 5 In fertilized vegetation the relative increase in leaf area between control and fertilized treatments exceeds the relative increase in GPP. This suggests that higher leaf area causes increased self-shading, or that lower leaf nitrogen per unit leaf area causes a reduction in the rate of photosynthesis. 6 The results of this study indicate that canopy leaf area is an excellent predictor of GPP in diverse low arctic tundra, across a wide range of plant functional types.","container-title":"Journal of Ecology","DOI":"10.1111/j.1365-2745.2006.01187.x","ISSN":"1365-2745","issue":"1","language":"en","note":"_eprint: https://onlinelibrary.wiley.com/doi/pdf/10.1111/j.1365-2745.2006.01187.x","page":"139-150","source":"Wiley Online Library","title":"What is the relationship between changes in canopy leaf area and changes in photosynthetic CO2 flux in arctic ecosystems?","volume":"95","author":[{"family":"Street","given":"L. E."},{"family":"Shaver","given":"G. R."},{"family":"Williams","given":"M."},{"family":"Van Wijk","given":"M. T."}],"issued":{"date-parts":[["2007"]]}}}],"schema":"https://github.com/citation-style-language/schema/raw/master/csl-citation.json"} </w:instrText>
      </w:r>
      <w:r w:rsidR="001E1BAD" w:rsidRPr="00F866D5">
        <w:fldChar w:fldCharType="separate"/>
      </w:r>
      <w:r w:rsidR="4FFD5C13" w:rsidRPr="00F866D5">
        <w:rPr>
          <w:rFonts w:ascii="Calibri" w:cs="Calibri"/>
          <w:lang w:val="en-US"/>
        </w:rPr>
        <w:t xml:space="preserve">(Arndal et al., 2009; Campioli et al., 2013; Happonen et al., 2022; Jónsdóttir et al., 2022; Street et al., </w:t>
      </w:r>
      <w:r w:rsidR="4FFD5C13" w:rsidRPr="00F866D5">
        <w:rPr>
          <w:rFonts w:ascii="Calibri" w:cs="Calibri"/>
          <w:lang w:val="en-US"/>
        </w:rPr>
        <w:lastRenderedPageBreak/>
        <w:t>2007)</w:t>
      </w:r>
      <w:r w:rsidR="001E1BAD" w:rsidRPr="00F866D5">
        <w:fldChar w:fldCharType="end"/>
      </w:r>
      <w:r w:rsidR="21AD56AF" w:rsidRPr="00F866D5">
        <w:t xml:space="preserve">. </w:t>
      </w:r>
      <w:r w:rsidR="05A7AD63" w:rsidRPr="00F866D5">
        <w:t xml:space="preserve">Field experiments have </w:t>
      </w:r>
      <w:r w:rsidR="5B087A51" w:rsidRPr="00F866D5">
        <w:t xml:space="preserve">demonstrated the link between </w:t>
      </w:r>
      <w:r w:rsidR="505EE8BA" w:rsidRPr="00F866D5">
        <w:t xml:space="preserve">tundra </w:t>
      </w:r>
      <w:r w:rsidR="5B087A51" w:rsidRPr="00F866D5">
        <w:t>nutrient availability and</w:t>
      </w:r>
      <w:r w:rsidR="6EE04CF4" w:rsidRPr="00F866D5">
        <w:t xml:space="preserve"> increases in</w:t>
      </w:r>
      <w:r w:rsidR="6CBE5560" w:rsidRPr="00F866D5">
        <w:t xml:space="preserve"> GEP</w:t>
      </w:r>
      <w:r w:rsidR="31A15F77" w:rsidRPr="00F866D5">
        <w:t xml:space="preserve">, </w:t>
      </w:r>
      <w:r w:rsidR="6CBE5560" w:rsidRPr="00F866D5">
        <w:t>supporting traits like</w:t>
      </w:r>
      <w:r w:rsidR="6EE04CF4" w:rsidRPr="00F866D5">
        <w:t xml:space="preserve"> </w:t>
      </w:r>
      <w:r w:rsidR="0D2D6132" w:rsidRPr="00F866D5">
        <w:t>growth</w:t>
      </w:r>
      <w:r w:rsidR="6EE04CF4" w:rsidRPr="00F866D5">
        <w:t>, canopy cover, and photosynthetic rates</w:t>
      </w:r>
      <w:r w:rsidR="3C1AE1EA" w:rsidRPr="00F866D5">
        <w:t xml:space="preserve"> </w:t>
      </w:r>
      <w:r w:rsidR="001E1BAD" w:rsidRPr="00F866D5">
        <w:fldChar w:fldCharType="begin"/>
      </w:r>
      <w:r w:rsidR="001E1BAD" w:rsidRPr="00F866D5">
        <w:instrText xml:space="preserve"> ADDIN ZOTERO_ITEM CSL_CITATION {"citationID":"nL5Ez1cK","properties":{"formattedCitation":"(Betway-May et al., 2022; Mekonnen et al., 2021)","plainCitation":"(Betway-May et al., 2022; Mekonnen et al., 2021)","noteIndex":0},"citationItems":[{"id":11171,"uris":["http://zotero.org/groups/4708236/items/97Z8PZJR"],"itemData":{"id":11171,"type":"article-journal","abstract":"The Arctic is warming twice as fast as the rest of the globe. Graminoid, deciduous shrub, and evergreen shrub cover has increased in some regions, but not others. To better understand why plant responses vary across regions, we compared change in plant cover over time with nine functional traits of 12 dominant species in three regions of northern Alaska (Utqiaġvik, Atqasuk, and Toolik Lake). Cover was measured three times from 2008 to 2018. Repeated-measures analysis of variance (ANOVA) found that one species — Carex aquatilis — showed significant change in cover over time, increasing by 12.7% at Atqasuk. Canonical correspondence analysis suggested a relationship between shifts in species cover and traits, but Pearson and Spearman rank correlations did not find a significant trend for any trait when analyzed individually. Investigation of community-weighted means (CWMs) for each trait revealed no significant changes over time for any trait in any region. By comparison, estimated ecosystem values for several traits important to ecosystem functioning showed consistent increases over time in two regions (Utqiaġvik and Atqasuk). Our results indicate that vascular plant community composition and function have remained consistent over time; however, documented increases in total plant cover have important implications for ecosystem functioning.","container-title":"Arctic Science","DOI":"10.1139/as-2020-0036","ISSN":"2368-7460, 2368-7460","issue":"3","journalAbbreviation":"Arctic Science","language":"en","page":"899-915","source":"DOI.org (Crossref)","title":"Can plant functional traits explain shifts in community composition in a changing Arctic?","volume":"8","author":[{"family":"Betway-May","given":"Katlyn R."},{"family":"Hollister","given":"Robert D."},{"family":"May","given":"Jeremy L."},{"family":"Harris","given":"Jacob A."},{"family":"Gould","given":"William A."},{"family":"Oberbauer","given":"Steven F."}],"issued":{"date-parts":[["2022",9,1]]}}},{"id":10858,"uris":["http://zotero.org/groups/4708236/items/7BKAF2RT"],"itemData":{"id":10858,"type":"article-journal","abstract":"Vegetation composition shifts, and in particular, shrub expansion across the Arctic tundra are some of the most important and widely observed responses of high-latitude ecosystems to rapid climate warming. These changes in vegetation potentially alter ecosystem carbon balances by affecting a complex set of soil–plant–atmosphere interactions. In this review, we synthesize the literature on (a) observed shrub expansion, (b) key climatic and environmental controls and mechanisms that affect shrub expansion, (c) impacts of shrub expansion on ecosystem carbon balance, and (d) research gaps and future directions to improve process representations in land models. A broad range of evidence, including in-situ observations, warming experiments, and remotely sensed vegetation indices have shown increases in growth and abundance of woody plants, particularly tall deciduous shrubs, and advancing shrublines across the circumpolar Arctic. This recent shrub expansion is affected by several interacting factors including climate warming, accelerated nutrient cycling, changing disturbance regimes, and local variation in topography and hydrology. Under warmer conditions, tall deciduous shrubs can be more competitive than other plant functional types in tundra ecosystems because of their taller maximum canopy heights and often dense canopy structure. Competitive abilities of tall deciduous shrubs vs herbaceous plants are also controlled by variation in traits that affect carbon and nutrient investments and retention strategies in leaves, stems, and roots. Overall, shrub expansion may affect tundra carbon balances by enhancing ecosystem carbon uptake and altering ecosystem respiration, and through complex feedback mechanisms that affect snowpack dynamics, permafrost degradation, surface energy balance, and litter inputs. Observed and projected tall deciduous shrub expansion and the subsequent effects on surface energy and carbon balances may alter feedbacks to the climate system. Land models, including those integrated in Earth System Models, need to account for differences in plant traits that control competitive interactions to accurately predict decadal- to centennial-scale tundra vegetation and carbon dynamics.","container-title":"Environmental Research Letters","DOI":"10.1088/1748-9326/abf28b","ISSN":"1748-9326","issue":"5","journalAbbreviation":"Environ. Res. Lett.","language":"en","note":"publisher: IOP Publishing","page":"053001","source":"Institute of Physics","title":"Arctic tundra shrubification: a review of mechanisms and impacts on ecosystem carbon balance","title-short":"Arctic tundra shrubification","volume":"16","author":[{"family":"Mekonnen","given":"Zelalem A."},{"family":"Riley","given":"William J."},{"family":"Berner","given":"Logan T."},{"family":"Bouskill","given":"Nicholas J."},{"family":"Torn","given":"Margaret S."},{"family":"Iwahana","given":"Go"},{"family":"Breen","given":"Amy L."},{"family":"Myers-Smith","given":"Isla H."},{"family":"Criado","given":"Mariana García"},{"family":"Liu","given":"Yanlan"},{"family":"Euskirchen","given":"Eugénie S."},{"family":"Goetz","given":"Scott J."},{"family":"Mack","given":"Michelle C."},{"family":"Grant","given":"Robert F."}],"issued":{"date-parts":[["2021",4]]}}}],"schema":"https://github.com/citation-style-language/schema/raw/master/csl-citation.json"} </w:instrText>
      </w:r>
      <w:r w:rsidR="001E1BAD" w:rsidRPr="00F866D5">
        <w:fldChar w:fldCharType="separate"/>
      </w:r>
      <w:r w:rsidR="505EE8BA" w:rsidRPr="00F866D5">
        <w:rPr>
          <w:noProof/>
        </w:rPr>
        <w:t>(Betway-May et al., 2022; Mekonnen et al., 2021)</w:t>
      </w:r>
      <w:r w:rsidR="001E1BAD" w:rsidRPr="00F866D5">
        <w:fldChar w:fldCharType="end"/>
      </w:r>
      <w:r w:rsidR="59CEEDE5" w:rsidRPr="00F866D5">
        <w:t xml:space="preserve">, and </w:t>
      </w:r>
      <w:r w:rsidR="0057502F" w:rsidRPr="00F866D5">
        <w:t xml:space="preserve">have </w:t>
      </w:r>
      <w:r w:rsidR="59CEEDE5" w:rsidRPr="00F866D5">
        <w:t xml:space="preserve">shown </w:t>
      </w:r>
      <w:r w:rsidR="0B39DBD5" w:rsidRPr="00F866D5">
        <w:t xml:space="preserve">that nitrogen and phosphorus fertilization </w:t>
      </w:r>
      <w:r w:rsidR="699B544A" w:rsidRPr="00F866D5">
        <w:t xml:space="preserve">may </w:t>
      </w:r>
      <w:r w:rsidR="0B39DBD5" w:rsidRPr="00F866D5">
        <w:t>increase GEP more than warming</w:t>
      </w:r>
      <w:r w:rsidR="699B544A" w:rsidRPr="00F866D5">
        <w:t xml:space="preserve"> </w:t>
      </w:r>
      <w:r w:rsidR="001E1BAD" w:rsidRPr="00F866D5">
        <w:fldChar w:fldCharType="begin"/>
      </w:r>
      <w:r w:rsidR="001E1BAD" w:rsidRPr="00F866D5">
        <w:instrText xml:space="preserve"> ADDIN ZOTERO_ITEM CSL_CITATION {"citationID":"N7qdVN3c","properties":{"formattedCitation":"(Oberbauer et al., 2007; Shaver et al., 1998)","plainCitation":"(Oberbauer et al., 2007; Shaver et al., 1998)","noteIndex":0},"citationItems":[{"id":260,"uris":["http://zotero.org/groups/4708236/items/L6WEC52I"],"itemData":{"id":260,"type":"article-journal","abstract":"Climate warming is expected to differentially affect CO2 exchange of the diverse ecosystems in the Arctic. Quantifying responses of CO2 exchange to warming in these ecosystems will require coordinated experimentation using standard temperature manipulations and measurements. Here, we used the International Tundra Experiment (ITEX) standard warming treatment to determine CO2 flux responses to growing-season warming for ecosystems spanning natural temperature and moisture ranges across the Arctic biome. We used the four North American Arctic ITEX sites (Toolik Lake, Atqasuk, and Barrow [USA] and Alexandra Fiord [Canada]) that span 10° of latitude. At each site, we investigated the CO2 responses to warming in both dry and wet or moist ecosystems. Net ecosystem CO2 exchange (NEE), ecosystem respiration (ER), and gross ecosystem photosynthesis (GEP) were assessed using chamber techniques conducted over 24-h periods sampled regularly throughout the summers of two years at all sites. At Toolik Lake, warming increased net CO2 losses in both moist and dry ecosystems. In contrast, at Atqasuk and Barrow, warming increased net CO2 uptake in wet ecosystems but increased losses from dry ecosystems. At Alexandra Fiord, warming improved net carbon uptake in the moist ecosystem in both years, but in the wet and dry ecosystems uptake increased in one year and decreased the other. Warming generally increased ER, with the largest increases in dry ecosystems. In wet ecosystems, high soil moisture limited increases in respiration relative to increases in photosynthesis. Warming generally increased GEP, with the notable exception of the Toolik Lake moist ecosystem, where warming unexpectedly decreased GEP &gt;25%. Overall, the respiration response determined the effect of warming on ecosystem CO2 balance. Our results provide the first multiple-site comparison of arctic tundra CO2 flux responses to standard warming treatments across a large climate gradient. These results indicate that (1) dry tundra may be initially the most responsive ecosystems to climate warming by virtue of strong increases in ER, (2) moist and wet tundra responses are dampened by higher water tables and soil water contents, and (3) both GEP and ER are responsive to climate warming, but the magnitudes and directions are ecosystem-dependent.","container-title":"Ecological Monographs","ISSN":"0012-9615","issue":"2","note":"publisher: Ecological Society of America","page":"221-238","source":"JSTOR","title":"Tundra CO2 Fluxes in Response to Experimental Warming across Latitudinal and Moisture Gradients","volume":"77","author":[{"family":"Oberbauer","given":"Steven F."},{"family":"Tweedie","given":"Craig E."},{"family":"Welker","given":"Jeff M."},{"family":"Fahnestock","given":"Jace T."},{"family":"Henry","given":"Greg H. R."},{"family":"Webber","given":"Patrick J."},{"family":"Hollister","given":"Robert D."},{"family":"Walker","given":"Marilyn D."},{"family":"Kuchy","given":"Andrea"},{"family":"Elmore","given":"Elizabeth"},{"family":"Starr","given":"Gregory"}],"issued":{"date-parts":[["2007"]]}}},{"id":323,"uris":["http://zotero.org/groups/4708236/items/ABI2V65Y"],"itemData":{"id":323,"type":"article-journal","abstract":"The aim of this research was to analyze the effects of increased N or P availability, increased air temperature, and decreased light intensity on wet sedge tundra in northern Alaska. Nutrient availability was increased for 6–9 growing seasons, using N and P fertilizers in factorial experiments at three separate ﬁeld sites. Air temperature was increased for six growing seasons, using plastic greenhouses at two sites, both with and without N ϩ P fertilizer. Light intensity (photosynthetically active photon ﬂux) was reduced by 50% for six growing seasons at the same two sites, using optically neutral shade cloth. Responses of wet sedge tundra to these treatments were documented as changes in vegetation biomass, N mass, and P mass, changes in whole-system CO2 ﬂuxes, and changes in species composition and leaf-level photosynthesis.","container-title":"Ecological Monographs","DOI":"10.1890/0012-9615(1998)068[0075:BACFIW]2.0.CO;2","ISSN":"0012-9615","issue":"1","journalAbbreviation":"Ecological Monographs","language":"en","page":"75-97","source":"DOI.org (Crossref)","title":"Biomass and CO2 flux in wet sedge tundras: responses to nutrients, temperature, and light","title-short":"BIOMASS AND CO &lt;sub&gt;2&lt;/sub&gt; FLUX IN WET SEDGE TUNDRAS","volume":"68","author":[{"family":"Shaver","given":"G. R."},{"family":"Johnson","given":"L. C."},{"family":"Cades","given":"D. H."},{"family":"Murray","given":"G."},{"family":"Laundre","given":"J. A."},{"family":"Rastetter","given":"E. B."},{"family":"Nadelhoffer","given":"K. J."},{"family":"Giblin","given":"A. E."}],"issued":{"date-parts":[["1998",2]]}}}],"schema":"https://github.com/citation-style-language/schema/raw/master/csl-citation.json"} </w:instrText>
      </w:r>
      <w:r w:rsidR="001E1BAD" w:rsidRPr="00F866D5">
        <w:fldChar w:fldCharType="separate"/>
      </w:r>
      <w:r w:rsidR="699B544A" w:rsidRPr="00F866D5">
        <w:rPr>
          <w:noProof/>
        </w:rPr>
        <w:t>(Oberbauer et al., 2007; Shaver et al., 1998)</w:t>
      </w:r>
      <w:r w:rsidR="001E1BAD" w:rsidRPr="00F866D5">
        <w:fldChar w:fldCharType="end"/>
      </w:r>
      <w:r w:rsidR="699B544A" w:rsidRPr="00F866D5">
        <w:t>.</w:t>
      </w:r>
      <w:r w:rsidR="05DD75C8" w:rsidRPr="00F866D5">
        <w:t xml:space="preserve"> </w:t>
      </w:r>
    </w:p>
    <w:p w14:paraId="417131DC" w14:textId="506B1F2E" w:rsidR="00D26CF1" w:rsidRPr="00F866D5" w:rsidRDefault="2DF82F0E" w:rsidP="00406358">
      <w:pPr>
        <w:pStyle w:val="NormalIndented"/>
      </w:pPr>
      <w:r w:rsidRPr="00F866D5">
        <w:t xml:space="preserve">Over </w:t>
      </w:r>
      <w:r w:rsidR="6ACAF5FC" w:rsidRPr="00F866D5">
        <w:t xml:space="preserve">75% </w:t>
      </w:r>
      <w:r w:rsidR="54E72A42" w:rsidRPr="00F866D5">
        <w:t xml:space="preserve">of ER </w:t>
      </w:r>
      <w:r w:rsidR="6ACAF5FC" w:rsidRPr="00F866D5">
        <w:t>occurs below ground</w:t>
      </w:r>
      <w:r w:rsidRPr="00F866D5">
        <w:t xml:space="preserve"> in roots, mycorrhizae, and microbial communities</w:t>
      </w:r>
      <w:r w:rsidR="5947B001" w:rsidRPr="00F866D5">
        <w:t>; ER is driven largely by plant and soil microbial activity</w:t>
      </w:r>
      <w:r w:rsidR="6ACAF5FC" w:rsidRPr="00F866D5">
        <w:t xml:space="preserve"> </w:t>
      </w:r>
      <w:r w:rsidR="00DE2130" w:rsidRPr="00F866D5">
        <w:fldChar w:fldCharType="begin"/>
      </w:r>
      <w:r w:rsidR="00DE2130" w:rsidRPr="00F866D5">
        <w:instrText xml:space="preserve"> ADDIN ZOTERO_ITEM CSL_CITATION {"citationID":"gT6aMBSu","properties":{"formattedCitation":"(Segal, 2013)","plainCitation":"(Segal, 2013)","noteIndex":0},"citationItems":[{"id":11194,"uris":["http://zotero.org/groups/4708236/items/UTR86IVU"],"itemData":{"id":11194,"type":"thesis","abstract":"Ecosystem respiration (ER) is the largest carbon flux out of ecosystems, yet our ability to model this aggregate flux lags behind our ability to model photosynthesis in arctic tundra. Partitioning respiration into its component fluxes is a critical step toward understanding carbon cycle responses to climate change. To partition respiration, I used tissue-scale respiration measurements of mosses, leaves, and roots; ecosystem-level biomass estimates; and an herbicide plant exclusion method. I found that 52% of ER was attributable to microbial respiration and 24% to root respiration near the end of the growing season. Respiration of leaves and roots of Eriophorum vaginatum contributed 6 to 20% of total ER over the course of the season, while mosses contributed between 3 and 8%. My findings contrast with efforts to model ER as an aggregate flux, which typically use only aboveground drivers.","event-place":"United States -- Alaska","genre":"M.S. Thesis","language":"English","license":"Database copyright ProQuest LLC; ProQuest does not claim copyright in the individual underlying works.","note":"ISBN: 9781267933072","number-of-pages":"62","publisher":"University of Alaska Anchorage","publisher-place":"United States -- Alaska","source":"ProQuest","title":"Root and microbial respiration dominate carbon dioxide efflux in an arctic ecosystem","URL":"https://www.proquest.com/docview/1314999512/abstract/3D5428355B6E41D8PQ/1","author":[{"family":"Segal","given":"Aliza D."}],"accessed":{"date-parts":[["2023",3,29]]},"issued":{"date-parts":[["2013",5]]}}}],"schema":"https://github.com/citation-style-language/schema/raw/master/csl-citation.json"} </w:instrText>
      </w:r>
      <w:r w:rsidR="00DE2130" w:rsidRPr="00F866D5">
        <w:fldChar w:fldCharType="separate"/>
      </w:r>
      <w:r w:rsidR="034C8D20" w:rsidRPr="00F866D5">
        <w:rPr>
          <w:noProof/>
        </w:rPr>
        <w:t>(Segal, 2013)</w:t>
      </w:r>
      <w:r w:rsidR="00DE2130" w:rsidRPr="00F866D5">
        <w:fldChar w:fldCharType="end"/>
      </w:r>
      <w:r w:rsidR="2D44D583" w:rsidRPr="00F866D5">
        <w:t>.</w:t>
      </w:r>
      <w:r w:rsidR="1350A256" w:rsidRPr="00F866D5">
        <w:t xml:space="preserve"> </w:t>
      </w:r>
      <w:r w:rsidR="0B2ECADD" w:rsidRPr="00F866D5">
        <w:t xml:space="preserve">Canopy temperature </w:t>
      </w:r>
      <w:r w:rsidR="00DE2130" w:rsidRPr="00F866D5">
        <w:fldChar w:fldCharType="begin"/>
      </w:r>
      <w:r w:rsidR="00DE2130" w:rsidRPr="00F866D5">
        <w:instrText xml:space="preserve"> ADDIN ZOTERO_ITEM CSL_CITATION {"citationID":"hA4s02Y4","properties":{"formattedCitation":"(J\\uc0\\u243{}nsd\\uc0\\u243{}ttir et al., 2022)","plainCitation":"(Jónsdóttir et al., 2022)","noteIndex":0},"citationItems":[{"id":10812,"uris":["http://zotero.org/groups/4708236/items/3XK2LMWV"],"itemData":{"id":10812,"type":"article-journal","abstract":"In the high Arctic, plant community species composition generally responds slowly to climate warming, whereas less is known about the community functional trait responses and consequences for ecosystem functioning. The slow species turnover and large distribution ranges of many Arctic plant species suggest a significant role of intraspecific trait variability in functional responses to climate change. Here we compare taxonomic and functional community compositional responses to a long-term (17-year) warming experiment in Svalbard, Norway, replicated across three major high Arctic habitats shaped by topography and contrasting snow regimes. We observed taxonomic compositional changes in all plant communities over time. Still, responses to experimental warming were minor and most pronounced in the drier habitats with relatively early snowmelt timing and long growing seasons (Cassiope and Dryas heaths). The habitats were clearly separated in functional trait space, defined by 12 size- and leaf economics-related traits, primarily due to interspecific trait variation. Functional traits also responded to experimental warming, most prominently in the Dryas heath and mostly due to intraspecific trait variation. Leaf area and mass increased and leaf δ15N decreased in response to the warming treatment. Intraspecific trait variability ranged between 30% and 71% of the total trait variation, reflecting the functional resilience of those communities, dominated by long-lived plants, due to either phenotypic plasticity or genotypic variation, which most likely underlies the observed resistance of high Arctic vegetation to climate warming. We further explored the consequences of trait variability for ecosystem functioning by measuring peak season CO2 fluxes. Together, environmental, taxonomic, and functional trait variables explained a large proportion of the variation in net ecosystem exchange (NEE), which increased when intraspecific trait variation was accounted for. In contrast, even though ecosystem respiration and gross ecosystem production both increased in response to warming across habitats, they were mainly driven by the direct kinetic impacts of temperature on plant physiology and biochemical processes. Our study shows that long-term experimental warming has a modest but significant effect on plant community functional trait composition and suggests that intraspecific trait variability is a key feature underlying high Arctic ecosystem resistance to climate warming.","container-title":"Ecological Monographs","DOI":"10.1002/ecm.1555","ISSN":"1557-7015","issue":"1","language":"en","note":"_eprint: https://onlinelibrary.wiley.com/doi/pdf/10.1002/ecm.1555","page":"e1555","source":"Wiley Online Library","title":"Intraspecific trait variability is a key feature underlying high Arctic plant community resistance to climate warming","volume":"93","author":[{"family":"Jónsdóttir","given":"Ingibjörg S."},{"family":"Halbritter","given":"Aud H."},{"family":"Christiansen","given":"Casper T."},{"family":"Althuizen","given":"Inge H. J."},{"family":"Haugum","given":"Siri V."},{"family":"Henn","given":"Jonathan J."},{"family":"Björnsdóttir","given":"Katrín"},{"family":"Maitner","given":"Brian Salvin"},{"family":"Malhi","given":"Yadvinder"},{"family":"Michaletz","given":"Sean T."},{"family":"Roos","given":"Ruben E."},{"family":"Klanderud","given":"Kari"},{"family":"Lee","given":"Hanna"},{"family":"Enquist","given":"Brian J."},{"family":"Vandvik","given":"Vigdis"}],"issued":{"date-parts":[["2022"]]}}}],"schema":"https://github.com/citation-style-language/schema/raw/master/csl-citation.json"} </w:instrText>
      </w:r>
      <w:r w:rsidR="00DE2130" w:rsidRPr="00F866D5">
        <w:fldChar w:fldCharType="separate"/>
      </w:r>
      <w:r w:rsidR="0B2ECADD" w:rsidRPr="00F866D5">
        <w:rPr>
          <w:rFonts w:ascii="Calibri" w:cs="Calibri"/>
          <w:lang w:val="en-US"/>
        </w:rPr>
        <w:t>(Jónsdóttir et al., 2022)</w:t>
      </w:r>
      <w:r w:rsidR="00DE2130" w:rsidRPr="00F866D5">
        <w:fldChar w:fldCharType="end"/>
      </w:r>
      <w:r w:rsidR="0B2ECADD" w:rsidRPr="00F866D5">
        <w:t xml:space="preserve"> and soil temperature</w:t>
      </w:r>
      <w:r w:rsidR="763E7784" w:rsidRPr="00F866D5">
        <w:t xml:space="preserve"> </w:t>
      </w:r>
      <w:r w:rsidR="00DE2130" w:rsidRPr="00F866D5">
        <w:fldChar w:fldCharType="begin"/>
      </w:r>
      <w:r w:rsidR="00DE2130" w:rsidRPr="00F866D5">
        <w:instrText xml:space="preserve"> ADDIN ZOTERO_ITEM CSL_CITATION {"citationID":"59F0vlFX","properties":{"formattedCitation":"(H.-J. Kwon et al., 2006)","plainCitation":"(H.-J. Kwon et al., 2006)","noteIndex":0},"citationItems":[{"id":11198,"uris":["http://zotero.org/groups/4708236/items/632VMU38"],"itemData":{"id":11198,"type":"article-journal","abstract":"Temporal and spatial variability in the Arctic introduces considerable uncertainty in the estimation of the current carbon budget and Arctic ecosystem response to climate change. Few representative measurements are available for land-surface parameterization of the Arctic tundra in regional and global climate models. In this study, the eddy covariance technique was used to measure net ecosystem CO2 exchange (NEE) of Alaskan wet sedge tundra and moist tussock tundra ecosystems during the summer (i.e., 1 June to 31 August) from 1999 to 2003 in order to quantify the seasonal and spatial variability in NEE and to determine controlling factors on NEE in these tundra ecosystems. Warmer and drier conditions prevailed for the moist tussock tundra compared with that of the wet sedge tundra. Over the 5-year period, the wet sedge tundra was a sink for carbon of 46.4 to 70.0 gC m−2 season−1, while the moist tussock tundra either lost carbon of up to 60.8 gC m−2 season−1 or was in balance. The contrasting patterns of carbon balance at the two sites demonstrate that ecosystem difference can be more important in determining landscape NEE than intraseasonal and interseasonal variability due to environmental factors with respect to NEE. The wet sedge tundra showed an acclimation (e.g., over days) to temperature, while the moist tussock tundra illustrated a strong temperature dependence. Warming and drying accentuated ecosystem respiration in the moist tussock tundra, causing a net loss of carbon. Better characterization of spatial variability in NEE and associated environmental controls is required to improve current and future estimates of the Arctic terrestrial carbon balance.","container-title":"Journal of Geophysical Research: Biogeosciences","DOI":"10.1029/2005JG000036","ISSN":"2156-2202","issue":"G3","language":"en","note":"_eprint: https://onlinelibrary.wiley.com/doi/pdf/10.1029/2005JG000036","source":"Wiley Online Library","title":"Effects of climate variability on carbon sequestration among adjacent wet sedge tundra and moist tussock tundra ecosystems","URL":"https://onlinelibrary.wiley.com/doi/abs/10.1029/2005JG000036","volume":"111","author":[{"family":"Kwon","given":"Hyo-Jung"},{"family":"Oechel","given":"Walter C."},{"family":"Zulueta","given":"Rommel C."},{"family":"Hastings","given":"Steven J."}],"accessed":{"date-parts":[["2023",3,29]]},"issued":{"date-parts":[["2006"]]}}}],"schema":"https://github.com/citation-style-language/schema/raw/master/csl-citation.json"} </w:instrText>
      </w:r>
      <w:r w:rsidR="00DE2130" w:rsidRPr="00F866D5">
        <w:fldChar w:fldCharType="separate"/>
      </w:r>
      <w:r w:rsidR="4B4396D9" w:rsidRPr="00F866D5">
        <w:rPr>
          <w:noProof/>
        </w:rPr>
        <w:t>(H.-J. Kwon et al., 2006)</w:t>
      </w:r>
      <w:r w:rsidR="00DE2130" w:rsidRPr="00F866D5">
        <w:fldChar w:fldCharType="end"/>
      </w:r>
      <w:r w:rsidR="0B2ECADD" w:rsidRPr="00F866D5">
        <w:t xml:space="preserve"> </w:t>
      </w:r>
      <w:r w:rsidR="00FC01D0" w:rsidRPr="00F866D5">
        <w:t>are thus key drivers of ER</w:t>
      </w:r>
      <w:r w:rsidR="6C7FAA32" w:rsidRPr="00F866D5">
        <w:t>.</w:t>
      </w:r>
      <w:r w:rsidR="2D44D583" w:rsidRPr="00F866D5">
        <w:t xml:space="preserve"> Soil moisture </w:t>
      </w:r>
      <w:r w:rsidR="25FBA01B" w:rsidRPr="00F866D5">
        <w:t>often determines these warming affects</w:t>
      </w:r>
      <w:r w:rsidR="4CEAFC00" w:rsidRPr="00F866D5">
        <w:t>,</w:t>
      </w:r>
      <w:r w:rsidR="2D44D583" w:rsidRPr="00F866D5">
        <w:t xml:space="preserve"> as</w:t>
      </w:r>
      <w:r w:rsidR="2152DCFD" w:rsidRPr="00F866D5">
        <w:t xml:space="preserve"> </w:t>
      </w:r>
      <w:r w:rsidR="25FBA01B" w:rsidRPr="00F866D5">
        <w:t>soil</w:t>
      </w:r>
      <w:r w:rsidR="2152DCFD" w:rsidRPr="00F866D5">
        <w:t xml:space="preserve"> saturation</w:t>
      </w:r>
      <w:r w:rsidR="44DD0695" w:rsidRPr="00F866D5">
        <w:t xml:space="preserve"> </w:t>
      </w:r>
      <w:r w:rsidR="723F84EF" w:rsidRPr="00F866D5">
        <w:t>significantly</w:t>
      </w:r>
      <w:r w:rsidR="23CEA337" w:rsidRPr="00F866D5">
        <w:t xml:space="preserve"> </w:t>
      </w:r>
      <w:r w:rsidR="3F9F0991" w:rsidRPr="00F866D5">
        <w:t xml:space="preserve">affects </w:t>
      </w:r>
      <w:r w:rsidR="23CEA337" w:rsidRPr="00F866D5">
        <w:t xml:space="preserve">soil </w:t>
      </w:r>
      <w:r w:rsidR="723F84EF" w:rsidRPr="00F866D5">
        <w:t>oxygen content and thus aerobic decay</w:t>
      </w:r>
      <w:r w:rsidR="2152DCFD" w:rsidRPr="00F866D5">
        <w:t xml:space="preserve"> </w:t>
      </w:r>
      <w:r w:rsidR="0B116DCE" w:rsidRPr="00F866D5">
        <w:t xml:space="preserve">and </w:t>
      </w:r>
      <w:r w:rsidR="6270B8B4" w:rsidRPr="00F866D5">
        <w:t xml:space="preserve">belowground </w:t>
      </w:r>
      <w:r w:rsidR="305E0B7B" w:rsidRPr="00F866D5">
        <w:t>respiration</w:t>
      </w:r>
      <w:r w:rsidR="723F84EF" w:rsidRPr="00F866D5">
        <w:t xml:space="preserve"> rates </w:t>
      </w:r>
      <w:r w:rsidR="00DE2130" w:rsidRPr="00F866D5">
        <w:fldChar w:fldCharType="begin"/>
      </w:r>
      <w:r w:rsidR="00DE2130" w:rsidRPr="00F866D5">
        <w:instrText xml:space="preserve"> ADDIN ZOTERO_ITEM CSL_CITATION {"citationID":"XEXtWMzB","properties":{"formattedCitation":"(M. J. Kwon et al., 2019; Oberbauer et al., 2007)","plainCitation":"(M. J. Kwon et al., 2019; Oberbauer et al., 2007)","noteIndex":0},"citationItems":[{"id":11196,"uris":["http://zotero.org/groups/4708236/items/M8QMZJ55"],"itemData":{"id":11196,"type":"article-journal","abstract":"Warming temperatures are likely to accelerate permafrost thaw in the Arctic, potentially leading to the release of old carbon previously stored in deep frozen soil layers. Deeper thaw depths in combination with geomorphological changes due to the loss of ice structures in permafrost, may modify soil water distribution, creating wetter or drier soil conditions. Previous studies revealed higher ecosystem respiration rates under drier conditions, and this study investigated the cause of the increased ecosystem respiration rates using radiocarbon signatures of respired CO2 from two drying manipulation experiments: one in moist and the other in wet tundra. We demonstrate that higher contributions of CO2 from shallow soil layers (0–15 cm; modern soil carbon) drive the increased ecosystem respiration rates, while contributions from deeper soil (below 15 cm from surface and down to the permafrost table; old soil carbon) decreased. These changes can be attributed to more aerobic conditions in shallow soil layers, but also the soil temperature increases in shallow layers but decreases in deep layers, due to the altered thermal properties of organic soils. Decreased abundance of aerenchymatous plant species following drainage in wet tundra reduced old carbon release but increased aboveground plant biomass elevated contributions of autotrophic respiration to ecosystem respiration. The results of this study suggest that drier soils following drainage may accelerate decomposition of modern soil carbon in shallow layers but slow down decomposition of old soil carbon in deep layers, which may offset some of the old soil carbon loss from thawing permafrost.","container-title":"Global Change Biology","DOI":"10.1111/gcb.14578","ISSN":"1365-2486","issue":"4","language":"en","note":"_eprint: https://onlinelibrary.wiley.com/doi/pdf/10.1111/gcb.14578","page":"1315-1325","source":"Wiley Online Library","title":"Drainage enhances modern soil carbon contribution but reduces old soil carbon contribution to ecosystem respiration in tundra ecosystems","volume":"25","author":[{"family":"Kwon","given":"Min Jung"},{"family":"Natali","given":"Susan M."},{"family":"Hicks Pries","given":"Caitlin E."},{"family":"Schuur","given":"Edward A. G."},{"family":"Steinhof","given":"Axel"},{"family":"Crummer","given":"K. Grace"},{"family":"Zimov","given":"Nikita"},{"family":"Zimov","given":"Sergey A."},{"family":"Heimann","given":"Martin"},{"family":"Kolle","given":"Olaf"},{"family":"Göckede","given":"Mathias"}],"issued":{"date-parts":[["2019"]]}}},{"id":260,"uris":["http://zotero.org/groups/4708236/items/L6WEC52I"],"itemData":{"id":260,"type":"article-journal","abstract":"Climate warming is expected to differentially affect CO2 exchange of the diverse ecosystems in the Arctic. Quantifying responses of CO2 exchange to warming in these ecosystems will require coordinated experimentation using standard temperature manipulations and measurements. Here, we used the International Tundra Experiment (ITEX) standard warming treatment to determine CO2 flux responses to growing-season warming for ecosystems spanning natural temperature and moisture ranges across the Arctic biome. We used the four North American Arctic ITEX sites (Toolik Lake, Atqasuk, and Barrow [USA] and Alexandra Fiord [Canada]) that span 10° of latitude. At each site, we investigated the CO2 responses to warming in both dry and wet or moist ecosystems. Net ecosystem CO2 exchange (NEE), ecosystem respiration (ER), and gross ecosystem photosynthesis (GEP) were assessed using chamber techniques conducted over 24-h periods sampled regularly throughout the summers of two years at all sites. At Toolik Lake, warming increased net CO2 losses in both moist and dry ecosystems. In contrast, at Atqasuk and Barrow, warming increased net CO2 uptake in wet ecosystems but increased losses from dry ecosystems. At Alexandra Fiord, warming improved net carbon uptake in the moist ecosystem in both years, but in the wet and dry ecosystems uptake increased in one year and decreased the other. Warming generally increased ER, with the largest increases in dry ecosystems. In wet ecosystems, high soil moisture limited increases in respiration relative to increases in photosynthesis. Warming generally increased GEP, with the notable exception of the Toolik Lake moist ecosystem, where warming unexpectedly decreased GEP &gt;25%. Overall, the respiration response determined the effect of warming on ecosystem CO2 balance. Our results provide the first multiple-site comparison of arctic tundra CO2 flux responses to standard warming treatments across a large climate gradient. These results indicate that (1) dry tundra may be initially the most responsive ecosystems to climate warming by virtue of strong increases in ER, (2) moist and wet tundra responses are dampened by higher water tables and soil water contents, and (3) both GEP and ER are responsive to climate warming, but the magnitudes and directions are ecosystem-dependent.","container-title":"Ecological Monographs","ISSN":"0012-9615","issue":"2","note":"publisher: Ecological Society of America","page":"221-238","source":"JSTOR","title":"Tundra CO2 Fluxes in Response to Experimental Warming across Latitudinal and Moisture Gradients","volume":"77","author":[{"family":"Oberbauer","given":"Steven F."},{"family":"Tweedie","given":"Craig E."},{"family":"Welker","given":"Jeff M."},{"family":"Fahnestock","given":"Jace T."},{"family":"Henry","given":"Greg H. R."},{"family":"Webber","given":"Patrick J."},{"family":"Hollister","given":"Robert D."},{"family":"Walker","given":"Marilyn D."},{"family":"Kuchy","given":"Andrea"},{"family":"Elmore","given":"Elizabeth"},{"family":"Starr","given":"Gregory"}],"issued":{"date-parts":[["2007"]]}}}],"schema":"https://github.com/citation-style-language/schema/raw/master/csl-citation.json"} </w:instrText>
      </w:r>
      <w:r w:rsidR="00DE2130" w:rsidRPr="00F866D5">
        <w:fldChar w:fldCharType="separate"/>
      </w:r>
      <w:r w:rsidR="4B4396D9" w:rsidRPr="00F866D5">
        <w:rPr>
          <w:noProof/>
        </w:rPr>
        <w:t>(M. J. Kwon et al., 2019; Oberbauer et al., 2007)</w:t>
      </w:r>
      <w:r w:rsidR="00DE2130" w:rsidRPr="00F866D5">
        <w:fldChar w:fldCharType="end"/>
      </w:r>
      <w:r w:rsidR="443FDCA8" w:rsidRPr="00F866D5">
        <w:t>.</w:t>
      </w:r>
      <w:r w:rsidR="48E1EF3B" w:rsidRPr="00F866D5">
        <w:t xml:space="preserve"> </w:t>
      </w:r>
      <w:r w:rsidR="6C7FAA32" w:rsidRPr="00F866D5">
        <w:t>Lowering the water table can turn the tundra from a sink</w:t>
      </w:r>
      <w:r w:rsidR="3778F7B0" w:rsidRPr="00F866D5">
        <w:t xml:space="preserve"> to </w:t>
      </w:r>
      <w:r w:rsidR="6C7FAA32" w:rsidRPr="00F866D5">
        <w:t xml:space="preserve">a </w:t>
      </w:r>
      <w:r w:rsidR="3778F7B0" w:rsidRPr="00F866D5">
        <w:t>sour</w:t>
      </w:r>
      <w:r w:rsidR="5E1334B5" w:rsidRPr="00F866D5">
        <w:t>ce</w:t>
      </w:r>
      <w:r w:rsidR="78E60EE5" w:rsidRPr="00F866D5">
        <w:t xml:space="preserve"> for CO</w:t>
      </w:r>
      <w:r w:rsidR="78E60EE5" w:rsidRPr="00F866D5">
        <w:rPr>
          <w:vertAlign w:val="subscript"/>
        </w:rPr>
        <w:t>2</w:t>
      </w:r>
      <w:r w:rsidR="5E1334B5" w:rsidRPr="00F866D5">
        <w:t xml:space="preserve"> </w:t>
      </w:r>
      <w:r w:rsidR="00DE2130" w:rsidRPr="00F866D5">
        <w:fldChar w:fldCharType="begin"/>
      </w:r>
      <w:r w:rsidR="00DE2130" w:rsidRPr="00F866D5">
        <w:instrText xml:space="preserve"> ADDIN ZOTERO_ITEM CSL_CITATION {"citationID":"8NjwSWmg","properties":{"formattedCitation":"(Huemmrich et al., 2010)","plainCitation":"(Huemmrich et al., 2010)","noteIndex":0},"citationItems":[{"id":10967,"uris":["http://zotero.org/groups/4708236/items/EL24AAAX"],"itemData":{"id":10967,"type":"article-journal","abstract":"To understand the effects of environmental change on tundra carbon balance, a manipulation experiment was performed in wet sedge tundra near Barrow, Alaska. Three replicates of six environmental treatments were made: control, heating, raising or lowering water table, and heating along with raising or lowering water table. Carbon fluxes were measured using a portable chamber for six days during the 2001 growing season. Spectral reflectance and meteorological measurements were also collected. Empirical models derived from flux measurements were developed for daily gross ecosystem production (GEP) and ecosystem respiration (Re). The amount of photosynthetically active radiation absorbed by the plants was strongly correlated with GEP. This relationship was not affected by treatment or time during the growing season. Re was related to soil temperature with a different relationship for each water level treatment. Re in the lowered water table treatment had a strong response to temperature changes, while the raised water table treatment showed little temperature response. These models calculated daily net ecosystem exchange for all of the treatments over the growing season. Warming increased both the seasonal carbon gain and carbon loss. By the end of summer the lowered water table treatments, both heated and unheated, were net carbon sources while all other treatments were sinks. Warming and/or raising the water table increased the strength of the net sink. Over the timescale of this experiment, water table primarily determined whether the ecosystem was a source or sink, with temperature modifying the strength of the source or sink.","container-title":"Journal of Geophysical Research: Biogeosciences","DOI":"10.1029/2009JG001237","ISSN":"2156-2202","issue":"G4","language":"en","note":"_eprint: https://onlinelibrary.wiley.com/doi/pdf/10.1029/2009JG001237","source":"Wiley Online Library","title":"Tundra carbon balance under varying temperature and moisture regimes","URL":"https://onlinelibrary.wiley.com/doi/abs/10.1029/2009JG001237","volume":"115","author":[{"family":"Huemmrich","given":"K. F."},{"family":"Kinoshita","given":"G."},{"family":"Gamon","given":"J. A."},{"family":"Houston","given":"S."},{"family":"Kwon","given":"H."},{"family":"Oechel","given":"W. C."}],"accessed":{"date-parts":[["2023",3,24]]},"issued":{"date-parts":[["2010"]]}}}],"schema":"https://github.com/citation-style-language/schema/raw/master/csl-citation.json"} </w:instrText>
      </w:r>
      <w:r w:rsidR="00DE2130" w:rsidRPr="00F866D5">
        <w:fldChar w:fldCharType="separate"/>
      </w:r>
      <w:r w:rsidR="5E1334B5" w:rsidRPr="00F866D5">
        <w:rPr>
          <w:noProof/>
        </w:rPr>
        <w:t>(Huemmrich et al., 2010)</w:t>
      </w:r>
      <w:r w:rsidR="00DE2130" w:rsidRPr="00F866D5">
        <w:fldChar w:fldCharType="end"/>
      </w:r>
      <w:r w:rsidR="5E1334B5" w:rsidRPr="00F866D5">
        <w:t xml:space="preserve">, despite </w:t>
      </w:r>
      <w:r w:rsidR="4639874E" w:rsidRPr="00F866D5">
        <w:t xml:space="preserve">also encouraging more vigour in plants </w:t>
      </w:r>
      <w:r w:rsidR="00DE2130" w:rsidRPr="00F866D5">
        <w:fldChar w:fldCharType="begin"/>
      </w:r>
      <w:r w:rsidR="00DE2130" w:rsidRPr="00F866D5">
        <w:instrText xml:space="preserve"> ADDIN ZOTERO_ITEM CSL_CITATION {"citationID":"uGMoYNKR","properties":{"formattedCitation":"(Hudson &amp; Henry, 2009)","plainCitation":"(Hudson &amp; Henry, 2009)","noteIndex":0},"citationItems":[{"id":374,"uris":["http://zotero.org/groups/4708236/items/P89MYJTG"],"itemData":{"id":374,"type":"article-journal","abstract":"The Canadian High Arctic has been warming for several decades. Over this period, tundra plant communities have been influenced by regional climate change, as well as other disturbances. At a site on Ellesmere Island, Nunavut, Canada, we measured biomass and composition changes in a heath community over 13 years using a point-intercept method in permanent plots (1995-2007) and over 27 years using a biomass harvest comparison (1981? 2008). Results from both methods indicate that the community became more productive over time, suggesting that this ecosystem is currently in transition. Bryophyte and evergreen shrub abundances increased, while deciduous shrub, forb, graminoid, and lichen cover did not change. Species diversity also remained unchanged. Because of the greater evergreen shrub cover, canopy height increased. From 1995 to 2007, mean annual temperature and growing season length increased at the site. Maximum thaw depth increased, while soil water content did not change. We attribute the increased productivity of this community to regional warming over the past 30-50 years. This study provides the first plot-based evidence for the recent pan-Arctic increase in tundra productivity detected by satellite-based remote-sensing and repeat-photography studies. These types of ground-level observations are critical tools for detecting and projecting long-term community-level responses to warming. Key words: climate change; International Tundra Experiment; ITEX; primary production; tundra; warming.","container-title":"Ecology","DOI":"10.1890/09-0102.1","ISSN":"0012-9658","issue":"10","journalAbbreviation":"Ecology","language":"en","page":"2657-2663","source":"DOI.org (Crossref)","title":"Increased plant biomass in a High Arctic heath community from 1981 to 2008","volume":"90","author":[{"family":"Hudson","given":"J. M. G."},{"family":"Henry","given":"G. H. R."}],"issued":{"date-parts":[["2009",10]]}}}],"schema":"https://github.com/citation-style-language/schema/raw/master/csl-citation.json"} </w:instrText>
      </w:r>
      <w:r w:rsidR="00DE2130" w:rsidRPr="00F866D5">
        <w:fldChar w:fldCharType="separate"/>
      </w:r>
      <w:r w:rsidR="4639874E" w:rsidRPr="00F866D5">
        <w:rPr>
          <w:noProof/>
        </w:rPr>
        <w:t>(Hudson &amp; Henry, 2009)</w:t>
      </w:r>
      <w:r w:rsidR="00DE2130" w:rsidRPr="00F866D5">
        <w:fldChar w:fldCharType="end"/>
      </w:r>
      <w:r w:rsidR="4639874E" w:rsidRPr="00F866D5">
        <w:t>.</w:t>
      </w:r>
    </w:p>
    <w:p w14:paraId="3EB1862C" w14:textId="25D2D768" w:rsidR="00A517CD" w:rsidRPr="00F866D5" w:rsidRDefault="45664FA2" w:rsidP="00406358">
      <w:pPr>
        <w:pStyle w:val="NormalIndented"/>
      </w:pPr>
      <w:r w:rsidRPr="00F866D5">
        <w:t xml:space="preserve">The factors driving </w:t>
      </w:r>
      <w:r w:rsidR="5B7427C9" w:rsidRPr="00F866D5">
        <w:t>GEP and ER</w:t>
      </w:r>
      <w:r w:rsidRPr="00F866D5">
        <w:t xml:space="preserve"> </w:t>
      </w:r>
      <w:r w:rsidR="46C02A23" w:rsidRPr="00F866D5">
        <w:t xml:space="preserve">are </w:t>
      </w:r>
      <w:r w:rsidR="787748D1" w:rsidRPr="00F866D5">
        <w:t>complex and interactive</w:t>
      </w:r>
      <w:r w:rsidR="5B7427C9" w:rsidRPr="00F866D5">
        <w:t>,</w:t>
      </w:r>
      <w:r w:rsidR="46C02A23" w:rsidRPr="00F866D5">
        <w:t xml:space="preserve"> and as a result </w:t>
      </w:r>
      <w:r w:rsidR="787748D1" w:rsidRPr="00F866D5">
        <w:t>NEE</w:t>
      </w:r>
      <w:r w:rsidR="46C02A23" w:rsidRPr="00F866D5">
        <w:t xml:space="preserve"> </w:t>
      </w:r>
      <w:r w:rsidR="787748D1" w:rsidRPr="00F866D5">
        <w:t xml:space="preserve">is </w:t>
      </w:r>
      <w:r w:rsidR="63BDBCF6" w:rsidRPr="00F866D5">
        <w:t>sensitive to short-term hydrological and climatological shifts</w:t>
      </w:r>
      <w:r w:rsidR="3A489441" w:rsidRPr="00F866D5">
        <w:t xml:space="preserve"> </w:t>
      </w:r>
      <w:r w:rsidR="00847F04" w:rsidRPr="00F866D5">
        <w:fldChar w:fldCharType="begin"/>
      </w:r>
      <w:r w:rsidR="00847F04" w:rsidRPr="00F866D5">
        <w:instrText xml:space="preserve"> ADDIN ZOTERO_ITEM CSL_CITATION {"citationID":"LbE5lS9H","properties":{"formattedCitation":"(Grant et al., 2011)","plainCitation":"(Grant et al., 2011)","noteIndex":0},"citationItems":[{"id":270,"uris":["http://zotero.org/groups/4708236/items/NRFI3WZL"],"itemData":{"id":270,"type":"article-journal","abstract":"Changes in arctic C stocks with climate are thought to be caused by rising net primary productivity (NPP) during longer and warmer growing seasons, offset by rising heterotrophic respiration (Rh) in warmer and deeper soil active layers. In this study, we used the process model ecosys to test hypotheses for these changes with CO2 and energy fluxes measured by eddy covariance over a mesic shrub tundra at Daring Lake, Canada, under varying growing seasons. These tests corroborated substantial rises in NPP, smaller rises in Rh, and, hence, rises in net ecosystem productivity (NEP) from 17 to 45 g C m2 yr1 (net C sink), modeled with higher Ta and longer growing seasons. However, NEP was found to decline briefly during midsummer warming events (Ta &gt; 20°C). A model run under climate change predicted for Daring Lake indicated that rises in NPP would exceed those in Rh during the first 100 years, causing NEP to rise. Rises in NPP were driven by more rapid net N mineralization from more rapid Rh in warming soils. However, greater declines in NEP were modeled during more frequent and intense midsummer warming events as climate change progressed. Consequently, average annual NEP (± interannual variability) rose from 30 (±13) g C m2 yr1 under current climate to 57 (±40) g C m2 yr1 after 90 years but declined to 44 (±51) g C m2 yr1 after 150 years, indicating that gains in tundra NEP under climate change may not be indefinite.","container-title":"Journal of Geophysical Research. Biogeosciences","DOI":"https://doi.org/10.1029/2010JG001555","ISSN":"21698953","issue":"1","language":"English","license":"Copyright 2011 by American Geophysical Union","note":"publisher-place: Washington, United Kingdom\npublisher: Blackwell Publishing Ltd.","source":"ProQuest","title":"Ecological controls on net ecosystem productivity of a mesic arctic tundra under current and future climates","URL":"https://www.proquest.com/docview/861110019/abstract/9450B17258F640BCPQ/1","volume":"116","author":[{"family":"Grant","given":"R. F."},{"family":"Humphreys","given":"E. R."},{"family":"Lafleur","given":"P. M."},{"family":"Dimitrov","given":"D. D."}],"accessed":{"date-parts":[["2022",6,1]]},"issued":{"date-parts":[["2011"]]}}}],"schema":"https://github.com/citation-style-language/schema/raw/master/csl-citation.json"} </w:instrText>
      </w:r>
      <w:r w:rsidR="00847F04" w:rsidRPr="00F866D5">
        <w:fldChar w:fldCharType="separate"/>
      </w:r>
      <w:r w:rsidR="3A489441" w:rsidRPr="00F866D5">
        <w:rPr>
          <w:noProof/>
        </w:rPr>
        <w:t>(Grant et al., 2011)</w:t>
      </w:r>
      <w:r w:rsidR="00847F04" w:rsidRPr="00F866D5">
        <w:fldChar w:fldCharType="end"/>
      </w:r>
      <w:r w:rsidR="00291BBF" w:rsidRPr="00F866D5">
        <w:t>. This is</w:t>
      </w:r>
      <w:r w:rsidR="63BDBCF6" w:rsidRPr="00F866D5">
        <w:t xml:space="preserve"> seen in the variable responses to warming and high interannual variability observed in NEE studies</w:t>
      </w:r>
      <w:r w:rsidR="211A5703" w:rsidRPr="00F866D5">
        <w:t>, even within the</w:t>
      </w:r>
      <w:r w:rsidR="38B02F64" w:rsidRPr="00F866D5">
        <w:t xml:space="preserve"> same site</w:t>
      </w:r>
      <w:r w:rsidR="3A489441" w:rsidRPr="00F866D5">
        <w:t xml:space="preserve"> (Table S1)</w:t>
      </w:r>
      <w:r w:rsidR="63BDBCF6" w:rsidRPr="00F866D5">
        <w:t xml:space="preserve">. </w:t>
      </w:r>
      <w:r w:rsidR="6F378531" w:rsidRPr="00F866D5">
        <w:t>Studies often find NEE to be positive (a sink)</w:t>
      </w:r>
      <w:r w:rsidR="2EC72871" w:rsidRPr="00F866D5">
        <w:t xml:space="preserve"> with variable warming responses between years or sites </w:t>
      </w:r>
      <w:r w:rsidR="00847F04" w:rsidRPr="00F866D5">
        <w:fldChar w:fldCharType="begin"/>
      </w:r>
      <w:r w:rsidR="00847F04" w:rsidRPr="00F866D5">
        <w:instrText xml:space="preserve"> ADDIN ZOTERO_ITEM CSL_CITATION {"citationID":"G786hvQT","properties":{"formattedCitation":"(Hobbie &amp; Chapin, 1998; Shaver et al., 1998; Welker et al., 2004)","plainCitation":"(Hobbie &amp; Chapin, 1998; Shaver et al., 1998; Welker et al., 2004)","noteIndex":0},"citationItems":[{"id":10976,"uris":["http://zotero.org/groups/4708236/items/ZR273ES6"],"itemData":{"id":10976,"type":"article-journal","abstract":"We manipulated air temperature in tussock tundra near Toolik Lake, Alaska, and determined the consequences for total plant biomass, aboveground net primary production (ANPP), ecosystem nitrogen (N) pools and N uptake, and ecosystem CO2 flux.","container-title":"Ecology","ISSN":"00129658","issue":"5","language":"English","license":"Copyright Ecological Society of America Jul 1998","note":"number-of-pages: 19\npublisher-place: Brooklyn, United States\npublisher: Ecological Society of America","page":"1526-1544","source":"ProQuest","title":"The response of tundra plant biomass, aboveground production, nitrogen, and co2 flux to experimental warming","volume":"79","author":[{"family":"Hobbie","given":"Sarah E."},{"family":"Chapin","given":"F. Stuart"}],"issued":{"date-parts":[["1998",7]]}}},{"id":323,"uris":["http://zotero.org/groups/4708236/items/ABI2V65Y"],"itemData":{"id":323,"type":"article-journal","abstract":"The aim of this research was to analyze the effects of increased N or P availability, increased air temperature, and decreased light intensity on wet sedge tundra in northern Alaska. Nutrient availability was increased for 6–9 growing seasons, using N and P fertilizers in factorial experiments at three separate ﬁeld sites. Air temperature was increased for six growing seasons, using plastic greenhouses at two sites, both with and without N ϩ P fertilizer. Light intensity (photosynthetically active photon ﬂux) was reduced by 50% for six growing seasons at the same two sites, using optically neutral shade cloth. Responses of wet sedge tundra to these treatments were documented as changes in vegetation biomass, N mass, and P mass, changes in whole-system CO2 ﬂuxes, and changes in species composition and leaf-level photosynthesis.","container-title":"Ecological Monographs","DOI":"10.1890/0012-9615(1998)068[0075:BACFIW]2.0.CO;2","ISSN":"0012-9615","issue":"1","journalAbbreviation":"Ecological Monographs","language":"en","page":"75-97","source":"DOI.org (Crossref)","title":"Biomass and CO2 flux in wet sedge tundras: responses to nutrients, temperature, and light","title-short":"BIOMASS AND CO &lt;sub&gt;2&lt;/sub&gt; FLUX IN WET SEDGE TUNDRAS","volume":"68","author":[{"family":"Shaver","given":"G. R."},{"family":"Johnson","given":"L. C."},{"family":"Cades","given":"D. H."},{"family":"Murray","given":"G."},{"family":"Laundre","given":"J. A."},{"family":"Rastetter","given":"E. B."},{"family":"Nadelhoffer","given":"K. J."},{"family":"Giblin","given":"A. E."}],"issued":{"date-parts":[["1998",2]]}}},{"id":10803,"uris":["http://zotero.org/groups/4708236/items/SNR86SIJ"],"itemData":{"id":10803,"type":"article-journal","abstract":"Carbon dioxide exchange, soil C and N, leaf mineral nutrition and leaf carbon isotope discrimination (LCID-Δ) were measured in three High Arctic tundra ecosystems over 2 years under ambient and long-term (9 years) warmed (</w:instrText>
      </w:r>
      <w:r w:rsidR="00847F04" w:rsidRPr="00F866D5">
        <w:rPr>
          <w:rFonts w:ascii="Cambria Math" w:hAnsi="Cambria Math" w:cs="Cambria Math"/>
        </w:rPr>
        <w:instrText>∼</w:instrText>
      </w:r>
      <w:r w:rsidR="00847F04" w:rsidRPr="00F866D5">
        <w:instrText xml:space="preserve">2°C) conditions. These ecosystems are located at Alexandra Fiord (79°N) on Ellesmere Island, Nunavut, and span a soil water gradient; dry, mesic, and wet tundra. Growing season CO2 fluxes (i.e., net ecosystem exchange (NEE), gross ecosystem photosynthesis (GEP), and ecosystem respiration (Re)) were measured using an infrared gas analyzer and winter C losses were estimated by chemical absorption. All three tundra ecosystems lost CO2 to the atmosphere during the winter, ranging from 7 to 12 g CO2-C m−2 season−1 being highest in the wet tundra. The period during the growing season when mesic tundra switch from being a CO2 source to a CO2 sink was increased by 2 weeks because of warming and increases in GEP. Warming during the summer stimulated dry tundra GEP more than Re and thus, NEE was consistently greater under warmed as opposed to ambient temperatures. In mesic tundra, warming stimulated GEP with no effect on Re increasing NEE by </w:instrText>
      </w:r>
      <w:r w:rsidR="00847F04" w:rsidRPr="00F866D5">
        <w:rPr>
          <w:rFonts w:ascii="Cambria Math" w:hAnsi="Cambria Math" w:cs="Cambria Math"/>
        </w:rPr>
        <w:instrText>∼</w:instrText>
      </w:r>
      <w:r w:rsidR="00847F04" w:rsidRPr="00F866D5">
        <w:instrText xml:space="preserve">10%, especially in the first half of the summer. During the </w:instrText>
      </w:r>
      <w:r w:rsidR="00847F04" w:rsidRPr="00F866D5">
        <w:rPr>
          <w:rFonts w:ascii="Cambria Math" w:hAnsi="Cambria Math" w:cs="Cambria Math"/>
        </w:rPr>
        <w:instrText>∼</w:instrText>
      </w:r>
      <w:r w:rsidR="00847F04" w:rsidRPr="00F866D5">
        <w:instrText xml:space="preserve">70 days growing season (mid-June–mid-August), the dry and wet tundra ecosystems were net CO2-C sinks (30 and 67 g C m−2 season−1, respectively) and the mesic ecosystem was a net C source (58 g C m−2 season−1) to the atmosphere under ambient temperature conditions, due in part to unusual glacier melt water flooding that occurred in the mesic tundra. Experimental warming during the growing season increased net C uptake by </w:instrText>
      </w:r>
      <w:r w:rsidR="00847F04" w:rsidRPr="00F866D5">
        <w:rPr>
          <w:rFonts w:ascii="Cambria Math" w:hAnsi="Cambria Math" w:cs="Cambria Math"/>
        </w:rPr>
        <w:instrText>∼</w:instrText>
      </w:r>
      <w:r w:rsidR="00847F04" w:rsidRPr="00F866D5">
        <w:instrText xml:space="preserve">12% in dry tundra, but reduced net C uptake by </w:instrText>
      </w:r>
      <w:r w:rsidR="00847F04" w:rsidRPr="00F866D5">
        <w:rPr>
          <w:rFonts w:ascii="Cambria Math" w:hAnsi="Cambria Math" w:cs="Cambria Math"/>
        </w:rPr>
        <w:instrText>∼</w:instrText>
      </w:r>
      <w:r w:rsidR="00847F04" w:rsidRPr="00F866D5">
        <w:instrText xml:space="preserve">20% in wet tundra primarily because of greater rates of Re as opposed to lower rates of GEP. Mesic tundra responded to long-term warming with </w:instrText>
      </w:r>
      <w:r w:rsidR="00847F04" w:rsidRPr="00F866D5">
        <w:rPr>
          <w:rFonts w:ascii="Cambria Math" w:hAnsi="Cambria Math" w:cs="Cambria Math"/>
        </w:rPr>
        <w:instrText>∼</w:instrText>
      </w:r>
      <w:r w:rsidR="00847F04" w:rsidRPr="00F866D5">
        <w:instrText xml:space="preserve">30% increase in GEP with almost no change in Re reducing this tundra type to a slight C source (17 g C m−2 season−1). Warming caused LCID of Dryas integrafolia plants to be higher in dry tundra and lower in Salix arctic plants in mesic and wet tundra. Our findings indicate that: (1) High Arctic ecosystems, which occur in similar mesoclimates, have different net CO2 exchange rates with the atmosphere; (2) long-term warming can increase the net CO2 exchange of High Arctic tundra by stimulating GEP, but it can also reduce net CO2 exchange in some tundra types during the summer by stimulating Re to a greater degree than stimulating GEP; (3) after 9 years of experimental warming, increases in soil carbon and nitrogen are detectable, in part, because of increases in deciduous shrub cover, biomass, and leaf litter inputs; (4) dry tundra increases in GEP, in response to long-term warming, is reflected in D. integrifolia LCID; and (5) the differential carbon exchange responses of dry, mesic, and wet tundra to similar warming magnitudes appear to depend, in part, on the hydrologic (soil water) conditions. Annual net ecosystem CO2-C exchange rates ranged from losses of 64 g C m−2 yr−1 to gains of 55 g C m−2 yr−1. These magnitudes of positive NEE are close to the estimates of NPP for these tundra types in Alexandra Fiord and in other High Arctic locations based on destructive harvests.","container-title":"Global Change Biology","DOI":"10.1111/j.1365-2486.2004.00857.x","ISSN":"1365-2486","issue":"12","language":"en","note":"_eprint: https://onlinelibrary.wiley.com/doi/pdf/10.1111/j.1365-2486.2004.00857.x","page":"1981-1995","source":"Wiley Online Library","title":"CO2 exchange in three Canadian High Arctic ecosystems: response to long-term experimental warming","title-short":"CO2 exchange in three Canadian High Arctic ecosystems","volume":"10","author":[{"family":"Welker","given":"Jeffrey M."},{"family":"Fahnestock","given":"Jace T."},{"family":"Henry","given":"Greg H. R."},{"family":"O'Dea","given":"Kevin W."},{"family":"Chimner","given":"Rodney A."}],"issued":{"date-parts":[["2004"]]}},"label":"page"}],"schema":"https://github.com/citation-style-language/schema/raw/master/csl-citation.json"} </w:instrText>
      </w:r>
      <w:r w:rsidR="00847F04" w:rsidRPr="00F866D5">
        <w:fldChar w:fldCharType="separate"/>
      </w:r>
      <w:r w:rsidR="1F25AB89" w:rsidRPr="00F866D5">
        <w:rPr>
          <w:noProof/>
        </w:rPr>
        <w:t>(Hobbie &amp; Chapin, 1998; Shaver et al., 1998; Welker et al., 2004)</w:t>
      </w:r>
      <w:r w:rsidR="00847F04" w:rsidRPr="00F866D5">
        <w:fldChar w:fldCharType="end"/>
      </w:r>
      <w:r w:rsidR="6C50231C" w:rsidRPr="00F866D5">
        <w:t xml:space="preserve">, or </w:t>
      </w:r>
      <w:r w:rsidR="064FAF9D" w:rsidRPr="00F866D5">
        <w:t xml:space="preserve">variable in direction and warming response </w:t>
      </w:r>
      <w:r w:rsidR="00847F04" w:rsidRPr="00F866D5">
        <w:fldChar w:fldCharType="begin"/>
      </w:r>
      <w:r w:rsidR="00847F04" w:rsidRPr="00F866D5">
        <w:instrText xml:space="preserve"> ADDIN ZOTERO_ITEM CSL_CITATION {"citationID":"IK4kLGGy","properties":{"formattedCitation":"(Oberbauer et al., 2007)","plainCitation":"(Oberbauer et al., 2007)","noteIndex":0},"citationItems":[{"id":260,"uris":["http://zotero.org/groups/4708236/items/L6WEC52I"],"itemData":{"id":260,"type":"article-journal","abstract":"Climate warming is expected to differentially affect CO2 exchange of the diverse ecosystems in the Arctic. Quantifying responses of CO2 exchange to warming in these ecosystems will require coordinated experimentation using standard temperature manipulations and measurements. Here, we used the International Tundra Experiment (ITEX) standard warming treatment to determine CO2 flux responses to growing-season warming for ecosystems spanning natural temperature and moisture ranges across the Arctic biome. We used the four North American Arctic ITEX sites (Toolik Lake, Atqasuk, and Barrow [USA] and Alexandra Fiord [Canada]) that span 10° of latitude. At each site, we investigated the CO2 responses to warming in both dry and wet or moist ecosystems. Net ecosystem CO2 exchange (NEE), ecosystem respiration (ER), and gross ecosystem photosynthesis (GEP) were assessed using chamber techniques conducted over 24-h periods sampled regularly throughout the summers of two years at all sites. At Toolik Lake, warming increased net CO2 losses in both moist and dry ecosystems. In contrast, at Atqasuk and Barrow, warming increased net CO2 uptake in wet ecosystems but increased losses from dry ecosystems. At Alexandra Fiord, warming improved net carbon uptake in the moist ecosystem in both years, but in the wet and dry ecosystems uptake increased in one year and decreased the other. Warming generally increased ER, with the largest increases in dry ecosystems. In wet ecosystems, high soil moisture limited increases in respiration relative to increases in photosynthesis. Warming generally increased GEP, with the notable exception of the Toolik Lake moist ecosystem, where warming unexpectedly decreased GEP &gt;25%. Overall, the respiration response determined the effect of warming on ecosystem CO2 balance. Our results provide the first multiple-site comparison of arctic tundra CO2 flux responses to standard warming treatments across a large climate gradient. These results indicate that (1) dry tundra may be initially the most responsive ecosystems to climate warming by virtue of strong increases in ER, (2) moist and wet tundra responses are dampened by higher water tables and soil water contents, and (3) both GEP and ER are responsive to climate warming, but the magnitudes and directions are ecosystem-dependent.","container-title":"Ecological Monographs","ISSN":"0012-9615","issue":"2","note":"publisher: Ecological Society of America","page":"221-238","source":"JSTOR","title":"Tundra CO2 Fluxes in Response to Experimental Warming across Latitudinal and Moisture Gradients","volume":"77","author":[{"family":"Oberbauer","given":"Steven F."},{"family":"Tweedie","given":"Craig E."},{"family":"Welker","given":"Jeff M."},{"family":"Fahnestock","given":"Jace T."},{"family":"Henry","given":"Greg H. R."},{"family":"Webber","given":"Patrick J."},{"family":"Hollister","given":"Robert D."},{"family":"Walker","given":"Marilyn D."},{"family":"Kuchy","given":"Andrea"},{"family":"Elmore","given":"Elizabeth"},{"family":"Starr","given":"Gregory"}],"issued":{"date-parts":[["2007"]]}}}],"schema":"https://github.com/citation-style-language/schema/raw/master/csl-citation.json"} </w:instrText>
      </w:r>
      <w:r w:rsidR="00847F04" w:rsidRPr="00F866D5">
        <w:fldChar w:fldCharType="separate"/>
      </w:r>
      <w:r w:rsidR="064FAF9D" w:rsidRPr="00F866D5">
        <w:rPr>
          <w:noProof/>
        </w:rPr>
        <w:t>(Oberbauer et al., 2007)</w:t>
      </w:r>
      <w:r w:rsidR="00847F04" w:rsidRPr="00F866D5">
        <w:fldChar w:fldCharType="end"/>
      </w:r>
      <w:r w:rsidR="064FAF9D" w:rsidRPr="00F866D5">
        <w:t xml:space="preserve">. </w:t>
      </w:r>
      <w:r w:rsidR="256690BE" w:rsidRPr="00F866D5">
        <w:t xml:space="preserve"> Some studies have found a negative feedback loop (positive and increasing NEE;</w:t>
      </w:r>
      <w:r w:rsidR="6C50231C" w:rsidRPr="00F866D5">
        <w:t xml:space="preserve"> </w:t>
      </w:r>
      <w:r w:rsidR="00847F04" w:rsidRPr="00F866D5">
        <w:fldChar w:fldCharType="begin"/>
      </w:r>
      <w:r w:rsidR="00847F04" w:rsidRPr="00F866D5">
        <w:instrText xml:space="preserve"> ADDIN ZOTERO_ITEM CSL_CITATION {"citationID":"HH3afxy3","properties":{"formattedCitation":"(Boelman et al., 2003; Edwards, 2012; Huemmrich et al., 2010)","plainCitation":"(Boelman et al., 2003; Edwards, 2012; Huemmrich et al., 2010)","dontUpdate":true,"noteIndex":0},"citationItems":[{"id":10818,"uris":["http://zotero.org/groups/4708236/items/GT7XMWMT"],"itemData":{"id":10818,"type":"article-journal","abstract":"This study explores the relationship between the normalized difference vegetation index (NDVI), aboveground plant biomass, and ecosystem C fluxes including gross ecosystem production (GEP), ecosystem respiration (ER) and net ecosystem production. We measured NDVI across long-term experimental treatments in wet sedge tundra at the Toolik Lake LTER site, in northern Alaska. Over 13 years, N and P were applied in factorial experiments (N, P and N + P), air temperature was increased using greenhouses with and without N + P fertilizer, and light intensity (photosynthetically active photon flux density) was reduced by 50% using shade cloth. Within each treatment plot, NDVI, aboveground biomass and whole-system CO2 flux measurements were made at the same sampling points during the peak-growing season of 2001. We found that across all treatments, NDVI is correlated with aboveground biomass (r2=0.84), GEP (r2=0.75) and ER (r2=0.71), providing a basis for linking remotely sensed NDVI to aboveground biomass and ecosystem carbon flux.","container-title":"Oecologia","DOI":"10.1007/s00442-003-1198-3","ISSN":"1432-1939","issue":"3","journalAbbreviation":"Oecologia","language":"en","page":"414-421","source":"Springer Link","title":"Response of NDVI, biomass, and ecosystem gas exchange to long-term warming and fertilization in wet sedge tundra","volume":"135","author":[{"family":"Boelman","given":"Natalie T."},{"family":"Stieglitz","given":"Marc"},{"family":"Rueth","given":"Heather M."},{"family":"Sommerkorn","given":"Martin"},{"family":"Griffin","given":"Kevin L."},{"family":"Shaver","given":"Gaius R."},{"family":"Gamon","given":"John A."}],"issued":{"date-parts":[["2003",5,1]]}}},{"id":10810,"uris":["http://zotero.org/groups/4708236/items/WWFLREVX"],"itemData":{"id":10810,"type":"thesis","abstract":"Arctic regions are experiencing faster rates of atmospheric warming than any other biome. Increasing temperatures will affect the biomass, phenology, and composition of Arctic vegetation, which in turn will alter ecosystem functions such as greenhouse gas flux and nutrient cyclin","genre":"M.S. Thesis","language":"eng","note":"DOI: 10.14288/1.0072736","publisher":"University of British Columbia","source":"open.library.ubc.ca","title":"Effects of long-term experimental warming on three High Arctic plant communities","URL":"https://open.library.ubc.ca/soa/cIRcle/collections/ubctheses/24/items/1.0072736","author":[{"family":"Edwards","given":"Marc"}],"accessed":{"date-parts":[["2023",3,13]]},"issued":{"date-parts":[["2012"]]}}},{"id":10967,"uris":["http://zotero.org/groups/4708236/items/EL24AAAX"],"itemData":{"id":10967,"type":"article-journal","abstract":"To understand the effects of environmental change on tundra carbon balance, a manipulation experiment was performed in wet sedge tundra near Barrow, Alaska. Three replicates of six environmental treatments were made: control, heating, raising or lowering water table, and heating along with raising or lowering water table. Carbon fluxes were measured using a portable chamber for six days during the 2001 growing season. Spectral reflectance and meteorological measurements were also collected. Empirical models derived from flux measurements were developed for daily gross ecosystem production (GEP) and ecosystem respiration (Re). The amount of photosynthetically active radiation absorbed by the plants was strongly correlated with GEP. This relationship was not affected by treatment or time during the growing season. Re was related to soil temperature with a different relationship for each water level treatment. Re in the lowered water table treatment had a strong response to temperature changes, while the raised water table treatment showed little temperature response. These models calculated daily net ecosystem exchange for all of the treatments over the growing season. Warming increased both the seasonal carbon gain and carbon loss. By the end of summer the lowered water table treatments, both heated and unheated, were net carbon sources while all other treatments were sinks. Warming and/or raising the water table increased the strength of the net sink. Over the timescale of this experiment, water table primarily determined whether the ecosystem was a source or sink, with temperature modifying the strength of the source or sink.","container-title":"Journal of Geophysical Research: Biogeosciences","DOI":"10.1029/2009JG001237","ISSN":"2156-2202","issue":"G4","language":"en","note":"_eprint: https://onlinelibrary.wiley.com/doi/pdf/10.1029/2009JG001237","source":"Wiley Online Library","title":"Tundra carbon balance under varying temperature and moisture regimes","URL":"https://onlinelibrary.wiley.com/doi/abs/10.1029/2009JG001237","volume":"115","author":[{"family":"Huemmrich","given":"K. F."},{"family":"Kinoshita","given":"G."},{"family":"Gamon","given":"J. A."},{"family":"Houston","given":"S."},{"family":"Kwon","given":"H."},{"family":"Oechel","given":"W. C."}],"accessed":{"date-parts":[["2023",3,24]]},"issued":{"date-parts":[["2010"]]}}}],"schema":"https://github.com/citation-style-language/schema/raw/master/csl-citation.json"} </w:instrText>
      </w:r>
      <w:r w:rsidR="00847F04" w:rsidRPr="00F866D5">
        <w:fldChar w:fldCharType="separate"/>
      </w:r>
      <w:r w:rsidR="25B9F7AA" w:rsidRPr="00F866D5">
        <w:rPr>
          <w:noProof/>
        </w:rPr>
        <w:t>Boelman et al., 2003; Edwards, 2012; Huemmrich et al., 2010)</w:t>
      </w:r>
      <w:r w:rsidR="00847F04" w:rsidRPr="00F866D5">
        <w:fldChar w:fldCharType="end"/>
      </w:r>
      <w:r w:rsidR="256690BE" w:rsidRPr="00F866D5">
        <w:t xml:space="preserve">, </w:t>
      </w:r>
      <w:r w:rsidR="7562644B" w:rsidRPr="00F866D5">
        <w:t xml:space="preserve">while others have found </w:t>
      </w:r>
      <w:r w:rsidR="0783B573" w:rsidRPr="00F866D5">
        <w:t xml:space="preserve">NEE </w:t>
      </w:r>
      <w:r w:rsidR="25A1B079" w:rsidRPr="00F866D5">
        <w:t xml:space="preserve">to be negative </w:t>
      </w:r>
      <w:r w:rsidR="5C2B5896" w:rsidRPr="00F866D5">
        <w:t>and ecosystems become a</w:t>
      </w:r>
      <w:r w:rsidR="0783B573" w:rsidRPr="00F866D5">
        <w:t xml:space="preserve"> source </w:t>
      </w:r>
      <w:r w:rsidR="37B079E6" w:rsidRPr="00F866D5">
        <w:t>of CO</w:t>
      </w:r>
      <w:r w:rsidR="37B079E6" w:rsidRPr="00F866D5">
        <w:rPr>
          <w:vertAlign w:val="subscript"/>
        </w:rPr>
        <w:t>2</w:t>
      </w:r>
      <w:r w:rsidR="37B079E6" w:rsidRPr="00F866D5">
        <w:t xml:space="preserve"> </w:t>
      </w:r>
      <w:r w:rsidR="0783B573" w:rsidRPr="00F866D5">
        <w:t xml:space="preserve">with variable to decreasing warming responses </w:t>
      </w:r>
      <w:r w:rsidR="00847F04" w:rsidRPr="00F866D5">
        <w:fldChar w:fldCharType="begin"/>
      </w:r>
      <w:r w:rsidR="00847F04" w:rsidRPr="00F866D5">
        <w:instrText xml:space="preserve"> ADDIN ZOTERO_ITEM CSL_CITATION {"citationID":"HjxClvRO","properties":{"formattedCitation":"(J\\uc0\\u243{}nsd\\uc0\\u243{}ttir et al., 2022)","plainCitation":"(Jónsdóttir et al., 2022)","noteIndex":0},"citationItems":[{"id":10812,"uris":["http://zotero.org/groups/4708236/items/3XK2LMWV"],"itemData":{"id":10812,"type":"article-journal","abstract":"In the high Arctic, plant community species composition generally responds slowly to climate warming, whereas less is known about the community functional trait responses and consequences for ecosystem functioning. The slow species turnover and large distribution ranges of many Arctic plant species suggest a significant role of intraspecific trait variability in functional responses to climate change. Here we compare taxonomic and functional community compositional responses to a long-term (17-year) warming experiment in Svalbard, Norway, replicated across three major high Arctic habitats shaped by topography and contrasting snow regimes. We observed taxonomic compositional changes in all plant communities over time. Still, responses to experimental warming were minor and most pronounced in the drier habitats with relatively early snowmelt timing and long growing seasons (Cassiope and Dryas heaths). The habitats were clearly separated in functional trait space, defined by 12 size- and leaf economics-related traits, primarily due to interspecific trait variation. Functional traits also responded to experimental warming, most prominently in the Dryas heath and mostly due to intraspecific trait variation. Leaf area and mass increased and leaf δ15N decreased in response to the warming treatment. Intraspecific trait variability ranged between 30% and 71% of the total trait variation, reflecting the functional resilience of those communities, dominated by long-lived plants, due to either phenotypic plasticity or genotypic variation, which most likely underlies the observed resistance of high Arctic vegetation to climate warming. We further explored the consequences of trait variability for ecosystem functioning by measuring peak season CO2 fluxes. Together, environmental, taxonomic, and functional trait variables explained a large proportion of the variation in net ecosystem exchange (NEE), which increased when intraspecific trait variation was accounted for. In contrast, even though ecosystem respiration and gross ecosystem production both increased in response to warming across habitats, they were mainly driven by the direct kinetic impacts of temperature on plant physiology and biochemical processes. Our study shows that long-term experimental warming has a modest but significant effect on plant community functional trait composition and suggests that intraspecific trait variability is a key feature underlying high Arctic ecosystem resistance to climate warming.","container-title":"Ecological Monographs","DOI":"10.1002/ecm.1555","ISSN":"1557-7015","issue":"1","language":"en","note":"_eprint: https://onlinelibrary.wiley.com/doi/pdf/10.1002/ecm.1555","page":"e1555","source":"Wiley Online Library","title":"Intraspecific trait variability is a key feature underlying high Arctic plant community resistance to climate warming","volume":"93","author":[{"family":"Jónsdóttir","given":"Ingibjörg S."},{"family":"Halbritter","given":"Aud H."},{"family":"Christiansen","given":"Casper T."},{"family":"Althuizen","given":"Inge H. J."},{"family":"Haugum","given":"Siri V."},{"family":"Henn","given":"Jonathan J."},{"family":"Björnsdóttir","given":"Katrín"},{"family":"Maitner","given":"Brian Salvin"},{"family":"Malhi","given":"Yadvinder"},{"family":"Michaletz","given":"Sean T."},{"family":"Roos","given":"Ruben E."},{"family":"Klanderud","given":"Kari"},{"family":"Lee","given":"Hanna"},{"family":"Enquist","given":"Brian J."},{"family":"Vandvik","given":"Vigdis"}],"issued":{"date-parts":[["2022"]]}}}],"schema":"https://github.com/citation-style-language/schema/raw/master/csl-citation.json"} </w:instrText>
      </w:r>
      <w:r w:rsidR="00847F04" w:rsidRPr="00F866D5">
        <w:fldChar w:fldCharType="separate"/>
      </w:r>
      <w:r w:rsidR="0783B573" w:rsidRPr="00F866D5">
        <w:rPr>
          <w:rFonts w:ascii="Calibri" w:cs="Calibri"/>
          <w:lang w:val="en-US"/>
        </w:rPr>
        <w:t>(Jónsdóttir et al., 2022)</w:t>
      </w:r>
      <w:r w:rsidR="00847F04" w:rsidRPr="00F866D5">
        <w:fldChar w:fldCharType="end"/>
      </w:r>
      <w:r w:rsidR="0783B573" w:rsidRPr="00F866D5">
        <w:t>.</w:t>
      </w:r>
      <w:r w:rsidR="5FFA8A51" w:rsidRPr="00F866D5">
        <w:t xml:space="preserve"> </w:t>
      </w:r>
    </w:p>
    <w:p w14:paraId="32CB9EA0" w14:textId="10011997" w:rsidR="00335D06" w:rsidRPr="00F866D5" w:rsidRDefault="7227FC8C" w:rsidP="00406358">
      <w:pPr>
        <w:pStyle w:val="NormalIndented"/>
        <w:rPr>
          <w:rStyle w:val="highlight"/>
        </w:rPr>
      </w:pPr>
      <w:r w:rsidRPr="00F866D5">
        <w:lastRenderedPageBreak/>
        <w:t>Eddy covariance studies</w:t>
      </w:r>
      <w:r w:rsidR="2F4B120F" w:rsidRPr="00F866D5">
        <w:t xml:space="preserve"> evaluating NEE on a larger </w:t>
      </w:r>
      <w:r w:rsidR="30B78FF8" w:rsidRPr="00F866D5">
        <w:t xml:space="preserve">landscape </w:t>
      </w:r>
      <w:r w:rsidR="2F4B120F" w:rsidRPr="00F866D5">
        <w:t>scale</w:t>
      </w:r>
      <w:r w:rsidR="63BDBCF6" w:rsidRPr="00F866D5">
        <w:t xml:space="preserve"> </w:t>
      </w:r>
      <w:r w:rsidR="59CCA6E0" w:rsidRPr="00F866D5">
        <w:t>ha</w:t>
      </w:r>
      <w:r w:rsidR="100A0291" w:rsidRPr="00F866D5">
        <w:t>v</w:t>
      </w:r>
      <w:r w:rsidR="59CCA6E0" w:rsidRPr="00F866D5">
        <w:t>e also found</w:t>
      </w:r>
      <w:r w:rsidR="4CFB7884" w:rsidRPr="00F866D5">
        <w:t xml:space="preserve"> </w:t>
      </w:r>
      <w:r w:rsidR="494B9FA8" w:rsidRPr="00F866D5">
        <w:t xml:space="preserve">that </w:t>
      </w:r>
      <w:r w:rsidR="4ECCFF61" w:rsidRPr="00F866D5">
        <w:t>many</w:t>
      </w:r>
      <w:r w:rsidR="494B9FA8" w:rsidRPr="00F866D5">
        <w:t xml:space="preserve"> High Arctic terrestrial ecosystems are currently net sinks for CO</w:t>
      </w:r>
      <w:r w:rsidR="494B9FA8" w:rsidRPr="00F866D5">
        <w:rPr>
          <w:vertAlign w:val="subscript"/>
        </w:rPr>
        <w:t>2</w:t>
      </w:r>
      <w:r w:rsidR="494B9FA8" w:rsidRPr="00F866D5">
        <w:t xml:space="preserve"> </w:t>
      </w:r>
      <w:r w:rsidR="002C603D" w:rsidRPr="00F866D5">
        <w:fldChar w:fldCharType="begin"/>
      </w:r>
      <w:r w:rsidR="00071D26" w:rsidRPr="00F866D5">
        <w:instrText xml:space="preserve"> ADDIN ZOTERO_ITEM CSL_CITATION {"citationID":"VOs9a17M","properties":{"formattedCitation":"(Grant et al., 2011; Lafleur et al., 2012; McFadden et al., 2003)","plainCitation":"(Grant et al., 2011; Lafleur et al., 2012; McFadden et al., 2003)","noteIndex":0},"citationItems":[{"id":270,"uris":["http://zotero.org/groups/4708236/items/NRFI3WZL"],"itemData":{"id":270,"type":"article-journal","abstract":"Changes in arctic C stocks with climate are thought to be caused by rising net primary productivity (NPP) during longer and warmer growing seasons, offset by rising heterotrophic respiration (Rh) in warmer and deeper soil active layers. In this study, we used the process model ecosys to test hypotheses for these changes with CO2 and energy fluxes measured by eddy covariance over a mesic shrub tundra at Daring Lake, Canada, under varying growing seasons. These tests corroborated substantial rises in NPP, smaller rises in Rh, and, hence, rises in net ecosystem productivity (NEP) from 17 to 45 g C m2 yr1 (net C sink), modeled with higher Ta and longer growing seasons. However, NEP was found to decline briefly during midsummer warming events (Ta &gt; 20°C). A model run under climate change predicted for Daring Lake indicated that rises in NPP would exceed those in Rh during the first 100 years, causing NEP to rise. Rises in NPP were driven by more rapid net N mineralization from more rapid Rh in warming soils. However, greater declines in NEP were modeled during more frequent and intense midsummer warming events as climate change progressed. Consequently, average annual NEP (± interannual variability) rose from 30 (±13) g C m2 yr1 under current climate to 57 (±40) g C m2 yr1 after 90 years but declined to 44 (±51) g C m2 yr1 after 150 years, indicating that gains in tundra NEP under climate change may not be indefinite.","container-title":"Journal of Geophysical Research. Biogeosciences","DOI":"https://doi.org/10.1029/2010JG001555","ISSN":"21698953","issue":"1","language":"English","license":"Copyright 2011 by American Geophysical Union","note":"publisher-place: Washington, United Kingdom\npublisher: Blackwell Publishing Ltd.","source":"ProQuest","title":"Ecological controls on net ecosystem productivity of a mesic arctic tundra under current and future climates","URL":"https://www.proquest.com/docview/861110019/abstract/9450B17258F640BCPQ/1","volume":"116","author":[{"family":"Grant","given":"R. F."},{"family":"Humphreys","given":"E. R."},{"family":"Lafleur","given":"P. M."},{"family":"Dimitrov","given":"D. D."}],"accessed":{"date-parts":[["2022",6,1]]},"issued":{"date-parts":[["2011"]]}}},{"id":11154,"uris":["http://zotero.org/groups/4708236/items/K2L99S22"],"itemData":{"id":11154,"type":"article-journal","abstract":"Water vapor and CO2 exchanges were measured by the eddy covariance method in 24 ecosystems along a transect from the Arctic coast to the latitudinal tree line in northern Alaska during three growing seasons. Variations in net ecosystem exchange across the region were controlled by differences in the net uptake of CO2 due to photosynthesis, rather than by differences in ecosystem respiration. Daytime CO2 uptake was related mainly to site differences in leaf area index, whereas nighttime CO2 efflux was related to leaf area index and soil moisture. Temperature had no effect on regional patterns of ecosystem respiration during the growing season. Regional variations in surface conductance were largely explained by the water content of the moss-soil layer. Water vapor and CO2 fluxes were poorly coupled because water vapor exchange was determined largely by evaporation from mosses, whereas CO2 exchange was controlled by vascular plant activity. This is in contrast to the close correlation between maximum rates of surface conductance and CO2 assimilation that is observed at the global scale. The results also suggest that the relationship between the maximum rates of surface conductance and stomatal conductance in arctic tundra departs markedly from the global pattern, because the moss layer dried more readily than a moist soil. These spatially distributed eddy covariance measurements revealed new functional relationships among water vapor and CO2 exchanges and their environmental controls in arctic tundra; however, there remains a need for winter flux observations and long-term measurements to understand the net effect of these processes on the annual carbon balance of the region.","container-title":"Ecology","ISSN":"0012-9658","issue":"10","note":"publisher: Ecological Society of America","page":"2762-2776","source":"JSTOR","title":"A Regional Study of the Controls on Water Vapor and CO2 Exchange in Arctic Tundra","volume":"84","author":[{"family":"McFadden","given":"Joseph P."},{"family":"Eugster","given":"Werner"},{"family":"Chapin","given":"F. Stuart"}],"issued":{"date-parts":[["2003"]]}}},{"id":74344,"uris":["http://zotero.org/groups/4708236/items/X9LH9DML"],"itemData":{"id":74344,"type":"article-journal","abstract":"Tundra ecosystems store vast amounts of soil organic carbon, which may be sensitive to climatic change. Net ecosystem production, NEP, is the net exchange of carbon dioxide (CO2) between landscapes and the atmosphere, and represents the balance between CO2 uptake by photosynthesis and release by decomposition and autotrophic respiration. Here we examine CO2 exchange across seven sites in the Canadian low and high Arctic during the peak growing season (July) in summer 2008. All sites were net sinks for atmospheric CO2 (NEP ranged from 5 to 67 g C m–2), with low Arctic sites being substantially larger CO2 sinks. The spatial difference in NEP between low and high Arctic sites was determined more by CO2 uptake via gross ecosystem production than by CO2 release via ecosystem respiration. Maximum gross ecosystem production at the low Arctic sites (average 8.6 μmol m–2 s–1) was about 4 times larger than for high Arctic sites (average 2.4 μmol m–2 s–1). NEP decreased with increasing temperature at all low Arctic sites, driven largely by the ecosystem respiration response. No consistent temperature response was found for the high Arctic sites. The results of this study clearly indicate there are large differences in tundra CO2 exchange between high and low Arctic environments and this difference should be a central consideration in studies of Arctic carbon balance and climate change.","container-title":"Environmental Science &amp; Technology","DOI":"10.1021/es300500m","ISSN":"0013-936X","issue":"15","journalAbbreviation":"Environ. Sci. Technol.","note":"publisher: American Chemical Society","page":"7971-7977","source":"ACS Publications","title":"Variation in Peak Growing Season Net Ecosystem Production Across the Canadian Arctic","volume":"46","author":[{"family":"Lafleur","given":"Peter M."},{"family":"Humphreys","given":"Elyn R."},{"family":"St. Louis","given":"Vincent L."},{"family":"Myklebust","given":"May C."},{"family":"Papakyriakou","given":"Tim"},{"family":"Poissant","given":"Laurier"},{"family":"Barker","given":"Joel D."},{"family":"Pilote","given":"Martin"},{"family":"Swystun","given":"Kyle A."}],"issued":{"date-parts":[["2012",8,7]]}}}],"schema":"https://github.com/citation-style-language/schema/raw/master/csl-citation.json"} </w:instrText>
      </w:r>
      <w:r w:rsidR="002C603D" w:rsidRPr="00F866D5">
        <w:fldChar w:fldCharType="separate"/>
      </w:r>
      <w:r w:rsidR="00071D26" w:rsidRPr="00F866D5">
        <w:rPr>
          <w:noProof/>
        </w:rPr>
        <w:t>(Grant et al., 2011; Lafleur et al., 2012; McFadden et al., 2003)</w:t>
      </w:r>
      <w:r w:rsidR="002C603D" w:rsidRPr="00F866D5">
        <w:fldChar w:fldCharType="end"/>
      </w:r>
      <w:r w:rsidR="788E92F0" w:rsidRPr="00F866D5">
        <w:rPr>
          <w:noProof/>
        </w:rPr>
        <w:t>,</w:t>
      </w:r>
      <w:r w:rsidR="78B20CEF" w:rsidRPr="00F866D5">
        <w:t xml:space="preserve"> though </w:t>
      </w:r>
      <w:r w:rsidR="0609EFB9" w:rsidRPr="00F866D5">
        <w:t>CO</w:t>
      </w:r>
      <w:r w:rsidR="0609EFB9" w:rsidRPr="00F866D5">
        <w:rPr>
          <w:vertAlign w:val="subscript"/>
        </w:rPr>
        <w:t>2</w:t>
      </w:r>
      <w:r w:rsidR="0609EFB9" w:rsidRPr="00F866D5">
        <w:t xml:space="preserve"> </w:t>
      </w:r>
      <w:r w:rsidR="3B1067B1" w:rsidRPr="00F866D5">
        <w:t xml:space="preserve">sequestration </w:t>
      </w:r>
      <w:r w:rsidR="0609EFB9" w:rsidRPr="00F866D5">
        <w:t xml:space="preserve">can </w:t>
      </w:r>
      <w:r w:rsidR="3B1067B1" w:rsidRPr="00F866D5">
        <w:t>occur alongside methane release</w:t>
      </w:r>
      <w:r w:rsidR="6DE35D62" w:rsidRPr="00F866D5">
        <w:t xml:space="preserve"> </w:t>
      </w:r>
      <w:r w:rsidR="0609EFB9" w:rsidRPr="00F866D5">
        <w:t xml:space="preserve"> </w:t>
      </w:r>
      <w:r w:rsidR="002C603D" w:rsidRPr="00F866D5">
        <w:fldChar w:fldCharType="begin"/>
      </w:r>
      <w:r w:rsidR="002C603D" w:rsidRPr="00F866D5">
        <w:instrText xml:space="preserve"> ADDIN ZOTERO_ITEM CSL_CITATION {"citationID":"ROtPbWmn","properties":{"formattedCitation":"(Skeeter et al., 2022)","plainCitation":"(Skeeter et al., 2022)","noteIndex":0},"citationItems":[{"id":11089,"uris":["http://zotero.org/groups/4708236/items/G8N6EPFK"],"itemData":{"id":11089,"type":"article-journal","abstract":"DOAJ is a unique and extensive index of diverse open access journals from around the world, driven by a growing community, committed to ensuring quality content is freely available online for everyone.","container-title":"Arctic Science","DOI":"10.1139/as-2021-0034","ISSN":"2368-7460","issue":"2","language":"en","note":"publisher: Canadian Science Publishing","page":"471-497","source":"doaj.org","title":"Controls on carbon dioxide and methane fluxes from a low-center polygonal peatland in the Mackenzie River Delta, Northwest Territories","volume":"8","author":[{"family":"Skeeter","given":"June"},{"family":"Christen","given":"Andreas"},{"family":"Henry","given":"Greg H. R."}],"issued":{"date-parts":[["2022",6,1]]}}}],"schema":"https://github.com/citation-style-language/schema/raw/master/csl-citation.json"} </w:instrText>
      </w:r>
      <w:r w:rsidR="002C603D" w:rsidRPr="00F866D5">
        <w:fldChar w:fldCharType="separate"/>
      </w:r>
      <w:r w:rsidR="4ECCFF61" w:rsidRPr="00F866D5">
        <w:rPr>
          <w:noProof/>
        </w:rPr>
        <w:t>(Skeeter et al., 2022)</w:t>
      </w:r>
      <w:r w:rsidR="002C603D" w:rsidRPr="00F866D5">
        <w:fldChar w:fldCharType="end"/>
      </w:r>
      <w:r w:rsidR="4ECCFF61" w:rsidRPr="00F866D5">
        <w:t>.</w:t>
      </w:r>
      <w:r w:rsidR="6AA375BD" w:rsidRPr="00F866D5">
        <w:t xml:space="preserve"> Outside the growing season, </w:t>
      </w:r>
      <w:r w:rsidR="141A585F" w:rsidRPr="00F866D5">
        <w:t>NEE has a lower, and more negative flux</w:t>
      </w:r>
      <w:r w:rsidR="71BF8EFE" w:rsidRPr="00F866D5">
        <w:t xml:space="preserve"> </w:t>
      </w:r>
      <w:r w:rsidR="002C603D" w:rsidRPr="00F866D5">
        <w:fldChar w:fldCharType="begin"/>
      </w:r>
      <w:r w:rsidR="002C603D" w:rsidRPr="00F866D5">
        <w:instrText xml:space="preserve"> ADDIN ZOTERO_ITEM CSL_CITATION {"citationID":"9gfctnfk","properties":{"formattedCitation":"(Arndal et al., 2009; Hobbie &amp; Chapin, 1998; Welker et al., 2004)","plainCitation":"(Arndal et al., 2009; Hobbie &amp; Chapin, 1998; Welker et al., 2004)","noteIndex":0},"citationItems":[{"id":10865,"uris":["http://zotero.org/groups/4708236/items/ZPAZWDU7"],"itemData":{"id":10865,"type":"article-journal","abstract":"The Arctic is extremely vulnerable to projected climate change, and global warming may result in major community reorganizations. The aim of this study was a thorough investigation of plant biomass production throughout an entire growing season in five different high arctic vegetation types: Cassiope, Dryas, and Salix heath, grassland, and fen. The main focus was on the gross ecosystem production (GEP), and the biotic and abiotic factors which may influence GEP. Photosynthesis, aboveground biomass, and carbon, nitrogen, and chlorophyll content were measured weekly during nine weeks.There were large differences in seasonal growth and production within and among vegetation types. Mosses contributed considerably to the total C and N pool in grassland, fen, and Salix heath. Fen, which had the highest pool of leaf N, leaf chlorophyll, and moss N, was the most productive vegetation type in terms of GEP, despite the lowest total biomass. Across vegetation types, leaf biomass, leaf N, and moss N pool size influenced GEP. Within most vegetation types GEP correlated with leaf N, in correspondence with the notion that N may limit plant production in many high arctic ecosystems. The timing of the peaks in C and N pools in leaves did not coincide with that in the mosses and in woody tissues. This emphasizes the importance of sampling throughout the growing season, when using field data from the Arctic to estimate plant biomasses and modeling C and N fluxes and pool sizes.","container-title":"Arctic, Antarctic, and Alpine Research","DOI":"10.1657/1938-4246-41.2.164","ISSN":"1523-0430, 1938-4246","issue":"2","journalAbbreviation":"aare","note":"publisher: Institute of Arctic and Alpine Research (INSTAAR), University of Colorado","page":"164-173","source":"bioone.org","title":"Seasonal Variation in Gross Ecosystem Production, Plant Biomass, and Carbon and Nitrogen Pools in Five High Arctic Vegetation Types","volume":"41","author":[{"family":"Arndal","given":"M. F."},{"family":"Illeris","given":"L."},{"family":"Michelsen","given":"A."},{"family":"Albert","given":"K."},{"family":"Tamstorf","given":"M."},{"family":"Hansen","given":"B. U."}],"issued":{"date-parts":[["2009",5]]}}},{"id":10976,"uris":["http://zotero.org/groups/4708236/items/ZR273ES6"],"itemData":{"id":10976,"type":"article-journal","abstract":"We manipulated air temperature in tussock tundra near Toolik Lake, Alaska, and determined the consequences for total plant biomass, aboveground net primary production (ANPP), ecosystem nitrogen (N) pools and N uptake, and ecosystem CO2 flux.","container-title":"Ecology","ISSN":"00129658","issue":"5","language":"English","license":"Copyright Ecological Society of America Jul 1998","note":"number-of-pages: 19\npublisher-place: Brooklyn, United States\npublisher: Ecological Society of America","page":"1526-1544","source":"ProQuest","title":"The response of tundra plant biomass, aboveground production, nitrogen, and co2 flux to experimental warming","volume":"79","author":[{"family":"Hobbie","given":"Sarah E."},{"family":"Chapin","given":"F. Stuart"}],"issued":{"date-parts":[["1998",7]]}}},{"id":10803,"uris":["http://zotero.org/groups/4708236/items/SNR86SIJ"],"itemData":{"id":10803,"type":"article-journal","abstract":"Carbon dioxide exchange, soil C and N, leaf mineral nutrition and leaf carbon isotope discrimination (LCID-Δ) were measured in three High Arctic tundra ecosystems over 2 years under ambient and long-term (9 years) warmed (</w:instrText>
      </w:r>
      <w:r w:rsidR="002C603D" w:rsidRPr="00F866D5">
        <w:rPr>
          <w:rFonts w:ascii="Cambria Math" w:hAnsi="Cambria Math" w:cs="Cambria Math"/>
        </w:rPr>
        <w:instrText>∼</w:instrText>
      </w:r>
      <w:r w:rsidR="002C603D" w:rsidRPr="00F866D5">
        <w:instrText xml:space="preserve">2°C) conditions. These ecosystems are located at Alexandra Fiord (79°N) on Ellesmere Island, Nunavut, and span a soil water gradient; dry, mesic, and wet tundra. Growing season CO2 fluxes (i.e., net ecosystem exchange (NEE), gross ecosystem photosynthesis (GEP), and ecosystem respiration (Re)) were measured using an infrared gas analyzer and winter C losses were estimated by chemical absorption. All three tundra ecosystems lost CO2 to the atmosphere during the winter, ranging from 7 to 12 g CO2-C m−2 season−1 being highest in the wet tundra. The period during the growing season when mesic tundra switch from being a CO2 source to a CO2 sink was increased by 2 weeks because of warming and increases in GEP. Warming during the summer stimulated dry tundra GEP more than Re and thus, NEE was consistently greater under warmed as opposed to ambient temperatures. In mesic tundra, warming stimulated GEP with no effect on Re increasing NEE by </w:instrText>
      </w:r>
      <w:r w:rsidR="002C603D" w:rsidRPr="00F866D5">
        <w:rPr>
          <w:rFonts w:ascii="Cambria Math" w:hAnsi="Cambria Math" w:cs="Cambria Math"/>
        </w:rPr>
        <w:instrText>∼</w:instrText>
      </w:r>
      <w:r w:rsidR="002C603D" w:rsidRPr="00F866D5">
        <w:instrText xml:space="preserve">10%, especially in the first half of the summer. During the </w:instrText>
      </w:r>
      <w:r w:rsidR="002C603D" w:rsidRPr="00F866D5">
        <w:rPr>
          <w:rFonts w:ascii="Cambria Math" w:hAnsi="Cambria Math" w:cs="Cambria Math"/>
        </w:rPr>
        <w:instrText>∼</w:instrText>
      </w:r>
      <w:r w:rsidR="002C603D" w:rsidRPr="00F866D5">
        <w:instrText xml:space="preserve">70 days growing season (mid-June–mid-August), the dry and wet tundra ecosystems were net CO2-C sinks (30 and 67 g C m−2 season−1, respectively) and the mesic ecosystem was a net C source (58 g C m−2 season−1) to the atmosphere under ambient temperature conditions, due in part to unusual glacier melt water flooding that occurred in the mesic tundra. Experimental warming during the growing season increased net C uptake by </w:instrText>
      </w:r>
      <w:r w:rsidR="002C603D" w:rsidRPr="00F866D5">
        <w:rPr>
          <w:rFonts w:ascii="Cambria Math" w:hAnsi="Cambria Math" w:cs="Cambria Math"/>
        </w:rPr>
        <w:instrText>∼</w:instrText>
      </w:r>
      <w:r w:rsidR="002C603D" w:rsidRPr="00F866D5">
        <w:instrText xml:space="preserve">12% in dry tundra, but reduced net C uptake by </w:instrText>
      </w:r>
      <w:r w:rsidR="002C603D" w:rsidRPr="00F866D5">
        <w:rPr>
          <w:rFonts w:ascii="Cambria Math" w:hAnsi="Cambria Math" w:cs="Cambria Math"/>
        </w:rPr>
        <w:instrText>∼</w:instrText>
      </w:r>
      <w:r w:rsidR="002C603D" w:rsidRPr="00F866D5">
        <w:instrText xml:space="preserve">20% in wet tundra primarily because of greater rates of Re as opposed to lower rates of GEP. Mesic tundra responded to long-term warming with </w:instrText>
      </w:r>
      <w:r w:rsidR="002C603D" w:rsidRPr="00F866D5">
        <w:rPr>
          <w:rFonts w:ascii="Cambria Math" w:hAnsi="Cambria Math" w:cs="Cambria Math"/>
        </w:rPr>
        <w:instrText>∼</w:instrText>
      </w:r>
      <w:r w:rsidR="002C603D" w:rsidRPr="00F866D5">
        <w:instrText xml:space="preserve">30% increase in GEP with almost no change in Re reducing this tundra type to a slight C source (17 g C m−2 season−1). Warming caused LCID of Dryas integrafolia plants to be higher in dry tundra and lower in Salix arctic plants in mesic and wet tundra. Our findings indicate that: (1) High Arctic ecosystems, which occur in similar mesoclimates, have different net CO2 exchange rates with the atmosphere; (2) long-term warming can increase the net CO2 exchange of High Arctic tundra by stimulating GEP, but it can also reduce net CO2 exchange in some tundra types during the summer by stimulating Re to a greater degree than stimulating GEP; (3) after 9 years of experimental warming, increases in soil carbon and nitrogen are detectable, in part, because of increases in deciduous shrub cover, biomass, and leaf litter inputs; (4) dry tundra increases in GEP, in response to long-term warming, is reflected in D. integrifolia LCID; and (5) the differential carbon exchange responses of dry, mesic, and wet tundra to similar warming magnitudes appear to depend, in part, on the hydrologic (soil water) conditions. Annual net ecosystem CO2-C exchange rates ranged from losses of 64 g C m−2 yr−1 to gains of 55 g C m−2 yr−1. These magnitudes of positive NEE are close to the estimates of NPP for these tundra types in Alexandra Fiord and in other High Arctic locations based on destructive harvests.","container-title":"Global Change Biology","DOI":"10.1111/j.1365-2486.2004.00857.x","ISSN":"1365-2486","issue":"12","language":"en","note":"_eprint: https://onlinelibrary.wiley.com/doi/pdf/10.1111/j.1365-2486.2004.00857.x","page":"1981-1995","source":"Wiley Online Library","title":"CO2 exchange in three Canadian High Arctic ecosystems: response to long-term experimental warming","title-short":"CO2 exchange in three Canadian High Arctic ecosystems","volume":"10","author":[{"family":"Welker","given":"Jeffrey M."},{"family":"Fahnestock","given":"Jace T."},{"family":"Henry","given":"Greg H. R."},{"family":"O'Dea","given":"Kevin W."},{"family":"Chimner","given":"Rodney A."}],"issued":{"date-parts":[["2004"]]}}}],"schema":"https://github.com/citation-style-language/schema/raw/master/csl-citation.json"} </w:instrText>
      </w:r>
      <w:r w:rsidR="002C603D" w:rsidRPr="00F866D5">
        <w:fldChar w:fldCharType="separate"/>
      </w:r>
      <w:r w:rsidR="71BF8EFE" w:rsidRPr="00F866D5">
        <w:rPr>
          <w:noProof/>
        </w:rPr>
        <w:t>(Arndal et al., 2009; Hobbie &amp; Chapin, 1998; Welker et al., 2004)</w:t>
      </w:r>
      <w:r w:rsidR="002C603D" w:rsidRPr="00F866D5">
        <w:fldChar w:fldCharType="end"/>
      </w:r>
      <w:r w:rsidR="318A904B" w:rsidRPr="00F866D5">
        <w:t>. W</w:t>
      </w:r>
      <w:r w:rsidR="141A585F" w:rsidRPr="00F866D5">
        <w:t xml:space="preserve">intertime and shoulder-season respiration often </w:t>
      </w:r>
      <w:r w:rsidR="252FED30" w:rsidRPr="00F866D5">
        <w:t>result in net CO</w:t>
      </w:r>
      <w:r w:rsidR="252FED30" w:rsidRPr="00F866D5">
        <w:rPr>
          <w:vertAlign w:val="subscript"/>
        </w:rPr>
        <w:t>2</w:t>
      </w:r>
      <w:r w:rsidR="252FED30" w:rsidRPr="00F866D5">
        <w:t xml:space="preserve"> and CH</w:t>
      </w:r>
      <w:r w:rsidR="252FED30" w:rsidRPr="00F866D5">
        <w:rPr>
          <w:vertAlign w:val="subscript"/>
        </w:rPr>
        <w:t>4</w:t>
      </w:r>
      <w:r w:rsidR="252FED30" w:rsidRPr="00F866D5">
        <w:t xml:space="preserve"> </w:t>
      </w:r>
      <w:r w:rsidR="00071D26" w:rsidRPr="00F866D5">
        <w:t>release</w:t>
      </w:r>
      <w:r w:rsidR="31E70E98" w:rsidRPr="00F866D5">
        <w:t xml:space="preserve"> </w:t>
      </w:r>
      <w:r w:rsidR="002C603D" w:rsidRPr="00F866D5">
        <w:fldChar w:fldCharType="begin"/>
      </w:r>
      <w:r w:rsidR="002C603D" w:rsidRPr="00F866D5">
        <w:instrText xml:space="preserve"> ADDIN ZOTERO_ITEM CSL_CITATION {"citationID":"sjBvoIcF","properties":{"formattedCitation":"(Pirk et al., 2016; Skeeter et al., 2022)","plainCitation":"(Pirk et al., 2016; Skeeter et al., 2022)","noteIndex":0},"citationItems":[{"id":283,"uris":["http://zotero.org/groups/4708236/items/VXEXRPRA"],"itemData":{"id":283,"type":"article-journal","abstract":"Measurements of the land-atmosphere exchange of the greenhouse gases methane (CH4) and carbon dioxide (CO2) in high Arctic tundra ecosystems are particularly difficult in the cold season, resulting in large uncertainty on flux magnitudes and their controlling factors during this long, frozen period. We conducted snowpack measurements of these gases at permafrost-underlain wetland sites in Zackenberg Valley (NE Greenland, 74°N) and Adventdalen Valley (Svalbard, 78°N), both of which also feature automatic closed chamber flux measurements during the snow-free period. At Zackenberg, cold season emissions were 1 to 2 orders of magnitude lower than growing season fluxes. Perennially, CH4 fluxes resembled the same spatial pattern, which was largely attributed to differences in soil wetness controlling substrate accumulation and microbial activity. We found no significant gas sinks or sources inside the snowpack but detected a pulse in the δ13C-CH4 stable isotopic signature of the soil's CH4 source during snowmelt, which suggests the release of a CH4 reservoir that was strongly affected by methanotrophic microorganisms. In the polygonal tundra of Adventdalen, the snowpack featured several ice layers, which suppressed the expected gas emissions to the atmosphere, and conversely lead to snowpack gas accumulations of up to 86 ppm CH4 and 3800 ppm CO2 by late winter. CH4 to CO2 ratios indicated distinctly different source characteristics in the rampart of ice-wedge polygons compared to elsewhere on the measured transect, possibly due to geomorphological soil cracks. Collectively, these findings suggest important ties between growing season and cold season greenhouse gas emissions from high Arctic tundra.","container-title":"Journal of Geophysical Research: Biogeosciences","DOI":"10.1002/2016JG003486","ISSN":"2169-8961","issue":"11","language":"en","note":"_eprint: https://onlinelibrary.wiley.com/doi/pdf/10.1002/2016JG003486","page":"2886-2900","source":"Wiley Online Library","title":"Snowpack fluxes of methane and carbon dioxide from high Arctic tundra","volume":"121","author":[{"family":"Pirk","given":"Norbert"},{"family":"Tamstorf","given":"Mikkel P."},{"family":"Lund","given":"Magnus"},{"family":"Mastepanov","given":"Mikhail"},{"family":"Pedersen","given":"Stine H."},{"family":"Mylius","given":"Maria R."},{"family":"Parmentier","given":"Frans-Jan W."},{"family":"Christiansen","given":"Hanne H."},{"family":"Christensen","given":"Torben R."}],"issued":{"date-parts":[["2016"]]}}},{"id":11089,"uris":["http://zotero.org/groups/4708236/items/G8N6EPFK"],"itemData":{"id":11089,"type":"article-journal","abstract":"DOAJ is a unique and extensive index of diverse open access journals from around the world, driven by a growing community, committed to ensuring quality content is freely available online for everyone.","container-title":"Arctic Science","DOI":"10.1139/as-2021-0034","ISSN":"2368-7460","issue":"2","language":"en","note":"publisher: Canadian Science Publishing","page":"471-497","source":"doaj.org","title":"Controls on carbon dioxide and methane fluxes from a low-center polygonal peatland in the Mackenzie River Delta, Northwest Territories","volume":"8","author":[{"family":"Skeeter","given":"June"},{"family":"Christen","given":"Andreas"},{"family":"Henry","given":"Greg H. R."}],"issued":{"date-parts":[["2022",6,1]]}}}],"schema":"https://github.com/citation-style-language/schema/raw/master/csl-citation.json"} </w:instrText>
      </w:r>
      <w:r w:rsidR="002C603D" w:rsidRPr="00F866D5">
        <w:fldChar w:fldCharType="separate"/>
      </w:r>
      <w:r w:rsidR="260324EA" w:rsidRPr="00F866D5">
        <w:rPr>
          <w:noProof/>
        </w:rPr>
        <w:t>(Pirk et al., 2016; Skeeter et al., 2022)</w:t>
      </w:r>
      <w:r w:rsidR="002C603D" w:rsidRPr="00F866D5">
        <w:fldChar w:fldCharType="end"/>
      </w:r>
      <w:r w:rsidR="7D8D708A" w:rsidRPr="00F866D5">
        <w:t>.</w:t>
      </w:r>
    </w:p>
    <w:p w14:paraId="223E7ABF" w14:textId="1C64AFB4" w:rsidR="000B7BA2" w:rsidRPr="00F866D5" w:rsidRDefault="62DD8246" w:rsidP="00406358">
      <w:pPr>
        <w:pStyle w:val="NormalIndented"/>
      </w:pPr>
      <w:r w:rsidRPr="00F866D5">
        <w:t>Spectral v</w:t>
      </w:r>
      <w:r w:rsidR="5A9CF247" w:rsidRPr="00F866D5">
        <w:t xml:space="preserve">egetation </w:t>
      </w:r>
      <w:r w:rsidR="5B7BC031" w:rsidRPr="00F866D5">
        <w:t>indices</w:t>
      </w:r>
      <w:r w:rsidR="3092623D" w:rsidRPr="00F866D5">
        <w:t xml:space="preserve"> based on remote sensing techniques</w:t>
      </w:r>
      <w:r w:rsidRPr="00F866D5">
        <w:t xml:space="preserve"> are used</w:t>
      </w:r>
      <w:r w:rsidR="1054CE07" w:rsidRPr="00F866D5">
        <w:t xml:space="preserve"> as proxies for </w:t>
      </w:r>
      <w:r w:rsidR="5B7BC031" w:rsidRPr="00F866D5">
        <w:t>functional traits</w:t>
      </w:r>
      <w:r w:rsidR="70132AFC" w:rsidRPr="00F866D5">
        <w:t xml:space="preserve"> such as leaf area and canopy photosynthesis</w:t>
      </w:r>
      <w:r w:rsidR="5B7BC031" w:rsidRPr="00F866D5">
        <w:t xml:space="preserve"> </w:t>
      </w:r>
      <w:r w:rsidR="005C635D" w:rsidRPr="00F866D5">
        <w:fldChar w:fldCharType="begin"/>
      </w:r>
      <w:r w:rsidR="005C635D" w:rsidRPr="00F866D5">
        <w:instrText xml:space="preserve"> ADDIN ZOTERO_ITEM CSL_CITATION {"citationID":"M7qQL3FJ","properties":{"formattedCitation":"(Agger, 2022)","plainCitation":"(Agger, 2022)","noteIndex":0},"citationItems":[{"id":10985,"uris":["http://zotero.org/groups/4708236/items/TH45Z68C"],"itemData":{"id":10985,"type":"thesis","event-place":"Vancouver","genre":"M.S. thesis","language":"en","number-of-pages":"89","publisher":"The University of British Columbia","publisher-place":"Vancouver","source":"Zotero","title":"Greening responses to long-term experimental warming in high arctic tundra communities using plot-level remote sensing","author":[{"family":"Agger","given":"Sofie"}],"issued":{"date-parts":[["2022",7]]}}}],"schema":"https://github.com/citation-style-language/schema/raw/master/csl-citation.json"} </w:instrText>
      </w:r>
      <w:r w:rsidR="005C635D" w:rsidRPr="00F866D5">
        <w:fldChar w:fldCharType="separate"/>
      </w:r>
      <w:r w:rsidR="5B7BC031" w:rsidRPr="00F866D5">
        <w:rPr>
          <w:noProof/>
        </w:rPr>
        <w:t>(Agger, 2022)</w:t>
      </w:r>
      <w:r w:rsidR="005C635D" w:rsidRPr="00F866D5">
        <w:fldChar w:fldCharType="end"/>
      </w:r>
      <w:r w:rsidR="1583CE26" w:rsidRPr="00F866D5">
        <w:t xml:space="preserve">. The </w:t>
      </w:r>
      <w:r w:rsidR="70F9CF64" w:rsidRPr="00F866D5">
        <w:t>g</w:t>
      </w:r>
      <w:r w:rsidR="1583CE26" w:rsidRPr="00F866D5">
        <w:t xml:space="preserve">reenness </w:t>
      </w:r>
      <w:r w:rsidR="70F9CF64" w:rsidRPr="00F866D5">
        <w:t>e</w:t>
      </w:r>
      <w:r w:rsidR="1583CE26" w:rsidRPr="00F866D5">
        <w:t xml:space="preserve">xcess </w:t>
      </w:r>
      <w:r w:rsidR="70F9CF64" w:rsidRPr="00F866D5">
        <w:t>i</w:t>
      </w:r>
      <w:r w:rsidR="1583CE26" w:rsidRPr="00F866D5">
        <w:t>ndex (</w:t>
      </w:r>
      <w:r w:rsidR="02907A26" w:rsidRPr="00F866D5">
        <w:t>GEI</w:t>
      </w:r>
      <w:r w:rsidR="1583CE26" w:rsidRPr="00F866D5">
        <w:t>)</w:t>
      </w:r>
      <w:r w:rsidR="02907A26" w:rsidRPr="00F866D5">
        <w:t xml:space="preserve"> can be accurately measured at the plot and individual scale with digital consumer grade cameras </w:t>
      </w:r>
      <w:r w:rsidR="005C635D" w:rsidRPr="00F866D5">
        <w:fldChar w:fldCharType="begin"/>
      </w:r>
      <w:r w:rsidR="005C635D" w:rsidRPr="00F866D5">
        <w:instrText xml:space="preserve"> ADDIN ZOTERO_ITEM CSL_CITATION {"citationID":"yoMySUbP","properties":{"formattedCitation":"(Nijland et al., 2014)","plainCitation":"(Nijland et al., 2014)","noteIndex":0},"citationItems":[{"id":10990,"uris":["http://zotero.org/groups/4708236/items/NLI548LZ"],"itemData":{"id":10990,"type":"article-journal","abstract":"Consumer-grade digital cameras are recognized as a cost-effective method of monitoring plant health and phenology. The capacity to use these cameras to produce time series information contributes to a better understanding of relationships between environmental conditions, vegetation health, and productivity. In this study we evaluate the use of consumer grade digital cameras modified to capture infrared wavelengths for monitoring vegetation. The use of infrared imagery is very common in satellite remote sensing, while most current near sensing studies are limited to visible wavelengths only. The use of infrared-visible observations is theoretically superior over the use of just visible observation due to the strong contrast between infrared and visible reflection of vegetation, the high correlation of the three visible bands and the possibilities to use spectral indices like the Normalized Difference Vegetation Index. This paper presents two experiments: the first study compares infrared modified and true color cameras to detect seasonal development of understory plants species in a forest; the second is aimed at evaluation of spectrometer and camera data collected during a laboratory plant stress experiment. The main goal of the experiments is to evaluate the utility of infrared modified cameras for the monitoring of plant health and phenology. Results show that infrared converted cameras perform less than standard color cameras in a monitoring setting. Comparison of the infrared camera response to spectrometer data points at limits in dynamic range, and poor band separation as the main weaknesses of converted consumer cameras. Our results support the use of standard color cameras as simple and affordable tools for the monitoring of plant stress and phenology.","container-title":"Agricultural and Forest Meteorology","DOI":"10.1016/j.agrformet.2013.09.007","ISSN":"0168-1923","journalAbbreviation":"Agricultural and Forest Meteorology","language":"en","page":"98-106","source":"ScienceDirect","title":"Monitoring plant condition and phenology using infrared sensitive consumer grade digital cameras","volume":"184","author":[{"family":"Nijland","given":"Wiebe"},{"family":"Jong","given":"Rogier","non-dropping-particle":"de"},{"family":"Jong","given":"Steven M.","non-dropping-particle":"de"},{"family":"Wulder","given":"Michael A."},{"family":"Bater","given":"Chris W."},{"family":"Coops","given":"Nicholas C."}],"issued":{"date-parts":[["2014",1,15]]}}}],"schema":"https://github.com/citation-style-language/schema/raw/master/csl-citation.json"} </w:instrText>
      </w:r>
      <w:r w:rsidR="005C635D" w:rsidRPr="00F866D5">
        <w:fldChar w:fldCharType="separate"/>
      </w:r>
      <w:r w:rsidR="02907A26" w:rsidRPr="00F866D5">
        <w:rPr>
          <w:noProof/>
        </w:rPr>
        <w:t>(Nijland et al., 2014)</w:t>
      </w:r>
      <w:r w:rsidR="005C635D" w:rsidRPr="00F866D5">
        <w:fldChar w:fldCharType="end"/>
      </w:r>
      <w:r w:rsidR="02907A26" w:rsidRPr="00F866D5">
        <w:t xml:space="preserve">, and is able to detect differences in vegetation cover and vigour and chlorophyll content </w:t>
      </w:r>
      <w:r w:rsidR="005C635D" w:rsidRPr="00F866D5">
        <w:fldChar w:fldCharType="begin"/>
      </w:r>
      <w:r w:rsidR="005C635D" w:rsidRPr="00F866D5">
        <w:instrText xml:space="preserve"> ADDIN ZOTERO_ITEM CSL_CITATION {"citationID":"Sjfx26bR","properties":{"formattedCitation":"(Agger, 2022; Beamish et al., 2016)","plainCitation":"(Agger, 2022; Beamish et al., 2016)","noteIndex":0},"citationItems":[{"id":10985,"uris":["http://zotero.org/groups/4708236/items/TH45Z68C"],"itemData":{"id":10985,"type":"thesis","event-place":"Vancouver","genre":"M.S. thesis","language":"en","number-of-pages":"89","publisher":"The University of British Columbia","publisher-place":"Vancouver","source":"Zotero","title":"Greening responses to long-term experimental warming in high arctic tundra communities using plot-level remote sensing","author":[{"family":"Agger","given":"Sofie"}],"issued":{"date-parts":[["2022",7]]}}},{"id":11044,"uris":["http://zotero.org/groups/4708236/items/98ZN34NW"],"itemData":{"id":11044,"type":"article-journal","abstract":"Manual collection of accurate phenology data is time-consuming and expensive. In this study, we investigate whether repeat colour digital photography can be used (1) to identify phenological patterns, (2) to identify differences in vegetation due to experimental warming and site moisture conditions, and (3) as a proxy for biomass. Pixel values (RGB) were extracted from images taken of permanent plots in long-term warming experiments in three tundra communities at a high Arctic site during one growing season. The Greenness Excess Index (GEI) was calculated from image data at the plot scale (1 × 1 m) as well as for two species, Dryas integrifolia and Salix arctica. GEI values were then compared to corresponding field-based phenology observations. GEI and Normalized Difference Vegetation Index (NDVI) values from a paired set of true colour and infrared images were compared with biomass data. The GEI values followed seasonal phenology at the plot and species scale and correlated well with standardized observations. GEI correlated well with biomass and was able to detect quantitative differences between warmed and control plots and the differences between communities due to site-specific moisture conditions. We conclude that true colour images can be used effectively to monitor phenology and biomass in high Arctic tundra. The simplicity and affordability of the photographic method represents an opportunity to expand observations in tundra ecosystems.","container-title":"Arctic Science","DOI":"10.1139/as-2014-0003","ISSN":"2368-7460, 2368-7460","issue":"2","journalAbbreviation":"Arctic Science","language":"en","page":"33-49","source":"DOI.org (Crossref)","title":"Phenology and vegetation change measurements from true colour digital photography in high Arctic tundra","volume":"2","author":[{"family":"Beamish","given":"Alison L."},{"family":"Nijland","given":"Wiebe"},{"family":"Edwards","given":"Marc"},{"family":"Coops","given":"Nicholas C."},{"family":"Henry","given":"Greg H.R."}],"issued":{"date-parts":[["2016",6]]}}}],"schema":"https://github.com/citation-style-language/schema/raw/master/csl-citation.json"} </w:instrText>
      </w:r>
      <w:r w:rsidR="005C635D" w:rsidRPr="00F866D5">
        <w:fldChar w:fldCharType="separate"/>
      </w:r>
      <w:r w:rsidR="02907A26" w:rsidRPr="00F866D5">
        <w:rPr>
          <w:noProof/>
        </w:rPr>
        <w:t>(Agger, 2022; Beamish et al., 2016)</w:t>
      </w:r>
      <w:r w:rsidR="005C635D" w:rsidRPr="00F866D5">
        <w:fldChar w:fldCharType="end"/>
      </w:r>
      <w:r w:rsidR="02907A26" w:rsidRPr="00F866D5">
        <w:t xml:space="preserve">. GEI is </w:t>
      </w:r>
      <w:r w:rsidR="266127FA" w:rsidRPr="00F866D5">
        <w:t>well suited to</w:t>
      </w:r>
      <w:r w:rsidR="63980269" w:rsidRPr="00F866D5">
        <w:t xml:space="preserve"> distinguishing plant tissue from soil</w:t>
      </w:r>
      <w:r w:rsidR="4DCEEA83" w:rsidRPr="00F866D5">
        <w:t>, an advantage over the normalized difference vegetation index (NDVI), the most common spectral vegetation index in use</w:t>
      </w:r>
      <w:r w:rsidR="63980269" w:rsidRPr="00F866D5">
        <w:t xml:space="preserve"> </w:t>
      </w:r>
      <w:r w:rsidR="005C635D" w:rsidRPr="00F866D5">
        <w:fldChar w:fldCharType="begin"/>
      </w:r>
      <w:r w:rsidR="005C635D" w:rsidRPr="00F866D5">
        <w:instrText xml:space="preserve"> ADDIN ZOTERO_ITEM CSL_CITATION {"citationID":"8Mpb3J5q","properties":{"formattedCitation":"(Nijland et al., 2014)","plainCitation":"(Nijland et al., 2014)","noteIndex":0},"citationItems":[{"id":10990,"uris":["http://zotero.org/groups/4708236/items/NLI548LZ"],"itemData":{"id":10990,"type":"article-journal","abstract":"Consumer-grade digital cameras are recognized as a cost-effective method of monitoring plant health and phenology. The capacity to use these cameras to produce time series information contributes to a better understanding of relationships between environmental conditions, vegetation health, and productivity. In this study we evaluate the use of consumer grade digital cameras modified to capture infrared wavelengths for monitoring vegetation. The use of infrared imagery is very common in satellite remote sensing, while most current near sensing studies are limited to visible wavelengths only. The use of infrared-visible observations is theoretically superior over the use of just visible observation due to the strong contrast between infrared and visible reflection of vegetation, the high correlation of the three visible bands and the possibilities to use spectral indices like the Normalized Difference Vegetation Index. This paper presents two experiments: the first study compares infrared modified and true color cameras to detect seasonal development of understory plants species in a forest; the second is aimed at evaluation of spectrometer and camera data collected during a laboratory plant stress experiment. The main goal of the experiments is to evaluate the utility of infrared modified cameras for the monitoring of plant health and phenology. Results show that infrared converted cameras perform less than standard color cameras in a monitoring setting. Comparison of the infrared camera response to spectrometer data points at limits in dynamic range, and poor band separation as the main weaknesses of converted consumer cameras. Our results support the use of standard color cameras as simple and affordable tools for the monitoring of plant stress and phenology.","container-title":"Agricultural and Forest Meteorology","DOI":"10.1016/j.agrformet.2013.09.007","ISSN":"0168-1923","journalAbbreviation":"Agricultural and Forest Meteorology","language":"en","page":"98-106","source":"ScienceDirect","title":"Monitoring plant condition and phenology using infrared sensitive consumer grade digital cameras","volume":"184","author":[{"family":"Nijland","given":"Wiebe"},{"family":"Jong","given":"Rogier","non-dropping-particle":"de"},{"family":"Jong","given":"Steven M.","non-dropping-particle":"de"},{"family":"Wulder","given":"Michael A."},{"family":"Bater","given":"Chris W."},{"family":"Coops","given":"Nicholas C."}],"issued":{"date-parts":[["2014",1,15]]}}}],"schema":"https://github.com/citation-style-language/schema/raw/master/csl-citation.json"} </w:instrText>
      </w:r>
      <w:r w:rsidR="005C635D" w:rsidRPr="00F866D5">
        <w:fldChar w:fldCharType="separate"/>
      </w:r>
      <w:r w:rsidR="63980269" w:rsidRPr="00F866D5">
        <w:rPr>
          <w:noProof/>
        </w:rPr>
        <w:t>(Nijland et al., 2014)</w:t>
      </w:r>
      <w:r w:rsidR="005C635D" w:rsidRPr="00F866D5">
        <w:fldChar w:fldCharType="end"/>
      </w:r>
      <w:r w:rsidR="4DCEEA83" w:rsidRPr="00F866D5">
        <w:t xml:space="preserve">. It </w:t>
      </w:r>
      <w:r w:rsidR="63980269" w:rsidRPr="00F866D5">
        <w:t xml:space="preserve">has been shown to be </w:t>
      </w:r>
      <w:r w:rsidR="02907A26" w:rsidRPr="00F866D5">
        <w:t>an acceptable proxy</w:t>
      </w:r>
      <w:r w:rsidR="5D64351D" w:rsidRPr="00F866D5">
        <w:t xml:space="preserve"> </w:t>
      </w:r>
      <w:r w:rsidR="1506A8A7" w:rsidRPr="00F866D5">
        <w:t xml:space="preserve">for </w:t>
      </w:r>
      <w:r w:rsidR="2048FDFC" w:rsidRPr="00F866D5">
        <w:t>SLA</w:t>
      </w:r>
      <w:r w:rsidR="62BE3444" w:rsidRPr="00F866D5">
        <w:t xml:space="preserve">, </w:t>
      </w:r>
      <w:r w:rsidR="4D9E47BC" w:rsidRPr="00F866D5">
        <w:t>plant cover</w:t>
      </w:r>
      <w:r w:rsidR="013EDAC8" w:rsidRPr="00F866D5">
        <w:t>,</w:t>
      </w:r>
      <w:r w:rsidR="2A974F61" w:rsidRPr="00F866D5">
        <w:t xml:space="preserve"> and</w:t>
      </w:r>
      <w:r w:rsidR="2048FDFC" w:rsidRPr="00F866D5">
        <w:t xml:space="preserve"> </w:t>
      </w:r>
      <w:r w:rsidR="1506A8A7" w:rsidRPr="00F866D5">
        <w:t>chlorophyll content</w:t>
      </w:r>
      <w:r w:rsidR="591F348F" w:rsidRPr="00F866D5">
        <w:t xml:space="preserve"> </w:t>
      </w:r>
      <w:r w:rsidR="005C635D" w:rsidRPr="00F866D5">
        <w:rPr>
          <w:noProof/>
        </w:rPr>
        <w:fldChar w:fldCharType="begin"/>
      </w:r>
      <w:r w:rsidR="005C635D" w:rsidRPr="00F866D5">
        <w:rPr>
          <w:noProof/>
        </w:rPr>
        <w:instrText xml:space="preserve"> ADDIN ZOTERO_ITEM CSL_CITATION {"citationID":"tWO693w6","properties":{"formattedCitation":"(Beamish et al., 2016; Edwards &amp; Henry, 2016)","plainCitation":"(Beamish et al., 2016; Edwards &amp; Henry, 2016)","noteIndex":0},"citationItems":[{"id":11044,"uris":["http://zotero.org/groups/4708236/items/98ZN34NW"],"itemData":{"id":11044,"type":"article-journal","abstract":"Manual collection of accurate phenology data is time-consuming and expensive. In this study, we investigate whether repeat colour digital photography can be used (1) to identify phenological patterns, (2) to identify differences in vegetation due to experimental warming and site moisture conditions, and (3) as a proxy for biomass. Pixel values (RGB) were extracted from images taken of permanent plots in long-term warming experiments in three tundra communities at a high Arctic site during one growing season. The Greenness Excess Index (GEI) was calculated from image data at the plot scale (1 × 1 m) as well as for two species, Dryas integrifolia and Salix arctica. GEI values were then compared to corresponding field-based phenology observations. GEI and Normalized Difference Vegetation Index (NDVI) values from a paired set of true colour and infrared images were compared with biomass data. The GEI values followed seasonal phenology at the plot and species scale and correlated well with standardized observations. GEI correlated well with biomass and was able to detect quantitative differences between warmed and control plots and the differences between communities due to site-specific moisture conditions. We conclude that true colour images can be used effectively to monitor phenology and biomass in high Arctic tundra. The simplicity and affordability of the photographic method represents an opportunity to expand observations in tundra ecosystems.","container-title":"Arctic Science","DOI":"10.1139/as-2014-0003","ISSN":"2368-7460, 2368-7460","issue":"2","journalAbbreviation":"Arctic Science","language":"en","page":"33-49","source":"DOI.org (Crossref)","title":"Phenology and vegetation change measurements from true colour digital photography in high Arctic tundra","volume":"2","author":[{"family":"Beamish","given":"Alison L."},{"family":"Nijland","given":"Wiebe"},{"family":"Edwards","given":"Marc"},{"family":"Coops","given":"Nicholas C."},{"family":"Henry","given":"Greg H.R."}],"issued":{"date-parts":[["2016",6]]}}},{"id":372,"uris":["http://zotero.org/groups/4708236/items/XE4J6APV"],"itemData":{"id":372,"type":"article-journal","abstract":"Methods: We experimentally warmed patches of tundra using the International Tundra Experiment (ITEX) open-top chambers to simulate climate change. We measured differences in community structure after 18 yr of experimental warming in three distinct plant communities: a wet sedge meadow, a mesic evergreen shrub-dominated community and a dry deciduous shrubdominated community. We measured plant cover, height and growth form composition using a point-intercept method and investigated the use of handheld NDVI at the plot scale as a proxy for plant community structure.\nResults: All three plant communities showed unique differences after longterm experimental warming. Both the meadow and evergreen shrub communities had signiﬁcant differences in community composition between control and warmed plots, but none of the communities showed differences in plant cover or height. Deciduous shrubs and bryophytes were more abundant in warmed over control plots at both the evergreen shrub and meadow communities. Warmed plots in the meadow community had fewer graminoids and lower height values. Lichen was consistently less abundant in warmed plots across all communities where it occurred. NDVI values were driven by deciduous shrubs, and graminoids and showed community-speciﬁc correlations with plant cover.\nConclusions: Our results suggest community-level resistance to warming in terms of plant cover and height, but compositional differences support the hypothesis that climate change responses will be community-speciﬁc. Plot-scale studies such as this one can reveal important details that contribute to the understanding and validation of coarser-scale measurements from satellite data.","container-title":"Journal of Vegetation Science","DOI":"10.1111/jvs.12417","ISSN":"11009233","issue":"5","journalAbbreviation":"J Veg Sci","language":"en","page":"904-913","source":"DOI.org (Crossref)","title":"The effects of long-term experimental warming on the structure of three High Arctic plant communities","volume":"27","author":[{"family":"Edwards","given":"Marc"},{"family":"Henry","given":"Gregory H.R."}],"editor":[{"family":"Kühn","given":"Ingolf"}],"issued":{"date-parts":[["2016",9]]}}}],"schema":"https://github.com/citation-style-language/schema/raw/master/csl-citation.json"} </w:instrText>
      </w:r>
      <w:r w:rsidR="005C635D" w:rsidRPr="00F866D5">
        <w:rPr>
          <w:noProof/>
        </w:rPr>
        <w:fldChar w:fldCharType="separate"/>
      </w:r>
      <w:r w:rsidR="3C15D49C" w:rsidRPr="00F866D5">
        <w:rPr>
          <w:noProof/>
        </w:rPr>
        <w:t>(Beamish et al., 2016; Edwards &amp; Henry, 2016)</w:t>
      </w:r>
      <w:r w:rsidR="005C635D" w:rsidRPr="00F866D5">
        <w:rPr>
          <w:noProof/>
        </w:rPr>
        <w:fldChar w:fldCharType="end"/>
      </w:r>
      <w:r w:rsidR="177254CF" w:rsidRPr="00F866D5">
        <w:rPr>
          <w:noProof/>
        </w:rPr>
        <w:t xml:space="preserve">, and </w:t>
      </w:r>
      <w:r w:rsidR="391F4820" w:rsidRPr="00F866D5">
        <w:rPr>
          <w:noProof/>
        </w:rPr>
        <w:t>has thus</w:t>
      </w:r>
      <w:r w:rsidR="177254CF" w:rsidRPr="00F866D5">
        <w:rPr>
          <w:noProof/>
        </w:rPr>
        <w:t xml:space="preserve"> been</w:t>
      </w:r>
      <w:r w:rsidR="391F4820" w:rsidRPr="00F866D5">
        <w:rPr>
          <w:noProof/>
        </w:rPr>
        <w:t xml:space="preserve"> correlated with increases in GEP </w:t>
      </w:r>
      <w:r w:rsidR="005C635D" w:rsidRPr="00F866D5">
        <w:rPr>
          <w:noProof/>
        </w:rPr>
        <w:fldChar w:fldCharType="begin"/>
      </w:r>
      <w:r w:rsidR="005C635D" w:rsidRPr="00F866D5">
        <w:rPr>
          <w:noProof/>
        </w:rPr>
        <w:instrText xml:space="preserve"> ADDIN ZOTERO_ITEM CSL_CITATION {"citationID":"0HvcbxsT","properties":{"formattedCitation":"(Ahrends et al., 2009; Boelman et al., 2003; Street et al., 2007)","plainCitation":"(Ahrends et al., 2009; Boelman et al., 2003; Street et al., 2007)","noteIndex":0},"citationItems":[{"id":11053,"uris":["http://zotero.org/groups/4708236/items/N27Q3ZHH"],"itemData":{"id":11053,"type":"article-journal","abstract":"ABSTRACT:Vegetation phenology is an important indicator of climate change and climate variability and it is strongly connected to biospheric–atmospheric gas exchange. We aimed to evaluate the applicability of phenological information derived from digital imagery for the interpretation of CO₂ exchange measurements. For the years 2005–2007 we analyzed seasonal phenological development of 2 temperate mixed forests using tower-based imagery from standard RGB cameras. Phenological information was jointly analyzed with gross primary productivity (GPP) derived from net ecosystem exchange data. Automated image analysis provided reliable information on vegetation developmental stages of beech and ash trees covering all seasons. A phenological index derived from image color values was strongly correlated with GPP, with a significant mean time lag of several days for ash trees and several weeks for beech trees in early summer (May to mid-July). Leaf emergence dates for the dominant tree species partly explained temporal behaviour of spring GPP but were also masked by local meteorological conditions. We conclude that digital cameras at flux measurement sites not only provide an objective measure of the physiological state of a forest canopy at high temporal and spatial resolutions, but also complement CO₂ and water exchange measurements, improving our knowledge of ecosystem processes.","container-title":"Climate Research","ISSN":"0936-577X","issue":"3","note":"publisher: Inter-Research Science Center","page":"261-274","source":"JSTOR","title":"Tree phenology and carbon dioxide fluxes: use of digital photography for process-based interpretation at the ecosystem scale","title-short":"Tree phenology and carbon dioxide fluxes","volume":"39","author":[{"family":"Ahrends","given":"H. E."},{"family":"Etzold","given":"S."},{"family":"Kutsch","given":"W. L."},{"family":"Stoeckli","given":"R."},{"family":"Bruegger","given":"R."},{"family":"Jeanneret","given":"F."},{"family":"Wanner","given":"H."},{"family":"Buchmann","given":"N."},{"family":"Eugster","given":"W."}],"issued":{"date-parts":[["2009"]]}}},{"id":10818,"uris":["http://zotero.org/groups/4708236/items/GT7XMWMT"],"itemData":{"id":10818,"type":"article-journal","abstract":"This study explores the relationship between the normalized difference vegetation index (NDVI), aboveground plant biomass, and ecosystem C fluxes including gross ecosystem production (GEP), ecosystem respiration (ER) and net ecosystem production. We measured NDVI across long-term experimental treatments in wet sedge tundra at the Toolik Lake LTER site, in northern Alaska. Over 13 years, N and P were applied in factorial experiments (N, P and N + P), air temperature was increased using greenhouses with and without N + P fertilizer, and light intensity (photosynthetically active photon flux density) was reduced by 50% using shade cloth. Within each treatment plot, NDVI, aboveground biomass and whole-system CO2 flux measurements were made at the same sampling points during the peak-growing season of 2001. We found that across all treatments, NDVI is correlated with aboveground biomass (r2=0.84), GEP (r2=0.75) and ER (r2=0.71), providing a basis for linking remotely sensed NDVI to aboveground biomass and ecosystem carbon flux.","container-title":"Oecologia","DOI":"10.1007/s00442-003-1198-3","ISSN":"1432-1939","issue":"3","journalAbbreviation":"Oecologia","language":"en","page":"414-421","source":"Springer Link","title":"Response of NDVI, biomass, and ecosystem gas exchange to long-term warming and fertilization in wet sedge tundra","volume":"135","author":[{"family":"Boelman","given":"Natalie T."},{"family":"Stieglitz","given":"Marc"},{"family":"Rueth","given":"Heather M."},{"family":"Sommerkorn","given":"Martin"},{"family":"Griffin","given":"Kevin L."},{"family":"Shaver","given":"Gaius R."},{"family":"Gamon","given":"John A."}],"issued":{"date-parts":[["2003",5,1]]}}},{"id":10972,"uris":["http://zotero.org/groups/4708236/items/QIGLTVWH"],"itemData":{"id":10972,"type":"article-journal","abstract":"1 The arctic environment is highly heterogeneous in terms of plant distribution and productivity. If we are to make regional scale predictions of carbon exchange it is necessary to find robust relationships that can simplify this variability. One such potential relationship is that of leaf area to photosynthetic CO2 flux at the canopy scale. 2 In this paper we assess the effectiveness of canopy leaf area in explaining variation in gross primary productivity (GPP): (i) across different vegetation types; (ii) at various stages of leaf development; and (iii) under enhanced nutrient availability. To do this we measure net CO2 flux light response curves with a 1 × 1 m chamber, and calculate GPP at a photosynthetic photon flux density (PPFD) of 600 µmol m−2 s−1. 3 At a subarctic site in Sweden, we report 10-fold variation in GPP among natural vegetation types with leaf area index (LAI) values of 0.05–2.31 m2 m−2. At a site of similar latitude in Alaska we document substantially elevated rates of GPP in fertilized vegetation. 4 We can explain 80% of the observed variation in GPP in natural vegetation (including vegetation measured before deciduous leaf bud burst) by leaf area alone, when leaf area is predicted from measurements of normalized difference vegetation index (NDVI). 5 In fertilized vegetation the relative increase in leaf area between control and fertilized treatments exceeds the relative increase in GPP. This suggests that higher leaf area causes increased self-shading, or that lower leaf nitrogen per unit leaf area causes a reduction in the rate of photosynthesis. 6 The results of this study indicate that canopy leaf area is an excellent predictor of GPP in diverse low arctic tundra, across a wide range of plant functional types.","container-title":"Journal of Ecology","DOI":"10.1111/j.1365-2745.2006.01187.x","ISSN":"1365-2745","issue":"1","language":"en","note":"_eprint: https://onlinelibrary.wiley.com/doi/pdf/10.1111/j.1365-2745.2006.01187.x","page":"139-150","source":"Wiley Online Library","title":"What is the relationship between changes in canopy leaf area and changes in photosynthetic CO2 flux in arctic ecosystems?","volume":"95","author":[{"family":"Street","given":"L. E."},{"family":"Shaver","given":"G. R."},{"family":"Williams","given":"M."},{"family":"Van Wijk","given":"M. T."}],"issued":{"date-parts":[["2007"]]}}}],"schema":"https://github.com/citation-style-language/schema/raw/master/csl-citation.json"} </w:instrText>
      </w:r>
      <w:r w:rsidR="005C635D" w:rsidRPr="00F866D5">
        <w:rPr>
          <w:noProof/>
        </w:rPr>
        <w:fldChar w:fldCharType="separate"/>
      </w:r>
      <w:r w:rsidR="326129C2" w:rsidRPr="00F866D5">
        <w:rPr>
          <w:noProof/>
        </w:rPr>
        <w:t>(Ahrends et al., 2009; Boelman et al., 2003; Street et al., 2007)</w:t>
      </w:r>
      <w:r w:rsidR="005C635D" w:rsidRPr="00F866D5">
        <w:rPr>
          <w:noProof/>
        </w:rPr>
        <w:fldChar w:fldCharType="end"/>
      </w:r>
      <w:r w:rsidR="37182093" w:rsidRPr="00F866D5">
        <w:t>.</w:t>
      </w:r>
      <w:r w:rsidR="4CEE8400" w:rsidRPr="00F866D5">
        <w:t xml:space="preserve"> </w:t>
      </w:r>
    </w:p>
    <w:p w14:paraId="52C46A3A" w14:textId="7036EA9C" w:rsidR="00994115" w:rsidRPr="00F866D5" w:rsidRDefault="53F92316" w:rsidP="00406358">
      <w:pPr>
        <w:pStyle w:val="NormalIndented"/>
      </w:pPr>
      <w:r w:rsidRPr="00F866D5">
        <w:t xml:space="preserve">There is an established body of </w:t>
      </w:r>
      <w:r w:rsidR="184427B3" w:rsidRPr="00F866D5">
        <w:t xml:space="preserve">data and </w:t>
      </w:r>
      <w:r w:rsidRPr="00F866D5">
        <w:t xml:space="preserve">literature </w:t>
      </w:r>
      <w:r w:rsidR="184427B3" w:rsidRPr="00F866D5">
        <w:t>examining the effects of long term and experimental warming on the tundra carbon balance</w:t>
      </w:r>
      <w:r w:rsidR="6503F035" w:rsidRPr="00F866D5">
        <w:t>, and illustrating its continued volatility</w:t>
      </w:r>
      <w:r w:rsidR="184427B3" w:rsidRPr="00F866D5">
        <w:t xml:space="preserve">. </w:t>
      </w:r>
      <w:r w:rsidR="728514FC" w:rsidRPr="00F866D5">
        <w:t xml:space="preserve">Climate change-magnified variations in snowmelt, </w:t>
      </w:r>
      <w:r w:rsidR="0EE80C20" w:rsidRPr="00F866D5">
        <w:t>eco</w:t>
      </w:r>
      <w:r w:rsidR="728514FC" w:rsidRPr="00F866D5">
        <w:t xml:space="preserve">hydrology, and active layer depth </w:t>
      </w:r>
      <w:r w:rsidR="6695E5D8" w:rsidRPr="00F866D5">
        <w:t xml:space="preserve">can have </w:t>
      </w:r>
      <w:r w:rsidR="728514FC" w:rsidRPr="00F866D5">
        <w:t>unpredictable effects on the already significant</w:t>
      </w:r>
      <w:r w:rsidR="184427B3" w:rsidRPr="00F866D5">
        <w:t xml:space="preserve"> </w:t>
      </w:r>
      <w:r w:rsidR="17C3FDC5" w:rsidRPr="00F866D5">
        <w:t>intra- and interannual</w:t>
      </w:r>
      <w:r w:rsidR="184427B3" w:rsidRPr="00F866D5">
        <w:t xml:space="preserve"> variability</w:t>
      </w:r>
      <w:r w:rsidR="728514FC" w:rsidRPr="00F866D5">
        <w:t xml:space="preserve"> seen in NEE</w:t>
      </w:r>
      <w:r w:rsidR="0F51CDEB" w:rsidRPr="00F866D5">
        <w:t>.</w:t>
      </w:r>
      <w:r w:rsidR="7560F304" w:rsidRPr="00F866D5">
        <w:t xml:space="preserve"> In this thesis I </w:t>
      </w:r>
      <w:r w:rsidR="3A6889C2" w:rsidRPr="00F866D5">
        <w:t>investigate</w:t>
      </w:r>
      <w:r w:rsidR="7560F304" w:rsidRPr="00F866D5">
        <w:t xml:space="preserve"> the current state and trend of net ecosystem exchange at Alexandra Fiord</w:t>
      </w:r>
      <w:r w:rsidR="0284A523" w:rsidRPr="00F866D5">
        <w:t>.</w:t>
      </w:r>
      <w:r w:rsidR="0C33F82B" w:rsidRPr="00F866D5">
        <w:t xml:space="preserve"> </w:t>
      </w:r>
      <w:r w:rsidR="00071D26" w:rsidRPr="00F866D5">
        <w:t>I</w:t>
      </w:r>
      <w:r w:rsidR="0C33F82B" w:rsidRPr="00F866D5">
        <w:t xml:space="preserve"> hypothesize that </w:t>
      </w:r>
      <w:r w:rsidR="18473F33" w:rsidRPr="00F866D5">
        <w:t xml:space="preserve">long-term </w:t>
      </w:r>
      <w:r w:rsidR="3EA0FF4F" w:rsidRPr="00F866D5">
        <w:t>experimental</w:t>
      </w:r>
      <w:r w:rsidR="0C33F82B" w:rsidRPr="00F866D5">
        <w:t xml:space="preserve"> warming </w:t>
      </w:r>
      <w:r w:rsidR="0C33F82B" w:rsidRPr="00F866D5">
        <w:lastRenderedPageBreak/>
        <w:t xml:space="preserve">will </w:t>
      </w:r>
      <w:r w:rsidR="03E2AC72" w:rsidRPr="00F866D5">
        <w:t>cause</w:t>
      </w:r>
      <w:r w:rsidR="0C33F82B" w:rsidRPr="00F866D5">
        <w:t xml:space="preserve"> </w:t>
      </w:r>
      <w:r w:rsidR="3933A180" w:rsidRPr="00F866D5">
        <w:t xml:space="preserve">an </w:t>
      </w:r>
      <w:r w:rsidR="0C33F82B" w:rsidRPr="00F866D5">
        <w:t>increas</w:t>
      </w:r>
      <w:r w:rsidR="044D1C30" w:rsidRPr="00F866D5">
        <w:t xml:space="preserve">ing </w:t>
      </w:r>
      <w:r w:rsidR="0C33F82B" w:rsidRPr="00F866D5">
        <w:t>trend in NEE</w:t>
      </w:r>
      <w:r w:rsidR="00071D26" w:rsidRPr="00F866D5">
        <w:t xml:space="preserve">. GEP and ER are expected to be influenced by GDI and environmental factors such as air and soil temperature and soil moisture, and I explore the relationships between these factors and the fluxes to better understand the controls and drivers of tundra net ecosystem exchange. </w:t>
      </w:r>
      <w:r w:rsidR="2FFEFE32" w:rsidRPr="00F866D5">
        <w:t xml:space="preserve">I spent June through August 2022 </w:t>
      </w:r>
      <w:r w:rsidR="23CFFFB3" w:rsidRPr="00F866D5">
        <w:t>on the beautiful coastal lowland at</w:t>
      </w:r>
      <w:r w:rsidR="2FFEFE32" w:rsidRPr="00F866D5">
        <w:t xml:space="preserve"> Alexandra Fiord, NU, </w:t>
      </w:r>
      <w:r w:rsidR="50332AF0" w:rsidRPr="00F866D5">
        <w:t xml:space="preserve">measuring </w:t>
      </w:r>
      <w:r w:rsidR="58BDD679" w:rsidRPr="00F866D5">
        <w:t xml:space="preserve">NEE </w:t>
      </w:r>
      <w:r w:rsidR="2FFEFE32" w:rsidRPr="00F866D5">
        <w:t>measurements</w:t>
      </w:r>
      <w:r w:rsidR="50332AF0" w:rsidRPr="00F866D5">
        <w:t>. The plots have</w:t>
      </w:r>
      <w:r w:rsidR="2FFEFE32" w:rsidRPr="00F866D5">
        <w:t xml:space="preserve"> </w:t>
      </w:r>
      <w:r w:rsidR="136C9F31" w:rsidRPr="00F866D5">
        <w:t xml:space="preserve">experienced over </w:t>
      </w:r>
      <w:r w:rsidR="01DDFB1C" w:rsidRPr="00F866D5">
        <w:t>thirty years</w:t>
      </w:r>
      <w:r w:rsidR="136C9F31" w:rsidRPr="00F866D5">
        <w:t xml:space="preserve"> of </w:t>
      </w:r>
      <w:r w:rsidR="01DDFB1C" w:rsidRPr="00F866D5">
        <w:t xml:space="preserve">continuous </w:t>
      </w:r>
      <w:r w:rsidR="136C9F31" w:rsidRPr="00F866D5">
        <w:t>experimental warming</w:t>
      </w:r>
      <w:r w:rsidR="50332AF0" w:rsidRPr="00F866D5">
        <w:t xml:space="preserve"> and </w:t>
      </w:r>
      <w:r w:rsidR="01DDFB1C" w:rsidRPr="00F866D5">
        <w:t>my</w:t>
      </w:r>
      <w:r w:rsidR="50332AF0" w:rsidRPr="00F866D5">
        <w:t xml:space="preserve"> CO</w:t>
      </w:r>
      <w:r w:rsidR="50332AF0" w:rsidRPr="00F866D5">
        <w:rPr>
          <w:vertAlign w:val="subscript"/>
        </w:rPr>
        <w:t>2</w:t>
      </w:r>
      <w:r w:rsidR="50332AF0" w:rsidRPr="00F866D5">
        <w:t xml:space="preserve"> flux</w:t>
      </w:r>
      <w:r w:rsidR="01DDFB1C" w:rsidRPr="00F866D5">
        <w:t xml:space="preserve"> measurements were the first on these plots in over a decade</w:t>
      </w:r>
      <w:r w:rsidR="6DE83B18" w:rsidRPr="00F866D5">
        <w:t xml:space="preserve"> </w:t>
      </w:r>
      <w:r w:rsidR="01DDFB1C" w:rsidRPr="00F866D5">
        <w:t>and the fifth since</w:t>
      </w:r>
      <w:r w:rsidR="50332AF0" w:rsidRPr="00F866D5">
        <w:t xml:space="preserve"> 2000</w:t>
      </w:r>
      <w:r w:rsidR="58BDD679" w:rsidRPr="00F866D5">
        <w:t>.</w:t>
      </w:r>
      <w:r w:rsidR="1FA4B0CF" w:rsidRPr="00F866D5">
        <w:t xml:space="preserve"> This work contributes to the</w:t>
      </w:r>
      <w:r w:rsidR="3239BA13" w:rsidRPr="00F866D5">
        <w:t xml:space="preserve"> results from the</w:t>
      </w:r>
      <w:r w:rsidR="1FA4B0CF" w:rsidRPr="00F866D5">
        <w:t xml:space="preserve"> longest running warming experiment </w:t>
      </w:r>
      <w:r w:rsidR="6DE83B18" w:rsidRPr="00F866D5">
        <w:t xml:space="preserve">in the circumpolar High Arctic </w:t>
      </w:r>
      <w:r w:rsidR="1FA4B0CF" w:rsidRPr="00F866D5">
        <w:t>and, through comparison with previous results,</w:t>
      </w:r>
      <w:r w:rsidR="7308CFC1" w:rsidRPr="00F866D5">
        <w:t xml:space="preserve"> further</w:t>
      </w:r>
      <w:r w:rsidR="1FA4B0CF" w:rsidRPr="00F866D5">
        <w:t>s</w:t>
      </w:r>
      <w:r w:rsidR="7308CFC1" w:rsidRPr="00F866D5">
        <w:t xml:space="preserve"> our understanding o</w:t>
      </w:r>
      <w:r w:rsidR="3CAFFDB5" w:rsidRPr="00F866D5">
        <w:t>f how</w:t>
      </w:r>
      <w:r w:rsidR="7308CFC1" w:rsidRPr="00F866D5">
        <w:t xml:space="preserve"> NEE and terrestrial ecosystem carbon balances </w:t>
      </w:r>
      <w:r w:rsidR="6DE83B18" w:rsidRPr="00F866D5">
        <w:t xml:space="preserve">are </w:t>
      </w:r>
      <w:r w:rsidR="3CAFFDB5" w:rsidRPr="00F866D5">
        <w:t>respond</w:t>
      </w:r>
      <w:r w:rsidR="6DE83B18" w:rsidRPr="00F866D5">
        <w:t>ing</w:t>
      </w:r>
      <w:r w:rsidR="3CAFFDB5" w:rsidRPr="00F866D5">
        <w:t xml:space="preserve"> to climate</w:t>
      </w:r>
      <w:r w:rsidR="6DE83B18" w:rsidRPr="00F866D5">
        <w:t xml:space="preserve"> change. </w:t>
      </w:r>
      <w:r w:rsidR="00D7728B" w:rsidRPr="00F866D5">
        <w:br w:type="page"/>
      </w:r>
    </w:p>
    <w:p w14:paraId="2E3743E8" w14:textId="09002170" w:rsidR="00994115" w:rsidRPr="00F866D5" w:rsidRDefault="00994115" w:rsidP="00F177A3">
      <w:pPr>
        <w:pStyle w:val="Heading1"/>
        <w:rPr>
          <w:color w:val="auto"/>
        </w:rPr>
      </w:pPr>
      <w:bookmarkStart w:id="10" w:name="_Toc133416709"/>
      <w:r w:rsidRPr="00F866D5">
        <w:rPr>
          <w:color w:val="auto"/>
        </w:rPr>
        <w:lastRenderedPageBreak/>
        <w:t>Methods</w:t>
      </w:r>
      <w:bookmarkEnd w:id="10"/>
    </w:p>
    <w:p w14:paraId="1934D547" w14:textId="6B086627" w:rsidR="00994115" w:rsidRPr="00F866D5" w:rsidRDefault="00994115" w:rsidP="00F177A3">
      <w:pPr>
        <w:pStyle w:val="Heading2"/>
        <w:rPr>
          <w:color w:val="auto"/>
        </w:rPr>
      </w:pPr>
      <w:bookmarkStart w:id="11" w:name="_Toc133416710"/>
      <w:r w:rsidRPr="00F866D5">
        <w:rPr>
          <w:color w:val="auto"/>
        </w:rPr>
        <w:t xml:space="preserve">Study </w:t>
      </w:r>
      <w:r w:rsidR="00470C5C" w:rsidRPr="00F866D5">
        <w:rPr>
          <w:color w:val="auto"/>
        </w:rPr>
        <w:t>site</w:t>
      </w:r>
      <w:bookmarkEnd w:id="11"/>
    </w:p>
    <w:p w14:paraId="087DCB78" w14:textId="0267BA5C" w:rsidR="00470C5C" w:rsidRPr="00F866D5" w:rsidRDefault="78717242" w:rsidP="00406358">
      <w:pPr>
        <w:pStyle w:val="NormalIndented"/>
      </w:pPr>
      <w:r w:rsidRPr="00F866D5">
        <w:t>Our study was conducted</w:t>
      </w:r>
      <w:r w:rsidR="64BA91FA" w:rsidRPr="00F866D5">
        <w:t xml:space="preserve"> </w:t>
      </w:r>
      <w:r w:rsidR="362C2A9E" w:rsidRPr="00F866D5">
        <w:t xml:space="preserve">in </w:t>
      </w:r>
      <w:r w:rsidR="64BA91FA" w:rsidRPr="00F866D5">
        <w:t>three sites at Alexandra Fiord</w:t>
      </w:r>
      <w:r w:rsidR="00071D26" w:rsidRPr="00F866D5">
        <w:t xml:space="preserve"> </w:t>
      </w:r>
      <w:r w:rsidR="64BA91FA" w:rsidRPr="00F866D5">
        <w:t>(78º53'N, 75º55'W). The sites are arranged on</w:t>
      </w:r>
      <w:r w:rsidRPr="00F866D5">
        <w:t xml:space="preserve"> an</w:t>
      </w:r>
      <w:r w:rsidR="64BA91FA" w:rsidRPr="00F866D5">
        <w:t xml:space="preserve"> 8</w:t>
      </w:r>
      <w:r w:rsidR="613DF009" w:rsidRPr="00F866D5">
        <w:t xml:space="preserve"> </w:t>
      </w:r>
      <w:r w:rsidR="64BA91FA" w:rsidRPr="00F866D5">
        <w:t>km</w:t>
      </w:r>
      <w:r w:rsidR="64BA91FA" w:rsidRPr="00F866D5">
        <w:rPr>
          <w:vertAlign w:val="superscript"/>
        </w:rPr>
        <w:t>2</w:t>
      </w:r>
      <w:r w:rsidR="64BA91FA" w:rsidRPr="00F866D5">
        <w:t xml:space="preserve"> deglaciated </w:t>
      </w:r>
      <w:r w:rsidR="5BF5DA61" w:rsidRPr="00F866D5">
        <w:t xml:space="preserve">coastal </w:t>
      </w:r>
      <w:r w:rsidR="091B10F8" w:rsidRPr="00F866D5">
        <w:t xml:space="preserve">valley </w:t>
      </w:r>
      <w:r w:rsidR="64BA91FA" w:rsidRPr="00F866D5">
        <w:t xml:space="preserve">on the eastern shore of Ellesmere Island, </w:t>
      </w:r>
      <w:r w:rsidR="375EAC21" w:rsidRPr="00F866D5">
        <w:t xml:space="preserve">Qikiqtaaluk Region, </w:t>
      </w:r>
      <w:r w:rsidR="64BA91FA" w:rsidRPr="00F866D5">
        <w:t>Nunavut, Canada</w:t>
      </w:r>
      <w:r w:rsidR="00255F2B" w:rsidRPr="00F866D5">
        <w:t xml:space="preserve"> (</w:t>
      </w:r>
      <w:r w:rsidR="00255F2B" w:rsidRPr="00F866D5">
        <w:fldChar w:fldCharType="begin"/>
      </w:r>
      <w:r w:rsidR="00255F2B" w:rsidRPr="00F866D5">
        <w:instrText xml:space="preserve"> REF _Ref133412256 \h </w:instrText>
      </w:r>
      <w:r w:rsidR="00255F2B" w:rsidRPr="00F866D5">
        <w:fldChar w:fldCharType="separate"/>
      </w:r>
      <w:r w:rsidR="00255F2B" w:rsidRPr="00F866D5">
        <w:t xml:space="preserve">Figure </w:t>
      </w:r>
      <w:r w:rsidR="00255F2B" w:rsidRPr="00F866D5">
        <w:rPr>
          <w:noProof/>
        </w:rPr>
        <w:t>1</w:t>
      </w:r>
      <w:r w:rsidR="00255F2B" w:rsidRPr="00F866D5">
        <w:fldChar w:fldCharType="end"/>
      </w:r>
      <w:r w:rsidR="00255F2B" w:rsidRPr="00F866D5">
        <w:t>)</w:t>
      </w:r>
      <w:r w:rsidR="4F270C36" w:rsidRPr="00F866D5">
        <w:t>. The three sites in this study sit on</w:t>
      </w:r>
      <w:r w:rsidR="42AA804A" w:rsidRPr="00F866D5">
        <w:t xml:space="preserve"> </w:t>
      </w:r>
      <w:r w:rsidR="72196D89" w:rsidRPr="00F866D5">
        <w:t>Crown land</w:t>
      </w:r>
      <w:r w:rsidR="4F270C36" w:rsidRPr="00F866D5">
        <w:t xml:space="preserve"> surrounded by</w:t>
      </w:r>
      <w:r w:rsidR="72196D89" w:rsidRPr="00F866D5">
        <w:t xml:space="preserve"> Inuit Owned Land</w:t>
      </w:r>
      <w:r w:rsidR="4F270C36" w:rsidRPr="00F866D5">
        <w:t xml:space="preserve"> under the Nunavut Land Claims Agreement</w:t>
      </w:r>
      <w:r w:rsidR="64BA91FA" w:rsidRPr="00F866D5">
        <w:t>. At approximately 30</w:t>
      </w:r>
      <w:r w:rsidR="3CF8BBB6" w:rsidRPr="00F866D5">
        <w:t xml:space="preserve"> </w:t>
      </w:r>
      <w:r w:rsidR="64BA91FA" w:rsidRPr="00F866D5">
        <w:t xml:space="preserve">m elevation, the </w:t>
      </w:r>
      <w:r w:rsidR="693D0248" w:rsidRPr="00F866D5">
        <w:t xml:space="preserve">study </w:t>
      </w:r>
      <w:r w:rsidR="64BA91FA" w:rsidRPr="00F866D5">
        <w:t xml:space="preserve">area is nearly flat, sloping northward </w:t>
      </w:r>
      <w:r w:rsidR="5CCCFD3F" w:rsidRPr="00F866D5">
        <w:t>at 1.5</w:t>
      </w:r>
      <w:r w:rsidR="69C1346A" w:rsidRPr="00F866D5">
        <w:t xml:space="preserve">° </w:t>
      </w:r>
      <w:r w:rsidR="64BA91FA" w:rsidRPr="00F866D5">
        <w:t xml:space="preserve">towards the fiord waters. It is surrounded by steep scree slopes on the </w:t>
      </w:r>
      <w:r w:rsidR="1BD2AC8A" w:rsidRPr="00F866D5">
        <w:t>e</w:t>
      </w:r>
      <w:r w:rsidR="64BA91FA" w:rsidRPr="00F866D5">
        <w:t xml:space="preserve">ast and </w:t>
      </w:r>
      <w:r w:rsidR="1BD2AC8A" w:rsidRPr="00F866D5">
        <w:t>w</w:t>
      </w:r>
      <w:r w:rsidR="64BA91FA" w:rsidRPr="00F866D5">
        <w:t xml:space="preserve">est sides and </w:t>
      </w:r>
      <w:r w:rsidR="5D2F1F81" w:rsidRPr="00F866D5">
        <w:t>the Twin Glacier</w:t>
      </w:r>
      <w:r w:rsidR="64BA91FA" w:rsidRPr="00F866D5">
        <w:t xml:space="preserve"> to the </w:t>
      </w:r>
      <w:r w:rsidR="7B83E7B4" w:rsidRPr="00F866D5">
        <w:t>s</w:t>
      </w:r>
      <w:r w:rsidR="64BA91FA" w:rsidRPr="00F866D5">
        <w:t>o</w:t>
      </w:r>
      <w:r w:rsidR="7B83E7B4" w:rsidRPr="00F866D5">
        <w:t>u</w:t>
      </w:r>
      <w:r w:rsidR="64BA91FA" w:rsidRPr="00F866D5">
        <w:t xml:space="preserve">th. Alexandra Fiord is a relatively well-vegetated polar oasis compared to the surrounding polar semi-deserts that characterize much of the </w:t>
      </w:r>
      <w:r w:rsidR="6C6930ED" w:rsidRPr="00F866D5">
        <w:t>H</w:t>
      </w:r>
      <w:r w:rsidR="64BA91FA" w:rsidRPr="00F866D5">
        <w:t>igh-</w:t>
      </w:r>
      <w:r w:rsidR="11723BD8" w:rsidRPr="00F866D5">
        <w:t>A</w:t>
      </w:r>
      <w:r w:rsidR="64BA91FA" w:rsidRPr="00F866D5">
        <w:t>rctic</w:t>
      </w:r>
      <w:r w:rsidR="167A26D9" w:rsidRPr="00F866D5">
        <w:t xml:space="preserve"> </w:t>
      </w:r>
      <w:r w:rsidR="006A0B77" w:rsidRPr="00F866D5">
        <w:fldChar w:fldCharType="begin"/>
      </w:r>
      <w:r w:rsidR="00A7546A" w:rsidRPr="00F866D5">
        <w:instrText xml:space="preserve"> ADDIN ZOTERO_ITEM CSL_CITATION {"citationID":"0xKlHF3J","properties":{"formattedCitation":"(Freedman et al., 1994)","plainCitation":"(Freedman et al., 1994)","noteIndex":0},"citationItems":[{"id":367,"uris":["http://zotero.org/groups/4708236/items/2M268DME"],"itemData":{"id":367,"type":"chapter","container-title":"Ecology of a polar oasis: Alexandra Fiord, Ellesmere Island, Canada","event-place":"Toronto","ISBN":"978-1-895712-26-1","language":"en","page":"1-9","publisher":"Captus Univ. Publ","publisher-place":"Toronto","source":"K10plus ISBN","title":"Alexandra Fiord–An ecological oasis in the polar desert","author":[{"family":"Freedman","given":"Bill"},{"family":"Svoboda","given":"Josef"},{"family":"Henry","given":"Greg H.R."}],"editor":[{"family":"Svoboda","given":"Josef"},{"family":"Freedman","given":"Bill"}],"issued":{"date-parts":[["1994"]]}}}],"schema":"https://github.com/citation-style-language/schema/raw/master/csl-citation.json"} </w:instrText>
      </w:r>
      <w:r w:rsidR="006A0B77" w:rsidRPr="00F866D5">
        <w:fldChar w:fldCharType="separate"/>
      </w:r>
      <w:r w:rsidR="00040F18" w:rsidRPr="00F866D5">
        <w:rPr>
          <w:rStyle w:val="CommentReference"/>
          <w:sz w:val="24"/>
          <w:szCs w:val="24"/>
        </w:rPr>
        <w:t>(Freedman et al., 1994)</w:t>
      </w:r>
      <w:r w:rsidR="006A0B77" w:rsidRPr="00F866D5">
        <w:fldChar w:fldCharType="end"/>
      </w:r>
      <w:r w:rsidR="64BA91FA" w:rsidRPr="00F866D5">
        <w:t>.</w:t>
      </w:r>
    </w:p>
    <w:p w14:paraId="7AB61833" w14:textId="77777777" w:rsidR="00C44A1F" w:rsidRPr="00F866D5" w:rsidRDefault="00F177A3" w:rsidP="00C44A1F">
      <w:pPr>
        <w:pStyle w:val="NormalIndented"/>
        <w:keepNext/>
        <w:ind w:firstLine="0"/>
      </w:pPr>
      <w:r w:rsidRPr="00F866D5">
        <w:rPr>
          <w:noProof/>
        </w:rPr>
        <w:drawing>
          <wp:inline distT="0" distB="0" distL="0" distR="0" wp14:anchorId="5AD826C5" wp14:editId="1308D1B2">
            <wp:extent cx="5731510" cy="3032125"/>
            <wp:effectExtent l="0" t="0" r="0" b="3175"/>
            <wp:docPr id="213834523"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834523" name="Picture 1" descr="Graphical user interface, application&#10;&#10;Description automatically generated"/>
                    <pic:cNvPicPr/>
                  </pic:nvPicPr>
                  <pic:blipFill>
                    <a:blip r:embed="rId11"/>
                    <a:stretch>
                      <a:fillRect/>
                    </a:stretch>
                  </pic:blipFill>
                  <pic:spPr>
                    <a:xfrm>
                      <a:off x="0" y="0"/>
                      <a:ext cx="5731510" cy="3032125"/>
                    </a:xfrm>
                    <a:prstGeom prst="rect">
                      <a:avLst/>
                    </a:prstGeom>
                  </pic:spPr>
                </pic:pic>
              </a:graphicData>
            </a:graphic>
          </wp:inline>
        </w:drawing>
      </w:r>
    </w:p>
    <w:p w14:paraId="73877119" w14:textId="1B4CA42F" w:rsidR="00F177A3" w:rsidRPr="00F866D5" w:rsidRDefault="00C44A1F" w:rsidP="00C44A1F">
      <w:pPr>
        <w:pStyle w:val="Caption"/>
        <w:rPr>
          <w:color w:val="auto"/>
        </w:rPr>
      </w:pPr>
      <w:bookmarkStart w:id="12" w:name="_Ref133412256"/>
      <w:bookmarkStart w:id="13" w:name="_Toc133414543"/>
      <w:r w:rsidRPr="00F866D5">
        <w:rPr>
          <w:color w:val="auto"/>
        </w:rPr>
        <w:t xml:space="preserve">Figure </w:t>
      </w:r>
      <w:r w:rsidRPr="00F866D5">
        <w:rPr>
          <w:color w:val="auto"/>
        </w:rPr>
        <w:fldChar w:fldCharType="begin"/>
      </w:r>
      <w:r w:rsidRPr="00F866D5">
        <w:rPr>
          <w:color w:val="auto"/>
        </w:rPr>
        <w:instrText xml:space="preserve"> SEQ Figure \* ARABIC </w:instrText>
      </w:r>
      <w:r w:rsidRPr="00F866D5">
        <w:rPr>
          <w:color w:val="auto"/>
        </w:rPr>
        <w:fldChar w:fldCharType="separate"/>
      </w:r>
      <w:r w:rsidRPr="00F866D5">
        <w:rPr>
          <w:noProof/>
          <w:color w:val="auto"/>
        </w:rPr>
        <w:t>1</w:t>
      </w:r>
      <w:r w:rsidRPr="00F866D5">
        <w:rPr>
          <w:color w:val="auto"/>
        </w:rPr>
        <w:fldChar w:fldCharType="end"/>
      </w:r>
      <w:bookmarkEnd w:id="12"/>
      <w:r w:rsidRPr="00F866D5">
        <w:rPr>
          <w:color w:val="auto"/>
        </w:rPr>
        <w:t>. Map of showing the location of (</w:t>
      </w:r>
      <w:r w:rsidRPr="00F866D5">
        <w:rPr>
          <w:b/>
          <w:bCs/>
          <w:color w:val="auto"/>
        </w:rPr>
        <w:t>A</w:t>
      </w:r>
      <w:r w:rsidRPr="00F866D5">
        <w:rPr>
          <w:color w:val="auto"/>
        </w:rPr>
        <w:t>) Alexandra Fiord, NU, in Canada and (</w:t>
      </w:r>
      <w:r w:rsidRPr="00F866D5">
        <w:rPr>
          <w:b/>
          <w:bCs/>
          <w:color w:val="auto"/>
        </w:rPr>
        <w:t>B</w:t>
      </w:r>
      <w:r w:rsidRPr="00F866D5">
        <w:rPr>
          <w:color w:val="auto"/>
        </w:rPr>
        <w:t>) the arrangement of our study sites on the lowland. Satellite image by Maxar Technologies, retrieved via Apple Maps 26 April 2023.</w:t>
      </w:r>
      <w:bookmarkEnd w:id="13"/>
    </w:p>
    <w:p w14:paraId="1D8A5A30" w14:textId="2F97F4D1" w:rsidR="00994115" w:rsidRPr="00F866D5" w:rsidRDefault="07B88C35" w:rsidP="00406358">
      <w:pPr>
        <w:pStyle w:val="NormalIndented"/>
      </w:pPr>
      <w:r w:rsidRPr="00F866D5">
        <w:t>Local</w:t>
      </w:r>
      <w:r w:rsidR="64BA91FA" w:rsidRPr="00F866D5">
        <w:t xml:space="preserve"> variation in </w:t>
      </w:r>
      <w:r w:rsidR="6D5C2BB9" w:rsidRPr="00F866D5">
        <w:t>eco</w:t>
      </w:r>
      <w:r w:rsidR="64BA91FA" w:rsidRPr="00F866D5">
        <w:t xml:space="preserve">hydrology, substrate composition, and soil moisture regime </w:t>
      </w:r>
      <w:r w:rsidR="78717242" w:rsidRPr="00F866D5">
        <w:t>create</w:t>
      </w:r>
      <w:r w:rsidR="64BA91FA" w:rsidRPr="00F866D5">
        <w:t xml:space="preserve"> distinct habitats and plant communities</w:t>
      </w:r>
      <w:r w:rsidR="38A692FB" w:rsidRPr="00F866D5">
        <w:t xml:space="preserve"> across the lowland</w:t>
      </w:r>
      <w:r w:rsidR="5E5F458F" w:rsidRPr="00F866D5">
        <w:t xml:space="preserve"> (Muc et al. 1989)</w:t>
      </w:r>
      <w:r w:rsidR="64BA91FA" w:rsidRPr="00F866D5">
        <w:t xml:space="preserve">. The </w:t>
      </w:r>
      <w:r w:rsidR="24B7C268" w:rsidRPr="00F866D5">
        <w:t xml:space="preserve">wet </w:t>
      </w:r>
      <w:r w:rsidR="356908B5" w:rsidRPr="00F866D5">
        <w:t xml:space="preserve">“MEAD” site is a </w:t>
      </w:r>
      <w:r w:rsidR="64BA91FA" w:rsidRPr="00F866D5">
        <w:t xml:space="preserve">hydric </w:t>
      </w:r>
      <w:r w:rsidR="356908B5" w:rsidRPr="00F866D5">
        <w:t xml:space="preserve">sedge, moss, and dwarf-shrub wetland </w:t>
      </w:r>
      <w:r w:rsidR="64BA91FA" w:rsidRPr="00F866D5">
        <w:t xml:space="preserve">site </w:t>
      </w:r>
      <w:r w:rsidR="356908B5" w:rsidRPr="00F866D5">
        <w:t xml:space="preserve">dominated by </w:t>
      </w:r>
      <w:bookmarkStart w:id="14" w:name="_Int_DLDjOPbW"/>
      <w:r w:rsidR="356908B5" w:rsidRPr="00F866D5">
        <w:rPr>
          <w:i/>
          <w:iCs/>
        </w:rPr>
        <w:t>Eriophorum</w:t>
      </w:r>
      <w:bookmarkEnd w:id="14"/>
      <w:r w:rsidR="356908B5" w:rsidRPr="00F866D5">
        <w:rPr>
          <w:i/>
          <w:iCs/>
        </w:rPr>
        <w:t xml:space="preserve"> angustifolium, Carex stans,</w:t>
      </w:r>
      <w:r w:rsidR="356908B5" w:rsidRPr="00F866D5">
        <w:t xml:space="preserve"> and</w:t>
      </w:r>
      <w:r w:rsidR="356908B5" w:rsidRPr="00F866D5">
        <w:rPr>
          <w:i/>
          <w:iCs/>
        </w:rPr>
        <w:t xml:space="preserve"> C</w:t>
      </w:r>
      <w:r w:rsidR="69AA6A8B" w:rsidRPr="00F866D5">
        <w:rPr>
          <w:i/>
          <w:iCs/>
        </w:rPr>
        <w:t>arex</w:t>
      </w:r>
      <w:r w:rsidR="356908B5" w:rsidRPr="00F866D5">
        <w:rPr>
          <w:i/>
          <w:iCs/>
        </w:rPr>
        <w:t xml:space="preserve"> </w:t>
      </w:r>
      <w:bookmarkStart w:id="15" w:name="_Int_JcK6xs9t"/>
      <w:r w:rsidR="0904513C" w:rsidRPr="00F866D5">
        <w:rPr>
          <w:i/>
          <w:iCs/>
        </w:rPr>
        <w:t>membranacea</w:t>
      </w:r>
      <w:bookmarkEnd w:id="15"/>
      <w:r w:rsidR="356908B5" w:rsidRPr="00F866D5">
        <w:t>,</w:t>
      </w:r>
      <w:r w:rsidR="64BA91FA" w:rsidRPr="00F866D5">
        <w:t xml:space="preserve"> with flowing surface </w:t>
      </w:r>
      <w:r w:rsidR="64BA91FA" w:rsidRPr="00F866D5">
        <w:lastRenderedPageBreak/>
        <w:t>water throughout most of the growing season.</w:t>
      </w:r>
      <w:r w:rsidR="1B56B072" w:rsidRPr="00F866D5">
        <w:t xml:space="preserve"> </w:t>
      </w:r>
      <w:r w:rsidR="64BA91FA" w:rsidRPr="00F866D5">
        <w:t xml:space="preserve">The moist </w:t>
      </w:r>
      <w:r w:rsidR="24B7C268" w:rsidRPr="00F866D5">
        <w:t>“</w:t>
      </w:r>
      <w:r w:rsidR="64BA91FA" w:rsidRPr="00F866D5">
        <w:t>DRYAS</w:t>
      </w:r>
      <w:r w:rsidR="24B7C268" w:rsidRPr="00F866D5">
        <w:t>” site is considered a prostrate dwarf-shrub herb tundra</w:t>
      </w:r>
      <w:r w:rsidR="64BA91FA" w:rsidRPr="00F866D5">
        <w:t xml:space="preserve"> </w:t>
      </w:r>
      <w:r w:rsidR="66646914" w:rsidRPr="00F866D5">
        <w:t>with</w:t>
      </w:r>
      <w:r w:rsidR="64BA91FA" w:rsidRPr="00F866D5">
        <w:t xml:space="preserve"> </w:t>
      </w:r>
      <w:r w:rsidR="02E04EAB" w:rsidRPr="00F866D5">
        <w:t>mesic</w:t>
      </w:r>
      <w:r w:rsidR="64BA91FA" w:rsidRPr="00F866D5">
        <w:t xml:space="preserve"> to </w:t>
      </w:r>
      <w:r w:rsidR="02E04EAB" w:rsidRPr="00F866D5">
        <w:t>hydric</w:t>
      </w:r>
      <w:r w:rsidR="64BA91FA" w:rsidRPr="00F866D5">
        <w:t xml:space="preserve"> soils </w:t>
      </w:r>
      <w:r w:rsidR="66646914" w:rsidRPr="00F866D5">
        <w:t>a</w:t>
      </w:r>
      <w:r w:rsidR="5F652CF9" w:rsidRPr="00F866D5">
        <w:t>n</w:t>
      </w:r>
      <w:r w:rsidR="66646914" w:rsidRPr="00F866D5">
        <w:t>d</w:t>
      </w:r>
      <w:r w:rsidR="64BA91FA" w:rsidRPr="00F866D5">
        <w:t xml:space="preserve"> less surface water during the growing season</w:t>
      </w:r>
      <w:r w:rsidR="66646914" w:rsidRPr="00F866D5">
        <w:t>. DRYAS</w:t>
      </w:r>
      <w:r w:rsidR="64BA91FA" w:rsidRPr="00F866D5">
        <w:t xml:space="preserve"> is dominated by </w:t>
      </w:r>
      <w:r w:rsidR="3EF5E005" w:rsidRPr="00F866D5">
        <w:t xml:space="preserve">the woody </w:t>
      </w:r>
      <w:r w:rsidR="33BCAA93" w:rsidRPr="00F866D5">
        <w:t xml:space="preserve">dwarf </w:t>
      </w:r>
      <w:r w:rsidR="3EF5E005" w:rsidRPr="00F866D5">
        <w:t xml:space="preserve">shrub </w:t>
      </w:r>
      <w:r w:rsidR="64BA91FA" w:rsidRPr="00F866D5">
        <w:rPr>
          <w:i/>
          <w:iCs/>
        </w:rPr>
        <w:t>Dryas integrifolia</w:t>
      </w:r>
      <w:r w:rsidR="1E82CE43" w:rsidRPr="00F866D5">
        <w:rPr>
          <w:i/>
          <w:iCs/>
        </w:rPr>
        <w:t xml:space="preserve"> </w:t>
      </w:r>
      <w:r w:rsidR="1E82CE43" w:rsidRPr="00F866D5">
        <w:t>with</w:t>
      </w:r>
      <w:r w:rsidR="69AA6A8B" w:rsidRPr="00F866D5">
        <w:t xml:space="preserve"> prevalent</w:t>
      </w:r>
      <w:r w:rsidR="1E82CE43" w:rsidRPr="00F866D5">
        <w:t xml:space="preserve"> </w:t>
      </w:r>
      <w:r w:rsidR="69AA6A8B" w:rsidRPr="00F866D5">
        <w:rPr>
          <w:i/>
          <w:iCs/>
        </w:rPr>
        <w:t xml:space="preserve">Cassiope </w:t>
      </w:r>
      <w:bookmarkStart w:id="16" w:name="_Int_7Q7uvipK"/>
      <w:r w:rsidR="69AA6A8B" w:rsidRPr="00F866D5">
        <w:rPr>
          <w:i/>
          <w:iCs/>
        </w:rPr>
        <w:t>tetragona</w:t>
      </w:r>
      <w:bookmarkEnd w:id="16"/>
      <w:r w:rsidR="37F76485" w:rsidRPr="00F866D5">
        <w:t>,</w:t>
      </w:r>
      <w:r w:rsidR="64BA91FA" w:rsidRPr="00F866D5">
        <w:rPr>
          <w:i/>
          <w:iCs/>
        </w:rPr>
        <w:t xml:space="preserve"> </w:t>
      </w:r>
      <w:bookmarkStart w:id="17" w:name="_Int_2zbABAtf"/>
      <w:r w:rsidR="64BA91FA" w:rsidRPr="00F866D5">
        <w:rPr>
          <w:i/>
          <w:iCs/>
        </w:rPr>
        <w:t>Arctagrostis</w:t>
      </w:r>
      <w:bookmarkEnd w:id="17"/>
      <w:r w:rsidR="64BA91FA" w:rsidRPr="00F866D5">
        <w:rPr>
          <w:i/>
          <w:iCs/>
        </w:rPr>
        <w:t xml:space="preserve"> latifolia, </w:t>
      </w:r>
      <w:r w:rsidR="64BA91FA" w:rsidRPr="00F866D5">
        <w:t xml:space="preserve">and </w:t>
      </w:r>
      <w:bookmarkStart w:id="18" w:name="_Int_EQ3bNBqP"/>
      <w:r w:rsidR="66646914" w:rsidRPr="00F866D5">
        <w:rPr>
          <w:i/>
          <w:iCs/>
        </w:rPr>
        <w:t>C</w:t>
      </w:r>
      <w:r w:rsidR="69AA6A8B" w:rsidRPr="00F866D5">
        <w:rPr>
          <w:i/>
          <w:iCs/>
        </w:rPr>
        <w:t>arex</w:t>
      </w:r>
      <w:bookmarkEnd w:id="18"/>
      <w:r w:rsidR="66646914" w:rsidRPr="00F866D5">
        <w:rPr>
          <w:i/>
          <w:iCs/>
        </w:rPr>
        <w:t xml:space="preserve"> </w:t>
      </w:r>
      <w:bookmarkStart w:id="19" w:name="_Int_QiKInHGe"/>
      <w:r w:rsidR="66646914" w:rsidRPr="00F866D5">
        <w:rPr>
          <w:i/>
          <w:iCs/>
        </w:rPr>
        <w:t>misandra</w:t>
      </w:r>
      <w:bookmarkEnd w:id="19"/>
      <w:r w:rsidR="64BA91FA" w:rsidRPr="00F866D5">
        <w:t xml:space="preserve">. The </w:t>
      </w:r>
      <w:r w:rsidR="5F652CF9" w:rsidRPr="00F866D5">
        <w:t>relatively</w:t>
      </w:r>
      <w:r w:rsidR="64BA91FA" w:rsidRPr="00F866D5">
        <w:t xml:space="preserve"> </w:t>
      </w:r>
      <w:r w:rsidR="1F67F49A" w:rsidRPr="00F866D5">
        <w:t xml:space="preserve">dry </w:t>
      </w:r>
      <w:r w:rsidR="679EB05D" w:rsidRPr="00F866D5">
        <w:t>“WILL” site</w:t>
      </w:r>
      <w:r w:rsidR="49950B7E" w:rsidRPr="00F866D5">
        <w:t xml:space="preserve"> is also a prostrate dwarf-shrub herb tundra but has considerably </w:t>
      </w:r>
      <w:r w:rsidR="7928249B" w:rsidRPr="00F866D5">
        <w:t xml:space="preserve">less </w:t>
      </w:r>
      <w:r w:rsidR="64BA91FA" w:rsidRPr="00F866D5">
        <w:t>snow accumulation</w:t>
      </w:r>
      <w:r w:rsidR="3EF5E005" w:rsidRPr="00F866D5">
        <w:t>, and melted out</w:t>
      </w:r>
      <w:r w:rsidR="49950B7E" w:rsidRPr="00F866D5">
        <w:t xml:space="preserve"> </w:t>
      </w:r>
      <w:r w:rsidR="3EF5E005" w:rsidRPr="00F866D5">
        <w:t>five days earlier than</w:t>
      </w:r>
      <w:r w:rsidR="156F7CE2" w:rsidRPr="00F866D5">
        <w:t xml:space="preserve"> DRYAS in the 2022 season</w:t>
      </w:r>
      <w:r w:rsidR="3EF5E005" w:rsidRPr="00F866D5">
        <w:t>. WILL is characterized by sandy xeric to mesic soils</w:t>
      </w:r>
      <w:r w:rsidR="62934E41" w:rsidRPr="00F866D5">
        <w:t xml:space="preserve"> </w:t>
      </w:r>
      <w:r w:rsidR="156F7CE2" w:rsidRPr="00F866D5">
        <w:t xml:space="preserve">and </w:t>
      </w:r>
      <w:r w:rsidR="49950B7E" w:rsidRPr="00F866D5">
        <w:t>is dominated by</w:t>
      </w:r>
      <w:r w:rsidR="3EF5E005" w:rsidRPr="00F866D5">
        <w:t xml:space="preserve"> the </w:t>
      </w:r>
      <w:r w:rsidR="25B89605" w:rsidRPr="00F866D5">
        <w:t xml:space="preserve">deciduous </w:t>
      </w:r>
      <w:r w:rsidR="33BCAA93" w:rsidRPr="00F866D5">
        <w:t xml:space="preserve">dwarf </w:t>
      </w:r>
      <w:r w:rsidR="3EF5E005" w:rsidRPr="00F866D5">
        <w:t>shrub</w:t>
      </w:r>
      <w:r w:rsidR="49950B7E" w:rsidRPr="00F866D5">
        <w:t xml:space="preserve"> </w:t>
      </w:r>
      <w:r w:rsidR="64BA91FA" w:rsidRPr="00F866D5">
        <w:rPr>
          <w:i/>
          <w:iCs/>
        </w:rPr>
        <w:t xml:space="preserve">Salix </w:t>
      </w:r>
      <w:bookmarkStart w:id="20" w:name="_Int_ZhJXbpsX"/>
      <w:r w:rsidR="64BA91FA" w:rsidRPr="00F866D5">
        <w:rPr>
          <w:i/>
          <w:iCs/>
        </w:rPr>
        <w:t>arctica</w:t>
      </w:r>
      <w:bookmarkEnd w:id="20"/>
      <w:r w:rsidR="3EF5E005" w:rsidRPr="00F866D5">
        <w:t xml:space="preserve">. </w:t>
      </w:r>
      <w:r w:rsidR="33BCAA93" w:rsidRPr="00F866D5">
        <w:t xml:space="preserve">A </w:t>
      </w:r>
      <w:r w:rsidR="7F8EBAFF" w:rsidRPr="00F866D5">
        <w:t xml:space="preserve">relatively </w:t>
      </w:r>
      <w:r w:rsidR="33BCAA93" w:rsidRPr="00F866D5">
        <w:t xml:space="preserve">large variety of other plants are also present, notably </w:t>
      </w:r>
      <w:bookmarkStart w:id="21" w:name="_Int_aUoWc0G2"/>
      <w:r w:rsidR="38923C6E" w:rsidRPr="00F866D5">
        <w:rPr>
          <w:i/>
          <w:iCs/>
        </w:rPr>
        <w:t>Luzula</w:t>
      </w:r>
      <w:bookmarkEnd w:id="21"/>
      <w:r w:rsidR="38923C6E" w:rsidRPr="00F866D5">
        <w:rPr>
          <w:i/>
          <w:iCs/>
        </w:rPr>
        <w:t xml:space="preserve"> </w:t>
      </w:r>
      <w:bookmarkStart w:id="22" w:name="_Int_kYS5JNZC"/>
      <w:r w:rsidR="38923C6E" w:rsidRPr="00F866D5">
        <w:rPr>
          <w:i/>
          <w:iCs/>
        </w:rPr>
        <w:t>confusa</w:t>
      </w:r>
      <w:bookmarkEnd w:id="22"/>
      <w:r w:rsidR="38923C6E" w:rsidRPr="00F866D5">
        <w:rPr>
          <w:i/>
          <w:iCs/>
        </w:rPr>
        <w:t xml:space="preserve">, Poa arctica, </w:t>
      </w:r>
      <w:r w:rsidR="38923C6E" w:rsidRPr="00F866D5">
        <w:t xml:space="preserve">and </w:t>
      </w:r>
      <w:r w:rsidR="38923C6E" w:rsidRPr="00F866D5">
        <w:rPr>
          <w:i/>
          <w:iCs/>
        </w:rPr>
        <w:t xml:space="preserve">Papaver </w:t>
      </w:r>
      <w:bookmarkStart w:id="23" w:name="_Int_GtDPKdMl"/>
      <w:r w:rsidR="38923C6E" w:rsidRPr="00F866D5">
        <w:rPr>
          <w:i/>
          <w:iCs/>
        </w:rPr>
        <w:t>radicatum</w:t>
      </w:r>
      <w:bookmarkEnd w:id="23"/>
      <w:r w:rsidR="38923C6E" w:rsidRPr="00F866D5">
        <w:rPr>
          <w:i/>
          <w:iCs/>
        </w:rPr>
        <w:t>.</w:t>
      </w:r>
    </w:p>
    <w:p w14:paraId="5FB29377" w14:textId="1B6794BA" w:rsidR="00994115" w:rsidRPr="00F866D5" w:rsidRDefault="00994115" w:rsidP="00F177A3">
      <w:pPr>
        <w:pStyle w:val="Heading2"/>
        <w:rPr>
          <w:color w:val="auto"/>
        </w:rPr>
      </w:pPr>
      <w:bookmarkStart w:id="24" w:name="_Toc133416711"/>
      <w:r w:rsidRPr="00F866D5">
        <w:rPr>
          <w:color w:val="auto"/>
        </w:rPr>
        <w:t xml:space="preserve">Experimental </w:t>
      </w:r>
      <w:r w:rsidR="00470C5C" w:rsidRPr="00F866D5">
        <w:rPr>
          <w:color w:val="auto"/>
        </w:rPr>
        <w:t>d</w:t>
      </w:r>
      <w:r w:rsidRPr="00F866D5">
        <w:rPr>
          <w:color w:val="auto"/>
        </w:rPr>
        <w:t>esign</w:t>
      </w:r>
      <w:bookmarkEnd w:id="24"/>
    </w:p>
    <w:p w14:paraId="75090D02" w14:textId="21099DCC" w:rsidR="00497061" w:rsidRPr="00F866D5" w:rsidRDefault="50B47301" w:rsidP="00406358">
      <w:pPr>
        <w:pStyle w:val="NormalIndented"/>
      </w:pPr>
      <w:r w:rsidRPr="00F866D5">
        <w:t>Alexand</w:t>
      </w:r>
      <w:r w:rsidR="3765BE38" w:rsidRPr="00F866D5">
        <w:t xml:space="preserve">ra Fiord </w:t>
      </w:r>
      <w:r w:rsidR="07805722" w:rsidRPr="00F866D5">
        <w:t xml:space="preserve">is the </w:t>
      </w:r>
      <w:r w:rsidR="6D5F4CC5" w:rsidRPr="00F866D5">
        <w:t>founding site of the International Tundra Experiment (ITEX)</w:t>
      </w:r>
      <w:r w:rsidR="22D2C30F" w:rsidRPr="00F866D5">
        <w:t>, which is a network of tundra scientists and sites across the polar and alpine tundra biome established in 1990</w:t>
      </w:r>
      <w:r w:rsidR="46AC7F1B" w:rsidRPr="00F866D5">
        <w:t xml:space="preserve"> (Henry et al. 2022)</w:t>
      </w:r>
      <w:r w:rsidR="22D2C30F" w:rsidRPr="00F866D5">
        <w:t xml:space="preserve">.  Experimental warming studies were </w:t>
      </w:r>
      <w:r w:rsidR="675A0C82" w:rsidRPr="00F866D5">
        <w:t xml:space="preserve">established at </w:t>
      </w:r>
      <w:r w:rsidR="00040F18" w:rsidRPr="00F866D5">
        <w:t>Alexandra</w:t>
      </w:r>
      <w:r w:rsidR="675A0C82" w:rsidRPr="00F866D5">
        <w:t xml:space="preserve"> Fiord in 1992 </w:t>
      </w:r>
      <w:r w:rsidR="71813AA0" w:rsidRPr="00F866D5">
        <w:t>using open top chambers (OTCs</w:t>
      </w:r>
      <w:r w:rsidR="2C549CA3" w:rsidRPr="00F866D5">
        <w:t>)</w:t>
      </w:r>
      <w:r w:rsidR="27A8E870" w:rsidRPr="00F866D5">
        <w:t xml:space="preserve"> which</w:t>
      </w:r>
      <w:r w:rsidR="3789F8CD" w:rsidRPr="00F866D5">
        <w:t xml:space="preserve"> heat the enclosed area by 1-3ºC relative to ambient temperature while leaving airflow, RH, and insolation relatively unchanged</w:t>
      </w:r>
      <w:r w:rsidR="44A35B7F" w:rsidRPr="00F866D5">
        <w:t xml:space="preserve"> </w:t>
      </w:r>
      <w:r w:rsidR="002C373D" w:rsidRPr="00F866D5">
        <w:fldChar w:fldCharType="begin"/>
      </w:r>
      <w:r w:rsidR="002C373D" w:rsidRPr="00F866D5">
        <w:instrText xml:space="preserve"> ADDIN ZOTERO_ITEM CSL_CITATION {"citationID":"lFbQf7sJ","properties":{"formattedCitation":"(Hollister et al., 2022)","plainCitation":"(Hollister et al., 2022)","noteIndex":0},"citationItems":[{"id":11081,"uris":["http://zotero.org/groups/4708236/items/UK7YL9ZK"],"itemData":{"id":11081,"type":"article-journal","abstract":"Open top chambers (OTCs) were adopted as the recommended warming mechanism by the International Tundra Experiment network in the early 1990s. Since then, OTCs have been deployed across the globe. Hundreds of papers have reported the impacts of OTCs on the abiotic environment and the biota. Here, we review the impacts of the OTC on the physical environment, with comments on the appropriateness of using OTCs to characterize the response of biota to warming. The purpose of this review is to guide readers to previously published work and to provide recommendations for continued use of OTCs to understand the implications of warming on low stature ecosystems. In short, the OTC is a useful tool to experimentally manipulate temperature; however, the characteristics and magnitude of warming varies greatly in different environments; therefore, it is important to document chamber performance to maximize the interpretation of biotic response. When coupled with long-term monitoring, warming experiments are a valuable means to understand the impacts of climate change on natural ecosystems.","container-title":"Arctic Science","DOI":"10.1139/as-2022-0030","note":"publisher: NRC Research Press","source":"cdnsciencepub.com (Atypon)","title":"A review of open top chamber (OTC) performance across the ITEX Network","URL":"https://cdnsciencepub.com/doi/10.1139/as-2022-0030","author":[{"family":"Hollister","given":"Robert D."},{"family":"Elphinstone","given":"Cassandra"},{"family":"Henry","given":"Greg H. R."},{"family":"Bjorkman","given":"Anne D."},{"family":"Klanderud","given":"Kari"},{"family":"Björk","given":"Robert G."},{"family":"Björkman","given":"Mats P."},{"family":"Bokhorst","given":"Stef"},{"family":"Carbognani","given":"Michele"},{"family":"Cooper","given":"Elisabeth J."},{"family":"Dorrepaal","given":"Ellen"},{"family":"Elmendorf","given":"Sarah C."},{"family":"Fetcher","given":"Ned"},{"family":"Gallois","given":"Elise C."},{"family":"Guðmundsson","given":"Jón"},{"family":"Healey","given":"Nathan C."},{"family":"Jónsdóttir","given":"Ingibjörg Svala"},{"family":"Klarenberg","given":"Ingeborg J."},{"family":"Oberbauer","given":"Steven F."},{"family":"Macek","given":"Petr"},{"family":"May","given":"Jeremy L."},{"family":"Mereghetti","given":"Alessandro"},{"family":"Molau","given":"Ulf"},{"family":"Petraglia","given":"Alessandro"},{"family":"Rinnan","given":"Riikka"},{"family":"Rixen","given":"Christian"},{"family":"Wookey","given":"Philip A."}],"accessed":{"date-parts":[["2023",3,25]]},"issued":{"date-parts":[["2022",10,19]]}}}],"schema":"https://github.com/citation-style-language/schema/raw/master/csl-citation.json"} </w:instrText>
      </w:r>
      <w:r w:rsidR="002C373D" w:rsidRPr="00F866D5">
        <w:fldChar w:fldCharType="separate"/>
      </w:r>
      <w:r w:rsidR="44A35B7F" w:rsidRPr="00F866D5">
        <w:rPr>
          <w:noProof/>
        </w:rPr>
        <w:t>(Hollister et al., 2022)</w:t>
      </w:r>
      <w:r w:rsidR="002C373D" w:rsidRPr="00F866D5">
        <w:fldChar w:fldCharType="end"/>
      </w:r>
      <w:r w:rsidR="44A35B7F" w:rsidRPr="00F866D5">
        <w:t xml:space="preserve">. This warming is within the modeled predictions of Arctic warming and less than the annual temperature variability; OTCs simulate a warm year at a site </w:t>
      </w:r>
      <w:r w:rsidR="002C373D" w:rsidRPr="00F866D5">
        <w:fldChar w:fldCharType="begin"/>
      </w:r>
      <w:r w:rsidR="002C373D" w:rsidRPr="00F866D5">
        <w:instrText xml:space="preserve"> ADDIN ZOTERO_ITEM CSL_CITATION {"citationID":"TxorjwGb","properties":{"formattedCitation":"(Henry et al., 2022)","plainCitation":"(Henry et al., 2022)","noteIndex":0},"citationItems":[{"id":10796,"uris":["http://zotero.org/groups/4708236/items/DLDWWMUE"],"itemData":{"id":10796,"type":"article-journal","abstract":"The International Tundra Experiment (ITEX) was founded in 1990 as a network of scientists studying responses of tundra ecosystems to ambient and experimental climate change at Arctic and alpine sites across the globe. Common measurement and experimental design protocols have facilitated synthesis of results across sites to gain biome-wide insights of climate change impacts on tundra. This special issue presents results from more than 30 years of ITEX research. The importance of snow regimes, bryophytes, and herbivory are highlighted, with new protocols and studies proposed. The increasing frequency and magnitude of extreme climate events is shown to have strong effects on plant reproduction. The most consistent plant trait response across sites is an increase in vegetation height, especially for shrubs. This will affect surface energy balance, carbon and nutrient dynamics and trophic level interactions. Common garden studies show adaptation responses in tundra species to climate change but they are species and regionally specific. Recommendations are made including establishing sites near northern communities to increase reciprocal engagement with local knowledge holders and establishing multi-factor experiments. The success of ITEX is based on collegial cooperation among researchers and the network remains focused on documenting and understanding impacts of environmental change on tundra ecosystems.","container-title":"Arctic Science","DOI":"10.1139/as-2022-0041","issue":"3","note":"publisher: NRC Research Press","page":"550-571","source":"cdnsciencepub.com (Atypon)","title":"The International Tundra Experiment (ITEX): 30 years of research on tundra ecosystems","title-short":"The International Tundra Experiment (ITEX)","volume":"8","author":[{"family":"Henry","given":"Greg H.R."},{"family":"Hollister","given":"Robert D."},{"family":"Klanderud","given":"Kari"},{"family":"Björk","given":"Robert G."},{"family":"Bjorkman","given":"Anne D."},{"family":"Elphinstone","given":"Cassandra"},{"family":"Jónsdóttir","given":"Ingibjörg Svala"},{"family":"Molau","given":"Ulf"},{"family":"Petraglia","given":"Alessandro"},{"family":"Oberbauer","given":"Steven F."},{"family":"Rixen","given":"Christian"},{"family":"Wookey","given":"Philip A."}],"issued":{"date-parts":[["2022",9]]}}}],"schema":"https://github.com/citation-style-language/schema/raw/master/csl-citation.json"} </w:instrText>
      </w:r>
      <w:r w:rsidR="002C373D" w:rsidRPr="00F866D5">
        <w:fldChar w:fldCharType="separate"/>
      </w:r>
      <w:r w:rsidR="44A35B7F" w:rsidRPr="00F866D5">
        <w:rPr>
          <w:noProof/>
        </w:rPr>
        <w:t>(Henry et al., 2022)</w:t>
      </w:r>
      <w:r w:rsidR="002C373D" w:rsidRPr="00F866D5">
        <w:fldChar w:fldCharType="end"/>
      </w:r>
      <w:r w:rsidR="44A35B7F" w:rsidRPr="00F866D5">
        <w:t>. The CO</w:t>
      </w:r>
      <w:r w:rsidR="44A35B7F" w:rsidRPr="00F866D5">
        <w:rPr>
          <w:vertAlign w:val="subscript"/>
        </w:rPr>
        <w:t>2</w:t>
      </w:r>
      <w:r w:rsidR="44A35B7F" w:rsidRPr="00F866D5">
        <w:t xml:space="preserve"> plots </w:t>
      </w:r>
      <w:r w:rsidR="1DA704CE" w:rsidRPr="00F866D5">
        <w:t xml:space="preserve">had </w:t>
      </w:r>
      <w:r w:rsidR="13B3BE45" w:rsidRPr="00F866D5">
        <w:t xml:space="preserve">pentagonal OTCs </w:t>
      </w:r>
      <w:r w:rsidR="6C43EA63" w:rsidRPr="00F866D5">
        <w:t xml:space="preserve">constructed with clear polycarbonate sheets, </w:t>
      </w:r>
      <w:r w:rsidR="40932943" w:rsidRPr="00F866D5">
        <w:t xml:space="preserve"> </w:t>
      </w:r>
      <w:r w:rsidR="13B3BE45" w:rsidRPr="00F866D5">
        <w:t>measuring 0.5 m tall with 1.5 and 2.0 m parallel sides at the top and bottom</w:t>
      </w:r>
      <w:r w:rsidR="0033DF26" w:rsidRPr="00F866D5">
        <w:t>,</w:t>
      </w:r>
      <w:r w:rsidR="13B3BE45" w:rsidRPr="00F866D5">
        <w:t xml:space="preserve"> respectively </w:t>
      </w:r>
      <w:r w:rsidR="002C373D" w:rsidRPr="00F866D5">
        <w:fldChar w:fldCharType="begin"/>
      </w:r>
      <w:r w:rsidR="002C373D" w:rsidRPr="00F866D5">
        <w:instrText xml:space="preserve"> ADDIN ZOTERO_ITEM CSL_CITATION {"citationID":"aD9CNojP","properties":{"formattedCitation":"(Marion et al., 1997)","plainCitation":"(Marion et al., 1997)","noteIndex":0},"citationItems":[{"id":319,"uris":["http://zotero.org/groups/4708236/items/5SAY49XD"],"itemData":{"id":319,"type":"article-journal","abstract":"Passive open-top devices have been proposed as a method to experimentally increase temperature in high-latitude ecosystems. There is, however, little documentation on the efficacy of these devices. This paper examines the performance of four open-top chambers for altering temperature at six sites in the Arctic and Antarctica. Most of the heating effect was due to daytime warming above ambient; occasional night-time cooling below ambient, especially of air temperatures, depressed mean daily temperature. The mean daily temperatures at four arctic sites were generally increased by 1.2–1.8 °C; but occasionally, temperature depressions also occurred. Under optimal conditions at the antarctic site (dry soils, no vegetation, high radiation) mean daily soil temperatures were increased by +2.2 °C (–10 cm) to +5.2 °C (0 cm). Protection from wind may play a more important role than temperature per se in providing a favourable environment for plant growth within open-top devices. Wind speed had a generally negative impact on mean daily temperature. Daily global radiation was both positively and negatively related to chamber temperature response. The effect of chambers on snow accumulation was variable with the Alexandra Fjord site showing an increased accumulation in chambers but no difference in the date of snowmelt, while at Latnjajaure in a deep snowfall site, snowmelt occurred 1–2 weeks earlier in chambers, potentially increasing the growing season. Selection of a passive temperature-enhancing system requires balancing the temperature enhancement desired against potential unwanted ecological effects such as chamber overheating and altered light, moisture, and wind. In general, the more closed the temperature-enhancing system, the higher is the temperature enhancement, but the larger are the unwanted ecological effects. Open-top chambers alter temperature significantly and minimize most unwanted ecological effects; as a consequence, these chambers are a useful tool for studying the response of high-latitude ecosystems to warming.","container-title":"Global Change Biology","DOI":"10.1111/j.1365-2486.1997.gcb136.x","ISSN":"1365-2486","issue":"S1","language":"en","note":"_eprint: https://onlinelibrary.wiley.com/doi/pdf/10.1111/j.1365-2486.1997.gcb136.x","page":"20-32","source":"Wiley Online Library","title":"Open-top designs for manipulating field temperature in high-latitude ecosystems","volume":"3","author":[{"family":"Marion","given":"G.m."},{"family":"Henry","given":"G.h.r."},{"family":"Freckman","given":"D.w."},{"family":"Johnstone","given":"J."},{"family":"Jones","given":"G."},{"family":"Jones","given":"M.h."},{"family":"Lévesque","given":"E."},{"family":"Molau","given":"U."},{"family":"Mølgaard","given":"P."},{"family":"Parsons","given":"A.n."},{"family":"Svoboda","given":"J."},{"family":"Virginia","given":"R.a."}],"issued":{"date-parts":[["1997"]]}}}],"schema":"https://github.com/citation-style-language/schema/raw/master/csl-citation.json"} </w:instrText>
      </w:r>
      <w:r w:rsidR="002C373D" w:rsidRPr="00F866D5">
        <w:fldChar w:fldCharType="separate"/>
      </w:r>
      <w:r w:rsidR="27A8E870" w:rsidRPr="00F866D5">
        <w:rPr>
          <w:noProof/>
        </w:rPr>
        <w:t>(Marion et al., 1997)</w:t>
      </w:r>
      <w:r w:rsidR="002C373D" w:rsidRPr="00F866D5">
        <w:fldChar w:fldCharType="end"/>
      </w:r>
      <w:r w:rsidR="27A8E870" w:rsidRPr="00F866D5">
        <w:t>.</w:t>
      </w:r>
    </w:p>
    <w:p w14:paraId="7DB894D7" w14:textId="68B79DEB" w:rsidR="00994115" w:rsidRPr="00F866D5" w:rsidRDefault="64BA91FA" w:rsidP="00406358">
      <w:pPr>
        <w:pStyle w:val="NormalIndented"/>
      </w:pPr>
      <w:r w:rsidRPr="00F866D5">
        <w:t xml:space="preserve">Eight plots were </w:t>
      </w:r>
      <w:r w:rsidR="20D33373" w:rsidRPr="00F866D5">
        <w:t xml:space="preserve">established </w:t>
      </w:r>
      <w:r w:rsidRPr="00F866D5">
        <w:t xml:space="preserve">at each of the three sites, with </w:t>
      </w:r>
      <w:r w:rsidR="50B47301" w:rsidRPr="00F866D5">
        <w:t>warming chambers installed on half of the plots at each site in 199</w:t>
      </w:r>
      <w:r w:rsidR="20E928FC" w:rsidRPr="00F866D5">
        <w:t>2</w:t>
      </w:r>
      <w:r w:rsidR="50B47301" w:rsidRPr="00F866D5">
        <w:t>: N = 24, n</w:t>
      </w:r>
      <w:r w:rsidR="50B47301" w:rsidRPr="00F866D5">
        <w:rPr>
          <w:vertAlign w:val="subscript"/>
        </w:rPr>
        <w:t>site</w:t>
      </w:r>
      <w:r w:rsidR="50B47301" w:rsidRPr="00F866D5">
        <w:t xml:space="preserve"> = 4. </w:t>
      </w:r>
      <w:r w:rsidR="18B79B58" w:rsidRPr="00F866D5">
        <w:t xml:space="preserve">The plots were centred on a randomly chosen focal plant species for each site.  </w:t>
      </w:r>
      <w:r w:rsidRPr="00F866D5">
        <w:t xml:space="preserve">Plots without OTCs are referred to as control plots and those with OTCs are referred to as warmed </w:t>
      </w:r>
      <w:r w:rsidR="00040F18" w:rsidRPr="00F866D5">
        <w:t xml:space="preserve">(W) </w:t>
      </w:r>
      <w:r w:rsidRPr="00F866D5">
        <w:t xml:space="preserve">plots.  </w:t>
      </w:r>
    </w:p>
    <w:p w14:paraId="2BB2AB63" w14:textId="5CCB40B2" w:rsidR="00470C5C" w:rsidRPr="00F866D5" w:rsidRDefault="00470C5C" w:rsidP="00F177A3">
      <w:pPr>
        <w:pStyle w:val="Heading2"/>
        <w:rPr>
          <w:color w:val="auto"/>
        </w:rPr>
      </w:pPr>
      <w:bookmarkStart w:id="25" w:name="_Toc133416712"/>
      <w:r w:rsidRPr="00F866D5">
        <w:rPr>
          <w:color w:val="auto"/>
        </w:rPr>
        <w:lastRenderedPageBreak/>
        <w:t>Data Collection</w:t>
      </w:r>
      <w:bookmarkEnd w:id="25"/>
    </w:p>
    <w:p w14:paraId="2D32F6C4" w14:textId="4F837D8C" w:rsidR="00994115" w:rsidRPr="00F866D5" w:rsidRDefault="00994115" w:rsidP="00F2264E">
      <w:pPr>
        <w:pStyle w:val="Heading3"/>
        <w:spacing w:line="240" w:lineRule="auto"/>
      </w:pPr>
      <w:bookmarkStart w:id="26" w:name="_Toc133416713"/>
      <w:r w:rsidRPr="00F866D5">
        <w:t>CO2 Flux measurements</w:t>
      </w:r>
      <w:bookmarkEnd w:id="26"/>
    </w:p>
    <w:p w14:paraId="60BC3DDC" w14:textId="3C44784B" w:rsidR="00994115" w:rsidRPr="00F866D5" w:rsidRDefault="00994115" w:rsidP="00406358">
      <w:pPr>
        <w:pStyle w:val="NormalIndented"/>
      </w:pPr>
      <w:r w:rsidRPr="00F866D5">
        <w:t xml:space="preserve"> </w:t>
      </w:r>
      <w:r w:rsidR="1C2A16EB" w:rsidRPr="00F866D5">
        <w:t>W</w:t>
      </w:r>
      <w:r w:rsidRPr="00F866D5">
        <w:t xml:space="preserve">e measured growing season net ecosystem CO2 exchange (NEE) and ecosystem respiration (ER) </w:t>
      </w:r>
      <w:r w:rsidR="6FC458F8" w:rsidRPr="00F866D5">
        <w:t xml:space="preserve">four </w:t>
      </w:r>
      <w:r w:rsidR="5AD78A4B" w:rsidRPr="00F866D5">
        <w:t xml:space="preserve">times in the growing season (July and August, 2022) </w:t>
      </w:r>
      <w:r w:rsidRPr="00F866D5">
        <w:t xml:space="preserve">using an infrared gas analyzer (IRGA; Li-6800, LI-COR Biosciences, Lincoln, NE, USA) connected to a custom-made </w:t>
      </w:r>
      <w:r w:rsidR="00DF2BBF" w:rsidRPr="00F866D5">
        <w:t>75 x 75 x 30cm (168.75L) p</w:t>
      </w:r>
      <w:r w:rsidRPr="00F866D5">
        <w:t xml:space="preserve">lexiglass chamber </w:t>
      </w:r>
      <w:r w:rsidRPr="00F866D5">
        <w:fldChar w:fldCharType="begin"/>
      </w:r>
      <w:r w:rsidRPr="00F866D5">
        <w:instrText xml:space="preserve"> ADDIN ZOTERO_ITEM CSL_CITATION {"citationID":"2cUPlaUU","properties":{"formattedCitation":"(Welker et al., 2004)","plainCitation":"(Welker et al., 2004)","dontUpdate":true,"noteIndex":0},"citationItems":[{"id":10803,"uris":["http://zotero.org/groups/4708236/items/SNR86SIJ"],"itemData":{"id":10803,"type":"article-journal","abstract":"Carbon dioxide exchange, soil C and N, leaf mineral nutrition and leaf carbon isotope discrimination (LCID-Δ) were measured in three High Arctic tundra ecosystems over 2 years under ambient and long-term (9 years) warmed (</w:instrText>
      </w:r>
      <w:r w:rsidRPr="00F866D5">
        <w:rPr>
          <w:rFonts w:ascii="Cambria Math" w:hAnsi="Cambria Math" w:cs="Cambria Math"/>
        </w:rPr>
        <w:instrText>∼</w:instrText>
      </w:r>
      <w:r w:rsidRPr="00F866D5">
        <w:instrText xml:space="preserve">2°C) conditions. These ecosystems are located at Alexandra Fiord (79°N) on Ellesmere Island, Nunavut, and span a soil water gradient; dry, mesic, and wet tundra. Growing season CO2 fluxes (i.e., net ecosystem exchange (NEE), gross ecosystem photosynthesis (GEP), and ecosystem respiration (Re)) were measured using an infrared gas analyzer and winter C losses were estimated by chemical absorption. All three tundra ecosystems lost CO2 to the atmosphere during the winter, ranging from 7 to 12 g CO2-C m−2 season−1 being highest in the wet tundra. The period during the growing season when mesic tundra switch from being a CO2 source to a CO2 sink was increased by 2 weeks because of warming and increases in GEP. Warming during the summer stimulated dry tundra GEP more than Re and thus, NEE was consistently greater under warmed as opposed to ambient temperatures. In mesic tundra, warming stimulated GEP with no effect on Re increasing NEE by </w:instrText>
      </w:r>
      <w:r w:rsidRPr="00F866D5">
        <w:rPr>
          <w:rFonts w:ascii="Cambria Math" w:hAnsi="Cambria Math" w:cs="Cambria Math"/>
        </w:rPr>
        <w:instrText>∼</w:instrText>
      </w:r>
      <w:r w:rsidRPr="00F866D5">
        <w:instrText xml:space="preserve">10%, especially in the first half of the summer. During the </w:instrText>
      </w:r>
      <w:r w:rsidRPr="00F866D5">
        <w:rPr>
          <w:rFonts w:ascii="Cambria Math" w:hAnsi="Cambria Math" w:cs="Cambria Math"/>
        </w:rPr>
        <w:instrText>∼</w:instrText>
      </w:r>
      <w:r w:rsidRPr="00F866D5">
        <w:instrText xml:space="preserve">70 days growing season (mid-June–mid-August), the dry and wet tundra ecosystems were net CO2-C sinks (30 and 67 g C m−2 season−1, respectively) and the mesic ecosystem was a net C source (58 g C m−2 season−1) to the atmosphere under ambient temperature conditions, due in part to unusual glacier melt water flooding that occurred in the mesic tundra. Experimental warming during the growing season increased net C uptake by </w:instrText>
      </w:r>
      <w:r w:rsidRPr="00F866D5">
        <w:rPr>
          <w:rFonts w:ascii="Cambria Math" w:hAnsi="Cambria Math" w:cs="Cambria Math"/>
        </w:rPr>
        <w:instrText>∼</w:instrText>
      </w:r>
      <w:r w:rsidRPr="00F866D5">
        <w:instrText xml:space="preserve">12% in dry tundra, but reduced net C uptake by </w:instrText>
      </w:r>
      <w:r w:rsidRPr="00F866D5">
        <w:rPr>
          <w:rFonts w:ascii="Cambria Math" w:hAnsi="Cambria Math" w:cs="Cambria Math"/>
        </w:rPr>
        <w:instrText>∼</w:instrText>
      </w:r>
      <w:r w:rsidRPr="00F866D5">
        <w:instrText xml:space="preserve">20% in wet tundra primarily because of greater rates of Re as opposed to lower rates of GEP. Mesic tundra responded to long-term warming with </w:instrText>
      </w:r>
      <w:r w:rsidRPr="00F866D5">
        <w:rPr>
          <w:rFonts w:ascii="Cambria Math" w:hAnsi="Cambria Math" w:cs="Cambria Math"/>
        </w:rPr>
        <w:instrText>∼</w:instrText>
      </w:r>
      <w:r w:rsidRPr="00F866D5">
        <w:instrText xml:space="preserve">30% increase in GEP with almost no change in Re reducing this tundra type to a slight C source (17 g C m−2 season−1). Warming caused LCID of Dryas integrafolia plants to be higher in dry tundra and lower in Salix arctic plants in mesic and wet tundra. Our findings indicate that: (1) High Arctic ecosystems, which occur in similar mesoclimates, have different net CO2 exchange rates with the atmosphere; (2) long-term warming can increase the net CO2 exchange of High Arctic tundra by stimulating GEP, but it can also reduce net CO2 exchange in some tundra types during the summer by stimulating Re to a greater degree than stimulating GEP; (3) after 9 years of experimental warming, increases in soil carbon and nitrogen are detectable, in part, because of increases in deciduous shrub cover, biomass, and leaf litter inputs; (4) dry tundra increases in GEP, in response to long-term warming, is reflected in D. integrifolia LCID; and (5) the differential carbon exchange responses of dry, mesic, and wet tundra to similar warming magnitudes appear to depend, in part, on the hydrologic (soil water) conditions. Annual net ecosystem CO2-C exchange rates ranged from losses of 64 g C m−2 yr−1 to gains of 55 g C m−2 yr−1. These magnitudes of positive NEE are close to the estimates of NPP for these tundra types in Alexandra Fiord and in other High Arctic locations based on destructive harvests.","container-title":"Global Change Biology","DOI":"10.1111/j.1365-2486.2004.00857.x","ISSN":"1365-2486","issue":"12","language":"en","note":"_eprint: https://onlinelibrary.wiley.com/doi/pdf/10.1111/j.1365-2486.2004.00857.x","page":"1981-1995","source":"Wiley Online Library","title":"CO2 exchange in three Canadian High Arctic ecosystems: response to long-term experimental warming","title-short":"CO2 exchange in three Canadian High Arctic ecosystems","volume":"10","author":[{"family":"Welker","given":"Jeffrey M."},{"family":"Fahnestock","given":"Jace T."},{"family":"Henry","given":"Greg H. R."},{"family":"O'Dea","given":"Kevin W."},{"family":"Chimner","given":"Rodney A."}],"issued":{"date-parts":[["2004"]]}}}],"schema":"https://github.com/citation-style-language/schema/raw/master/csl-citation.json"} </w:instrText>
      </w:r>
      <w:r w:rsidRPr="00F866D5">
        <w:fldChar w:fldCharType="separate"/>
      </w:r>
      <w:r w:rsidR="002375FD" w:rsidRPr="00F866D5">
        <w:rPr>
          <w:noProof/>
        </w:rPr>
        <w:t>(for details see Welker et al., 2004)</w:t>
      </w:r>
      <w:r w:rsidRPr="00F866D5">
        <w:fldChar w:fldCharType="end"/>
      </w:r>
      <w:r w:rsidRPr="00F866D5">
        <w:t xml:space="preserve">. </w:t>
      </w:r>
      <w:r w:rsidR="399D3C93" w:rsidRPr="00F866D5">
        <w:t>Metal collars (</w:t>
      </w:r>
      <w:r w:rsidR="00451EA8" w:rsidRPr="00F866D5">
        <w:t>75 x 75</w:t>
      </w:r>
      <w:r w:rsidR="21FE0AEA" w:rsidRPr="00F866D5">
        <w:t xml:space="preserve"> </w:t>
      </w:r>
      <w:r w:rsidR="00451EA8" w:rsidRPr="00F866D5">
        <w:t>cm</w:t>
      </w:r>
      <w:r w:rsidR="271735FF" w:rsidRPr="00F866D5">
        <w:t>)</w:t>
      </w:r>
      <w:r w:rsidR="00451EA8" w:rsidRPr="00F866D5">
        <w:t xml:space="preserve"> were permanently installed in every plot in 1999 to a depth of 15</w:t>
      </w:r>
      <w:r w:rsidR="16B67B53" w:rsidRPr="00F866D5">
        <w:t xml:space="preserve"> </w:t>
      </w:r>
      <w:r w:rsidR="00451EA8" w:rsidRPr="00F866D5">
        <w:t>cm</w:t>
      </w:r>
      <w:r w:rsidR="009B5927" w:rsidRPr="00F866D5">
        <w:t xml:space="preserve">, </w:t>
      </w:r>
      <w:r w:rsidR="06F48ACF" w:rsidRPr="00F866D5">
        <w:t xml:space="preserve">and the chamber was clamped to the collar </w:t>
      </w:r>
      <w:r w:rsidR="009B5927" w:rsidRPr="00F866D5">
        <w:t>forming a closed system with the IRGA</w:t>
      </w:r>
      <w:r w:rsidR="007802F5" w:rsidRPr="00F866D5">
        <w:t>.</w:t>
      </w:r>
      <w:r w:rsidR="008966ED" w:rsidRPr="00F866D5">
        <w:t xml:space="preserve"> </w:t>
      </w:r>
      <w:r w:rsidR="009B5927" w:rsidRPr="00F866D5">
        <w:t xml:space="preserve">The IRGA measures </w:t>
      </w:r>
      <w:r w:rsidR="002A693A" w:rsidRPr="00F866D5">
        <w:t>CO</w:t>
      </w:r>
      <w:r w:rsidR="002A693A" w:rsidRPr="00F866D5">
        <w:rPr>
          <w:vertAlign w:val="subscript"/>
        </w:rPr>
        <w:t>2</w:t>
      </w:r>
      <w:r w:rsidR="002A693A" w:rsidRPr="00F866D5">
        <w:t xml:space="preserve"> </w:t>
      </w:r>
      <w:r w:rsidR="007A4084" w:rsidRPr="00F866D5">
        <w:t xml:space="preserve">concentration once per second </w:t>
      </w:r>
      <w:r w:rsidR="002A693A" w:rsidRPr="00F866D5">
        <w:t xml:space="preserve">in parts per million (ppm) </w:t>
      </w:r>
      <w:r w:rsidR="416C0D75" w:rsidRPr="00F866D5">
        <w:t xml:space="preserve">in air pumped from </w:t>
      </w:r>
      <w:r w:rsidR="002A693A" w:rsidRPr="00F866D5">
        <w:t>the chamber</w:t>
      </w:r>
      <w:r w:rsidR="123C518F" w:rsidRPr="00F866D5">
        <w:t>, and</w:t>
      </w:r>
      <w:r w:rsidR="002A693A" w:rsidRPr="00F866D5">
        <w:t xml:space="preserve"> two fans </w:t>
      </w:r>
      <w:r w:rsidR="00DF2BBF" w:rsidRPr="00F866D5">
        <w:t>circulate air</w:t>
      </w:r>
      <w:r w:rsidR="7B9E8AF4" w:rsidRPr="00F866D5">
        <w:t xml:space="preserve"> in the chamber</w:t>
      </w:r>
      <w:r w:rsidR="00DF2BBF" w:rsidRPr="00F866D5">
        <w:t>.</w:t>
      </w:r>
      <w:r w:rsidRPr="00F866D5">
        <w:t xml:space="preserve"> Daytime fluxes were measured between 10:30 and 16:30 four times throughout the season, with sites measured on adjacent days.</w:t>
      </w:r>
      <w:r w:rsidR="00046DAF" w:rsidRPr="00F866D5">
        <w:t xml:space="preserve"> Weather and full-spectrum insolation</w:t>
      </w:r>
      <w:r w:rsidRPr="00F866D5">
        <w:t xml:space="preserve"> </w:t>
      </w:r>
      <w:r w:rsidR="00046DAF" w:rsidRPr="00F866D5">
        <w:t xml:space="preserve">were comparable on adjacent measurement days we assume that </w:t>
      </w:r>
      <w:r w:rsidR="006C6798" w:rsidRPr="00F866D5">
        <w:t>flux measurements were unaffected by changing</w:t>
      </w:r>
      <w:r w:rsidR="0055374E" w:rsidRPr="00F866D5">
        <w:t xml:space="preserve"> insolation or relative humidity.</w:t>
      </w:r>
      <w:r w:rsidR="006C6798" w:rsidRPr="00F866D5">
        <w:t xml:space="preserve"> </w:t>
      </w:r>
      <w:r w:rsidRPr="00F866D5">
        <w:t>Due to logistical complications and mechanical issues</w:t>
      </w:r>
      <w:r w:rsidR="007802F5" w:rsidRPr="00F866D5">
        <w:t>,</w:t>
      </w:r>
      <w:r w:rsidRPr="00F866D5">
        <w:t xml:space="preserve"> the second measurements </w:t>
      </w:r>
      <w:r w:rsidR="007802F5" w:rsidRPr="00F866D5">
        <w:t>of the series are missing at DRYAS and MEAD</w:t>
      </w:r>
      <w:r w:rsidRPr="00F866D5">
        <w:t>.</w:t>
      </w:r>
    </w:p>
    <w:p w14:paraId="4C9D0E6F" w14:textId="41A5FF59" w:rsidR="00994115" w:rsidRPr="00F866D5" w:rsidRDefault="00994115" w:rsidP="00406358">
      <w:pPr>
        <w:pStyle w:val="NormalIndented"/>
      </w:pPr>
      <w:r w:rsidRPr="00F866D5">
        <w:t>Each flux measurement lasted at least 125 seconds</w:t>
      </w:r>
      <w:r w:rsidR="00FA2C6E" w:rsidRPr="00F866D5">
        <w:t xml:space="preserve"> and we </w:t>
      </w:r>
      <w:r w:rsidR="006328BF" w:rsidRPr="00F866D5">
        <w:t>omit</w:t>
      </w:r>
      <w:r w:rsidR="6EA1AE82" w:rsidRPr="00F866D5">
        <w:t>ted</w:t>
      </w:r>
      <w:r w:rsidR="006328BF" w:rsidRPr="00F866D5">
        <w:t xml:space="preserve"> the first 5 seconds in which the IRGA would stabilize</w:t>
      </w:r>
      <w:r w:rsidRPr="00F866D5">
        <w:t xml:space="preserve">. </w:t>
      </w:r>
      <w:r w:rsidR="007802F5" w:rsidRPr="00F866D5">
        <w:t xml:space="preserve">Flux measurement periods were kept </w:t>
      </w:r>
      <w:r w:rsidR="00255F2B" w:rsidRPr="00F866D5">
        <w:t>short,</w:t>
      </w:r>
      <w:r w:rsidR="007802F5" w:rsidRPr="00F866D5">
        <w:t xml:space="preserve"> and the chamber air continuously circulated to further reduce the effect of sudden enclosure. </w:t>
      </w:r>
      <w:r w:rsidRPr="00F866D5">
        <w:t xml:space="preserve">NEE was measured during ambient light conditions, followed by the chamber being removed for at least 30 seconds to aerate the plot and chamber, followed by an ER measurement in which the </w:t>
      </w:r>
      <w:r w:rsidR="6F10772C" w:rsidRPr="00F866D5">
        <w:t xml:space="preserve">chamber </w:t>
      </w:r>
      <w:r w:rsidRPr="00F866D5">
        <w:t>was covered by an opaque polyethylene cloth</w:t>
      </w:r>
      <w:r w:rsidR="007802F5" w:rsidRPr="00F866D5">
        <w:t>.</w:t>
      </w:r>
      <w:r w:rsidR="008B3A0C" w:rsidRPr="00F866D5">
        <w:t xml:space="preserve"> </w:t>
      </w:r>
    </w:p>
    <w:p w14:paraId="62F7D642" w14:textId="2E8E2861" w:rsidR="00994115" w:rsidRPr="00F866D5" w:rsidRDefault="00FA2C6E" w:rsidP="00406358">
      <w:pPr>
        <w:pStyle w:val="NormalIndented"/>
      </w:pPr>
      <w:r w:rsidRPr="00F866D5">
        <w:t>We used l</w:t>
      </w:r>
      <w:r w:rsidR="00994115" w:rsidRPr="00F866D5">
        <w:t xml:space="preserve">inear regression to calculate NEE and </w:t>
      </w:r>
      <w:r w:rsidR="00E86D5A" w:rsidRPr="00F866D5">
        <w:t>ER</w:t>
      </w:r>
      <w:r w:rsidR="00994115" w:rsidRPr="00F866D5">
        <w:t xml:space="preserve"> as the rate of</w:t>
      </w:r>
      <w:r w:rsidR="007A4084" w:rsidRPr="00F866D5">
        <w:t xml:space="preserve"> change in</w:t>
      </w:r>
      <w:r w:rsidR="00994115" w:rsidRPr="00F866D5">
        <w:t xml:space="preserve"> CO</w:t>
      </w:r>
      <w:r w:rsidR="00994115" w:rsidRPr="00F866D5">
        <w:rPr>
          <w:vertAlign w:val="subscript"/>
        </w:rPr>
        <w:t>2</w:t>
      </w:r>
      <w:r w:rsidR="007A4084" w:rsidRPr="00F866D5">
        <w:t xml:space="preserve"> concentration</w:t>
      </w:r>
      <w:r w:rsidR="00994115" w:rsidRPr="00F866D5">
        <w:t xml:space="preserve"> during the </w:t>
      </w:r>
      <w:r w:rsidR="001A7148" w:rsidRPr="00F866D5">
        <w:t>two-minute</w:t>
      </w:r>
      <w:r w:rsidR="00994115" w:rsidRPr="00F866D5">
        <w:t xml:space="preserve"> measurement period.</w:t>
      </w:r>
      <w:r w:rsidR="00E86D5A" w:rsidRPr="00F866D5">
        <w:t xml:space="preserve"> </w:t>
      </w:r>
      <w:r w:rsidR="0079127D" w:rsidRPr="00F866D5">
        <w:t xml:space="preserve">While there is some concern about the </w:t>
      </w:r>
      <w:r w:rsidR="009D2106" w:rsidRPr="00F866D5">
        <w:t>suitability</w:t>
      </w:r>
      <w:r w:rsidR="0079127D" w:rsidRPr="00F866D5">
        <w:t xml:space="preserve"> of linear regression</w:t>
      </w:r>
      <w:r w:rsidR="00C605EA" w:rsidRPr="00F866D5">
        <w:t xml:space="preserve"> to model this flux </w:t>
      </w:r>
      <w:r w:rsidRPr="00F866D5">
        <w:fldChar w:fldCharType="begin"/>
      </w:r>
      <w:r w:rsidRPr="00F866D5">
        <w:instrText xml:space="preserve"> ADDIN ZOTERO_ITEM CSL_CITATION {"citationID":"U8zkx4s4","properties":{"formattedCitation":"(Kutzbach et al., 2007)","plainCitation":"(Kutzbach et al., 2007)","noteIndex":0},"citationItems":[{"id":285,"uris":["http://zotero.org/groups/4708236/items/64S7S5RS"],"itemData":{"id":285,"type":"article-journal","language":"en","page":"21","source":"Zotero","title":"CO2 ﬂux determination by closed-chamber methods can be seriously biased by inappropriate application of linear regression","author":[{"family":"Kutzbach","given":"L"},{"family":"Schneider","given":"J"},{"family":"Sachs","given":"T"},{"family":"Giebels","given":"M"},{"family":"Nykanen","given":"H"},{"family":"Shurpali","given":"N J"},{"family":"Martikainen","given":"P J"},{"family":"Alm","given":"J"},{"family":"Wilmking","given":"M"}],"issued":{"date-parts":[["2007"]]}}}],"schema":"https://github.com/citation-style-language/schema/raw/master/csl-citation.json"} </w:instrText>
      </w:r>
      <w:r w:rsidRPr="00F866D5">
        <w:fldChar w:fldCharType="separate"/>
      </w:r>
      <w:r w:rsidR="00AB5353" w:rsidRPr="00F866D5">
        <w:rPr>
          <w:noProof/>
        </w:rPr>
        <w:t>(Kutzbach et al., 2007)</w:t>
      </w:r>
      <w:r w:rsidRPr="00F866D5">
        <w:fldChar w:fldCharType="end"/>
      </w:r>
      <w:r w:rsidR="0079127D" w:rsidRPr="00F866D5">
        <w:t xml:space="preserve">, visual inspection of our results indicate that it </w:t>
      </w:r>
      <w:r w:rsidR="313F27E9" w:rsidRPr="00F866D5">
        <w:t xml:space="preserve">was </w:t>
      </w:r>
      <w:r w:rsidR="00C605EA" w:rsidRPr="00F866D5">
        <w:t>appropriate</w:t>
      </w:r>
      <w:r w:rsidR="0079127D" w:rsidRPr="00F866D5">
        <w:t xml:space="preserve"> </w:t>
      </w:r>
      <w:r w:rsidR="008B5875" w:rsidRPr="00F866D5">
        <w:t>for our data, as R</w:t>
      </w:r>
      <w:r w:rsidR="008B5875" w:rsidRPr="00F866D5">
        <w:rPr>
          <w:vertAlign w:val="superscript"/>
        </w:rPr>
        <w:t>2</w:t>
      </w:r>
      <w:r w:rsidR="008B5875" w:rsidRPr="00F866D5">
        <w:t xml:space="preserve"> values were </w:t>
      </w:r>
      <w:r w:rsidR="008B5875" w:rsidRPr="00F866D5">
        <w:lastRenderedPageBreak/>
        <w:t>found to be up to</w:t>
      </w:r>
      <w:r w:rsidR="009D2106" w:rsidRPr="00F866D5">
        <w:t xml:space="preserve"> 0.99</w:t>
      </w:r>
      <w:r w:rsidR="00AB5353" w:rsidRPr="00F866D5">
        <w:t xml:space="preserve"> (</w:t>
      </w:r>
      <w:r w:rsidRPr="00F866D5">
        <w:fldChar w:fldCharType="begin"/>
      </w:r>
      <w:r w:rsidRPr="00F866D5">
        <w:instrText xml:space="preserve"> REF _Ref131935242 \h </w:instrText>
      </w:r>
      <w:r w:rsidRPr="00F866D5">
        <w:fldChar w:fldCharType="separate"/>
      </w:r>
      <w:r w:rsidR="00CB6242" w:rsidRPr="00F866D5">
        <w:t>Figure S</w:t>
      </w:r>
      <w:r w:rsidR="00CB6242" w:rsidRPr="00F866D5">
        <w:rPr>
          <w:noProof/>
        </w:rPr>
        <w:t>1</w:t>
      </w:r>
      <w:r w:rsidRPr="00F866D5">
        <w:fldChar w:fldCharType="end"/>
      </w:r>
      <w:r w:rsidR="008B3A0C" w:rsidRPr="00F866D5">
        <w:t>).</w:t>
      </w:r>
      <w:r w:rsidR="00446374" w:rsidRPr="00F866D5">
        <w:t xml:space="preserve"> </w:t>
      </w:r>
      <w:r w:rsidR="00BF1D59" w:rsidRPr="00F866D5">
        <w:t>Results are expressed in μmol CO</w:t>
      </w:r>
      <w:r w:rsidR="00BF1D59" w:rsidRPr="00F866D5">
        <w:rPr>
          <w:vertAlign w:val="subscript"/>
        </w:rPr>
        <w:t>2</w:t>
      </w:r>
      <w:r w:rsidR="00BF1D59" w:rsidRPr="00F866D5">
        <w:t xml:space="preserve"> m</w:t>
      </w:r>
      <w:r w:rsidR="00BF1D59" w:rsidRPr="00F866D5">
        <w:rPr>
          <w:vertAlign w:val="superscript"/>
        </w:rPr>
        <w:t>−2</w:t>
      </w:r>
      <w:r w:rsidR="00BF1D59" w:rsidRPr="00F866D5">
        <w:t xml:space="preserve"> s</w:t>
      </w:r>
      <w:r w:rsidR="00BF1D59" w:rsidRPr="00F866D5">
        <w:rPr>
          <w:vertAlign w:val="superscript"/>
        </w:rPr>
        <w:t>−1</w:t>
      </w:r>
      <w:r w:rsidR="00EE4FA8" w:rsidRPr="00F866D5">
        <w:t xml:space="preserve"> </w:t>
      </w:r>
      <w:r w:rsidR="00BF1D59" w:rsidRPr="00F866D5">
        <w:t xml:space="preserve">from the ecosystem perspective where fluxes into the atmosphere are treated as negative and fluxes into the ecosystem as positive (as per </w:t>
      </w:r>
      <w:r w:rsidRPr="00F866D5">
        <w:fldChar w:fldCharType="begin"/>
      </w:r>
      <w:r w:rsidRPr="00F866D5">
        <w:instrText xml:space="preserve"> ADDIN ZOTERO_ITEM CSL_CITATION {"citationID":"6tylgqPp","properties":{"formattedCitation":"(Boelman et al., 2003; Edwards, 2012; Oberbauer et al., 2007; Shaver et al., 1998)","plainCitation":"(Boelman et al., 2003; Edwards, 2012; Oberbauer et al., 2007; Shaver et al., 1998)","dontUpdate":true,"noteIndex":0},"citationItems":[{"id":10818,"uris":["http://zotero.org/groups/4708236/items/GT7XMWMT"],"itemData":{"id":10818,"type":"article-journal","abstract":"This study explores the relationship between the normalized difference vegetation index (NDVI), aboveground plant biomass, and ecosystem C fluxes including gross ecosystem production (GEP), ecosystem respiration (ER) and net ecosystem production. We measured NDVI across long-term experimental treatments in wet sedge tundra at the Toolik Lake LTER site, in northern Alaska. Over 13 years, N and P were applied in factorial experiments (N, P and N + P), air temperature was increased using greenhouses with and without N + P fertilizer, and light intensity (photosynthetically active photon flux density) was reduced by 50% using shade cloth. Within each treatment plot, NDVI, aboveground biomass and whole-system CO2 flux measurements were made at the same sampling points during the peak-growing season of 2001. We found that across all treatments, NDVI is correlated with aboveground biomass (r2=0.84), GEP (r2=0.75) and ER (r2=0.71), providing a basis for linking remotely sensed NDVI to aboveground biomass and ecosystem carbon flux.","container-title":"Oecologia","DOI":"10.1007/s00442-003-1198-3","ISSN":"1432-1939","issue":"3","journalAbbreviation":"Oecologia","language":"en","page":"414-421","source":"Springer Link","title":"Response of NDVI, biomass, and ecosystem gas exchange to long-term warming and fertilization in wet sedge tundra","volume":"135","author":[{"family":"Boelman","given":"Natalie T."},{"family":"Stieglitz","given":"Marc"},{"family":"Rueth","given":"Heather M."},{"family":"Sommerkorn","given":"Martin"},{"family":"Griffin","given":"Kevin L."},{"family":"Shaver","given":"Gaius R."},{"family":"Gamon","given":"John A."}],"issued":{"date-parts":[["2003",5,1]]}}},{"id":10810,"uris":["http://zotero.org/groups/4708236/items/WWFLREVX"],"itemData":{"id":10810,"type":"thesis","abstract":"Arctic regions are experiencing faster rates of atmospheric warming than any other biome. Increasing temperatures will affect the biomass, phenology, and composition of Arctic vegetation, which in turn will alter ecosystem functions such as greenhouse gas flux and nutrient cyclin","genre":"M.S. Thesis","language":"eng","note":"DOI: 10.14288/1.0072736","publisher":"University of British Columbia","source":"open.library.ubc.ca","title":"Effects of long-term experimental warming on three High Arctic plant communities","URL":"https://open.library.ubc.ca/soa/cIRcle/collections/ubctheses/24/items/1.0072736","author":[{"family":"Edwards","given":"Marc"}],"accessed":{"date-parts":[["2023",3,13]]},"issued":{"date-parts":[["2012"]]}}},{"id":260,"uris":["http://zotero.org/groups/4708236/items/L6WEC52I"],"itemData":{"id":260,"type":"article-journal","abstract":"Climate warming is expected to differentially affect CO2 exchange of the diverse ecosystems in the Arctic. Quantifying responses of CO2 exchange to warming in these ecosystems will require coordinated experimentation using standard temperature manipulations and measurements. Here, we used the International Tundra Experiment (ITEX) standard warming treatment to determine CO2 flux responses to growing-season warming for ecosystems spanning natural temperature and moisture ranges across the Arctic biome. We used the four North American Arctic ITEX sites (Toolik Lake, Atqasuk, and Barrow [USA] and Alexandra Fiord [Canada]) that span 10° of latitude. At each site, we investigated the CO2 responses to warming in both dry and wet or moist ecosystems. Net ecosystem CO2 exchange (NEE), ecosystem respiration (ER), and gross ecosystem photosynthesis (GEP) were assessed using chamber techniques conducted over 24-h periods sampled regularly throughout the summers of two years at all sites. At Toolik Lake, warming increased net CO2 losses in both moist and dry ecosystems. In contrast, at Atqasuk and Barrow, warming increased net CO2 uptake in wet ecosystems but increased losses from dry ecosystems. At Alexandra Fiord, warming improved net carbon uptake in the moist ecosystem in both years, but in the wet and dry ecosystems uptake increased in one year and decreased the other. Warming generally increased ER, with the largest increases in dry ecosystems. In wet ecosystems, high soil moisture limited increases in respiration relative to increases in photosynthesis. Warming generally increased GEP, with the notable exception of the Toolik Lake moist ecosystem, where warming unexpectedly decreased GEP &gt;25%. Overall, the respiration response determined the effect of warming on ecosystem CO2 balance. Our results provide the first multiple-site comparison of arctic tundra CO2 flux responses to standard warming treatments across a large climate gradient. These results indicate that (1) dry tundra may be initially the most responsive ecosystems to climate warming by virtue of strong increases in ER, (2) moist and wet tundra responses are dampened by higher water tables and soil water contents, and (3) both GEP and ER are responsive to climate warming, but the magnitudes and directions are ecosystem-dependent.","container-title":"Ecological Monographs","ISSN":"0012-9615","issue":"2","note":"publisher: Ecological Society of America","page":"221-238","source":"JSTOR","title":"Tundra CO2 Fluxes in Response to Experimental Warming across Latitudinal and Moisture Gradients","volume":"77","author":[{"family":"Oberbauer","given":"Steven F."},{"family":"Tweedie","given":"Craig E."},{"family":"Welker","given":"Jeff M."},{"family":"Fahnestock","given":"Jace T."},{"family":"Henry","given":"Greg H. R."},{"family":"Webber","given":"Patrick J."},{"family":"Hollister","given":"Robert D."},{"family":"Walker","given":"Marilyn D."},{"family":"Kuchy","given":"Andrea"},{"family":"Elmore","given":"Elizabeth"},{"family":"Starr","given":"Gregory"}],"issued":{"date-parts":[["2007"]]}}},{"id":323,"uris":["http://zotero.org/groups/4708236/items/ABI2V65Y"],"itemData":{"id":323,"type":"article-journal","abstract":"The aim of this research was to analyze the effects of increased N or P availability, increased air temperature, and decreased light intensity on wet sedge tundra in northern Alaska. Nutrient availability was increased for 6–9 growing seasons, using N and P fertilizers in factorial experiments at three separate ﬁeld sites. Air temperature was increased for six growing seasons, using plastic greenhouses at two sites, both with and without N ϩ P fertilizer. Light intensity (photosynthetically active photon ﬂux) was reduced by 50% for six growing seasons at the same two sites, using optically neutral shade cloth. Responses of wet sedge tundra to these treatments were documented as changes in vegetation biomass, N mass, and P mass, changes in whole-system CO2 ﬂuxes, and changes in species composition and leaf-level photosynthesis.","container-title":"Ecological Monographs","DOI":"10.1890/0012-9615(1998)068[0075:BACFIW]2.0.CO;2","ISSN":"0012-9615","issue":"1","journalAbbreviation":"Ecological Monographs","language":"en","page":"75-97","source":"DOI.org (Crossref)","title":"Biomass and CO2 flux in wet sedge tundras: responses to nutrients, temperature, and light","title-short":"BIOMASS AND CO &lt;sub&gt;2&lt;/sub&gt; FLUX IN WET SEDGE TUNDRAS","volume":"68","author":[{"family":"Shaver","given":"G. R."},{"family":"Johnson","given":"L. C."},{"family":"Cades","given":"D. H."},{"family":"Murray","given":"G."},{"family":"Laundre","given":"J. A."},{"family":"Rastetter","given":"E. B."},{"family":"Nadelhoffer","given":"K. J."},{"family":"Giblin","given":"A. E."}],"issued":{"date-parts":[["1998",2]]}}}],"schema":"https://github.com/citation-style-language/schema/raw/master/csl-citation.json"} </w:instrText>
      </w:r>
      <w:r w:rsidRPr="00F866D5">
        <w:fldChar w:fldCharType="separate"/>
      </w:r>
      <w:r w:rsidR="00BF1D59" w:rsidRPr="00F866D5">
        <w:rPr>
          <w:noProof/>
        </w:rPr>
        <w:t>Boelman et al., 2003; Edwards, 2012; Oberbauer et al., 2007; Shaver et al., 1998)</w:t>
      </w:r>
      <w:r w:rsidRPr="00F866D5">
        <w:fldChar w:fldCharType="end"/>
      </w:r>
      <w:r w:rsidR="00BF1D59" w:rsidRPr="00F866D5">
        <w:t xml:space="preserve">. </w:t>
      </w:r>
      <w:r w:rsidR="00994115" w:rsidRPr="00F866D5">
        <w:t xml:space="preserve">We calculated </w:t>
      </w:r>
      <w:r w:rsidR="00E86D5A" w:rsidRPr="00F866D5">
        <w:t>GEP</w:t>
      </w:r>
      <w:r w:rsidR="00994115" w:rsidRPr="00F866D5">
        <w:t xml:space="preserve"> as the </w:t>
      </w:r>
      <w:r w:rsidR="00E86D5A" w:rsidRPr="00F866D5">
        <w:t>sum</w:t>
      </w:r>
      <w:r w:rsidR="00994115" w:rsidRPr="00F866D5">
        <w:t xml:space="preserve"> </w:t>
      </w:r>
      <w:r w:rsidR="00E86D5A" w:rsidRPr="00F866D5">
        <w:t>of</w:t>
      </w:r>
      <w:r w:rsidR="00994115" w:rsidRPr="00F866D5">
        <w:t xml:space="preserve"> NEE and RE at each plot</w:t>
      </w:r>
      <w:r w:rsidR="00AB0897" w:rsidRPr="00F866D5">
        <w:t xml:space="preserve"> </w:t>
      </w:r>
      <w:r w:rsidRPr="00F866D5">
        <w:fldChar w:fldCharType="begin"/>
      </w:r>
      <w:r w:rsidRPr="00F866D5">
        <w:instrText xml:space="preserve"> REF _Ref131371714 \h </w:instrText>
      </w:r>
      <w:r w:rsidRPr="00F866D5">
        <w:fldChar w:fldCharType="separate"/>
      </w:r>
      <w:r w:rsidR="00CB6242" w:rsidRPr="00F866D5">
        <w:t xml:space="preserve">( </w:t>
      </w:r>
      <w:r w:rsidR="00CB6242" w:rsidRPr="00F866D5">
        <w:rPr>
          <w:noProof/>
        </w:rPr>
        <w:t>1</w:t>
      </w:r>
      <w:r w:rsidR="00CB6242" w:rsidRPr="00F866D5">
        <w:t xml:space="preserve"> )</w:t>
      </w:r>
      <w:r w:rsidRPr="00F866D5">
        <w:fldChar w:fldCharType="end"/>
      </w:r>
      <w:r w:rsidR="00994115" w:rsidRPr="00F866D5">
        <w:t xml:space="preserve">. </w:t>
      </w:r>
    </w:p>
    <w:p w14:paraId="58E38F4C" w14:textId="79A55741" w:rsidR="00994115" w:rsidRPr="00F866D5" w:rsidRDefault="00994115" w:rsidP="001A5602">
      <w:pPr>
        <w:pStyle w:val="Heading3"/>
      </w:pPr>
      <w:bookmarkStart w:id="27" w:name="_Toc133416714"/>
      <w:r w:rsidRPr="00F866D5">
        <w:t>Temperature measurements</w:t>
      </w:r>
      <w:bookmarkEnd w:id="27"/>
    </w:p>
    <w:p w14:paraId="084C9C8C" w14:textId="5E028AD3" w:rsidR="00994115" w:rsidRPr="00F866D5" w:rsidRDefault="001930F7" w:rsidP="00406358">
      <w:pPr>
        <w:pStyle w:val="NormalIndented"/>
      </w:pPr>
      <w:r w:rsidRPr="00F866D5">
        <w:t>Custom made t</w:t>
      </w:r>
      <w:r w:rsidR="00B65956" w:rsidRPr="00F866D5">
        <w:t xml:space="preserve">emperature probes </w:t>
      </w:r>
      <w:r w:rsidR="00994115" w:rsidRPr="00F866D5">
        <w:t>for litter (3</w:t>
      </w:r>
      <w:r w:rsidR="23412B8C" w:rsidRPr="00F866D5">
        <w:t xml:space="preserve"> </w:t>
      </w:r>
      <w:r w:rsidR="00994115" w:rsidRPr="00F866D5">
        <w:t>cm depth) and air (5</w:t>
      </w:r>
      <w:r w:rsidR="6B317ADB" w:rsidRPr="00F866D5">
        <w:t xml:space="preserve"> </w:t>
      </w:r>
      <w:r w:rsidR="00994115" w:rsidRPr="00F866D5">
        <w:t>cm height) temperature</w:t>
      </w:r>
      <w:r w:rsidR="00B65956" w:rsidRPr="00F866D5">
        <w:t xml:space="preserve"> were fitted to the </w:t>
      </w:r>
      <w:r w:rsidR="00A30085" w:rsidRPr="00F866D5">
        <w:t>IRGA chamber</w:t>
      </w:r>
      <w:r w:rsidR="00994115" w:rsidRPr="00F866D5">
        <w:t xml:space="preserve">. Data output from the Li-Cor </w:t>
      </w:r>
      <w:r w:rsidR="2176C05D" w:rsidRPr="00F866D5">
        <w:t>840</w:t>
      </w:r>
      <w:r w:rsidR="00994115" w:rsidRPr="00F866D5">
        <w:t xml:space="preserve"> and temperature probes </w:t>
      </w:r>
      <w:r w:rsidRPr="00F866D5">
        <w:t>were</w:t>
      </w:r>
      <w:r w:rsidR="00994115" w:rsidRPr="00F866D5">
        <w:t xml:space="preserve"> written </w:t>
      </w:r>
      <w:r w:rsidR="00A622F7" w:rsidRPr="00F866D5">
        <w:t xml:space="preserve">to proprietary storage modules </w:t>
      </w:r>
      <w:r w:rsidR="00994115" w:rsidRPr="00F866D5">
        <w:t>with a CR-21 datalogger (Campbell Scientific, Inc., Edmonton, AB, Canada).</w:t>
      </w:r>
    </w:p>
    <w:p w14:paraId="33E86241" w14:textId="0F899799" w:rsidR="00A46C24" w:rsidRPr="00F866D5" w:rsidRDefault="001930F7" w:rsidP="00406358">
      <w:pPr>
        <w:pStyle w:val="NormalIndented"/>
      </w:pPr>
      <w:r w:rsidRPr="00F866D5">
        <w:t>W</w:t>
      </w:r>
      <w:r w:rsidR="00994115" w:rsidRPr="00F866D5">
        <w:t>e measured soil and air temperature using HOBO® Pendant 8K and 64K dataloggers (Onset Computer Corporation, Bourne, MA, USA) positioned immediately adjacent to the chamber bases within the plots</w:t>
      </w:r>
      <w:r w:rsidR="00A46C24" w:rsidRPr="00F866D5">
        <w:t xml:space="preserve"> for the duration of the field season</w:t>
      </w:r>
      <w:r w:rsidR="00994115" w:rsidRPr="00F866D5">
        <w:t xml:space="preserve">. Soil </w:t>
      </w:r>
      <w:r w:rsidR="6E2F0B63" w:rsidRPr="00F866D5">
        <w:t>P</w:t>
      </w:r>
      <w:r w:rsidR="00994115" w:rsidRPr="00F866D5">
        <w:t>endants were inserted 5</w:t>
      </w:r>
      <w:r w:rsidR="45CCD481" w:rsidRPr="00F866D5">
        <w:t xml:space="preserve"> </w:t>
      </w:r>
      <w:r w:rsidR="00994115" w:rsidRPr="00F866D5">
        <w:t xml:space="preserve">cm into the soil and air </w:t>
      </w:r>
      <w:r w:rsidR="2CF7EBAA" w:rsidRPr="00F866D5">
        <w:t>P</w:t>
      </w:r>
      <w:r w:rsidR="00994115" w:rsidRPr="00F866D5">
        <w:t>endants were mounted 10</w:t>
      </w:r>
      <w:r w:rsidR="0DDB64E5" w:rsidRPr="00F866D5">
        <w:t xml:space="preserve"> </w:t>
      </w:r>
      <w:r w:rsidR="00994115" w:rsidRPr="00F866D5">
        <w:t>cm above the ground under porous white plastic shields</w:t>
      </w:r>
      <w:r w:rsidR="00E14C95" w:rsidRPr="00F866D5">
        <w:t xml:space="preserve"> to reduce insolation effects</w:t>
      </w:r>
      <w:r w:rsidR="00994115" w:rsidRPr="00F866D5">
        <w:t xml:space="preserve">. The </w:t>
      </w:r>
      <w:r w:rsidR="74AB8A06" w:rsidRPr="00F866D5">
        <w:t>P</w:t>
      </w:r>
      <w:r w:rsidR="00994115" w:rsidRPr="00F866D5">
        <w:t>endants record</w:t>
      </w:r>
      <w:r w:rsidR="00E14C95" w:rsidRPr="00F866D5">
        <w:t>ed</w:t>
      </w:r>
      <w:r w:rsidR="00994115" w:rsidRPr="00F866D5">
        <w:t xml:space="preserve"> temperature every fifteen minutes. </w:t>
      </w:r>
    </w:p>
    <w:p w14:paraId="77CD053D" w14:textId="5747DF4A" w:rsidR="00994115" w:rsidRPr="00F866D5" w:rsidRDefault="00994115" w:rsidP="001A5602">
      <w:pPr>
        <w:pStyle w:val="Heading3"/>
      </w:pPr>
      <w:bookmarkStart w:id="28" w:name="_Toc133416715"/>
      <w:r w:rsidRPr="00F866D5">
        <w:t>Soil moisture measurements</w:t>
      </w:r>
      <w:bookmarkEnd w:id="28"/>
    </w:p>
    <w:p w14:paraId="6383BE64" w14:textId="0F20E95B" w:rsidR="00994115" w:rsidRPr="00F866D5" w:rsidRDefault="007802F5" w:rsidP="00406358">
      <w:pPr>
        <w:pStyle w:val="NormalIndented"/>
      </w:pPr>
      <w:r w:rsidRPr="00F866D5">
        <w:t xml:space="preserve">For each site, we recorded soil moisture in all of the plots each day </w:t>
      </w:r>
      <w:r w:rsidR="00994115" w:rsidRPr="00F866D5">
        <w:t>that CO</w:t>
      </w:r>
      <w:r w:rsidR="00994115" w:rsidRPr="00F866D5">
        <w:rPr>
          <w:vertAlign w:val="subscript"/>
        </w:rPr>
        <w:t>2</w:t>
      </w:r>
      <w:r w:rsidR="00994115" w:rsidRPr="00F866D5">
        <w:t xml:space="preserve"> flux measurements were recorded</w:t>
      </w:r>
      <w:r w:rsidRPr="00F866D5">
        <w:t xml:space="preserve">. </w:t>
      </w:r>
      <w:r w:rsidR="00994115" w:rsidRPr="00F866D5">
        <w:t xml:space="preserve">In addition, soil moisture was recorded at all plots/sites periodically throughout the season to </w:t>
      </w:r>
      <w:r w:rsidR="00990379" w:rsidRPr="00F866D5">
        <w:t>enrich the</w:t>
      </w:r>
      <w:r w:rsidR="00994115" w:rsidRPr="00F866D5">
        <w:t xml:space="preserve"> moisture record. Readings were taken with a Hydrosense soil moisture probe (Campbell Scientific, Inc., Edmonton, AB, Canada) at three points along the </w:t>
      </w:r>
      <w:r w:rsidR="00990379" w:rsidRPr="00F866D5">
        <w:t>n</w:t>
      </w:r>
      <w:r w:rsidR="00994115" w:rsidRPr="00F866D5">
        <w:t>orth/</w:t>
      </w:r>
      <w:r w:rsidR="00990379" w:rsidRPr="00F866D5">
        <w:t>s</w:t>
      </w:r>
      <w:r w:rsidR="00994115" w:rsidRPr="00F866D5">
        <w:t>outh axis of each plot and averaged.</w:t>
      </w:r>
    </w:p>
    <w:p w14:paraId="502BF844" w14:textId="04525746" w:rsidR="00994115" w:rsidRPr="00F866D5" w:rsidRDefault="00994115" w:rsidP="001A5602">
      <w:pPr>
        <w:pStyle w:val="Heading3"/>
      </w:pPr>
      <w:bookmarkStart w:id="29" w:name="_Toc133416716"/>
      <w:r w:rsidRPr="00F866D5">
        <w:lastRenderedPageBreak/>
        <w:t>Greenness Excess Index (GEI)</w:t>
      </w:r>
      <w:bookmarkEnd w:id="29"/>
    </w:p>
    <w:p w14:paraId="30748800" w14:textId="16913DC0" w:rsidR="6D6E7545" w:rsidRPr="00F866D5" w:rsidRDefault="00C44A1F" w:rsidP="00C44A1F">
      <w:pPr>
        <w:pStyle w:val="NormalIndented"/>
      </w:pPr>
      <w:r w:rsidRPr="00F866D5">
        <w:rPr>
          <w:noProof/>
        </w:rPr>
        <w:drawing>
          <wp:anchor distT="0" distB="0" distL="114300" distR="114300" simplePos="0" relativeHeight="251658240" behindDoc="0" locked="0" layoutInCell="1" allowOverlap="1" wp14:anchorId="74865274" wp14:editId="2938007A">
            <wp:simplePos x="0" y="0"/>
            <wp:positionH relativeFrom="column">
              <wp:posOffset>-133350</wp:posOffset>
            </wp:positionH>
            <wp:positionV relativeFrom="paragraph">
              <wp:posOffset>1324561</wp:posOffset>
            </wp:positionV>
            <wp:extent cx="5921375" cy="2186940"/>
            <wp:effectExtent l="0" t="0" r="0" b="0"/>
            <wp:wrapTopAndBottom/>
            <wp:docPr id="1" name="Picture 1" descr="A picture containing text,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window&#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21375" cy="2186940"/>
                    </a:xfrm>
                    <a:prstGeom prst="rect">
                      <a:avLst/>
                    </a:prstGeom>
                  </pic:spPr>
                </pic:pic>
              </a:graphicData>
            </a:graphic>
            <wp14:sizeRelH relativeFrom="page">
              <wp14:pctWidth>0</wp14:pctWidth>
            </wp14:sizeRelH>
            <wp14:sizeRelV relativeFrom="page">
              <wp14:pctHeight>0</wp14:pctHeight>
            </wp14:sizeRelV>
          </wp:anchor>
        </w:drawing>
      </w:r>
      <w:r w:rsidR="00465F69" w:rsidRPr="00F866D5">
        <w:t>We took digital colour photographs</w:t>
      </w:r>
      <w:r w:rsidR="007B1B52" w:rsidRPr="00F866D5">
        <w:t xml:space="preserve"> </w:t>
      </w:r>
      <w:r w:rsidR="0035102F" w:rsidRPr="00F866D5">
        <w:t>with a Canon EOS Rebel T5 (Canon Inc., Japan)</w:t>
      </w:r>
      <w:r w:rsidR="0054606F" w:rsidRPr="00F866D5">
        <w:t>, with an 18MP, 5184 x 3465</w:t>
      </w:r>
      <w:r w:rsidR="00BC7874" w:rsidRPr="00F866D5">
        <w:t xml:space="preserve"> </w:t>
      </w:r>
      <w:r w:rsidR="0054606F" w:rsidRPr="00F866D5">
        <w:t>p</w:t>
      </w:r>
      <w:r w:rsidR="00BC7874" w:rsidRPr="00F866D5">
        <w:t>i</w:t>
      </w:r>
      <w:r w:rsidR="0054606F" w:rsidRPr="00F866D5">
        <w:t>x</w:t>
      </w:r>
      <w:r w:rsidR="00BC7874" w:rsidRPr="00F866D5">
        <w:t>els (px)</w:t>
      </w:r>
      <w:r w:rsidR="0054606F" w:rsidRPr="00F866D5">
        <w:t xml:space="preserve"> sensor</w:t>
      </w:r>
      <w:r w:rsidR="00B86D2F" w:rsidRPr="00F866D5">
        <w:t xml:space="preserve">. The camera settings were </w:t>
      </w:r>
      <w:r w:rsidR="00FC7C98" w:rsidRPr="00F866D5">
        <w:t>consistent</w:t>
      </w:r>
      <w:r w:rsidR="00B86D2F" w:rsidRPr="00F866D5">
        <w:t xml:space="preserve"> throughout the study</w:t>
      </w:r>
      <w:r w:rsidR="00FC7C98" w:rsidRPr="00F866D5">
        <w:t xml:space="preserve"> </w:t>
      </w:r>
      <w:r w:rsidR="00B86D2F" w:rsidRPr="00F866D5">
        <w:t>period (Canon’s “intelligent auto” mode)</w:t>
      </w:r>
      <w:r w:rsidR="00FC7C98" w:rsidRPr="00F866D5">
        <w:t xml:space="preserve">. Photos were </w:t>
      </w:r>
      <w:r w:rsidR="001458B0" w:rsidRPr="00F866D5">
        <w:t xml:space="preserve">manually taken </w:t>
      </w:r>
      <w:r w:rsidR="007B1B52" w:rsidRPr="00F866D5">
        <w:t>from 1.5</w:t>
      </w:r>
      <w:r w:rsidR="438B22BE" w:rsidRPr="00F866D5">
        <w:t xml:space="preserve"> </w:t>
      </w:r>
      <w:r w:rsidR="007B1B52" w:rsidRPr="00F866D5">
        <w:t>m above the ground at nadir.</w:t>
      </w:r>
      <w:r w:rsidR="00E22B4A" w:rsidRPr="00F866D5">
        <w:t xml:space="preserve"> </w:t>
      </w:r>
    </w:p>
    <w:p w14:paraId="61F74B4B" w14:textId="523F457C" w:rsidR="00484669" w:rsidRPr="00F866D5" w:rsidRDefault="001E5DF9" w:rsidP="009C3C2E">
      <w:pPr>
        <w:pStyle w:val="NormalIndented"/>
        <w:ind w:firstLine="0"/>
      </w:pPr>
      <w:r w:rsidRPr="00F866D5">
        <w:rPr>
          <w:noProof/>
        </w:rPr>
        <mc:AlternateContent>
          <mc:Choice Requires="wps">
            <w:drawing>
              <wp:inline distT="0" distB="0" distL="114300" distR="114300" wp14:anchorId="6D54269A" wp14:editId="668ED2F4">
                <wp:extent cx="5731510" cy="635"/>
                <wp:effectExtent l="0" t="0" r="0" b="0"/>
                <wp:docPr id="784623433" name="Text Box 2"/>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0D0173E3" w14:textId="7A996085" w:rsidR="00442740" w:rsidRPr="003E3C64" w:rsidRDefault="00442740" w:rsidP="007F33F2">
                            <w:pPr>
                              <w:pStyle w:val="Caption"/>
                              <w:rPr>
                                <w:rFonts w:eastAsiaTheme="minorHAnsi"/>
                              </w:rPr>
                            </w:pPr>
                            <w:bookmarkStart w:id="30" w:name="_Ref131371553"/>
                            <w:bookmarkStart w:id="31" w:name="_Toc131381604"/>
                            <w:bookmarkStart w:id="32" w:name="_Ref131542703"/>
                            <w:bookmarkStart w:id="33" w:name="_Toc133414544"/>
                            <w:r>
                              <w:t xml:space="preserve">Figure </w:t>
                            </w:r>
                            <w:fldSimple w:instr=" SEQ Figure \* ARABIC ">
                              <w:r w:rsidR="00C44A1F">
                                <w:rPr>
                                  <w:noProof/>
                                </w:rPr>
                                <w:t>2</w:t>
                              </w:r>
                            </w:fldSimple>
                            <w:bookmarkEnd w:id="30"/>
                            <w:r>
                              <w:t xml:space="preserve">. </w:t>
                            </w:r>
                            <w:r w:rsidR="00772814">
                              <w:t>S</w:t>
                            </w:r>
                            <w:r>
                              <w:t xml:space="preserve">implified </w:t>
                            </w:r>
                            <w:r w:rsidR="00772814">
                              <w:t>Adobe Photoshop screengrabs depicting</w:t>
                            </w:r>
                            <w:r>
                              <w:t xml:space="preserve"> the image processing workflow for plot photos. (A) </w:t>
                            </w:r>
                            <w:r w:rsidR="00772814">
                              <w:t>I</w:t>
                            </w:r>
                            <w:r>
                              <w:t>mages were individually warped to nadir, (B) resized to a common resolution, and (C) cropped to just inside the chamber base.</w:t>
                            </w:r>
                            <w:bookmarkEnd w:id="31"/>
                            <w:bookmarkEnd w:id="32"/>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6D54269A" id="_x0000_t202" coordsize="21600,21600" o:spt="202" path="m,l,21600r21600,l21600,xe">
                <v:stroke joinstyle="miter"/>
                <v:path gradientshapeok="t" o:connecttype="rect"/>
              </v:shapetype>
              <v:shape id="Text Box 2" o:spid="_x0000_s1026" type="#_x0000_t202" style="width:451.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" stroked="f">
                <v:textbox style="mso-fit-shape-to-text:t" inset="0,0,0,0">
                  <w:txbxContent>
                    <w:p w14:paraId="0D0173E3" w14:textId="7A996085" w:rsidR="00442740" w:rsidRPr="003E3C64" w:rsidRDefault="00442740" w:rsidP="007F33F2">
                      <w:pPr>
                        <w:pStyle w:val="Caption"/>
                        <w:rPr>
                          <w:rFonts w:eastAsiaTheme="minorHAnsi"/>
                        </w:rPr>
                      </w:pPr>
                      <w:bookmarkStart w:id="34" w:name="_Ref131371553"/>
                      <w:bookmarkStart w:id="35" w:name="_Toc131381604"/>
                      <w:bookmarkStart w:id="36" w:name="_Ref131542703"/>
                      <w:bookmarkStart w:id="37" w:name="_Toc133414544"/>
                      <w:r>
                        <w:t xml:space="preserve">Figure </w:t>
                      </w:r>
                      <w:r w:rsidR="00287A00">
                        <w:fldChar w:fldCharType="begin"/>
                      </w:r>
                      <w:r w:rsidR="00287A00">
                        <w:instrText xml:space="preserve"> SEQ Figure \* ARABIC </w:instrText>
                      </w:r>
                      <w:r w:rsidR="00287A00">
                        <w:fldChar w:fldCharType="separate"/>
                      </w:r>
                      <w:r w:rsidR="00C44A1F">
                        <w:rPr>
                          <w:noProof/>
                        </w:rPr>
                        <w:t>2</w:t>
                      </w:r>
                      <w:r w:rsidR="00287A00">
                        <w:rPr>
                          <w:noProof/>
                        </w:rPr>
                        <w:fldChar w:fldCharType="end"/>
                      </w:r>
                      <w:bookmarkEnd w:id="34"/>
                      <w:r>
                        <w:t xml:space="preserve">. </w:t>
                      </w:r>
                      <w:r w:rsidR="00772814">
                        <w:t>S</w:t>
                      </w:r>
                      <w:r>
                        <w:t xml:space="preserve">implified </w:t>
                      </w:r>
                      <w:r w:rsidR="00772814">
                        <w:t>Adobe Photoshop screengrabs depicting</w:t>
                      </w:r>
                      <w:r>
                        <w:t xml:space="preserve"> the image processing workflow for plot photos. (A) </w:t>
                      </w:r>
                      <w:r w:rsidR="00772814">
                        <w:t>I</w:t>
                      </w:r>
                      <w:r>
                        <w:t>mages were individually warped to nadir, (B) resized to a common resolution, and (C) cropped to just inside the chamber base.</w:t>
                      </w:r>
                      <w:bookmarkEnd w:id="35"/>
                      <w:bookmarkEnd w:id="36"/>
                      <w:bookmarkEnd w:id="37"/>
                    </w:p>
                  </w:txbxContent>
                </v:textbox>
                <w10:anchorlock/>
              </v:shape>
            </w:pict>
          </mc:Fallback>
        </mc:AlternateContent>
      </w:r>
    </w:p>
    <w:p w14:paraId="4CC756AD" w14:textId="40679FA0" w:rsidR="00484669" w:rsidRPr="00F866D5" w:rsidRDefault="064F3161" w:rsidP="00406358">
      <w:pPr>
        <w:pStyle w:val="NormalIndented"/>
      </w:pPr>
      <w:r w:rsidRPr="00F866D5">
        <w:t>As per Agger (2022), I processed the image</w:t>
      </w:r>
      <w:r w:rsidR="00BA3567" w:rsidRPr="00F866D5">
        <w:t>s</w:t>
      </w:r>
      <w:r w:rsidR="00484669" w:rsidRPr="00F866D5">
        <w:t xml:space="preserve"> individually in Adobe Photoshop</w:t>
      </w:r>
      <w:r w:rsidR="00C568AE" w:rsidRPr="00F866D5">
        <w:t xml:space="preserve"> 24.3.0 (Adobe Inc.,</w:t>
      </w:r>
      <w:r w:rsidR="00C76E34" w:rsidRPr="00F866D5">
        <w:t xml:space="preserve"> </w:t>
      </w:r>
      <w:r w:rsidR="008D6E44" w:rsidRPr="00F866D5">
        <w:t>San Jose, CA, USA</w:t>
      </w:r>
      <w:r w:rsidR="00666CC0" w:rsidRPr="00F866D5">
        <w:t>, 2022</w:t>
      </w:r>
      <w:r w:rsidR="008D6E44" w:rsidRPr="00F866D5">
        <w:t>)</w:t>
      </w:r>
      <w:r w:rsidR="00666CC0" w:rsidRPr="00F866D5">
        <w:t>. Photographs for each plot</w:t>
      </w:r>
      <w:r w:rsidR="00A16F17" w:rsidRPr="00F866D5">
        <w:t xml:space="preserve"> were stacked as layers</w:t>
      </w:r>
      <w:r w:rsidR="00F233E8" w:rsidRPr="00F866D5">
        <w:t xml:space="preserve"> </w:t>
      </w:r>
      <w:r w:rsidR="001E5DF9" w:rsidRPr="00F866D5">
        <w:t xml:space="preserve">and each </w:t>
      </w:r>
      <w:r w:rsidR="00A16F17" w:rsidRPr="00F866D5">
        <w:t>was</w:t>
      </w:r>
      <w:r w:rsidR="00BA3567" w:rsidRPr="00F866D5">
        <w:t xml:space="preserve"> </w:t>
      </w:r>
      <w:r w:rsidR="00A16F17" w:rsidRPr="00F866D5">
        <w:t>warped</w:t>
      </w:r>
      <w:r w:rsidR="00BA3567" w:rsidRPr="00F866D5">
        <w:t xml:space="preserve"> with the </w:t>
      </w:r>
      <w:r w:rsidR="00BA3567" w:rsidRPr="00F866D5">
        <w:rPr>
          <w:i/>
          <w:iCs/>
        </w:rPr>
        <w:t>Per</w:t>
      </w:r>
      <w:r w:rsidR="005C09FA" w:rsidRPr="00F866D5">
        <w:rPr>
          <w:i/>
          <w:iCs/>
        </w:rPr>
        <w:t>spective Warp</w:t>
      </w:r>
      <w:r w:rsidR="005C09FA" w:rsidRPr="00F866D5">
        <w:t xml:space="preserve"> feature</w:t>
      </w:r>
      <w:r w:rsidR="00A16F17" w:rsidRPr="00F866D5">
        <w:t xml:space="preserve"> so that the CO</w:t>
      </w:r>
      <w:r w:rsidR="00A16F17" w:rsidRPr="00F866D5">
        <w:rPr>
          <w:vertAlign w:val="subscript"/>
        </w:rPr>
        <w:t>2</w:t>
      </w:r>
      <w:r w:rsidR="00CB456E" w:rsidRPr="00F866D5">
        <w:t xml:space="preserve"> chamber base was perfectly square</w:t>
      </w:r>
      <w:r w:rsidR="001E5DF9" w:rsidRPr="00F866D5">
        <w:t>. This warp corrects for any</w:t>
      </w:r>
      <w:r w:rsidR="00036B5F" w:rsidRPr="00F866D5">
        <w:t xml:space="preserve"> deviations from nadir</w:t>
      </w:r>
      <w:r w:rsidR="00DF5560" w:rsidRPr="00F866D5">
        <w:t xml:space="preserve"> (</w:t>
      </w:r>
      <w:r w:rsidR="00FC5142" w:rsidRPr="00F866D5">
        <w:fldChar w:fldCharType="begin"/>
      </w:r>
      <w:r w:rsidR="00FC5142" w:rsidRPr="00F866D5">
        <w:instrText xml:space="preserve"> REF _Ref131371553 \h </w:instrText>
      </w:r>
      <w:r w:rsidR="00FC5142" w:rsidRPr="00F866D5">
        <w:fldChar w:fldCharType="separate"/>
      </w:r>
      <w:r w:rsidR="00FC5142" w:rsidRPr="00F866D5">
        <w:t xml:space="preserve">Figure </w:t>
      </w:r>
      <w:r w:rsidR="00FC5142" w:rsidRPr="00F866D5">
        <w:rPr>
          <w:noProof/>
        </w:rPr>
        <w:t>2</w:t>
      </w:r>
      <w:r w:rsidR="00FC5142" w:rsidRPr="00F866D5">
        <w:fldChar w:fldCharType="end"/>
      </w:r>
      <w:r w:rsidR="001E5DF9" w:rsidRPr="00F866D5">
        <w:t>A)</w:t>
      </w:r>
      <w:r w:rsidR="00036B5F" w:rsidRPr="00F866D5">
        <w:t xml:space="preserve">. </w:t>
      </w:r>
      <w:r w:rsidR="005C09FA" w:rsidRPr="00F866D5">
        <w:t xml:space="preserve">I then used the </w:t>
      </w:r>
      <w:r w:rsidR="005C09FA" w:rsidRPr="00F866D5">
        <w:rPr>
          <w:i/>
          <w:iCs/>
        </w:rPr>
        <w:t>Auto-Align Layers</w:t>
      </w:r>
      <w:r w:rsidR="005C09FA" w:rsidRPr="00F866D5">
        <w:t xml:space="preserve"> feature, which automatically aligns images based on shared content, followed by manual adjustments to visually ensure a near-perfect match of the CO</w:t>
      </w:r>
      <w:r w:rsidR="005C09FA" w:rsidRPr="00F866D5">
        <w:rPr>
          <w:vertAlign w:val="subscript"/>
        </w:rPr>
        <w:t>2</w:t>
      </w:r>
      <w:r w:rsidR="005C09FA" w:rsidRPr="00F866D5">
        <w:t xml:space="preserve"> chamber base from one layer to the next.</w:t>
      </w:r>
      <w:r w:rsidR="00B62C36" w:rsidRPr="00F866D5">
        <w:t xml:space="preserve"> </w:t>
      </w:r>
      <w:r w:rsidR="00667520" w:rsidRPr="00F866D5">
        <w:t>I</w:t>
      </w:r>
      <w:r w:rsidR="00B62C36" w:rsidRPr="00F866D5">
        <w:t xml:space="preserve"> cropped </w:t>
      </w:r>
      <w:r w:rsidR="00667520" w:rsidRPr="00F866D5">
        <w:t xml:space="preserve">the aligned set </w:t>
      </w:r>
      <w:r w:rsidR="00B62C36" w:rsidRPr="00F866D5">
        <w:t>to a 1:1 ratio just outside the lip of the chamber base</w:t>
      </w:r>
      <w:r w:rsidR="00FC5142" w:rsidRPr="00F866D5">
        <w:t xml:space="preserve"> </w:t>
      </w:r>
      <w:r w:rsidR="00255F2B" w:rsidRPr="00F866D5">
        <w:t>(</w:t>
      </w:r>
      <w:r w:rsidR="00255F2B" w:rsidRPr="00F866D5">
        <w:fldChar w:fldCharType="begin"/>
      </w:r>
      <w:r w:rsidR="00255F2B" w:rsidRPr="00F866D5">
        <w:instrText xml:space="preserve"> REF _Ref131371553 \h </w:instrText>
      </w:r>
      <w:r w:rsidR="00255F2B" w:rsidRPr="00F866D5">
        <w:fldChar w:fldCharType="separate"/>
      </w:r>
      <w:r w:rsidR="00255F2B" w:rsidRPr="00F866D5">
        <w:t xml:space="preserve">Figure </w:t>
      </w:r>
      <w:r w:rsidR="00255F2B" w:rsidRPr="00F866D5">
        <w:rPr>
          <w:noProof/>
        </w:rPr>
        <w:t>2</w:t>
      </w:r>
      <w:r w:rsidR="00255F2B" w:rsidRPr="00F866D5">
        <w:fldChar w:fldCharType="end"/>
      </w:r>
      <w:r w:rsidR="00255F2B" w:rsidRPr="00F866D5">
        <w:t>B)</w:t>
      </w:r>
      <w:r w:rsidR="00667520" w:rsidRPr="00F866D5">
        <w:t xml:space="preserve"> before importing it to Adobe Lightroom Classic </w:t>
      </w:r>
      <w:r w:rsidR="00A33F96" w:rsidRPr="00F866D5">
        <w:t xml:space="preserve">12.2.1 </w:t>
      </w:r>
      <w:r w:rsidR="00667520" w:rsidRPr="00F866D5">
        <w:t>(</w:t>
      </w:r>
      <w:r w:rsidR="00A33F96" w:rsidRPr="00F866D5">
        <w:t>Adobe Inc., San Jose, CA, USA, 2023)</w:t>
      </w:r>
      <w:r w:rsidR="00667520" w:rsidRPr="00F866D5">
        <w:t>.</w:t>
      </w:r>
      <w:r w:rsidR="00682252" w:rsidRPr="00F866D5">
        <w:t xml:space="preserve"> I resized all </w:t>
      </w:r>
      <w:r w:rsidR="00A71718" w:rsidRPr="00F866D5">
        <w:t>image sets to a common 2000 x 2000px resolution and applied a common 1:1 crop to remove the chamber base</w:t>
      </w:r>
      <w:r w:rsidR="00442740" w:rsidRPr="00F866D5">
        <w:t xml:space="preserve"> </w:t>
      </w:r>
      <w:r w:rsidR="00255F2B" w:rsidRPr="00F866D5">
        <w:t>(</w:t>
      </w:r>
      <w:r w:rsidR="00255F2B" w:rsidRPr="00F866D5">
        <w:fldChar w:fldCharType="begin"/>
      </w:r>
      <w:r w:rsidR="00255F2B" w:rsidRPr="00F866D5">
        <w:instrText xml:space="preserve"> REF _Ref131371553 \h </w:instrText>
      </w:r>
      <w:r w:rsidR="00255F2B" w:rsidRPr="00F866D5">
        <w:fldChar w:fldCharType="separate"/>
      </w:r>
      <w:r w:rsidR="00255F2B" w:rsidRPr="00F866D5">
        <w:t xml:space="preserve">Figure </w:t>
      </w:r>
      <w:r w:rsidR="00255F2B" w:rsidRPr="00F866D5">
        <w:rPr>
          <w:noProof/>
        </w:rPr>
        <w:t>2</w:t>
      </w:r>
      <w:r w:rsidR="00255F2B" w:rsidRPr="00F866D5">
        <w:fldChar w:fldCharType="end"/>
      </w:r>
      <w:r w:rsidR="001E5DF9" w:rsidRPr="00F866D5">
        <w:t>C</w:t>
      </w:r>
      <w:r w:rsidR="00622FEA" w:rsidRPr="00F866D5">
        <w:t>)</w:t>
      </w:r>
      <w:r w:rsidR="00A71718" w:rsidRPr="00F866D5">
        <w:t xml:space="preserve">. </w:t>
      </w:r>
      <w:r w:rsidR="00A71718" w:rsidRPr="00F866D5">
        <w:lastRenderedPageBreak/>
        <w:t xml:space="preserve">The final </w:t>
      </w:r>
      <w:r w:rsidR="00BC7874" w:rsidRPr="00F866D5">
        <w:t xml:space="preserve">set consisted of </w:t>
      </w:r>
      <w:r w:rsidR="001E5DF9" w:rsidRPr="00F866D5">
        <w:t>211</w:t>
      </w:r>
      <w:r w:rsidR="00BC7874" w:rsidRPr="00F866D5">
        <w:t xml:space="preserve"> photographs, each one </w:t>
      </w:r>
      <w:r w:rsidR="001E5DF9" w:rsidRPr="00F866D5">
        <w:t>1750</w:t>
      </w:r>
      <w:r w:rsidR="00BC7874" w:rsidRPr="00F866D5">
        <w:t xml:space="preserve"> x </w:t>
      </w:r>
      <w:r w:rsidR="001E5DF9" w:rsidRPr="00F866D5">
        <w:t xml:space="preserve">1750 </w:t>
      </w:r>
      <w:r w:rsidR="00BC7874" w:rsidRPr="00F866D5">
        <w:t xml:space="preserve">pixels covering an </w:t>
      </w:r>
      <w:r w:rsidR="001E5DF9" w:rsidRPr="00F866D5">
        <w:t>on-the-ground area</w:t>
      </w:r>
      <w:r w:rsidR="00BC7874" w:rsidRPr="00F866D5">
        <w:t xml:space="preserve"> of approximately 0.5625m</w:t>
      </w:r>
      <w:r w:rsidR="00BC7874" w:rsidRPr="00F866D5">
        <w:rPr>
          <w:vertAlign w:val="superscript"/>
        </w:rPr>
        <w:t>2</w:t>
      </w:r>
      <w:r w:rsidR="00BC7874" w:rsidRPr="00F866D5">
        <w:t>.</w:t>
      </w:r>
    </w:p>
    <w:p w14:paraId="432EA804" w14:textId="2622BB6D" w:rsidR="008E706D" w:rsidRPr="00F866D5" w:rsidRDefault="008E706D" w:rsidP="00406358">
      <w:pPr>
        <w:pStyle w:val="NormalIndented"/>
      </w:pPr>
      <w:r w:rsidRPr="00F866D5">
        <w:t xml:space="preserve">I calculated a greenness value from the standardized </w:t>
      </w:r>
      <w:r w:rsidR="00730B5A" w:rsidRPr="00F866D5">
        <w:t>images</w:t>
      </w:r>
      <w:r w:rsidR="005B55DE" w:rsidRPr="00F866D5">
        <w:t xml:space="preserve"> using a function written</w:t>
      </w:r>
      <w:r w:rsidR="00FF5C5E" w:rsidRPr="00F866D5">
        <w:t xml:space="preserve"> by Alison Beamish</w:t>
      </w:r>
      <w:r w:rsidR="005B55DE" w:rsidRPr="00F866D5">
        <w:t xml:space="preserve"> </w:t>
      </w:r>
      <w:r w:rsidRPr="00F866D5">
        <w:fldChar w:fldCharType="begin"/>
      </w:r>
      <w:r w:rsidRPr="00F866D5">
        <w:instrText xml:space="preserve"> ADDIN ZOTERO_ITEM CSL_CITATION {"citationID":"hxz3jv51","properties":{"formattedCitation":"(Beamish, 2011)","plainCitation":"(Beamish, 2011)","dontUpdate":true,"noteIndex":0},"citationItems":[{"id":10984,"uris":["http://zotero.org/groups/4708236/items/QPC63652"],"itemData":{"id":10984,"type":"thesis","event-place":"Vancouver","language":"en","number-of-pages":"83","publisher":"The University of British Columbia","publisher-place":"Vancouver","source":"Zotero","title":"The use of repeat colour digital photography to monitor high Arctic tundra vegetation","author":[{"family":"Beamish","given":"Alison Leslie"}],"issued":{"date-parts":[["2011"]]}}}],"schema":"https://github.com/citation-style-language/schema/raw/master/csl-citation.json"} </w:instrText>
      </w:r>
      <w:r w:rsidRPr="00F866D5">
        <w:fldChar w:fldCharType="separate"/>
      </w:r>
      <w:r w:rsidR="00B3700C" w:rsidRPr="00F866D5">
        <w:rPr>
          <w:noProof/>
        </w:rPr>
        <w:t>(2011)</w:t>
      </w:r>
      <w:r w:rsidRPr="00F866D5">
        <w:fldChar w:fldCharType="end"/>
      </w:r>
      <w:r w:rsidR="00B3700C" w:rsidRPr="00F866D5">
        <w:t xml:space="preserve"> </w:t>
      </w:r>
      <w:r w:rsidR="005B55DE" w:rsidRPr="00F866D5">
        <w:t xml:space="preserve">with the </w:t>
      </w:r>
      <w:r w:rsidR="005B55DE" w:rsidRPr="00F866D5">
        <w:rPr>
          <w:rFonts w:ascii="Times New Roman" w:hAnsi="Times New Roman" w:cs="Times New Roman"/>
        </w:rPr>
        <w:t>rdgal</w:t>
      </w:r>
      <w:r w:rsidR="005B55DE" w:rsidRPr="00F866D5">
        <w:t xml:space="preserve"> package</w:t>
      </w:r>
      <w:r w:rsidR="04CF11A7" w:rsidRPr="00F866D5">
        <w:t xml:space="preserve"> in R</w:t>
      </w:r>
      <w:r w:rsidR="006B0230" w:rsidRPr="00F866D5">
        <w:t xml:space="preserve"> </w:t>
      </w:r>
      <w:r w:rsidRPr="00F866D5">
        <w:fldChar w:fldCharType="begin"/>
      </w:r>
      <w:r w:rsidRPr="00F866D5">
        <w:instrText xml:space="preserve"> ADDIN ZOTERO_ITEM CSL_CITATION {"citationID":"FxQ5txRe","properties":{"formattedCitation":"(Bivand et al., 2023)","plainCitation":"(Bivand et al., 2023)","dontUpdate":true,"noteIndex":0},"citationItems":[{"id":11206,"uris":["http://zotero.org/groups/4708236/items/KD2H23YN"],"itemData":{"id":11206,"type":"software","abstract":"Provides bindings to the 'Geospatial' Data Abstraction Library ('GDAL') (&gt;= 1.11.4) and access to projection/transformation operations from the 'PROJ' library. Please note that 'rgdal' will be retired by the end of 2023, plan transition to sf/stars/'terra' functions using 'GDAL' and 'PROJ' at your earliest convenience. Use is made of classes defined in the 'sp' package. Raster and vector map data can be imported into R, and raster and vector 'sp' objects exported. The 'GDAL' and 'PROJ' libraries are external to the package, and, when installing the package from source, must be correctly installed first; it is important that 'GDAL' &lt; 3 be matched with 'PROJ' &lt; 6. From 'rgdal' 1.5-8, installed with to 'GDAL' &gt;=3, 'PROJ' &gt;=6 and 'sp' &gt;= 1.4, coordinate reference systems use 'WKT2_2019' strings, not 'PROJ' strings. 'Windows' and 'macOS' binaries (including 'GDAL', 'PROJ' and their dependencies) are provided on 'CRAN'.","license":"GPL-2 | GPL-3 [expanded from: GPL (≥ 2)]","source":"R-Packages","title":"rgdal: Bindings for the 'Geospatial' Data Abstraction Library","title-short":"rgdal","URL":"https://CRAN.R-project.org/package=rgdal","version":"1.6-5","author":[{"family":"Bivand","given":"Roger"},{"family":"Keitt","given":"Tim"},{"family":"Rowlingson","given":"Barry"},{"family":"Pebesma","given":"Edzer"},{"family":"Sumner","given":"Michael"},{"family":"Hijmans","given":"Robert"},{"family":"Baston","given":"Daniel"},{"family":"Rouault","given":"Even"},{"family":"Warmerdam","given":"Frank"},{"family":"Ooms","given":"Jeroen"},{"family":"Rundel","given":"Colin"}],"accessed":{"date-parts":[["2023",4,2]]},"issued":{"date-parts":[["2023",3,2]]}}}],"schema":"https://github.com/citation-style-language/schema/raw/master/csl-citation.json"} </w:instrText>
      </w:r>
      <w:r w:rsidRPr="00F866D5">
        <w:fldChar w:fldCharType="separate"/>
      </w:r>
      <w:r w:rsidR="00FE07CE" w:rsidRPr="00F866D5">
        <w:rPr>
          <w:noProof/>
        </w:rPr>
        <w:t>(</w:t>
      </w:r>
      <w:r w:rsidR="00A83E40" w:rsidRPr="00F866D5">
        <w:rPr>
          <w:noProof/>
        </w:rPr>
        <w:t>v</w:t>
      </w:r>
      <w:r w:rsidR="00FE07CE" w:rsidRPr="00F866D5">
        <w:t xml:space="preserve">1.6-5, </w:t>
      </w:r>
      <w:r w:rsidR="00FE07CE" w:rsidRPr="00F866D5">
        <w:rPr>
          <w:noProof/>
        </w:rPr>
        <w:t>Bivand et al., 2023)</w:t>
      </w:r>
      <w:r w:rsidRPr="00F866D5">
        <w:fldChar w:fldCharType="end"/>
      </w:r>
      <w:r w:rsidR="00EE70F6" w:rsidRPr="00F866D5">
        <w:t>.</w:t>
      </w:r>
      <w:r w:rsidR="00A83E40" w:rsidRPr="00F866D5">
        <w:t xml:space="preserve"> Each photograph is imported as a </w:t>
      </w:r>
      <w:r w:rsidR="00E11534" w:rsidRPr="00F866D5">
        <w:t>data frame</w:t>
      </w:r>
      <w:r w:rsidR="00A83E40" w:rsidRPr="00F866D5">
        <w:t xml:space="preserve"> which extracts pixel values f</w:t>
      </w:r>
      <w:r w:rsidR="001A7B6A" w:rsidRPr="00F866D5">
        <w:t>rom the red (R), green (G), and blue (B) channels. To normalize irradiance variations between images, the green chromatic coordinate</w:t>
      </w:r>
      <w:r w:rsidR="00B828F6" w:rsidRPr="00F866D5">
        <w:t>, or green ratio (rG) was calculated as:</w:t>
      </w:r>
    </w:p>
    <w:p w14:paraId="36326C7C" w14:textId="77777777" w:rsidR="00AB01BC" w:rsidRPr="00F866D5" w:rsidRDefault="00B828F6" w:rsidP="00406358">
      <m:oMathPara>
        <m:oMath>
          <m:r>
            <w:rPr>
              <w:rFonts w:ascii="Cambria Math" w:hAnsi="Cambria Math"/>
            </w:rPr>
            <m:t>rG</m:t>
          </m:r>
          <m:r>
            <m:rPr>
              <m:sty m:val="p"/>
            </m:rPr>
            <w:rPr>
              <w:rFonts w:ascii="Cambria Math" w:hAnsi="Cambria Math"/>
            </w:rPr>
            <m:t xml:space="preserve"> = </m:t>
          </m:r>
          <m:f>
            <m:fPr>
              <m:ctrlPr>
                <w:rPr>
                  <w:rFonts w:ascii="Cambria Math" w:hAnsi="Cambria Math"/>
                </w:rPr>
              </m:ctrlPr>
            </m:fPr>
            <m:num>
              <m:r>
                <w:rPr>
                  <w:rFonts w:ascii="Cambria Math" w:hAnsi="Cambria Math"/>
                </w:rPr>
                <m:t>G</m:t>
              </m:r>
            </m:num>
            <m:den>
              <m:r>
                <w:rPr>
                  <w:rFonts w:ascii="Cambria Math" w:hAnsi="Cambria Math"/>
                </w:rPr>
                <m:t>R</m:t>
              </m:r>
              <m:r>
                <m:rPr>
                  <m:sty m:val="p"/>
                </m:rPr>
                <w:rPr>
                  <w:rFonts w:ascii="Cambria Math" w:hAnsi="Cambria Math"/>
                </w:rPr>
                <m:t xml:space="preserve">+ </m:t>
              </m:r>
              <m:r>
                <w:rPr>
                  <w:rFonts w:ascii="Cambria Math" w:hAnsi="Cambria Math"/>
                </w:rPr>
                <m:t>G</m:t>
              </m:r>
              <m:r>
                <m:rPr>
                  <m:sty m:val="p"/>
                </m:rPr>
                <w:rPr>
                  <w:rFonts w:ascii="Cambria Math" w:hAnsi="Cambria Math"/>
                </w:rPr>
                <m:t>+</m:t>
              </m:r>
              <m:r>
                <w:rPr>
                  <w:rFonts w:ascii="Cambria Math" w:hAnsi="Cambria Math"/>
                </w:rPr>
                <m:t>B</m:t>
              </m:r>
            </m:den>
          </m:f>
        </m:oMath>
      </m:oMathPara>
    </w:p>
    <w:p w14:paraId="677406FC" w14:textId="190B268B" w:rsidR="00B828F6" w:rsidRPr="00F866D5" w:rsidRDefault="00AB01BC" w:rsidP="007F33F2">
      <w:pPr>
        <w:pStyle w:val="CaptionRight-aligned"/>
        <w:rPr>
          <w:color w:val="auto"/>
        </w:rPr>
      </w:pPr>
      <w:bookmarkStart w:id="34" w:name="_Toc131372199"/>
      <w:bookmarkStart w:id="35" w:name="_Toc133414800"/>
      <w:r w:rsidRPr="00F866D5">
        <w:rPr>
          <w:color w:val="auto"/>
        </w:rPr>
        <w:t xml:space="preserve">( </w:t>
      </w:r>
      <w:r w:rsidRPr="00F866D5">
        <w:rPr>
          <w:color w:val="auto"/>
        </w:rPr>
        <w:fldChar w:fldCharType="begin"/>
      </w:r>
      <w:r w:rsidRPr="00F866D5">
        <w:rPr>
          <w:color w:val="auto"/>
        </w:rPr>
        <w:instrText xml:space="preserve"> SEQ ( \* ARABIC </w:instrText>
      </w:r>
      <w:r w:rsidRPr="00F866D5">
        <w:rPr>
          <w:color w:val="auto"/>
        </w:rPr>
        <w:fldChar w:fldCharType="separate"/>
      </w:r>
      <w:r w:rsidR="00CB6242" w:rsidRPr="00F866D5">
        <w:rPr>
          <w:noProof/>
          <w:color w:val="auto"/>
        </w:rPr>
        <w:t>2</w:t>
      </w:r>
      <w:r w:rsidRPr="00F866D5">
        <w:rPr>
          <w:color w:val="auto"/>
        </w:rPr>
        <w:fldChar w:fldCharType="end"/>
      </w:r>
      <w:r w:rsidRPr="00F866D5">
        <w:rPr>
          <w:color w:val="auto"/>
        </w:rPr>
        <w:t xml:space="preserve"> </w:t>
      </w:r>
      <w:bookmarkStart w:id="36" w:name="_Toc131363616"/>
      <w:r w:rsidRPr="00F866D5">
        <w:rPr>
          <w:color w:val="auto"/>
        </w:rPr>
        <w:t>)</w:t>
      </w:r>
      <w:bookmarkEnd w:id="34"/>
      <w:bookmarkEnd w:id="35"/>
      <w:bookmarkEnd w:id="36"/>
    </w:p>
    <w:p w14:paraId="587C1AD7" w14:textId="77777777" w:rsidR="00EE773C" w:rsidRPr="00F866D5" w:rsidRDefault="00A55617" w:rsidP="00406358">
      <w:r w:rsidRPr="00F866D5">
        <w:t xml:space="preserve">Red (rR) and blue (rB) ratios were calculated similarly. </w:t>
      </w:r>
      <w:r w:rsidR="006C3740" w:rsidRPr="00F866D5">
        <w:t xml:space="preserve">These ratios are the camera-observed </w:t>
      </w:r>
      <w:r w:rsidRPr="00F866D5">
        <w:t>brightness</w:t>
      </w:r>
      <w:r w:rsidR="006C3740" w:rsidRPr="00F866D5">
        <w:t xml:space="preserve"> in the reg, green, and blue </w:t>
      </w:r>
      <w:r w:rsidRPr="00F866D5">
        <w:t>channels</w:t>
      </w:r>
      <w:r w:rsidR="00EE773C" w:rsidRPr="00F866D5">
        <w:t>, and are used to calculate t</w:t>
      </w:r>
      <w:r w:rsidR="002950EB" w:rsidRPr="00F866D5">
        <w:t xml:space="preserve">he greenness excess </w:t>
      </w:r>
      <w:r w:rsidR="00043E10" w:rsidRPr="00F866D5">
        <w:t>index</w:t>
      </w:r>
      <w:r w:rsidR="002950EB" w:rsidRPr="00F866D5">
        <w:t xml:space="preserve"> (GEI). </w:t>
      </w:r>
    </w:p>
    <w:p w14:paraId="29DE0AE8" w14:textId="4A35B1DD" w:rsidR="00EE773C" w:rsidRPr="00F866D5" w:rsidRDefault="00EE773C" w:rsidP="00406358">
      <m:oMathPara>
        <m:oMath>
          <m:r>
            <m:rPr>
              <m:sty m:val="p"/>
            </m:rPr>
            <w:rPr>
              <w:rFonts w:ascii="Cambria Math" w:hAnsi="Cambria Math"/>
            </w:rPr>
            <m:t>GEI = 2×rG - (rR + rB)</m:t>
          </m:r>
        </m:oMath>
      </m:oMathPara>
    </w:p>
    <w:p w14:paraId="39017979" w14:textId="027BA14D" w:rsidR="007502A3" w:rsidRPr="00F866D5" w:rsidRDefault="007502A3" w:rsidP="007F33F2">
      <w:pPr>
        <w:pStyle w:val="CaptionRight-aligned"/>
        <w:rPr>
          <w:color w:val="auto"/>
        </w:rPr>
      </w:pPr>
      <w:bookmarkStart w:id="37" w:name="_Toc131372200"/>
      <w:bookmarkStart w:id="38" w:name="_Toc133414801"/>
      <w:r w:rsidRPr="00F866D5">
        <w:rPr>
          <w:color w:val="auto"/>
        </w:rPr>
        <w:t xml:space="preserve">( </w:t>
      </w:r>
      <w:r w:rsidRPr="00F866D5">
        <w:rPr>
          <w:color w:val="auto"/>
        </w:rPr>
        <w:fldChar w:fldCharType="begin"/>
      </w:r>
      <w:r w:rsidRPr="00F866D5">
        <w:rPr>
          <w:color w:val="auto"/>
        </w:rPr>
        <w:instrText xml:space="preserve"> SEQ ( \* ARABIC </w:instrText>
      </w:r>
      <w:r w:rsidRPr="00F866D5">
        <w:rPr>
          <w:color w:val="auto"/>
        </w:rPr>
        <w:fldChar w:fldCharType="separate"/>
      </w:r>
      <w:r w:rsidR="00CB6242" w:rsidRPr="00F866D5">
        <w:rPr>
          <w:noProof/>
          <w:color w:val="auto"/>
        </w:rPr>
        <w:t>3</w:t>
      </w:r>
      <w:r w:rsidRPr="00F866D5">
        <w:rPr>
          <w:color w:val="auto"/>
        </w:rPr>
        <w:fldChar w:fldCharType="end"/>
      </w:r>
      <w:r w:rsidRPr="00F866D5">
        <w:rPr>
          <w:color w:val="auto"/>
        </w:rPr>
        <w:t xml:space="preserve"> </w:t>
      </w:r>
      <w:bookmarkStart w:id="39" w:name="_Toc131363617"/>
      <w:r w:rsidRPr="00F866D5">
        <w:rPr>
          <w:color w:val="auto"/>
        </w:rPr>
        <w:t>)</w:t>
      </w:r>
      <w:bookmarkEnd w:id="37"/>
      <w:bookmarkEnd w:id="38"/>
      <w:bookmarkEnd w:id="39"/>
    </w:p>
    <w:p w14:paraId="07884643" w14:textId="7CB1EE3B" w:rsidR="00B30761" w:rsidRPr="00F866D5" w:rsidRDefault="002950EB" w:rsidP="007802F5">
      <w:r w:rsidRPr="00F866D5">
        <w:t>High GEI indicates a high proportion of green reflectance observed by the camera–which indicates a greater cover of green vegetation in the plot photo</w:t>
      </w:r>
      <w:r w:rsidR="00E11534" w:rsidRPr="00F866D5">
        <w:t xml:space="preserve"> </w:t>
      </w:r>
      <w:r w:rsidR="00E11534" w:rsidRPr="00F866D5">
        <w:fldChar w:fldCharType="begin"/>
      </w:r>
      <w:r w:rsidR="00E11534" w:rsidRPr="00F866D5">
        <w:instrText xml:space="preserve"> ADDIN ZOTERO_ITEM CSL_CITATION {"citationID":"Q2RO6wMm","properties":{"formattedCitation":"(Agger, 2022)","plainCitation":"(Agger, 2022)","noteIndex":0},"citationItems":[{"id":10985,"uris":["http://zotero.org/groups/4708236/items/TH45Z68C"],"itemData":{"id":10985,"type":"thesis","event-place":"Vancouver","genre":"M.S. thesis","language":"en","number-of-pages":"89","publisher":"The University of British Columbia","publisher-place":"Vancouver","source":"Zotero","title":"Greening responses to long-term experimental warming in high arctic tundra communities using plot-level remote sensing","author":[{"family":"Agger","given":"Sofie"}],"issued":{"date-parts":[["2022",7]]}}}],"schema":"https://github.com/citation-style-language/schema/raw/master/csl-citation.json"} </w:instrText>
      </w:r>
      <w:r w:rsidR="00E11534" w:rsidRPr="00F866D5">
        <w:fldChar w:fldCharType="separate"/>
      </w:r>
      <w:r w:rsidR="00E11534" w:rsidRPr="00F866D5">
        <w:rPr>
          <w:noProof/>
        </w:rPr>
        <w:t>(Agger, 2022)</w:t>
      </w:r>
      <w:r w:rsidR="00E11534" w:rsidRPr="00F866D5">
        <w:fldChar w:fldCharType="end"/>
      </w:r>
      <w:r w:rsidR="00E11534" w:rsidRPr="00F866D5">
        <w:t>.</w:t>
      </w:r>
      <w:r w:rsidR="00891F9C" w:rsidRPr="00F866D5">
        <w:t xml:space="preserve"> </w:t>
      </w:r>
      <w:r w:rsidR="003455D8" w:rsidRPr="00F866D5">
        <w:t xml:space="preserve">Only </w:t>
      </w:r>
      <w:r w:rsidR="00891F9C" w:rsidRPr="00F866D5">
        <w:t xml:space="preserve">GEI measurements done on the same day as flux measurements were retained </w:t>
      </w:r>
      <w:r w:rsidR="003455D8" w:rsidRPr="00F866D5">
        <w:t>for model analysis described below.</w:t>
      </w:r>
    </w:p>
    <w:p w14:paraId="54B1959B" w14:textId="59FB49B1" w:rsidR="00A554AA" w:rsidRPr="00F866D5" w:rsidRDefault="003B3888" w:rsidP="00F177A3">
      <w:pPr>
        <w:pStyle w:val="Heading2"/>
        <w:rPr>
          <w:color w:val="auto"/>
        </w:rPr>
      </w:pPr>
      <w:bookmarkStart w:id="40" w:name="_Toc133416717"/>
      <w:r w:rsidRPr="00F866D5">
        <w:rPr>
          <w:color w:val="auto"/>
        </w:rPr>
        <w:t>Data loss</w:t>
      </w:r>
      <w:bookmarkEnd w:id="40"/>
    </w:p>
    <w:p w14:paraId="603E280A" w14:textId="1B4EACD1" w:rsidR="0062305D" w:rsidRPr="00F866D5" w:rsidRDefault="003B3888" w:rsidP="00406358">
      <w:pPr>
        <w:pStyle w:val="NormalIndented"/>
      </w:pPr>
      <w:r w:rsidRPr="00F866D5">
        <w:t xml:space="preserve">A corruption issue prevented data transfer between the data logger and the storage module at the start of the </w:t>
      </w:r>
      <w:r w:rsidR="008B5773" w:rsidRPr="00F866D5">
        <w:t xml:space="preserve">growing </w:t>
      </w:r>
      <w:r w:rsidRPr="00F866D5">
        <w:t>season. NEE measurements were acquired by video recording the data logger screen and manually transcribing the video.</w:t>
      </w:r>
      <w:r w:rsidR="0077184C" w:rsidRPr="00F866D5">
        <w:t xml:space="preserve"> Temperature measurements were made by manually recording the readout from the chamber temperature probes at the </w:t>
      </w:r>
      <w:r w:rsidR="007E22AD" w:rsidRPr="00F866D5">
        <w:t xml:space="preserve">end </w:t>
      </w:r>
      <w:r w:rsidR="008957BB" w:rsidRPr="00F866D5">
        <w:t xml:space="preserve">of the </w:t>
      </w:r>
      <w:r w:rsidR="00A72210" w:rsidRPr="00F866D5">
        <w:t>two-minute</w:t>
      </w:r>
      <w:r w:rsidR="008957BB" w:rsidRPr="00F866D5">
        <w:t xml:space="preserve"> measurement period.</w:t>
      </w:r>
      <w:r w:rsidR="007E22AD" w:rsidRPr="00F866D5">
        <w:t xml:space="preserve"> </w:t>
      </w:r>
      <w:r w:rsidR="00D7329F" w:rsidRPr="00F866D5">
        <w:t>A</w:t>
      </w:r>
      <w:r w:rsidR="009C52F7" w:rsidRPr="00F866D5">
        <w:t xml:space="preserve"> separate</w:t>
      </w:r>
      <w:r w:rsidR="00D7329F" w:rsidRPr="00F866D5">
        <w:t xml:space="preserve"> electrical </w:t>
      </w:r>
      <w:r w:rsidR="009C52F7" w:rsidRPr="00F866D5">
        <w:t xml:space="preserve">fault </w:t>
      </w:r>
      <w:r w:rsidR="00D7329F" w:rsidRPr="00F866D5">
        <w:t>resulted</w:t>
      </w:r>
      <w:r w:rsidR="009C52F7" w:rsidRPr="00F866D5">
        <w:t xml:space="preserve"> in malfunction of the chamber mounted temperature probes; in </w:t>
      </w:r>
      <w:r w:rsidR="009C52F7" w:rsidRPr="00F866D5">
        <w:lastRenderedPageBreak/>
        <w:t xml:space="preserve">these </w:t>
      </w:r>
      <w:r w:rsidR="00A72210" w:rsidRPr="00F866D5">
        <w:t>cases,</w:t>
      </w:r>
      <w:r w:rsidR="009C52F7" w:rsidRPr="00F866D5">
        <w:t xml:space="preserve"> </w:t>
      </w:r>
      <w:r w:rsidR="00A43B40" w:rsidRPr="00F866D5">
        <w:t xml:space="preserve">temperature data was </w:t>
      </w:r>
      <w:r w:rsidR="00164344" w:rsidRPr="00F866D5">
        <w:t>substituted with</w:t>
      </w:r>
      <w:r w:rsidR="003532F7" w:rsidRPr="00F866D5">
        <w:t xml:space="preserve"> the daytime (10:00-16:00) average from the </w:t>
      </w:r>
      <w:r w:rsidR="00164344" w:rsidRPr="00F866D5">
        <w:t xml:space="preserve">plot’s </w:t>
      </w:r>
      <w:r w:rsidR="003532F7" w:rsidRPr="00F866D5">
        <w:t>pendant logger</w:t>
      </w:r>
      <w:r w:rsidR="00164344" w:rsidRPr="00F866D5">
        <w:t>. In one case</w:t>
      </w:r>
      <w:r w:rsidR="00EE0DEB" w:rsidRPr="00F866D5">
        <w:t xml:space="preserve"> </w:t>
      </w:r>
      <w:r w:rsidR="00164344" w:rsidRPr="00F866D5">
        <w:t xml:space="preserve">both the </w:t>
      </w:r>
      <w:r w:rsidR="004D1304" w:rsidRPr="00F866D5">
        <w:t xml:space="preserve">soil </w:t>
      </w:r>
      <w:r w:rsidR="00ED7520" w:rsidRPr="00F866D5">
        <w:t>temperature probe</w:t>
      </w:r>
      <w:r w:rsidR="004D1304" w:rsidRPr="00F866D5">
        <w:t xml:space="preserve"> and pendant logger malfunctioned</w:t>
      </w:r>
      <w:r w:rsidR="00EE0DEB" w:rsidRPr="00F866D5">
        <w:t xml:space="preserve">, so the daytime average of </w:t>
      </w:r>
      <w:r w:rsidR="00ED3673" w:rsidRPr="00F866D5">
        <w:t>all three</w:t>
      </w:r>
      <w:r w:rsidR="00EE0DEB" w:rsidRPr="00F866D5">
        <w:t xml:space="preserve"> other </w:t>
      </w:r>
      <w:r w:rsidR="00ED3673" w:rsidRPr="00F866D5">
        <w:t xml:space="preserve">plots of the same (control) treatment </w:t>
      </w:r>
      <w:r w:rsidR="00A554AA" w:rsidRPr="00F866D5">
        <w:t>was substituted</w:t>
      </w:r>
      <w:r w:rsidR="00622FEA" w:rsidRPr="00F866D5">
        <w:t xml:space="preserve"> (</w:t>
      </w:r>
      <w:r w:rsidR="00622FEA" w:rsidRPr="00F866D5">
        <w:fldChar w:fldCharType="begin"/>
      </w:r>
      <w:r w:rsidR="00622FEA" w:rsidRPr="00F866D5">
        <w:instrText xml:space="preserve"> REF _Ref131371619 \h </w:instrText>
      </w:r>
      <w:r w:rsidR="00622FEA" w:rsidRPr="00F866D5">
        <w:fldChar w:fldCharType="separate"/>
      </w:r>
      <w:r w:rsidR="00CB6242" w:rsidRPr="00F866D5">
        <w:rPr>
          <w:b/>
          <w:bCs/>
          <w:lang w:val="en-US"/>
        </w:rPr>
        <w:t>Error! Reference source not found.</w:t>
      </w:r>
      <w:r w:rsidR="00622FEA" w:rsidRPr="00F866D5">
        <w:fldChar w:fldCharType="end"/>
      </w:r>
      <w:r w:rsidR="00622FEA" w:rsidRPr="00F866D5">
        <w:t>)</w:t>
      </w:r>
      <w:r w:rsidR="00A554AA" w:rsidRPr="00F866D5">
        <w:t>.</w:t>
      </w:r>
    </w:p>
    <w:p w14:paraId="5DE6A2D9" w14:textId="35BBC536" w:rsidR="00DF3978" w:rsidRPr="00F866D5" w:rsidRDefault="00DF3978" w:rsidP="007F33F2">
      <w:pPr>
        <w:pStyle w:val="Caption"/>
        <w:rPr>
          <w:color w:val="auto"/>
        </w:rPr>
      </w:pPr>
      <w:bookmarkStart w:id="41" w:name="_Toc133414647"/>
      <w:r w:rsidRPr="00F866D5">
        <w:rPr>
          <w:color w:val="auto"/>
        </w:rPr>
        <w:t xml:space="preserve">Table </w:t>
      </w:r>
      <w:r w:rsidR="00287A00" w:rsidRPr="00F866D5">
        <w:rPr>
          <w:color w:val="auto"/>
        </w:rPr>
        <w:fldChar w:fldCharType="begin"/>
      </w:r>
      <w:r w:rsidR="00287A00" w:rsidRPr="00F866D5">
        <w:rPr>
          <w:color w:val="auto"/>
        </w:rPr>
        <w:instrText xml:space="preserve"> SEQ Table \* ARABIC </w:instrText>
      </w:r>
      <w:r w:rsidR="00287A00" w:rsidRPr="00F866D5">
        <w:rPr>
          <w:color w:val="auto"/>
        </w:rPr>
        <w:fldChar w:fldCharType="separate"/>
      </w:r>
      <w:r w:rsidR="00CB6242" w:rsidRPr="00F866D5">
        <w:rPr>
          <w:noProof/>
          <w:color w:val="auto"/>
        </w:rPr>
        <w:t>1</w:t>
      </w:r>
      <w:r w:rsidR="00287A00" w:rsidRPr="00F866D5">
        <w:rPr>
          <w:noProof/>
          <w:color w:val="auto"/>
        </w:rPr>
        <w:fldChar w:fldCharType="end"/>
      </w:r>
      <w:r w:rsidRPr="00F866D5">
        <w:rPr>
          <w:color w:val="auto"/>
        </w:rPr>
        <w:t>. Explanation of data collection methods by day and site. Backup methods were employed during various mechanical and electrical errors in the field.</w:t>
      </w:r>
      <w:bookmarkEnd w:id="41"/>
    </w:p>
    <w:tbl>
      <w:tblPr>
        <w:tblStyle w:val="PlainTable5"/>
        <w:tblW w:w="0" w:type="auto"/>
        <w:tblLook w:val="04A0" w:firstRow="1" w:lastRow="0" w:firstColumn="1" w:lastColumn="0" w:noHBand="0" w:noVBand="1"/>
      </w:tblPr>
      <w:tblGrid>
        <w:gridCol w:w="899"/>
        <w:gridCol w:w="1795"/>
        <w:gridCol w:w="2268"/>
        <w:gridCol w:w="3969"/>
      </w:tblGrid>
      <w:tr w:rsidR="00F866D5" w:rsidRPr="00F866D5" w14:paraId="2EC42407" w14:textId="5960DD27" w:rsidTr="6D6E7545">
        <w:trPr>
          <w:cnfStyle w:val="100000000000" w:firstRow="1" w:lastRow="0" w:firstColumn="0" w:lastColumn="0" w:oddVBand="0" w:evenVBand="0" w:oddHBand="0" w:evenHBand="0" w:firstRowFirstColumn="0" w:firstRowLastColumn="0" w:lastRowFirstColumn="0" w:lastRowLastColumn="0"/>
          <w:trHeight w:val="355"/>
        </w:trPr>
        <w:tc>
          <w:tcPr>
            <w:cnfStyle w:val="001000000100" w:firstRow="0" w:lastRow="0" w:firstColumn="1" w:lastColumn="0" w:oddVBand="0" w:evenVBand="0" w:oddHBand="0" w:evenHBand="0" w:firstRowFirstColumn="1" w:firstRowLastColumn="0" w:lastRowFirstColumn="0" w:lastRowLastColumn="0"/>
            <w:tcW w:w="899" w:type="dxa"/>
          </w:tcPr>
          <w:p w14:paraId="2A14084D" w14:textId="22B3A726" w:rsidR="0006159E" w:rsidRPr="00F866D5" w:rsidRDefault="0006159E" w:rsidP="007802F5">
            <w:pPr>
              <w:pStyle w:val="ModelTable"/>
              <w:spacing w:line="240" w:lineRule="auto"/>
              <w:rPr>
                <w:rFonts w:cs="Calibri (Body)"/>
                <w:b w:val="0"/>
                <w:bCs w:val="0"/>
                <w:i w:val="0"/>
                <w:iCs w:val="0"/>
                <w:caps w:val="0"/>
              </w:rPr>
            </w:pPr>
            <w:r w:rsidRPr="00F866D5">
              <w:rPr>
                <w:rFonts w:cs="Calibri (Body)"/>
                <w:b w:val="0"/>
                <w:bCs w:val="0"/>
                <w:i w:val="0"/>
                <w:iCs w:val="0"/>
                <w:caps w:val="0"/>
              </w:rPr>
              <w:t>Site</w:t>
            </w:r>
          </w:p>
        </w:tc>
        <w:tc>
          <w:tcPr>
            <w:tcW w:w="1795" w:type="dxa"/>
          </w:tcPr>
          <w:p w14:paraId="5D36DDEA" w14:textId="23777205" w:rsidR="0006159E" w:rsidRPr="00F866D5" w:rsidRDefault="0006159E" w:rsidP="007802F5">
            <w:pPr>
              <w:pStyle w:val="ModelTable"/>
              <w:spacing w:line="240" w:lineRule="auto"/>
              <w:cnfStyle w:val="100000000000" w:firstRow="1" w:lastRow="0" w:firstColumn="0" w:lastColumn="0" w:oddVBand="0" w:evenVBand="0" w:oddHBand="0" w:evenHBand="0" w:firstRowFirstColumn="0" w:firstRowLastColumn="0" w:lastRowFirstColumn="0" w:lastRowLastColumn="0"/>
              <w:rPr>
                <w:rFonts w:cs="Calibri (Body)"/>
                <w:b w:val="0"/>
                <w:bCs w:val="0"/>
                <w:i w:val="0"/>
                <w:iCs w:val="0"/>
                <w:caps w:val="0"/>
              </w:rPr>
            </w:pPr>
            <w:r w:rsidRPr="00F866D5">
              <w:rPr>
                <w:rFonts w:cs="Calibri (Body)"/>
                <w:b w:val="0"/>
                <w:bCs w:val="0"/>
                <w:i w:val="0"/>
                <w:iCs w:val="0"/>
                <w:caps w:val="0"/>
              </w:rPr>
              <w:t>Collection day</w:t>
            </w:r>
          </w:p>
        </w:tc>
        <w:tc>
          <w:tcPr>
            <w:tcW w:w="2268" w:type="dxa"/>
          </w:tcPr>
          <w:p w14:paraId="1CEC429C" w14:textId="6DA91FD1" w:rsidR="0006159E" w:rsidRPr="00F866D5" w:rsidRDefault="0F9E1457" w:rsidP="007802F5">
            <w:pPr>
              <w:pStyle w:val="ModelTable"/>
              <w:spacing w:line="240" w:lineRule="auto"/>
              <w:cnfStyle w:val="100000000000" w:firstRow="1" w:lastRow="0" w:firstColumn="0" w:lastColumn="0" w:oddVBand="0" w:evenVBand="0" w:oddHBand="0" w:evenHBand="0" w:firstRowFirstColumn="0" w:firstRowLastColumn="0" w:lastRowFirstColumn="0" w:lastRowLastColumn="0"/>
              <w:rPr>
                <w:rFonts w:cs="Calibri (Body)"/>
                <w:b w:val="0"/>
                <w:bCs w:val="0"/>
                <w:i w:val="0"/>
                <w:iCs w:val="0"/>
                <w:caps w:val="0"/>
              </w:rPr>
            </w:pPr>
            <w:r w:rsidRPr="00F866D5">
              <w:rPr>
                <w:rFonts w:cs="Calibri (Body)"/>
                <w:b w:val="0"/>
                <w:bCs w:val="0"/>
                <w:i w:val="0"/>
                <w:iCs w:val="0"/>
                <w:caps w:val="0"/>
              </w:rPr>
              <w:t>CO</w:t>
            </w:r>
            <w:r w:rsidRPr="00F866D5">
              <w:rPr>
                <w:rFonts w:cs="Calibri (Body)"/>
                <w:b w:val="0"/>
                <w:bCs w:val="0"/>
                <w:i w:val="0"/>
                <w:iCs w:val="0"/>
                <w:caps w:val="0"/>
                <w:vertAlign w:val="subscript"/>
              </w:rPr>
              <w:t>2</w:t>
            </w:r>
            <w:r w:rsidRPr="00F866D5">
              <w:rPr>
                <w:rFonts w:cs="Calibri (Body)"/>
                <w:b w:val="0"/>
                <w:bCs w:val="0"/>
                <w:i w:val="0"/>
                <w:iCs w:val="0"/>
                <w:caps w:val="0"/>
              </w:rPr>
              <w:t xml:space="preserve"> flux </w:t>
            </w:r>
          </w:p>
        </w:tc>
        <w:tc>
          <w:tcPr>
            <w:tcW w:w="3969" w:type="dxa"/>
          </w:tcPr>
          <w:p w14:paraId="741113BB" w14:textId="265D6F38" w:rsidR="0006159E" w:rsidRPr="00F866D5" w:rsidRDefault="0F9E1457" w:rsidP="007802F5">
            <w:pPr>
              <w:pStyle w:val="ModelTable"/>
              <w:spacing w:line="240" w:lineRule="auto"/>
              <w:cnfStyle w:val="100000000000" w:firstRow="1" w:lastRow="0" w:firstColumn="0" w:lastColumn="0" w:oddVBand="0" w:evenVBand="0" w:oddHBand="0" w:evenHBand="0" w:firstRowFirstColumn="0" w:firstRowLastColumn="0" w:lastRowFirstColumn="0" w:lastRowLastColumn="0"/>
              <w:rPr>
                <w:rFonts w:cs="Calibri (Body)"/>
                <w:b w:val="0"/>
                <w:bCs w:val="0"/>
                <w:i w:val="0"/>
                <w:iCs w:val="0"/>
                <w:caps w:val="0"/>
              </w:rPr>
            </w:pPr>
            <w:r w:rsidRPr="00F866D5">
              <w:rPr>
                <w:rFonts w:cs="Calibri (Body)"/>
                <w:b w:val="0"/>
                <w:bCs w:val="0"/>
                <w:i w:val="0"/>
                <w:iCs w:val="0"/>
                <w:caps w:val="0"/>
              </w:rPr>
              <w:t xml:space="preserve">Temperature </w:t>
            </w:r>
          </w:p>
        </w:tc>
      </w:tr>
      <w:tr w:rsidR="00F866D5" w:rsidRPr="00F866D5" w14:paraId="7BB946DD" w14:textId="19A1158E" w:rsidTr="6D6E7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9" w:type="dxa"/>
          </w:tcPr>
          <w:p w14:paraId="35A6F3B7" w14:textId="4099776C" w:rsidR="0006159E" w:rsidRPr="00F866D5" w:rsidRDefault="0006159E" w:rsidP="007802F5">
            <w:pPr>
              <w:pStyle w:val="ModelTable"/>
              <w:spacing w:line="240" w:lineRule="auto"/>
              <w:rPr>
                <w:rFonts w:cs="Calibri (Body)"/>
                <w:b w:val="0"/>
                <w:bCs w:val="0"/>
                <w:i w:val="0"/>
                <w:iCs w:val="0"/>
                <w:caps w:val="0"/>
              </w:rPr>
            </w:pPr>
            <w:r w:rsidRPr="00F866D5">
              <w:rPr>
                <w:rFonts w:cs="Calibri (Body)"/>
                <w:b w:val="0"/>
                <w:bCs w:val="0"/>
                <w:i w:val="0"/>
                <w:iCs w:val="0"/>
                <w:caps w:val="0"/>
              </w:rPr>
              <w:t>WILL</w:t>
            </w:r>
          </w:p>
        </w:tc>
        <w:tc>
          <w:tcPr>
            <w:tcW w:w="1795" w:type="dxa"/>
          </w:tcPr>
          <w:p w14:paraId="1F6CAD8D" w14:textId="7BB14B9F" w:rsidR="0006159E" w:rsidRPr="00F866D5" w:rsidRDefault="0006159E" w:rsidP="007802F5">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F866D5">
              <w:rPr>
                <w:rFonts w:cs="Calibri (Body)"/>
                <w:b w:val="0"/>
                <w:bCs w:val="0"/>
                <w:caps w:val="0"/>
              </w:rPr>
              <w:t>179</w:t>
            </w:r>
          </w:p>
        </w:tc>
        <w:tc>
          <w:tcPr>
            <w:tcW w:w="2268" w:type="dxa"/>
          </w:tcPr>
          <w:p w14:paraId="274ACD78" w14:textId="28EBBDBF" w:rsidR="0006159E" w:rsidRPr="00F866D5" w:rsidRDefault="0006159E" w:rsidP="007802F5">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F866D5">
              <w:rPr>
                <w:rFonts w:cs="Calibri (Body)"/>
                <w:b w:val="0"/>
                <w:bCs w:val="0"/>
                <w:caps w:val="0"/>
              </w:rPr>
              <w:t>Transcribed video</w:t>
            </w:r>
          </w:p>
        </w:tc>
        <w:tc>
          <w:tcPr>
            <w:tcW w:w="3969" w:type="dxa"/>
          </w:tcPr>
          <w:p w14:paraId="53C4A940" w14:textId="41D83099" w:rsidR="0006159E" w:rsidRPr="00F866D5" w:rsidRDefault="00C92B2D" w:rsidP="007802F5">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F866D5">
              <w:rPr>
                <w:rFonts w:cs="Calibri (Body)"/>
                <w:b w:val="0"/>
                <w:bCs w:val="0"/>
                <w:caps w:val="0"/>
              </w:rPr>
              <w:t>Chamber probe</w:t>
            </w:r>
            <w:r w:rsidR="009F44FD" w:rsidRPr="00F866D5">
              <w:rPr>
                <w:rFonts w:cs="Calibri (Body)"/>
                <w:b w:val="0"/>
                <w:bCs w:val="0"/>
                <w:caps w:val="0"/>
              </w:rPr>
              <w:t>s</w:t>
            </w:r>
            <w:r w:rsidRPr="00F866D5">
              <w:rPr>
                <w:rFonts w:cs="Calibri (Body)"/>
                <w:b w:val="0"/>
                <w:bCs w:val="0"/>
                <w:caps w:val="0"/>
              </w:rPr>
              <w:t xml:space="preserve"> (</w:t>
            </w:r>
            <w:r w:rsidR="009F44FD" w:rsidRPr="00F866D5">
              <w:rPr>
                <w:rFonts w:cs="Calibri (Body)"/>
                <w:b w:val="0"/>
                <w:bCs w:val="0"/>
                <w:caps w:val="0"/>
              </w:rPr>
              <w:t>start and finish averaged</w:t>
            </w:r>
            <w:r w:rsidRPr="00F866D5">
              <w:rPr>
                <w:rFonts w:cs="Calibri (Body)"/>
                <w:b w:val="0"/>
                <w:bCs w:val="0"/>
                <w:caps w:val="0"/>
              </w:rPr>
              <w:t>)</w:t>
            </w:r>
          </w:p>
        </w:tc>
      </w:tr>
      <w:tr w:rsidR="00F866D5" w:rsidRPr="00F866D5" w14:paraId="59A45D7F" w14:textId="77777777" w:rsidTr="6D6E7545">
        <w:tc>
          <w:tcPr>
            <w:cnfStyle w:val="001000000000" w:firstRow="0" w:lastRow="0" w:firstColumn="1" w:lastColumn="0" w:oddVBand="0" w:evenVBand="0" w:oddHBand="0" w:evenHBand="0" w:firstRowFirstColumn="0" w:firstRowLastColumn="0" w:lastRowFirstColumn="0" w:lastRowLastColumn="0"/>
            <w:tcW w:w="899" w:type="dxa"/>
          </w:tcPr>
          <w:p w14:paraId="0627DDF2" w14:textId="77777777" w:rsidR="0006159E" w:rsidRPr="00F866D5" w:rsidRDefault="0006159E" w:rsidP="007802F5">
            <w:pPr>
              <w:pStyle w:val="ModelTable"/>
              <w:spacing w:line="240" w:lineRule="auto"/>
              <w:rPr>
                <w:rFonts w:cs="Calibri (Body)"/>
                <w:b w:val="0"/>
                <w:bCs w:val="0"/>
                <w:i w:val="0"/>
                <w:iCs w:val="0"/>
                <w:caps w:val="0"/>
              </w:rPr>
            </w:pPr>
          </w:p>
        </w:tc>
        <w:tc>
          <w:tcPr>
            <w:tcW w:w="1795" w:type="dxa"/>
          </w:tcPr>
          <w:p w14:paraId="427A2EA2" w14:textId="5AD5FC82" w:rsidR="0006159E" w:rsidRPr="00F866D5" w:rsidRDefault="009F44FD" w:rsidP="007802F5">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F866D5">
              <w:rPr>
                <w:rFonts w:cs="Calibri (Body)"/>
                <w:b w:val="0"/>
                <w:bCs w:val="0"/>
                <w:caps w:val="0"/>
              </w:rPr>
              <w:t>192</w:t>
            </w:r>
          </w:p>
        </w:tc>
        <w:tc>
          <w:tcPr>
            <w:tcW w:w="2268" w:type="dxa"/>
          </w:tcPr>
          <w:p w14:paraId="645BCCA6" w14:textId="7A8011A9" w:rsidR="0006159E" w:rsidRPr="00F866D5" w:rsidRDefault="009F44FD" w:rsidP="007802F5">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F866D5">
              <w:rPr>
                <w:rFonts w:cs="Calibri (Body)"/>
                <w:b w:val="0"/>
                <w:bCs w:val="0"/>
                <w:caps w:val="0"/>
              </w:rPr>
              <w:t>Data logger</w:t>
            </w:r>
          </w:p>
        </w:tc>
        <w:tc>
          <w:tcPr>
            <w:tcW w:w="3969" w:type="dxa"/>
          </w:tcPr>
          <w:p w14:paraId="30C6E74E" w14:textId="29D4D41C" w:rsidR="0006159E" w:rsidRPr="00F866D5" w:rsidRDefault="009F44FD" w:rsidP="007802F5">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F866D5">
              <w:rPr>
                <w:rFonts w:cs="Calibri (Body)"/>
                <w:b w:val="0"/>
                <w:bCs w:val="0"/>
                <w:caps w:val="0"/>
              </w:rPr>
              <w:t>HOBO logger</w:t>
            </w:r>
          </w:p>
        </w:tc>
      </w:tr>
      <w:tr w:rsidR="00F866D5" w:rsidRPr="00F866D5" w14:paraId="455CDD6B" w14:textId="77777777" w:rsidTr="6D6E7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9" w:type="dxa"/>
          </w:tcPr>
          <w:p w14:paraId="5404E53B" w14:textId="77777777" w:rsidR="0006159E" w:rsidRPr="00F866D5" w:rsidRDefault="0006159E" w:rsidP="007802F5">
            <w:pPr>
              <w:pStyle w:val="ModelTable"/>
              <w:spacing w:line="240" w:lineRule="auto"/>
              <w:rPr>
                <w:rFonts w:cs="Calibri (Body)"/>
                <w:b w:val="0"/>
                <w:bCs w:val="0"/>
                <w:i w:val="0"/>
                <w:iCs w:val="0"/>
                <w:caps w:val="0"/>
              </w:rPr>
            </w:pPr>
          </w:p>
        </w:tc>
        <w:tc>
          <w:tcPr>
            <w:tcW w:w="1795" w:type="dxa"/>
          </w:tcPr>
          <w:p w14:paraId="5ADAD8D5" w14:textId="553DD1A0" w:rsidR="0006159E" w:rsidRPr="00F866D5" w:rsidRDefault="009F44FD" w:rsidP="007802F5">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F866D5">
              <w:rPr>
                <w:rFonts w:cs="Calibri (Body)"/>
                <w:b w:val="0"/>
                <w:bCs w:val="0"/>
                <w:caps w:val="0"/>
              </w:rPr>
              <w:t>197</w:t>
            </w:r>
          </w:p>
        </w:tc>
        <w:tc>
          <w:tcPr>
            <w:tcW w:w="2268" w:type="dxa"/>
          </w:tcPr>
          <w:p w14:paraId="18BD3966" w14:textId="6D19B329" w:rsidR="0006159E" w:rsidRPr="00F866D5" w:rsidRDefault="009F44FD" w:rsidP="007802F5">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F866D5">
              <w:rPr>
                <w:rFonts w:cs="Calibri (Body)"/>
                <w:b w:val="0"/>
                <w:bCs w:val="0"/>
                <w:caps w:val="0"/>
              </w:rPr>
              <w:t>Data logger</w:t>
            </w:r>
          </w:p>
        </w:tc>
        <w:tc>
          <w:tcPr>
            <w:tcW w:w="3969" w:type="dxa"/>
          </w:tcPr>
          <w:p w14:paraId="2E4FC59D" w14:textId="0A500F1B" w:rsidR="0006159E" w:rsidRPr="00F866D5" w:rsidRDefault="009F44FD" w:rsidP="007802F5">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F866D5">
              <w:rPr>
                <w:rFonts w:cs="Calibri (Body)"/>
                <w:b w:val="0"/>
                <w:bCs w:val="0"/>
                <w:caps w:val="0"/>
              </w:rPr>
              <w:t>Chamber probes (continuous)</w:t>
            </w:r>
          </w:p>
        </w:tc>
      </w:tr>
      <w:tr w:rsidR="00F866D5" w:rsidRPr="00F866D5" w14:paraId="2B58616A" w14:textId="77777777" w:rsidTr="6D6E7545">
        <w:tc>
          <w:tcPr>
            <w:cnfStyle w:val="001000000000" w:firstRow="0" w:lastRow="0" w:firstColumn="1" w:lastColumn="0" w:oddVBand="0" w:evenVBand="0" w:oddHBand="0" w:evenHBand="0" w:firstRowFirstColumn="0" w:firstRowLastColumn="0" w:lastRowFirstColumn="0" w:lastRowLastColumn="0"/>
            <w:tcW w:w="899" w:type="dxa"/>
            <w:tcBorders>
              <w:bottom w:val="single" w:sz="4" w:space="0" w:color="auto"/>
            </w:tcBorders>
          </w:tcPr>
          <w:p w14:paraId="673B07EB" w14:textId="77777777" w:rsidR="0006159E" w:rsidRPr="00F866D5" w:rsidRDefault="0006159E" w:rsidP="007802F5">
            <w:pPr>
              <w:pStyle w:val="ModelTable"/>
              <w:spacing w:line="240" w:lineRule="auto"/>
              <w:rPr>
                <w:rFonts w:cs="Calibri (Body)"/>
                <w:b w:val="0"/>
                <w:bCs w:val="0"/>
                <w:i w:val="0"/>
                <w:iCs w:val="0"/>
                <w:caps w:val="0"/>
              </w:rPr>
            </w:pPr>
          </w:p>
        </w:tc>
        <w:tc>
          <w:tcPr>
            <w:tcW w:w="1795" w:type="dxa"/>
            <w:tcBorders>
              <w:bottom w:val="single" w:sz="4" w:space="0" w:color="auto"/>
            </w:tcBorders>
          </w:tcPr>
          <w:p w14:paraId="5EABBCF4" w14:textId="472A0052" w:rsidR="0006159E" w:rsidRPr="00F866D5" w:rsidRDefault="001E606C" w:rsidP="007802F5">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F866D5">
              <w:rPr>
                <w:rFonts w:cs="Calibri (Body)"/>
                <w:b w:val="0"/>
                <w:bCs w:val="0"/>
                <w:caps w:val="0"/>
              </w:rPr>
              <w:t>208</w:t>
            </w:r>
          </w:p>
        </w:tc>
        <w:tc>
          <w:tcPr>
            <w:tcW w:w="2268" w:type="dxa"/>
            <w:tcBorders>
              <w:bottom w:val="single" w:sz="4" w:space="0" w:color="auto"/>
            </w:tcBorders>
          </w:tcPr>
          <w:p w14:paraId="7D7CBCC5" w14:textId="2DE3DDF3" w:rsidR="0006159E" w:rsidRPr="00F866D5" w:rsidRDefault="001E606C" w:rsidP="007802F5">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F866D5">
              <w:rPr>
                <w:rFonts w:cs="Calibri (Body)"/>
                <w:b w:val="0"/>
                <w:bCs w:val="0"/>
                <w:caps w:val="0"/>
              </w:rPr>
              <w:t>Data logger</w:t>
            </w:r>
          </w:p>
        </w:tc>
        <w:tc>
          <w:tcPr>
            <w:tcW w:w="3969" w:type="dxa"/>
            <w:tcBorders>
              <w:bottom w:val="single" w:sz="4" w:space="0" w:color="auto"/>
            </w:tcBorders>
          </w:tcPr>
          <w:p w14:paraId="3562D37E" w14:textId="403643F8" w:rsidR="0006159E" w:rsidRPr="00F866D5" w:rsidRDefault="001E606C" w:rsidP="007802F5">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F866D5">
              <w:rPr>
                <w:rFonts w:cs="Calibri (Body)"/>
                <w:b w:val="0"/>
                <w:bCs w:val="0"/>
                <w:caps w:val="0"/>
              </w:rPr>
              <w:t>Chamber probes (continuous)</w:t>
            </w:r>
            <w:r w:rsidR="00E0172C" w:rsidRPr="00F866D5">
              <w:rPr>
                <w:rFonts w:cs="Calibri (Body)"/>
                <w:b w:val="0"/>
                <w:bCs w:val="0"/>
                <w:caps w:val="0"/>
              </w:rPr>
              <w:t xml:space="preserve"> except</w:t>
            </w:r>
            <w:r w:rsidR="00980273" w:rsidRPr="00F866D5">
              <w:rPr>
                <w:rFonts w:cs="Calibri (Body)"/>
                <w:b w:val="0"/>
                <w:bCs w:val="0"/>
                <w:caps w:val="0"/>
              </w:rPr>
              <w:t xml:space="preserve"> </w:t>
            </w:r>
            <w:r w:rsidR="00E0172C" w:rsidRPr="00F866D5">
              <w:rPr>
                <w:rFonts w:cs="Calibri (Body)"/>
                <w:b w:val="0"/>
                <w:bCs w:val="0"/>
                <w:caps w:val="0"/>
              </w:rPr>
              <w:t>HOBO logger</w:t>
            </w:r>
            <w:r w:rsidR="00980273" w:rsidRPr="00F866D5">
              <w:rPr>
                <w:rFonts w:cs="Calibri (Body)"/>
                <w:b w:val="0"/>
                <w:bCs w:val="0"/>
                <w:caps w:val="0"/>
              </w:rPr>
              <w:t xml:space="preserve"> for </w:t>
            </w:r>
            <w:r w:rsidR="00643DD4" w:rsidRPr="00F866D5">
              <w:rPr>
                <w:rFonts w:cs="Calibri (Body)"/>
                <w:b w:val="0"/>
                <w:bCs w:val="0"/>
                <w:caps w:val="0"/>
              </w:rPr>
              <w:t xml:space="preserve">ER reading in </w:t>
            </w:r>
            <w:r w:rsidR="00E0172C" w:rsidRPr="00F866D5">
              <w:rPr>
                <w:rFonts w:cs="Calibri (Body)"/>
                <w:b w:val="0"/>
                <w:bCs w:val="0"/>
                <w:caps w:val="0"/>
              </w:rPr>
              <w:t>warmed plot 12 T</w:t>
            </w:r>
            <w:r w:rsidR="00643DD4" w:rsidRPr="00F866D5">
              <w:rPr>
                <w:rFonts w:cs="Calibri (Body)"/>
                <w:b w:val="0"/>
                <w:bCs w:val="0"/>
                <w:caps w:val="0"/>
              </w:rPr>
              <w:t>.</w:t>
            </w:r>
          </w:p>
        </w:tc>
      </w:tr>
      <w:tr w:rsidR="00F866D5" w:rsidRPr="00F866D5" w14:paraId="3232C7BE" w14:textId="77777777" w:rsidTr="6D6E7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9" w:type="dxa"/>
            <w:tcBorders>
              <w:top w:val="single" w:sz="4" w:space="0" w:color="auto"/>
            </w:tcBorders>
          </w:tcPr>
          <w:p w14:paraId="789DF4C6" w14:textId="21088F71" w:rsidR="001E606C" w:rsidRPr="00F866D5" w:rsidRDefault="001E606C" w:rsidP="007802F5">
            <w:pPr>
              <w:pStyle w:val="ModelTable"/>
              <w:spacing w:line="240" w:lineRule="auto"/>
              <w:rPr>
                <w:rFonts w:cs="Calibri (Body)"/>
                <w:b w:val="0"/>
                <w:bCs w:val="0"/>
                <w:i w:val="0"/>
                <w:iCs w:val="0"/>
                <w:caps w:val="0"/>
              </w:rPr>
            </w:pPr>
            <w:r w:rsidRPr="00F866D5">
              <w:rPr>
                <w:rFonts w:cs="Calibri (Body)"/>
                <w:b w:val="0"/>
                <w:bCs w:val="0"/>
                <w:i w:val="0"/>
                <w:iCs w:val="0"/>
                <w:caps w:val="0"/>
              </w:rPr>
              <w:t>MEAD</w:t>
            </w:r>
          </w:p>
        </w:tc>
        <w:tc>
          <w:tcPr>
            <w:tcW w:w="1795" w:type="dxa"/>
            <w:tcBorders>
              <w:top w:val="single" w:sz="4" w:space="0" w:color="auto"/>
            </w:tcBorders>
          </w:tcPr>
          <w:p w14:paraId="5EC444E4" w14:textId="0E182498" w:rsidR="001E606C" w:rsidRPr="00F866D5" w:rsidRDefault="001E606C" w:rsidP="007802F5">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F866D5">
              <w:rPr>
                <w:rFonts w:cs="Calibri (Body)"/>
                <w:b w:val="0"/>
                <w:bCs w:val="0"/>
                <w:caps w:val="0"/>
              </w:rPr>
              <w:t>182</w:t>
            </w:r>
          </w:p>
        </w:tc>
        <w:tc>
          <w:tcPr>
            <w:tcW w:w="2268" w:type="dxa"/>
            <w:tcBorders>
              <w:top w:val="single" w:sz="4" w:space="0" w:color="auto"/>
            </w:tcBorders>
          </w:tcPr>
          <w:p w14:paraId="2A93CD80" w14:textId="288DA27B" w:rsidR="001E606C" w:rsidRPr="00F866D5" w:rsidRDefault="001E606C" w:rsidP="007802F5">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F866D5">
              <w:rPr>
                <w:rFonts w:cs="Calibri (Body)"/>
                <w:b w:val="0"/>
                <w:bCs w:val="0"/>
                <w:caps w:val="0"/>
              </w:rPr>
              <w:t>Transcribed video</w:t>
            </w:r>
          </w:p>
        </w:tc>
        <w:tc>
          <w:tcPr>
            <w:tcW w:w="3969" w:type="dxa"/>
            <w:tcBorders>
              <w:top w:val="single" w:sz="4" w:space="0" w:color="auto"/>
            </w:tcBorders>
          </w:tcPr>
          <w:p w14:paraId="033F65D8" w14:textId="5ADC5BF5" w:rsidR="001E606C" w:rsidRPr="00F866D5" w:rsidRDefault="001E606C" w:rsidP="007802F5">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F866D5">
              <w:rPr>
                <w:rFonts w:cs="Calibri (Body)"/>
                <w:b w:val="0"/>
                <w:bCs w:val="0"/>
                <w:caps w:val="0"/>
              </w:rPr>
              <w:t>Chamber probes (start and finish averaged)</w:t>
            </w:r>
          </w:p>
        </w:tc>
      </w:tr>
      <w:tr w:rsidR="00F866D5" w:rsidRPr="00F866D5" w14:paraId="164B960C" w14:textId="77777777" w:rsidTr="6D6E7545">
        <w:tc>
          <w:tcPr>
            <w:cnfStyle w:val="001000000000" w:firstRow="0" w:lastRow="0" w:firstColumn="1" w:lastColumn="0" w:oddVBand="0" w:evenVBand="0" w:oddHBand="0" w:evenHBand="0" w:firstRowFirstColumn="0" w:firstRowLastColumn="0" w:lastRowFirstColumn="0" w:lastRowLastColumn="0"/>
            <w:tcW w:w="899" w:type="dxa"/>
          </w:tcPr>
          <w:p w14:paraId="1E17EF2E" w14:textId="77777777" w:rsidR="001E606C" w:rsidRPr="00F866D5" w:rsidRDefault="001E606C" w:rsidP="007802F5">
            <w:pPr>
              <w:pStyle w:val="ModelTable"/>
              <w:spacing w:line="240" w:lineRule="auto"/>
              <w:rPr>
                <w:rFonts w:cs="Calibri (Body)"/>
                <w:b w:val="0"/>
                <w:bCs w:val="0"/>
                <w:i w:val="0"/>
                <w:iCs w:val="0"/>
                <w:caps w:val="0"/>
              </w:rPr>
            </w:pPr>
          </w:p>
        </w:tc>
        <w:tc>
          <w:tcPr>
            <w:tcW w:w="1795" w:type="dxa"/>
          </w:tcPr>
          <w:p w14:paraId="173F6C17" w14:textId="11915ADE" w:rsidR="001E606C" w:rsidRPr="00F866D5" w:rsidRDefault="001E606C" w:rsidP="007802F5">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F866D5">
              <w:rPr>
                <w:rFonts w:cs="Calibri (Body)"/>
                <w:b w:val="0"/>
                <w:bCs w:val="0"/>
                <w:caps w:val="0"/>
              </w:rPr>
              <w:t>195</w:t>
            </w:r>
          </w:p>
        </w:tc>
        <w:tc>
          <w:tcPr>
            <w:tcW w:w="2268" w:type="dxa"/>
          </w:tcPr>
          <w:p w14:paraId="7722608E" w14:textId="79F276F8" w:rsidR="001E606C" w:rsidRPr="00F866D5" w:rsidRDefault="001E606C" w:rsidP="007802F5">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F866D5">
              <w:rPr>
                <w:rFonts w:cs="Calibri (Body)"/>
                <w:b w:val="0"/>
                <w:bCs w:val="0"/>
                <w:caps w:val="0"/>
              </w:rPr>
              <w:t>Data logger</w:t>
            </w:r>
          </w:p>
        </w:tc>
        <w:tc>
          <w:tcPr>
            <w:tcW w:w="3969" w:type="dxa"/>
          </w:tcPr>
          <w:p w14:paraId="7CDF1C3F" w14:textId="3822438E" w:rsidR="001E606C" w:rsidRPr="00F866D5" w:rsidRDefault="001E606C" w:rsidP="007802F5">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F866D5">
              <w:rPr>
                <w:rFonts w:cs="Calibri (Body)"/>
                <w:b w:val="0"/>
                <w:bCs w:val="0"/>
                <w:caps w:val="0"/>
              </w:rPr>
              <w:t>HOBO logger</w:t>
            </w:r>
            <w:r w:rsidR="00252A47" w:rsidRPr="00F866D5">
              <w:rPr>
                <w:rFonts w:cs="Calibri (Body)"/>
                <w:b w:val="0"/>
                <w:bCs w:val="0"/>
                <w:caps w:val="0"/>
              </w:rPr>
              <w:t xml:space="preserve"> (control 12 </w:t>
            </w:r>
            <w:r w:rsidR="00643DD4" w:rsidRPr="00F866D5">
              <w:rPr>
                <w:rFonts w:cs="Calibri (Body)"/>
                <w:b w:val="0"/>
                <w:bCs w:val="0"/>
                <w:caps w:val="0"/>
              </w:rPr>
              <w:t xml:space="preserve">soil </w:t>
            </w:r>
            <w:r w:rsidR="00252A47" w:rsidRPr="00F866D5">
              <w:rPr>
                <w:rFonts w:cs="Calibri (Body)"/>
                <w:b w:val="0"/>
                <w:bCs w:val="0"/>
                <w:caps w:val="0"/>
              </w:rPr>
              <w:t>averaged from plots 11, 13, 14)</w:t>
            </w:r>
          </w:p>
        </w:tc>
      </w:tr>
      <w:tr w:rsidR="00F866D5" w:rsidRPr="00F866D5" w14:paraId="166F8D77" w14:textId="77777777" w:rsidTr="6D6E7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9" w:type="dxa"/>
            <w:tcBorders>
              <w:bottom w:val="single" w:sz="4" w:space="0" w:color="auto"/>
            </w:tcBorders>
          </w:tcPr>
          <w:p w14:paraId="6CC81942" w14:textId="77777777" w:rsidR="001E606C" w:rsidRPr="00F866D5" w:rsidRDefault="001E606C" w:rsidP="007802F5">
            <w:pPr>
              <w:pStyle w:val="ModelTable"/>
              <w:spacing w:line="240" w:lineRule="auto"/>
              <w:rPr>
                <w:rFonts w:cs="Calibri (Body)"/>
                <w:b w:val="0"/>
                <w:bCs w:val="0"/>
                <w:i w:val="0"/>
                <w:iCs w:val="0"/>
                <w:caps w:val="0"/>
              </w:rPr>
            </w:pPr>
          </w:p>
        </w:tc>
        <w:tc>
          <w:tcPr>
            <w:tcW w:w="1795" w:type="dxa"/>
            <w:tcBorders>
              <w:bottom w:val="single" w:sz="4" w:space="0" w:color="auto"/>
            </w:tcBorders>
          </w:tcPr>
          <w:p w14:paraId="537DDD14" w14:textId="13796299" w:rsidR="001E606C" w:rsidRPr="00F866D5" w:rsidRDefault="00252A47" w:rsidP="007802F5">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F866D5">
              <w:rPr>
                <w:rFonts w:cs="Calibri (Body)"/>
                <w:b w:val="0"/>
                <w:bCs w:val="0"/>
                <w:caps w:val="0"/>
              </w:rPr>
              <w:t>206</w:t>
            </w:r>
          </w:p>
        </w:tc>
        <w:tc>
          <w:tcPr>
            <w:tcW w:w="2268" w:type="dxa"/>
            <w:tcBorders>
              <w:bottom w:val="single" w:sz="4" w:space="0" w:color="auto"/>
            </w:tcBorders>
          </w:tcPr>
          <w:p w14:paraId="1E973BE2" w14:textId="50694144" w:rsidR="001E606C" w:rsidRPr="00F866D5" w:rsidRDefault="001E606C" w:rsidP="007802F5">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F866D5">
              <w:rPr>
                <w:rFonts w:cs="Calibri (Body)"/>
                <w:b w:val="0"/>
                <w:bCs w:val="0"/>
                <w:caps w:val="0"/>
              </w:rPr>
              <w:t>Data logger</w:t>
            </w:r>
          </w:p>
        </w:tc>
        <w:tc>
          <w:tcPr>
            <w:tcW w:w="3969" w:type="dxa"/>
            <w:tcBorders>
              <w:bottom w:val="single" w:sz="4" w:space="0" w:color="auto"/>
            </w:tcBorders>
          </w:tcPr>
          <w:p w14:paraId="2AE10AFE" w14:textId="70F9AD16" w:rsidR="001E606C" w:rsidRPr="00F866D5" w:rsidRDefault="001E606C" w:rsidP="007802F5">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F866D5">
              <w:rPr>
                <w:rFonts w:cs="Calibri (Body)"/>
                <w:b w:val="0"/>
                <w:bCs w:val="0"/>
                <w:caps w:val="0"/>
              </w:rPr>
              <w:t>Chamber probes (continuous)</w:t>
            </w:r>
          </w:p>
        </w:tc>
      </w:tr>
      <w:tr w:rsidR="00F866D5" w:rsidRPr="00F866D5" w14:paraId="3D6CAC3E" w14:textId="77777777" w:rsidTr="6D6E7545">
        <w:tc>
          <w:tcPr>
            <w:cnfStyle w:val="001000000000" w:firstRow="0" w:lastRow="0" w:firstColumn="1" w:lastColumn="0" w:oddVBand="0" w:evenVBand="0" w:oddHBand="0" w:evenHBand="0" w:firstRowFirstColumn="0" w:firstRowLastColumn="0" w:lastRowFirstColumn="0" w:lastRowLastColumn="0"/>
            <w:tcW w:w="899" w:type="dxa"/>
            <w:tcBorders>
              <w:top w:val="single" w:sz="4" w:space="0" w:color="auto"/>
            </w:tcBorders>
          </w:tcPr>
          <w:p w14:paraId="5092C3E1" w14:textId="61BD2E6A" w:rsidR="00980273" w:rsidRPr="00F866D5" w:rsidRDefault="00980273" w:rsidP="007802F5">
            <w:pPr>
              <w:pStyle w:val="ModelTable"/>
              <w:spacing w:line="240" w:lineRule="auto"/>
              <w:rPr>
                <w:rFonts w:cs="Calibri (Body)"/>
                <w:b w:val="0"/>
                <w:bCs w:val="0"/>
                <w:i w:val="0"/>
                <w:iCs w:val="0"/>
                <w:caps w:val="0"/>
              </w:rPr>
            </w:pPr>
            <w:r w:rsidRPr="00F866D5">
              <w:rPr>
                <w:rFonts w:cs="Calibri (Body)"/>
                <w:b w:val="0"/>
                <w:bCs w:val="0"/>
                <w:i w:val="0"/>
                <w:iCs w:val="0"/>
                <w:caps w:val="0"/>
              </w:rPr>
              <w:t>DRYAS</w:t>
            </w:r>
          </w:p>
        </w:tc>
        <w:tc>
          <w:tcPr>
            <w:tcW w:w="1795" w:type="dxa"/>
            <w:tcBorders>
              <w:top w:val="single" w:sz="4" w:space="0" w:color="auto"/>
            </w:tcBorders>
          </w:tcPr>
          <w:p w14:paraId="29716AAD" w14:textId="67DCCACA" w:rsidR="00980273" w:rsidRPr="00F866D5" w:rsidRDefault="009B5F73" w:rsidP="007802F5">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F866D5">
              <w:rPr>
                <w:rFonts w:cs="Calibri (Body)"/>
                <w:b w:val="0"/>
                <w:bCs w:val="0"/>
                <w:caps w:val="0"/>
              </w:rPr>
              <w:t>183</w:t>
            </w:r>
          </w:p>
        </w:tc>
        <w:tc>
          <w:tcPr>
            <w:tcW w:w="2268" w:type="dxa"/>
            <w:tcBorders>
              <w:top w:val="single" w:sz="4" w:space="0" w:color="auto"/>
            </w:tcBorders>
          </w:tcPr>
          <w:p w14:paraId="7F1643D0" w14:textId="23123C60" w:rsidR="00980273" w:rsidRPr="00F866D5" w:rsidRDefault="00980273" w:rsidP="007802F5">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F866D5">
              <w:rPr>
                <w:rFonts w:cs="Calibri (Body)"/>
                <w:b w:val="0"/>
                <w:bCs w:val="0"/>
                <w:caps w:val="0"/>
              </w:rPr>
              <w:t>Transcribed video</w:t>
            </w:r>
          </w:p>
        </w:tc>
        <w:tc>
          <w:tcPr>
            <w:tcW w:w="3969" w:type="dxa"/>
            <w:tcBorders>
              <w:top w:val="single" w:sz="4" w:space="0" w:color="auto"/>
            </w:tcBorders>
          </w:tcPr>
          <w:p w14:paraId="14348205" w14:textId="0DA30605" w:rsidR="00980273" w:rsidRPr="00F866D5" w:rsidRDefault="00980273" w:rsidP="007802F5">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F866D5">
              <w:rPr>
                <w:rFonts w:cs="Calibri (Body)"/>
                <w:b w:val="0"/>
                <w:bCs w:val="0"/>
                <w:caps w:val="0"/>
              </w:rPr>
              <w:t>Chamber probes (start and finish averaged)</w:t>
            </w:r>
          </w:p>
        </w:tc>
      </w:tr>
      <w:tr w:rsidR="00F866D5" w:rsidRPr="00F866D5" w14:paraId="689DCEBF" w14:textId="77777777" w:rsidTr="6D6E7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9" w:type="dxa"/>
          </w:tcPr>
          <w:p w14:paraId="0D18A9BB" w14:textId="77777777" w:rsidR="00980273" w:rsidRPr="00F866D5" w:rsidRDefault="00980273" w:rsidP="007802F5">
            <w:pPr>
              <w:pStyle w:val="ModelTable"/>
              <w:spacing w:line="240" w:lineRule="auto"/>
              <w:rPr>
                <w:rFonts w:cs="Calibri (Body)"/>
                <w:b w:val="0"/>
                <w:bCs w:val="0"/>
                <w:i w:val="0"/>
                <w:iCs w:val="0"/>
                <w:caps w:val="0"/>
              </w:rPr>
            </w:pPr>
          </w:p>
        </w:tc>
        <w:tc>
          <w:tcPr>
            <w:tcW w:w="1795" w:type="dxa"/>
          </w:tcPr>
          <w:p w14:paraId="0634314C" w14:textId="73A3724D" w:rsidR="00980273" w:rsidRPr="00F866D5" w:rsidRDefault="009B5F73" w:rsidP="007802F5">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F866D5">
              <w:rPr>
                <w:rFonts w:cs="Calibri (Body)"/>
                <w:b w:val="0"/>
                <w:bCs w:val="0"/>
                <w:caps w:val="0"/>
              </w:rPr>
              <w:t>196</w:t>
            </w:r>
          </w:p>
        </w:tc>
        <w:tc>
          <w:tcPr>
            <w:tcW w:w="2268" w:type="dxa"/>
          </w:tcPr>
          <w:p w14:paraId="1B53D33B" w14:textId="79E79B7E" w:rsidR="00980273" w:rsidRPr="00F866D5" w:rsidRDefault="00980273" w:rsidP="007802F5">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F866D5">
              <w:rPr>
                <w:rFonts w:cs="Calibri (Body)"/>
                <w:b w:val="0"/>
                <w:bCs w:val="0"/>
                <w:caps w:val="0"/>
              </w:rPr>
              <w:t>Data logger</w:t>
            </w:r>
          </w:p>
        </w:tc>
        <w:tc>
          <w:tcPr>
            <w:tcW w:w="3969" w:type="dxa"/>
          </w:tcPr>
          <w:p w14:paraId="79DB2EC2" w14:textId="340F8258" w:rsidR="00980273" w:rsidRPr="00F866D5" w:rsidRDefault="00A72210" w:rsidP="007802F5">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F866D5">
              <w:rPr>
                <w:rFonts w:cs="Calibri (Body)"/>
                <w:b w:val="0"/>
                <w:bCs w:val="0"/>
                <w:caps w:val="0"/>
              </w:rPr>
              <w:t>Chamber probes (continuous)</w:t>
            </w:r>
          </w:p>
        </w:tc>
      </w:tr>
      <w:tr w:rsidR="00F866D5" w:rsidRPr="00F866D5" w14:paraId="71FF5E63" w14:textId="77777777" w:rsidTr="6D6E7545">
        <w:tc>
          <w:tcPr>
            <w:cnfStyle w:val="001000000000" w:firstRow="0" w:lastRow="0" w:firstColumn="1" w:lastColumn="0" w:oddVBand="0" w:evenVBand="0" w:oddHBand="0" w:evenHBand="0" w:firstRowFirstColumn="0" w:firstRowLastColumn="0" w:lastRowFirstColumn="0" w:lastRowLastColumn="0"/>
            <w:tcW w:w="899" w:type="dxa"/>
          </w:tcPr>
          <w:p w14:paraId="547F36A9" w14:textId="77777777" w:rsidR="00980273" w:rsidRPr="00F866D5" w:rsidRDefault="00980273" w:rsidP="007802F5">
            <w:pPr>
              <w:pStyle w:val="ModelTable"/>
              <w:spacing w:line="240" w:lineRule="auto"/>
              <w:rPr>
                <w:rFonts w:cs="Calibri (Body)"/>
                <w:b w:val="0"/>
                <w:bCs w:val="0"/>
                <w:i w:val="0"/>
                <w:iCs w:val="0"/>
                <w:caps w:val="0"/>
              </w:rPr>
            </w:pPr>
          </w:p>
        </w:tc>
        <w:tc>
          <w:tcPr>
            <w:tcW w:w="1795" w:type="dxa"/>
          </w:tcPr>
          <w:p w14:paraId="2F60E6CF" w14:textId="5D199A71" w:rsidR="00980273" w:rsidRPr="00F866D5" w:rsidRDefault="009B5F73" w:rsidP="007802F5">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F866D5">
              <w:rPr>
                <w:rFonts w:cs="Calibri (Body)"/>
                <w:b w:val="0"/>
                <w:bCs w:val="0"/>
                <w:caps w:val="0"/>
              </w:rPr>
              <w:t>207</w:t>
            </w:r>
          </w:p>
        </w:tc>
        <w:tc>
          <w:tcPr>
            <w:tcW w:w="2268" w:type="dxa"/>
          </w:tcPr>
          <w:p w14:paraId="33835EE1" w14:textId="41005932" w:rsidR="00980273" w:rsidRPr="00F866D5" w:rsidRDefault="00980273" w:rsidP="007802F5">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F866D5">
              <w:rPr>
                <w:rFonts w:cs="Calibri (Body)"/>
                <w:b w:val="0"/>
                <w:bCs w:val="0"/>
                <w:caps w:val="0"/>
              </w:rPr>
              <w:t>Data logger</w:t>
            </w:r>
          </w:p>
        </w:tc>
        <w:tc>
          <w:tcPr>
            <w:tcW w:w="3969" w:type="dxa"/>
          </w:tcPr>
          <w:p w14:paraId="51DBA2BF" w14:textId="456AB9E4" w:rsidR="00980273" w:rsidRPr="00F866D5" w:rsidRDefault="00980273" w:rsidP="007802F5">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F866D5">
              <w:rPr>
                <w:rFonts w:cs="Calibri (Body)"/>
                <w:b w:val="0"/>
                <w:bCs w:val="0"/>
                <w:caps w:val="0"/>
              </w:rPr>
              <w:t>Chamber probes (continuous)</w:t>
            </w:r>
          </w:p>
        </w:tc>
      </w:tr>
    </w:tbl>
    <w:p w14:paraId="05D8F009" w14:textId="77777777" w:rsidR="007802F5" w:rsidRPr="00F866D5" w:rsidRDefault="007802F5" w:rsidP="007802F5">
      <w:pPr>
        <w:spacing w:line="240" w:lineRule="auto"/>
      </w:pPr>
    </w:p>
    <w:p w14:paraId="4EC1A0E0" w14:textId="29B7A8F1" w:rsidR="00FA52E9" w:rsidRPr="00F866D5" w:rsidRDefault="00FA52E9" w:rsidP="00F177A3">
      <w:pPr>
        <w:pStyle w:val="Heading2"/>
        <w:rPr>
          <w:color w:val="auto"/>
        </w:rPr>
      </w:pPr>
      <w:bookmarkStart w:id="42" w:name="_Toc133416718"/>
      <w:r w:rsidRPr="00F866D5">
        <w:rPr>
          <w:color w:val="auto"/>
        </w:rPr>
        <w:t>Data Analysis</w:t>
      </w:r>
      <w:bookmarkEnd w:id="42"/>
    </w:p>
    <w:p w14:paraId="151D3C1E" w14:textId="0B639136" w:rsidR="00FA52E9" w:rsidRPr="00F866D5" w:rsidRDefault="006E0FE5" w:rsidP="00406358">
      <w:pPr>
        <w:pStyle w:val="NormalIndented"/>
      </w:pPr>
      <w:r w:rsidRPr="00F866D5">
        <w:t xml:space="preserve">Data </w:t>
      </w:r>
      <w:r w:rsidR="009C3C2E" w:rsidRPr="00F866D5">
        <w:t>were</w:t>
      </w:r>
      <w:r w:rsidRPr="00F866D5">
        <w:t xml:space="preserve"> assembled </w:t>
      </w:r>
      <w:r w:rsidR="003354CD" w:rsidRPr="00F866D5">
        <w:t xml:space="preserve">in R using the </w:t>
      </w:r>
      <w:r w:rsidR="00852456" w:rsidRPr="00F866D5">
        <w:rPr>
          <w:rFonts w:ascii="Times New Roman" w:hAnsi="Times New Roman" w:cs="Times New Roman"/>
        </w:rPr>
        <w:t>tidyverse</w:t>
      </w:r>
      <w:r w:rsidR="00852456" w:rsidRPr="00F866D5">
        <w:t xml:space="preserve"> collection of packages</w:t>
      </w:r>
      <w:r w:rsidR="003354CD" w:rsidRPr="00F866D5">
        <w:t xml:space="preserve"> </w:t>
      </w:r>
      <w:r w:rsidRPr="00F866D5">
        <w:fldChar w:fldCharType="begin"/>
      </w:r>
      <w:r w:rsidRPr="00F866D5">
        <w:instrText xml:space="preserve"> ADDIN ZOTERO_ITEM CSL_CITATION {"citationID":"MXTTeaz2","properties":{"formattedCitation":"(Wickham et al., 2019)","plainCitation":"(Wickham et al., 2019)","noteIndex":0},"citationItems":[{"id":10941,"uris":["http://zotero.org/groups/4708236/items/PNZK38YP"],"itemData":{"id":10941,"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Pr="00F866D5">
        <w:fldChar w:fldCharType="separate"/>
      </w:r>
      <w:r w:rsidR="00270DB9" w:rsidRPr="00F866D5">
        <w:rPr>
          <w:noProof/>
        </w:rPr>
        <w:t>(Wickham et al., 2019)</w:t>
      </w:r>
      <w:r w:rsidRPr="00F866D5">
        <w:fldChar w:fldCharType="end"/>
      </w:r>
      <w:r w:rsidR="00270DB9" w:rsidRPr="00F866D5">
        <w:t xml:space="preserve"> </w:t>
      </w:r>
      <w:r w:rsidR="003354CD" w:rsidRPr="00F866D5">
        <w:t>and</w:t>
      </w:r>
      <w:r w:rsidR="00852456" w:rsidRPr="00F866D5">
        <w:t xml:space="preserve"> the</w:t>
      </w:r>
      <w:r w:rsidR="003354CD" w:rsidRPr="00F866D5">
        <w:t xml:space="preserve"> </w:t>
      </w:r>
      <w:r w:rsidR="003354CD" w:rsidRPr="00F866D5">
        <w:rPr>
          <w:rFonts w:ascii="Times New Roman" w:hAnsi="Times New Roman" w:cs="Times New Roman"/>
        </w:rPr>
        <w:t>lubridate</w:t>
      </w:r>
      <w:r w:rsidR="003354CD" w:rsidRPr="00F866D5">
        <w:rPr>
          <w:i/>
          <w:iCs/>
        </w:rPr>
        <w:t xml:space="preserve"> </w:t>
      </w:r>
      <w:r w:rsidR="003354CD" w:rsidRPr="00F866D5">
        <w:t>package</w:t>
      </w:r>
      <w:r w:rsidR="00270DB9" w:rsidRPr="00F866D5">
        <w:t xml:space="preserve"> </w:t>
      </w:r>
      <w:r w:rsidRPr="00F866D5">
        <w:fldChar w:fldCharType="begin"/>
      </w:r>
      <w:r w:rsidRPr="00F866D5">
        <w:instrText xml:space="preserve"> ADDIN ZOTERO_ITEM CSL_CITATION {"citationID":"hRE9X4Mk","properties":{"formattedCitation":"(Grolemund &amp; Wickham, 2011)","plainCitation":"(Grolemund &amp; Wickham, 2011)","noteIndex":0},"citationItems":[{"id":10945,"uris":["http://zotero.org/groups/4708236/items/HV7N88ZZ"],"itemData":{"id":10945,"type":"article-journal","container-title":"Journal of Statistical Software","issue":"3","page":"1–25","title":"Dates and Times Made Easy with lubridate","volume":"40","author":[{"family":"Grolemund","given":"Garrett"},{"family":"Wickham","given":"Hadley"}],"issued":{"date-parts":[["2011"]]}}}],"schema":"https://github.com/citation-style-language/schema/raw/master/csl-citation.json"} </w:instrText>
      </w:r>
      <w:r w:rsidRPr="00F866D5">
        <w:fldChar w:fldCharType="separate"/>
      </w:r>
      <w:r w:rsidR="00270DB9" w:rsidRPr="00F866D5">
        <w:rPr>
          <w:noProof/>
        </w:rPr>
        <w:t>(Grolemund &amp; Wickham, 2011)</w:t>
      </w:r>
      <w:r w:rsidRPr="00F866D5">
        <w:fldChar w:fldCharType="end"/>
      </w:r>
      <w:r w:rsidR="003354CD" w:rsidRPr="00F866D5">
        <w:t xml:space="preserve"> to create a dataframe that included all of the flux data and accompanying environmental par</w:t>
      </w:r>
      <w:r w:rsidR="005B3967" w:rsidRPr="00F866D5">
        <w:t xml:space="preserve">ameters. </w:t>
      </w:r>
      <w:r w:rsidR="000C3671" w:rsidRPr="00F866D5">
        <w:t xml:space="preserve">Following the best practices for open science, </w:t>
      </w:r>
      <w:r w:rsidR="00D736B1" w:rsidRPr="00F866D5">
        <w:t>I designed a</w:t>
      </w:r>
      <w:r w:rsidR="000C3671" w:rsidRPr="00F866D5">
        <w:t xml:space="preserve"> coded and </w:t>
      </w:r>
      <w:r w:rsidR="00F23B53" w:rsidRPr="00F866D5">
        <w:t>reproducible</w:t>
      </w:r>
      <w:r w:rsidR="000C3671" w:rsidRPr="00F866D5">
        <w:t xml:space="preserve"> workflow</w:t>
      </w:r>
      <w:r w:rsidR="00083B90" w:rsidRPr="00F866D5">
        <w:t xml:space="preserve"> </w:t>
      </w:r>
      <w:r w:rsidR="0082021A" w:rsidRPr="00F866D5">
        <w:t xml:space="preserve">which includes all post-collection work except image processing </w:t>
      </w:r>
      <w:r w:rsidRPr="00F866D5">
        <w:fldChar w:fldCharType="begin"/>
      </w:r>
      <w:r w:rsidRPr="00F866D5">
        <w:instrText xml:space="preserve"> ADDIN ZOTERO_ITEM CSL_CITATION {"citationID":"whuFQfJP","properties":{"formattedCitation":"(Powers &amp; Hampton, 2019; Sandve et al., 2013)","plainCitation":"(Powers &amp; Hampton, 2019; Sandve et al., 2013)","noteIndex":0},"citationItems":[{"id":10937,"uris":["http://zotero.org/groups/4708236/items/CE9EW2K3"],"itemData":{"id":10937,"type":"article-journal","abstract":"Reproducibility is a key tenet of the scientific process that dictates the reliability and generality of results and methods. The complexities of ecological observations and data present novel challenges in satisfying needs for reproducibility and also transparency. Ecological systems are dynamic and heterogeneous, interacting with numerous factors that sculpt natural history and that investigators cannot completely control. Observations may be highly dependent on spatial and temporal context, making them very difficult to reproduce, but computational reproducibility can still be achieved. Computational reproducibility often refers to the ability to produce equivalent analytical outcomes from the same data set using the same code and software as the original study. When coded workflows are shared, authors and editors provide transparency for readers and allow other researchers to build directly and efficiently on primary work. These qualities may be especially important in ecological applications that have important or controversial implications for science, management, and policy. Expectations for computational reproducibility and transparency are shifting rapidly in the sciences. In this work, we highlight many of the unique challenges for ecology along with practical guidelines for reproducibility and transparency, as ecologists continue to participate in the stewardship of critical environmental information and ensure that research methods demonstrate integrity.","container-title":"Ecological Applications","DOI":"10.1002/eap.1822","ISSN":"1939-5582","issue":"1","language":"en","note":"_eprint: https://onlinelibrary.wiley.com/doi/pdf/10.1002/eap.1822","page":"e01822","source":"Wiley Online Library","title":"Open science, reproducibility, and transparency in ecology","volume":"29","author":[{"family":"Powers","given":"Stephen M."},{"family":"Hampton","given":"Stephanie E."}],"issued":{"date-parts":[["2019"]]}}},{"id":10935,"uris":["http://zotero.org/groups/4708236/items/5GI5PAFZ"],"itemData":{"id":10935,"type":"article-journal","container-title":"PLOS Computational Biology","DOI":"10.1371/journal.pcbi.1003285","ISSN":"1553-7358","issue":"10","journalAbbreviation":"PLOS Computational Biology","language":"en","note":"publisher: Public Library of Science","page":"e1003285","source":"PLoS Journals","title":"Ten Simple Rules for Reproducible Computational Research","volume":"9","author":[{"family":"Sandve","given":"Geir Kjetil"},{"family":"Nekrutenko","given":"Anton"},{"family":"Taylor","given":"James"},{"family":"Hovig","given":"Eivind"}],"issued":{"date-parts":[["2013",10,24]]}}}],"schema":"https://github.com/citation-style-language/schema/raw/master/csl-citation.json"} </w:instrText>
      </w:r>
      <w:r w:rsidRPr="00F866D5">
        <w:fldChar w:fldCharType="separate"/>
      </w:r>
      <w:r w:rsidR="001E344A" w:rsidRPr="00F866D5">
        <w:rPr>
          <w:noProof/>
        </w:rPr>
        <w:t>(Powers &amp; Hampton, 2019; Sandve et al., 2013)</w:t>
      </w:r>
      <w:r w:rsidRPr="00F866D5">
        <w:fldChar w:fldCharType="end"/>
      </w:r>
      <w:r w:rsidR="00D166D1" w:rsidRPr="00F866D5">
        <w:t xml:space="preserve">. A </w:t>
      </w:r>
      <w:r w:rsidR="005635AE" w:rsidRPr="00F866D5">
        <w:t xml:space="preserve">GitHub </w:t>
      </w:r>
      <w:r w:rsidR="00D166D1" w:rsidRPr="00F866D5">
        <w:t>repository containing raw dat</w:t>
      </w:r>
      <w:r w:rsidR="005F6329" w:rsidRPr="00F866D5">
        <w:t>a</w:t>
      </w:r>
      <w:r w:rsidR="0082021A" w:rsidRPr="00F866D5">
        <w:t>; R</w:t>
      </w:r>
      <w:r w:rsidR="005F6329" w:rsidRPr="00F866D5">
        <w:t xml:space="preserve"> code for manipulating</w:t>
      </w:r>
      <w:r w:rsidR="005635AE" w:rsidRPr="00F866D5">
        <w:t xml:space="preserve"> </w:t>
      </w:r>
      <w:r w:rsidR="0082021A" w:rsidRPr="00F866D5">
        <w:t>my</w:t>
      </w:r>
      <w:r w:rsidR="005635AE" w:rsidRPr="00F866D5">
        <w:t xml:space="preserve"> data, running </w:t>
      </w:r>
      <w:r w:rsidR="005F6329" w:rsidRPr="00F866D5">
        <w:t>analy</w:t>
      </w:r>
      <w:r w:rsidR="005635AE" w:rsidRPr="00F866D5">
        <w:t xml:space="preserve">ses, and </w:t>
      </w:r>
      <w:r w:rsidR="005F6329" w:rsidRPr="00F866D5">
        <w:t>produc</w:t>
      </w:r>
      <w:r w:rsidR="005635AE" w:rsidRPr="00F866D5">
        <w:t>ing figures</w:t>
      </w:r>
      <w:r w:rsidR="0082021A" w:rsidRPr="00F866D5">
        <w:t>; and earlier versions of this manuscript</w:t>
      </w:r>
      <w:r w:rsidR="005635AE" w:rsidRPr="00F866D5">
        <w:t xml:space="preserve"> can be found at </w:t>
      </w:r>
      <w:hyperlink r:id="rId13">
        <w:r w:rsidR="007703E6" w:rsidRPr="00F866D5">
          <w:rPr>
            <w:rStyle w:val="Hyperlink"/>
            <w:color w:val="auto"/>
            <w:u w:val="none"/>
          </w:rPr>
          <w:t>https://github.com/declan-taylor/honours_thesis</w:t>
        </w:r>
      </w:hyperlink>
      <w:r w:rsidR="005635AE" w:rsidRPr="00F866D5">
        <w:t xml:space="preserve">. </w:t>
      </w:r>
      <w:r w:rsidR="00FA52E9" w:rsidRPr="00F866D5">
        <w:t>All analyses were done in R version 4.2.</w:t>
      </w:r>
      <w:r w:rsidR="00D61BA7" w:rsidRPr="00F866D5">
        <w:t>2</w:t>
      </w:r>
      <w:r w:rsidR="00FA52E9" w:rsidRPr="00F866D5">
        <w:t xml:space="preserve"> </w:t>
      </w:r>
      <w:r w:rsidRPr="00F866D5">
        <w:fldChar w:fldCharType="begin"/>
      </w:r>
      <w:r w:rsidRPr="00F866D5">
        <w:instrText xml:space="preserve"> ADDIN ZOTERO_ITEM CSL_CITATION {"citationID":"aKc3FLJX","properties":{"formattedCitation":"(R Core Team, 2022)","plainCitation":"(R Core Team, 2022)","noteIndex":0},"citationItems":[{"id":10940,"uris":["http://zotero.org/groups/4708236/items/SRT3Y3U5"],"itemData":{"id":10940,"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Pr="00F866D5">
        <w:fldChar w:fldCharType="separate"/>
      </w:r>
      <w:r w:rsidR="00FD30E2" w:rsidRPr="00F866D5">
        <w:rPr>
          <w:noProof/>
        </w:rPr>
        <w:t>(R Core Team, 2022)</w:t>
      </w:r>
      <w:r w:rsidRPr="00F866D5">
        <w:fldChar w:fldCharType="end"/>
      </w:r>
      <w:r w:rsidR="00FD30E2" w:rsidRPr="00F866D5">
        <w:t>.</w:t>
      </w:r>
      <w:r w:rsidR="00142A1D" w:rsidRPr="00F866D5">
        <w:t xml:space="preserve"> </w:t>
      </w:r>
    </w:p>
    <w:p w14:paraId="466CD6C0" w14:textId="6E578974" w:rsidR="00386823" w:rsidRPr="00F866D5" w:rsidRDefault="00386823" w:rsidP="001A5602">
      <w:pPr>
        <w:pStyle w:val="Heading3"/>
      </w:pPr>
      <w:bookmarkStart w:id="43" w:name="_Toc133416719"/>
      <w:r w:rsidRPr="00F866D5">
        <w:lastRenderedPageBreak/>
        <w:t>Carbon fluxes</w:t>
      </w:r>
      <w:bookmarkEnd w:id="43"/>
    </w:p>
    <w:p w14:paraId="7963D843" w14:textId="60D929B0" w:rsidR="00760ECA" w:rsidRPr="00F866D5" w:rsidRDefault="00DD6CCF" w:rsidP="00406358">
      <w:pPr>
        <w:pStyle w:val="NormalIndented"/>
      </w:pPr>
      <w:r w:rsidRPr="00F866D5">
        <w:t>Three</w:t>
      </w:r>
      <w:r w:rsidR="003313CB" w:rsidRPr="00F866D5">
        <w:t xml:space="preserve"> linear mixed models were used </w:t>
      </w:r>
      <w:r w:rsidR="00142A1D" w:rsidRPr="00F866D5">
        <w:t>for each NEE, ER, and GEP</w:t>
      </w:r>
      <w:r w:rsidR="008A6140" w:rsidRPr="00F866D5">
        <w:t>.</w:t>
      </w:r>
      <w:r w:rsidR="007D5236" w:rsidRPr="00F866D5">
        <w:t xml:space="preserve"> Models were constructed using </w:t>
      </w:r>
      <w:r w:rsidR="007D5236" w:rsidRPr="00F866D5">
        <w:rPr>
          <w:rFonts w:ascii="Times" w:hAnsi="Times"/>
        </w:rPr>
        <w:t>lme4</w:t>
      </w:r>
      <w:r w:rsidR="007D5236" w:rsidRPr="00F866D5">
        <w:t xml:space="preserve"> </w:t>
      </w:r>
      <w:r w:rsidRPr="00F866D5">
        <w:fldChar w:fldCharType="begin"/>
      </w:r>
      <w:r w:rsidRPr="00F866D5">
        <w:instrText xml:space="preserve"> ADDIN ZOTERO_ITEM CSL_CITATION {"citationID":"n4xc7b4Y","properties":{"formattedCitation":"(Bates et al., 2015)","plainCitation":"(Bates et al., 2015)","noteIndex":0},"citationItems":[{"id":10790,"uris":["http://zotero.org/groups/4708236/items/3655A4TA"],"itemData":{"id":10790,"type":"article-journal","container-title":"Journal of Statistical Software","DOI":"10.18637/jss.v067.i01","issue":"1","page":"1–48","title":"Fitting Linear Mixed-Effects Models Using lme4","volume":"67","author":[{"family":"Bates","given":"Douglas"},{"family":"Mächler","given":"Martin"},{"family":"Bolker","given":"Ben"},{"family":"Walker","given":"Steve"}],"issued":{"date-parts":[["2015"]]}}}],"schema":"https://github.com/citation-style-language/schema/raw/master/csl-citation.json"} </w:instrText>
      </w:r>
      <w:r w:rsidRPr="00F866D5">
        <w:fldChar w:fldCharType="separate"/>
      </w:r>
      <w:r w:rsidR="007D5236" w:rsidRPr="00F866D5">
        <w:rPr>
          <w:noProof/>
        </w:rPr>
        <w:t>(Bates et al., 2015)</w:t>
      </w:r>
      <w:r w:rsidRPr="00F866D5">
        <w:fldChar w:fldCharType="end"/>
      </w:r>
      <w:r w:rsidR="007D5236" w:rsidRPr="00F866D5">
        <w:t xml:space="preserve"> and examined </w:t>
      </w:r>
      <w:r w:rsidR="008B5773" w:rsidRPr="00F866D5">
        <w:t xml:space="preserve">for significance </w:t>
      </w:r>
      <w:r w:rsidR="007D5236" w:rsidRPr="00F866D5">
        <w:t xml:space="preserve">using the </w:t>
      </w:r>
      <w:r w:rsidR="007D5236" w:rsidRPr="00F866D5">
        <w:rPr>
          <w:rFonts w:ascii="Times New Roman" w:hAnsi="Times New Roman" w:cs="Times New Roman"/>
        </w:rPr>
        <w:t>lmerTest</w:t>
      </w:r>
      <w:r w:rsidR="007D5236" w:rsidRPr="00F866D5">
        <w:t xml:space="preserve"> package</w:t>
      </w:r>
      <w:r w:rsidR="00716A44" w:rsidRPr="00F866D5">
        <w:t xml:space="preserve"> and Satterthwaite's method for estimating model degrees of freedom</w:t>
      </w:r>
      <w:r w:rsidR="007D5236" w:rsidRPr="00F866D5">
        <w:t xml:space="preserve"> </w:t>
      </w:r>
      <w:r w:rsidRPr="00F866D5">
        <w:fldChar w:fldCharType="begin"/>
      </w:r>
      <w:r w:rsidRPr="00F866D5">
        <w:instrText xml:space="preserve"> ADDIN ZOTERO_ITEM CSL_CITATION {"citationID":"OA4PGSLo","properties":{"formattedCitation":"(Kuznetsova et al., 2017)","plainCitation":"(Kuznetsova et al., 2017)","noteIndex":0},"citationItems":[{"id":10948,"uris":["http://zotero.org/groups/4708236/items/R2VG8GLS"],"itemData":{"id":10948,"type":"article-journal","container-title":"Journal of Statistical Software","DOI":"10.18637/jss.v082.i13","issue":"13","page":"1–26","title":"lmerTest Package: Tests in Linear Mixed Effects Models","volume":"82","author":[{"family":"Kuznetsova","given":"Alexandra"},{"family":"Brockhoff","given":"Per B."},{"family":"Christensen","given":"Rune H. B."}],"issued":{"date-parts":[["2017"]]}}}],"schema":"https://github.com/citation-style-language/schema/raw/master/csl-citation.json"} </w:instrText>
      </w:r>
      <w:r w:rsidRPr="00F866D5">
        <w:fldChar w:fldCharType="separate"/>
      </w:r>
      <w:r w:rsidR="00412690" w:rsidRPr="00F866D5">
        <w:rPr>
          <w:noProof/>
        </w:rPr>
        <w:t>(Kuznetsova et al., 2017)</w:t>
      </w:r>
      <w:r w:rsidRPr="00F866D5">
        <w:fldChar w:fldCharType="end"/>
      </w:r>
      <w:r w:rsidR="00412690" w:rsidRPr="00F866D5">
        <w:t>.</w:t>
      </w:r>
      <w:r w:rsidR="00794279" w:rsidRPr="00F866D5">
        <w:t xml:space="preserve"> </w:t>
      </w:r>
      <w:r w:rsidR="00DB738F" w:rsidRPr="00F866D5">
        <w:t xml:space="preserve">The first model </w:t>
      </w:r>
      <w:r w:rsidR="00D17914" w:rsidRPr="00F866D5">
        <w:t xml:space="preserve">included treatment as the single fixed effect and </w:t>
      </w:r>
      <w:r w:rsidR="00424A3C" w:rsidRPr="00F866D5">
        <w:t>site</w:t>
      </w:r>
      <w:r w:rsidR="00B8631C" w:rsidRPr="00F866D5">
        <w:t>/</w:t>
      </w:r>
      <w:r w:rsidR="00424A3C" w:rsidRPr="00F866D5">
        <w:t xml:space="preserve">plot as random effects with </w:t>
      </w:r>
      <w:r w:rsidR="530C3101" w:rsidRPr="00F866D5">
        <w:t xml:space="preserve">random intercepts and </w:t>
      </w:r>
      <w:r w:rsidR="00424A3C" w:rsidRPr="00F866D5">
        <w:t>fixed slopes.</w:t>
      </w:r>
      <w:r w:rsidR="008A5F20" w:rsidRPr="00F866D5">
        <w:t xml:space="preserve"> </w:t>
      </w:r>
    </w:p>
    <w:p w14:paraId="6AAF62AC" w14:textId="0D34C46B" w:rsidR="00FB58E9" w:rsidRPr="00F866D5" w:rsidRDefault="00FB58E9" w:rsidP="009C3C2E">
      <w:pPr>
        <w:pStyle w:val="NormalIndented"/>
        <w:spacing w:line="240" w:lineRule="auto"/>
      </w:pPr>
      <m:oMathPara>
        <m:oMath>
          <m:r>
            <m:rPr>
              <m:sty m:val="p"/>
            </m:rPr>
            <w:rPr>
              <w:rFonts w:ascii="Cambria Math" w:hAnsi="Cambria Math"/>
            </w:rPr>
            <m:t>flux ~ treatment + (1|site/plot)</m:t>
          </m:r>
        </m:oMath>
      </m:oMathPara>
    </w:p>
    <w:p w14:paraId="064C9245" w14:textId="76501AD5" w:rsidR="00754BAE" w:rsidRPr="00F866D5" w:rsidRDefault="00754BAE" w:rsidP="007F33F2">
      <w:pPr>
        <w:pStyle w:val="CaptionRight-aligned"/>
        <w:rPr>
          <w:color w:val="auto"/>
        </w:rPr>
      </w:pPr>
      <w:bookmarkStart w:id="44" w:name="_Toc131372201"/>
      <w:bookmarkStart w:id="45" w:name="_Toc133414802"/>
      <w:r w:rsidRPr="00F866D5">
        <w:rPr>
          <w:color w:val="auto"/>
        </w:rPr>
        <w:t xml:space="preserve">( </w:t>
      </w:r>
      <w:r w:rsidRPr="00F866D5">
        <w:rPr>
          <w:color w:val="auto"/>
        </w:rPr>
        <w:fldChar w:fldCharType="begin"/>
      </w:r>
      <w:r w:rsidRPr="00F866D5">
        <w:rPr>
          <w:color w:val="auto"/>
        </w:rPr>
        <w:instrText xml:space="preserve"> SEQ ( \* ARABIC </w:instrText>
      </w:r>
      <w:r w:rsidRPr="00F866D5">
        <w:rPr>
          <w:color w:val="auto"/>
        </w:rPr>
        <w:fldChar w:fldCharType="separate"/>
      </w:r>
      <w:r w:rsidR="00CB6242" w:rsidRPr="00F866D5">
        <w:rPr>
          <w:noProof/>
          <w:color w:val="auto"/>
        </w:rPr>
        <w:t>4</w:t>
      </w:r>
      <w:r w:rsidRPr="00F866D5">
        <w:rPr>
          <w:color w:val="auto"/>
        </w:rPr>
        <w:fldChar w:fldCharType="end"/>
      </w:r>
      <w:r w:rsidRPr="00F866D5">
        <w:rPr>
          <w:color w:val="auto"/>
        </w:rPr>
        <w:t xml:space="preserve"> </w:t>
      </w:r>
      <w:bookmarkStart w:id="46" w:name="_Toc131363618"/>
      <w:r w:rsidRPr="00F866D5">
        <w:rPr>
          <w:color w:val="auto"/>
        </w:rPr>
        <w:t>)</w:t>
      </w:r>
      <w:bookmarkEnd w:id="44"/>
      <w:bookmarkEnd w:id="45"/>
      <w:bookmarkEnd w:id="46"/>
    </w:p>
    <w:p w14:paraId="7D7DEB8C" w14:textId="5886E8A0" w:rsidR="008B1290" w:rsidRPr="00F866D5" w:rsidRDefault="00852870" w:rsidP="00406358">
      <w:r w:rsidRPr="00F866D5">
        <w:t xml:space="preserve">To facilitate a direct comparison between sites and treatments, </w:t>
      </w:r>
      <w:r w:rsidR="00F431AD" w:rsidRPr="00F866D5">
        <w:t>site was added as a fixed effect</w:t>
      </w:r>
      <w:r w:rsidRPr="00F866D5">
        <w:t xml:space="preserve"> </w:t>
      </w:r>
      <w:r w:rsidR="00F431AD" w:rsidRPr="00F866D5">
        <w:t xml:space="preserve">for the second iteration of </w:t>
      </w:r>
      <w:r w:rsidR="6A9CF267" w:rsidRPr="00F866D5">
        <w:t xml:space="preserve">the </w:t>
      </w:r>
      <w:r w:rsidR="00F431AD" w:rsidRPr="00F866D5">
        <w:t xml:space="preserve">model to examine differences in plant communities not captured in other variables. Least squares means were compared for each combination of site and treatment factors. </w:t>
      </w:r>
    </w:p>
    <w:p w14:paraId="594CB9A1" w14:textId="19604465" w:rsidR="001024EA" w:rsidRPr="00F866D5" w:rsidRDefault="001024EA" w:rsidP="009C3C2E">
      <w:pPr>
        <w:pStyle w:val="NormalIndented"/>
        <w:spacing w:line="240" w:lineRule="auto"/>
      </w:pPr>
      <m:oMathPara>
        <m:oMath>
          <m:r>
            <m:rPr>
              <m:sty m:val="p"/>
            </m:rPr>
            <w:rPr>
              <w:rFonts w:ascii="Cambria Math" w:hAnsi="Cambria Math"/>
            </w:rPr>
            <m:t>flux ~ treatment + site +(1|site:plot)</m:t>
          </m:r>
        </m:oMath>
      </m:oMathPara>
    </w:p>
    <w:p w14:paraId="364C93E2" w14:textId="7A91BF9C" w:rsidR="00AB0897" w:rsidRPr="00F866D5" w:rsidRDefault="00AB0897" w:rsidP="007F33F2">
      <w:pPr>
        <w:pStyle w:val="CaptionRight-aligned"/>
        <w:rPr>
          <w:color w:val="auto"/>
        </w:rPr>
      </w:pPr>
      <w:bookmarkStart w:id="47" w:name="_Ref131372313"/>
      <w:bookmarkStart w:id="48" w:name="_Toc133414803"/>
      <w:r w:rsidRPr="00F866D5">
        <w:rPr>
          <w:color w:val="auto"/>
        </w:rPr>
        <w:t xml:space="preserve">( </w:t>
      </w:r>
      <w:r w:rsidR="00287A00" w:rsidRPr="00F866D5">
        <w:rPr>
          <w:color w:val="auto"/>
        </w:rPr>
        <w:fldChar w:fldCharType="begin"/>
      </w:r>
      <w:r w:rsidR="00287A00" w:rsidRPr="00F866D5">
        <w:rPr>
          <w:color w:val="auto"/>
        </w:rPr>
        <w:instrText xml:space="preserve"> SEQ ( \* ARABIC </w:instrText>
      </w:r>
      <w:r w:rsidR="00287A00" w:rsidRPr="00F866D5">
        <w:rPr>
          <w:color w:val="auto"/>
        </w:rPr>
        <w:fldChar w:fldCharType="separate"/>
      </w:r>
      <w:r w:rsidR="00CB6242" w:rsidRPr="00F866D5">
        <w:rPr>
          <w:noProof/>
          <w:color w:val="auto"/>
        </w:rPr>
        <w:t>5</w:t>
      </w:r>
      <w:r w:rsidR="00287A00" w:rsidRPr="00F866D5">
        <w:rPr>
          <w:noProof/>
          <w:color w:val="auto"/>
        </w:rPr>
        <w:fldChar w:fldCharType="end"/>
      </w:r>
      <w:r w:rsidRPr="00F866D5">
        <w:rPr>
          <w:color w:val="auto"/>
        </w:rPr>
        <w:t xml:space="preserve"> )</w:t>
      </w:r>
      <w:bookmarkEnd w:id="47"/>
      <w:bookmarkEnd w:id="48"/>
    </w:p>
    <w:p w14:paraId="6E7FEF53" w14:textId="6A3EDA38" w:rsidR="009A5E1E" w:rsidRPr="00F866D5" w:rsidRDefault="3901F0C2" w:rsidP="009C3C2E">
      <w:r w:rsidRPr="00F866D5">
        <w:t>Finally</w:t>
      </w:r>
      <w:r w:rsidR="57EBB8B4" w:rsidRPr="00F866D5">
        <w:t>,</w:t>
      </w:r>
      <w:r w:rsidRPr="00F866D5">
        <w:t xml:space="preserve"> a full model was conducted with treatment, site, air temperature, soil temperature, soil moisture, and GEI as fixed effects, and plot as a fixed-slope random effect. </w:t>
      </w:r>
    </w:p>
    <w:p w14:paraId="5EFA1919" w14:textId="27C9A042" w:rsidR="00AB4FCE" w:rsidRPr="00F866D5" w:rsidRDefault="006D00AA" w:rsidP="009C3C2E">
      <m:oMathPara>
        <m:oMath>
          <m:r>
            <m:rPr>
              <m:sty m:val="p"/>
            </m:rPr>
            <w:rPr>
              <w:rFonts w:ascii="Cambria Math" w:hAnsi="Cambria Math"/>
            </w:rPr>
            <m:t>flux</m:t>
          </m:r>
          <m:r>
            <w:rPr>
              <w:rFonts w:ascii="Cambria Math" w:hAnsi="Cambria Math"/>
            </w:rPr>
            <m:t xml:space="preserve"> ~ </m:t>
          </m:r>
          <m:r>
            <m:rPr>
              <m:sty m:val="p"/>
            </m:rPr>
            <w:rPr>
              <w:rFonts w:ascii="Cambria Math" w:hAnsi="Cambria Math"/>
            </w:rPr>
            <m:t xml:space="preserve">treatment + site + GEI + soil moisture + </m:t>
          </m:r>
          <m:sSub>
            <m:sSubPr>
              <m:ctrlPr>
                <w:rPr>
                  <w:rFonts w:ascii="Cambria Math" w:hAnsi="Cambria Math"/>
                </w:rPr>
              </m:ctrlPr>
            </m:sSubPr>
            <m:e>
              <m:r>
                <w:rPr>
                  <w:rFonts w:ascii="Cambria Math" w:hAnsi="Cambria Math"/>
                </w:rPr>
                <m:t>T</m:t>
              </m:r>
            </m:e>
            <m:sub>
              <m:r>
                <w:rPr>
                  <w:rFonts w:ascii="Cambria Math" w:hAnsi="Cambria Math"/>
                </w:rPr>
                <m:t>air</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T</m:t>
              </m:r>
            </m:e>
            <m:sub>
              <m:r>
                <w:rPr>
                  <w:rFonts w:ascii="Cambria Math" w:hAnsi="Cambria Math"/>
                </w:rPr>
                <m:t>soil</m:t>
              </m:r>
            </m:sub>
          </m:sSub>
          <m:r>
            <m:rPr>
              <m:sty m:val="p"/>
            </m:rPr>
            <w:rPr>
              <w:rFonts w:ascii="Cambria Math" w:hAnsi="Cambria Math"/>
            </w:rPr>
            <m:t xml:space="preserve"> + (1|site:plot)</m:t>
          </m:r>
        </m:oMath>
      </m:oMathPara>
    </w:p>
    <w:p w14:paraId="115FA651" w14:textId="26BA2159" w:rsidR="00AB0897" w:rsidRPr="00F866D5" w:rsidRDefault="00AB0897" w:rsidP="007F33F2">
      <w:pPr>
        <w:pStyle w:val="CaptionRight-aligned"/>
        <w:rPr>
          <w:color w:val="auto"/>
        </w:rPr>
      </w:pPr>
      <w:bookmarkStart w:id="49" w:name="_Ref132306339"/>
      <w:bookmarkStart w:id="50" w:name="_Toc133414804"/>
      <w:r w:rsidRPr="00F866D5">
        <w:rPr>
          <w:color w:val="auto"/>
        </w:rPr>
        <w:t xml:space="preserve">( </w:t>
      </w:r>
      <w:r w:rsidRPr="00F866D5">
        <w:rPr>
          <w:color w:val="auto"/>
        </w:rPr>
        <w:fldChar w:fldCharType="begin"/>
      </w:r>
      <w:r w:rsidRPr="00F866D5">
        <w:rPr>
          <w:color w:val="auto"/>
        </w:rPr>
        <w:instrText xml:space="preserve"> SEQ ( \* ARABIC </w:instrText>
      </w:r>
      <w:r w:rsidRPr="00F866D5">
        <w:rPr>
          <w:color w:val="auto"/>
        </w:rPr>
        <w:fldChar w:fldCharType="separate"/>
      </w:r>
      <w:r w:rsidR="00CB6242" w:rsidRPr="00F866D5">
        <w:rPr>
          <w:noProof/>
          <w:color w:val="auto"/>
        </w:rPr>
        <w:t>6</w:t>
      </w:r>
      <w:r w:rsidRPr="00F866D5">
        <w:rPr>
          <w:color w:val="auto"/>
        </w:rPr>
        <w:fldChar w:fldCharType="end"/>
      </w:r>
      <w:r w:rsidRPr="00F866D5">
        <w:rPr>
          <w:color w:val="auto"/>
        </w:rPr>
        <w:t xml:space="preserve"> )</w:t>
      </w:r>
      <w:bookmarkEnd w:id="49"/>
      <w:bookmarkEnd w:id="50"/>
    </w:p>
    <w:p w14:paraId="6BAAE23A" w14:textId="5A2C4F18" w:rsidR="00760ECA" w:rsidRPr="00F866D5" w:rsidRDefault="000F3CEA" w:rsidP="00406358">
      <w:r w:rsidRPr="00F866D5">
        <w:t>Air and soil were highly negatively covariate, so soil temperature was removed. Canopy temperature has been found to be a more significant predictor of carbon fluxes than soil temperature</w:t>
      </w:r>
      <w:r w:rsidR="373F27C8" w:rsidRPr="00F866D5">
        <w:t>,</w:t>
      </w:r>
      <w:r w:rsidRPr="00F866D5">
        <w:t xml:space="preserve"> so it was prioritized </w:t>
      </w:r>
      <w:r w:rsidRPr="00F866D5">
        <w:fldChar w:fldCharType="begin"/>
      </w:r>
      <w:r w:rsidRPr="00F866D5">
        <w:instrText xml:space="preserve"> ADDIN ZOTERO_ITEM CSL_CITATION {"citationID":"su9fan2s","properties":{"formattedCitation":"(J\\uc0\\u243{}nsd\\uc0\\u243{}ttir et al., 2022)","plainCitation":"(Jónsdóttir et al., 2022)","noteIndex":0},"citationItems":[{"id":10812,"uris":["http://zotero.org/groups/4708236/items/3XK2LMWV"],"itemData":{"id":10812,"type":"article-journal","abstract":"In the high Arctic, plant community species composition generally responds slowly to climate warming, whereas less is known about the community functional trait responses and consequences for ecosystem functioning. The slow species turnover and large distribution ranges of many Arctic plant species suggest a significant role of intraspecific trait variability in functional responses to climate change. Here we compare taxonomic and functional community compositional responses to a long-term (17-year) warming experiment in Svalbard, Norway, replicated across three major high Arctic habitats shaped by topography and contrasting snow regimes. We observed taxonomic compositional changes in all plant communities over time. Still, responses to experimental warming were minor and most pronounced in the drier habitats with relatively early snowmelt timing and long growing seasons (Cassiope and Dryas heaths). The habitats were clearly separated in functional trait space, defined by 12 size- and leaf economics-related traits, primarily due to interspecific trait variation. Functional traits also responded to experimental warming, most prominently in the Dryas heath and mostly due to intraspecific trait variation. Leaf area and mass increased and leaf δ15N decreased in response to the warming treatment. Intraspecific trait variability ranged between 30% and 71% of the total trait variation, reflecting the functional resilience of those communities, dominated by long-lived plants, due to either phenotypic plasticity or genotypic variation, which most likely underlies the observed resistance of high Arctic vegetation to climate warming. We further explored the consequences of trait variability for ecosystem functioning by measuring peak season CO2 fluxes. Together, environmental, taxonomic, and functional trait variables explained a large proportion of the variation in net ecosystem exchange (NEE), which increased when intraspecific trait variation was accounted for. In contrast, even though ecosystem respiration and gross ecosystem production both increased in response to warming across habitats, they were mainly driven by the direct kinetic impacts of temperature on plant physiology and biochemical processes. Our study shows that long-term experimental warming has a modest but significant effect on plant community functional trait composition and suggests that intraspecific trait variability is a key feature underlying high Arctic ecosystem resistance to climate warming.","container-title":"Ecological Monographs","DOI":"10.1002/ecm.1555","ISSN":"1557-7015","issue":"1","language":"en","note":"_eprint: https://onlinelibrary.wiley.com/doi/pdf/10.1002/ecm.1555","page":"e1555","source":"Wiley Online Library","title":"Intraspecific trait variability is a key feature underlying high Arctic plant community resistance to climate warming","volume":"93","author":[{"family":"Jónsdóttir","given":"Ingibjörg S."},{"family":"Halbritter","given":"Aud H."},{"family":"Christiansen","given":"Casper T."},{"family":"Althuizen","given":"Inge H. J."},{"family":"Haugum","given":"Siri V."},{"family":"Henn","given":"Jonathan J."},{"family":"Björnsdóttir","given":"Katrín"},{"family":"Maitner","given":"Brian Salvin"},{"family":"Malhi","given":"Yadvinder"},{"family":"Michaletz","given":"Sean T."},{"family":"Roos","given":"Ruben E."},{"family":"Klanderud","given":"Kari"},{"family":"Lee","given":"Hanna"},{"family":"Enquist","given":"Brian J."},{"family":"Vandvik","given":"Vigdis"}],"issued":{"date-parts":[["2022"]]}}}],"schema":"https://github.com/citation-style-language/schema/raw/master/csl-citation.json"} </w:instrText>
      </w:r>
      <w:r w:rsidRPr="00F866D5">
        <w:fldChar w:fldCharType="separate"/>
      </w:r>
      <w:r w:rsidRPr="00F866D5">
        <w:rPr>
          <w:rFonts w:ascii="Calibri" w:cs="Calibri"/>
          <w:lang w:val="en-US"/>
        </w:rPr>
        <w:t>(Jónsdóttir et al., 2022)</w:t>
      </w:r>
      <w:r w:rsidRPr="00F866D5">
        <w:fldChar w:fldCharType="end"/>
      </w:r>
      <w:r w:rsidRPr="00F866D5">
        <w:t xml:space="preserve">. </w:t>
      </w:r>
      <w:r w:rsidR="0003628C" w:rsidRPr="00F866D5">
        <w:t xml:space="preserve">Backwards model selection was done </w:t>
      </w:r>
      <w:r w:rsidRPr="00F866D5">
        <w:t xml:space="preserve">using the </w:t>
      </w:r>
      <w:r w:rsidRPr="00F866D5">
        <w:rPr>
          <w:rFonts w:ascii="Times New Roman" w:hAnsi="Times New Roman" w:cs="Times New Roman"/>
        </w:rPr>
        <w:t>step</w:t>
      </w:r>
      <w:r w:rsidRPr="00F866D5">
        <w:t xml:space="preserve"> function in </w:t>
      </w:r>
      <w:r w:rsidRPr="00F866D5">
        <w:rPr>
          <w:rFonts w:ascii="Times New Roman" w:hAnsi="Times New Roman" w:cs="Times New Roman"/>
        </w:rPr>
        <w:t>lmerTest</w:t>
      </w:r>
      <w:r w:rsidR="0059353C" w:rsidRPr="00F866D5">
        <w:t xml:space="preserve"> which eliminates marginal fixed variables and random effect variables to reduce</w:t>
      </w:r>
      <w:r w:rsidR="000208B9" w:rsidRPr="00F866D5">
        <w:t xml:space="preserve"> the model’s</w:t>
      </w:r>
      <w:r w:rsidR="0003628C" w:rsidRPr="00F866D5">
        <w:t xml:space="preserve"> AIC value</w:t>
      </w:r>
      <w:r w:rsidR="000208B9" w:rsidRPr="00F866D5">
        <w:t xml:space="preserve"> </w:t>
      </w:r>
      <w:r w:rsidRPr="00F866D5">
        <w:fldChar w:fldCharType="begin"/>
      </w:r>
      <w:r w:rsidRPr="00F866D5">
        <w:instrText xml:space="preserve"> ADDIN ZOTERO_ITEM CSL_CITATION {"citationID":"o5261B5D","properties":{"formattedCitation":"(Kuznetsova et al., 2017)","plainCitation":"(Kuznetsova et al., 2017)","noteIndex":0},"citationItems":[{"id":10948,"uris":["http://zotero.org/groups/4708236/items/R2VG8GLS"],"itemData":{"id":10948,"type":"article-journal","container-title":"Journal of Statistical Software","DOI":"10.18637/jss.v082.i13","issue":"13","page":"1–26","title":"lmerTest Package: Tests in Linear Mixed Effects Models","volume":"82","author":[{"family":"Kuznetsova","given":"Alexandra"},{"family":"Brockhoff","given":"Per B."},{"family":"Christensen","given":"Rune H. B."}],"issued":{"date-parts":[["2017"]]}}}],"schema":"https://github.com/citation-style-language/schema/raw/master/csl-citation.json"} </w:instrText>
      </w:r>
      <w:r w:rsidRPr="00F866D5">
        <w:fldChar w:fldCharType="separate"/>
      </w:r>
      <w:r w:rsidR="000208B9" w:rsidRPr="00F866D5">
        <w:rPr>
          <w:noProof/>
        </w:rPr>
        <w:t>(Kuznetsova et al., 2017)</w:t>
      </w:r>
      <w:r w:rsidRPr="00F866D5">
        <w:fldChar w:fldCharType="end"/>
      </w:r>
      <w:r w:rsidR="0003628C" w:rsidRPr="00F866D5">
        <w:t>.</w:t>
      </w:r>
      <w:r w:rsidR="000208B9" w:rsidRPr="00F866D5">
        <w:t xml:space="preserve"> Model fit was compared via R</w:t>
      </w:r>
      <w:r w:rsidR="000208B9" w:rsidRPr="00F866D5">
        <w:rPr>
          <w:vertAlign w:val="superscript"/>
        </w:rPr>
        <w:t>2</w:t>
      </w:r>
      <w:r w:rsidR="000208B9" w:rsidRPr="00F866D5">
        <w:t xml:space="preserve"> values extracted using the </w:t>
      </w:r>
      <w:r w:rsidR="000208B9" w:rsidRPr="00F866D5">
        <w:rPr>
          <w:rFonts w:ascii="Times New Roman" w:hAnsi="Times New Roman" w:cs="Times New Roman"/>
        </w:rPr>
        <w:t>performance</w:t>
      </w:r>
      <w:r w:rsidR="000208B9" w:rsidRPr="00F866D5">
        <w:t xml:space="preserve"> package </w:t>
      </w:r>
      <w:r w:rsidRPr="00F866D5">
        <w:fldChar w:fldCharType="begin"/>
      </w:r>
      <w:r w:rsidRPr="00F866D5">
        <w:instrText xml:space="preserve"> ADDIN ZOTERO_ITEM CSL_CITATION {"citationID":"PtmZyixG","properties":{"formattedCitation":"(L\\uc0\\u252{}decke et al., 2021)","plainCitation":"(Lüdecke et al., 2021)","noteIndex":0},"citationItems":[{"id":74102,"uris":["http://zotero.org/groups/4708236/items/T6WBDJBC"],"itemData":{"id":74102,"type":"article-journal","container-title":"Journal of Open Source Software","DOI":"10.21105/joss.03139","issue":"60","page":"3139","title":"performance: An R Package for Assessment, Comparison and Testing of Statistical Models","volume":"6","author":[{"family":"Lüdecke","given":"Daniel"},{"family":"Ben-Shachar","given":"Mattan S."},{"family":"Patil","given":"Indrajeet"},{"family":"Waggoner","given":"Philip"},{"family":"Makowski","given":"Dominique"}],"issued":{"date-parts":[["2021"]]}}}],"schema":"https://github.com/citation-style-language/schema/raw/master/csl-citation.json"} </w:instrText>
      </w:r>
      <w:r w:rsidRPr="00F866D5">
        <w:fldChar w:fldCharType="separate"/>
      </w:r>
      <w:r w:rsidR="000208B9" w:rsidRPr="00F866D5">
        <w:rPr>
          <w:rFonts w:ascii="Calibri" w:cs="Calibri"/>
          <w:lang w:val="en-US"/>
        </w:rPr>
        <w:t>(Lüdecke et al., 2021)</w:t>
      </w:r>
      <w:r w:rsidRPr="00F866D5">
        <w:fldChar w:fldCharType="end"/>
      </w:r>
      <w:r w:rsidR="000208B9" w:rsidRPr="00F866D5">
        <w:t>.</w:t>
      </w:r>
    </w:p>
    <w:p w14:paraId="25312718" w14:textId="1BC3E518" w:rsidR="008C3D55" w:rsidRPr="00F866D5" w:rsidRDefault="008C3D55" w:rsidP="001A5602">
      <w:pPr>
        <w:pStyle w:val="Heading3"/>
      </w:pPr>
      <w:bookmarkStart w:id="51" w:name="_Toc133416720"/>
      <w:r w:rsidRPr="00F866D5">
        <w:lastRenderedPageBreak/>
        <w:t>Environmental parameters</w:t>
      </w:r>
      <w:bookmarkEnd w:id="51"/>
    </w:p>
    <w:p w14:paraId="7D982B38" w14:textId="626269A7" w:rsidR="00CE2424" w:rsidRPr="00F866D5" w:rsidRDefault="00080FAE" w:rsidP="00406358">
      <w:pPr>
        <w:pStyle w:val="NormalIndented"/>
      </w:pPr>
      <w:r w:rsidRPr="00F866D5">
        <w:t>The effect of site and treatment on each of the environmental parameters</w:t>
      </w:r>
      <w:r w:rsidR="00D908C6" w:rsidRPr="00F866D5">
        <w:t>–greenness, air temperature, soil temperature, and soil moisture–was also</w:t>
      </w:r>
      <w:r w:rsidR="002B042B" w:rsidRPr="00F866D5">
        <w:t xml:space="preserve"> examined</w:t>
      </w:r>
      <w:r w:rsidR="007B2EFA" w:rsidRPr="00F866D5">
        <w:t>. A two</w:t>
      </w:r>
      <w:r w:rsidR="00ED7954" w:rsidRPr="00F866D5">
        <w:t>-way analysis of variance (ANOVA)</w:t>
      </w:r>
      <w:r w:rsidR="00663477" w:rsidRPr="00F866D5">
        <w:t xml:space="preserve"> was constructed for each of the four parameters using the </w:t>
      </w:r>
      <w:r w:rsidR="00663477" w:rsidRPr="00F866D5">
        <w:rPr>
          <w:rFonts w:ascii="Times New Roman" w:hAnsi="Times New Roman" w:cs="Times New Roman"/>
        </w:rPr>
        <w:t>stats</w:t>
      </w:r>
      <w:r w:rsidR="00663477" w:rsidRPr="00F866D5">
        <w:t xml:space="preserve"> package</w:t>
      </w:r>
      <w:r w:rsidR="008B5773" w:rsidRPr="00F866D5">
        <w:t xml:space="preserve"> and significance was evaluated with a 95% confidence threshold</w:t>
      </w:r>
      <w:r w:rsidR="00663477" w:rsidRPr="00F866D5">
        <w:t xml:space="preserve"> </w:t>
      </w:r>
      <w:r w:rsidR="00663477" w:rsidRPr="00F866D5">
        <w:fldChar w:fldCharType="begin"/>
      </w:r>
      <w:r w:rsidR="00663477" w:rsidRPr="00F866D5">
        <w:instrText xml:space="preserve"> ADDIN ZOTERO_ITEM CSL_CITATION {"citationID":"oNegq4v7","properties":{"formattedCitation":"(R Core Team, 2022)","plainCitation":"(R Core Team, 2022)","noteIndex":0},"citationItems":[{"id":10940,"uris":["http://zotero.org/groups/4708236/items/SRT3Y3U5"],"itemData":{"id":10940,"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00663477" w:rsidRPr="00F866D5">
        <w:fldChar w:fldCharType="separate"/>
      </w:r>
      <w:r w:rsidR="00663477" w:rsidRPr="00F866D5">
        <w:rPr>
          <w:noProof/>
        </w:rPr>
        <w:t>(R Core Team, 2022)</w:t>
      </w:r>
      <w:r w:rsidR="00663477" w:rsidRPr="00F866D5">
        <w:fldChar w:fldCharType="end"/>
      </w:r>
      <w:r w:rsidR="007B3CBF" w:rsidRPr="00F866D5">
        <w:t>.</w:t>
      </w:r>
    </w:p>
    <w:p w14:paraId="28709E2D" w14:textId="77777777" w:rsidR="00CE2424" w:rsidRPr="00F866D5" w:rsidRDefault="00CE2424" w:rsidP="00406358">
      <w:r w:rsidRPr="00F866D5">
        <w:br w:type="page"/>
      </w:r>
    </w:p>
    <w:p w14:paraId="54A04439" w14:textId="3FFC67DB" w:rsidR="00CE2424" w:rsidRPr="00F866D5" w:rsidRDefault="00CE2424" w:rsidP="00F177A3">
      <w:pPr>
        <w:pStyle w:val="Heading1"/>
        <w:rPr>
          <w:color w:val="auto"/>
        </w:rPr>
      </w:pPr>
      <w:bookmarkStart w:id="52" w:name="_Toc133416721"/>
      <w:r w:rsidRPr="00F866D5">
        <w:rPr>
          <w:color w:val="auto"/>
        </w:rPr>
        <w:lastRenderedPageBreak/>
        <w:t>Results</w:t>
      </w:r>
      <w:bookmarkEnd w:id="52"/>
    </w:p>
    <w:p w14:paraId="3624E9A3" w14:textId="6C776053" w:rsidR="00CE2424" w:rsidRPr="00F866D5" w:rsidRDefault="00CE2424" w:rsidP="00F177A3">
      <w:pPr>
        <w:pStyle w:val="Heading2"/>
        <w:rPr>
          <w:color w:val="auto"/>
        </w:rPr>
      </w:pPr>
      <w:bookmarkStart w:id="53" w:name="_Toc133416722"/>
      <w:r w:rsidRPr="00F866D5">
        <w:rPr>
          <w:color w:val="auto"/>
        </w:rPr>
        <w:t>Carbon Fluxes</w:t>
      </w:r>
      <w:bookmarkEnd w:id="53"/>
    </w:p>
    <w:p w14:paraId="213E228A" w14:textId="37D220D6" w:rsidR="00AF7D5C" w:rsidRPr="00F866D5" w:rsidRDefault="00506495" w:rsidP="00D01790">
      <w:pPr>
        <w:pStyle w:val="NormalIndented"/>
      </w:pPr>
      <w:r w:rsidRPr="00F866D5">
        <w:t>Average g</w:t>
      </w:r>
      <w:r w:rsidR="00DA2B01" w:rsidRPr="00F866D5">
        <w:t xml:space="preserve">rowing-season daytime </w:t>
      </w:r>
      <w:r w:rsidR="00987808" w:rsidRPr="00F866D5">
        <w:t xml:space="preserve">NEE was positive at all sites in both </w:t>
      </w:r>
      <w:r w:rsidRPr="00F866D5">
        <w:t>treatments</w:t>
      </w:r>
      <w:r w:rsidR="004C2EBA" w:rsidRPr="00F866D5">
        <w:t xml:space="preserve"> (</w:t>
      </w:r>
      <w:r w:rsidR="00424FDD" w:rsidRPr="00F866D5">
        <w:fldChar w:fldCharType="begin"/>
      </w:r>
      <w:r w:rsidR="00424FDD" w:rsidRPr="00F866D5">
        <w:instrText xml:space="preserve"> REF _Ref131375498 \h </w:instrText>
      </w:r>
      <w:r w:rsidR="00424FDD" w:rsidRPr="00F866D5">
        <w:fldChar w:fldCharType="separate"/>
      </w:r>
      <w:r w:rsidR="00424FDD" w:rsidRPr="00F866D5">
        <w:t xml:space="preserve">Figure </w:t>
      </w:r>
      <w:r w:rsidR="00424FDD" w:rsidRPr="00F866D5">
        <w:rPr>
          <w:noProof/>
        </w:rPr>
        <w:t>3</w:t>
      </w:r>
      <w:r w:rsidR="00424FDD" w:rsidRPr="00F866D5">
        <w:fldChar w:fldCharType="end"/>
      </w:r>
      <w:r w:rsidR="004C2EBA" w:rsidRPr="00F866D5">
        <w:t>)</w:t>
      </w:r>
      <w:r w:rsidR="00003848" w:rsidRPr="00F866D5">
        <w:t>.</w:t>
      </w:r>
      <w:r w:rsidR="00987808" w:rsidRPr="00F866D5">
        <w:t xml:space="preserve"> </w:t>
      </w:r>
      <w:r w:rsidR="000C62B3" w:rsidRPr="00F866D5">
        <w:t xml:space="preserve">GEP was always </w:t>
      </w:r>
      <w:r w:rsidR="00A479DF" w:rsidRPr="00F866D5">
        <w:t>positive,</w:t>
      </w:r>
      <w:r w:rsidR="000C62B3" w:rsidRPr="00F866D5">
        <w:t xml:space="preserve"> and ER was always negative, </w:t>
      </w:r>
      <w:r w:rsidR="00074FF0" w:rsidRPr="00F866D5">
        <w:t>but</w:t>
      </w:r>
      <w:r w:rsidR="000C62B3" w:rsidRPr="00F866D5">
        <w:t xml:space="preserve"> </w:t>
      </w:r>
      <w:r w:rsidR="00003848" w:rsidRPr="00F866D5">
        <w:t>gross photosynthesis fluxes were always greater than gross respiration fluxes</w:t>
      </w:r>
      <w:r w:rsidR="00EF0F2E" w:rsidRPr="00F866D5">
        <w:t>; the ecosystem</w:t>
      </w:r>
      <w:r w:rsidR="08A2AAEE" w:rsidRPr="00F866D5">
        <w:t>s</w:t>
      </w:r>
      <w:r w:rsidR="00EF0F2E" w:rsidRPr="00F866D5">
        <w:t xml:space="preserve"> consistently acted as a sink for CO</w:t>
      </w:r>
      <w:r w:rsidR="00EF0F2E" w:rsidRPr="00F866D5">
        <w:rPr>
          <w:vertAlign w:val="subscript"/>
        </w:rPr>
        <w:t>2</w:t>
      </w:r>
      <w:r w:rsidR="00EF0F2E" w:rsidRPr="00F866D5">
        <w:t xml:space="preserve"> (</w:t>
      </w:r>
      <w:r w:rsidRPr="00F866D5">
        <w:fldChar w:fldCharType="begin"/>
      </w:r>
      <w:r w:rsidRPr="00F866D5">
        <w:instrText xml:space="preserve"> REF _Ref131587834 \h </w:instrText>
      </w:r>
      <w:r w:rsidRPr="00F866D5">
        <w:fldChar w:fldCharType="separate"/>
      </w:r>
      <w:r w:rsidR="00CB6242" w:rsidRPr="00F866D5">
        <w:t xml:space="preserve">Table </w:t>
      </w:r>
      <w:r w:rsidR="00CB6242" w:rsidRPr="00F866D5">
        <w:rPr>
          <w:noProof/>
        </w:rPr>
        <w:t>2</w:t>
      </w:r>
      <w:r w:rsidRPr="00F866D5">
        <w:fldChar w:fldCharType="end"/>
      </w:r>
      <w:r w:rsidR="00003848" w:rsidRPr="00F866D5">
        <w:t>).</w:t>
      </w:r>
      <w:r w:rsidR="00A479DF" w:rsidRPr="00F866D5">
        <w:t xml:space="preserve"> </w:t>
      </w:r>
      <w:r w:rsidR="00C23818" w:rsidRPr="00F866D5">
        <w:t>NEE</w:t>
      </w:r>
      <w:r w:rsidR="001E6236" w:rsidRPr="00F866D5">
        <w:t xml:space="preserve"> </w:t>
      </w:r>
      <w:r w:rsidR="2C03A2EA" w:rsidRPr="00F866D5">
        <w:t>across all plots</w:t>
      </w:r>
      <w:r w:rsidR="009C3C2E" w:rsidRPr="00F866D5">
        <w:t xml:space="preserve"> </w:t>
      </w:r>
      <w:r w:rsidR="00DA2B01" w:rsidRPr="00F866D5">
        <w:t xml:space="preserve">increased in response to warming and </w:t>
      </w:r>
      <w:r w:rsidR="001E6236" w:rsidRPr="00F866D5">
        <w:t>was 30.1% higher in the OTC-warmed plots (0.0195 µmol CO</w:t>
      </w:r>
      <w:r w:rsidR="001E6236" w:rsidRPr="00F866D5">
        <w:rPr>
          <w:vertAlign w:val="subscript"/>
        </w:rPr>
        <w:t>2</w:t>
      </w:r>
      <w:r w:rsidR="001E6236" w:rsidRPr="00F866D5">
        <w:t xml:space="preserve"> s</w:t>
      </w:r>
      <w:r w:rsidR="001E6236" w:rsidRPr="00F866D5">
        <w:rPr>
          <w:vertAlign w:val="superscript"/>
        </w:rPr>
        <w:t>-1</w:t>
      </w:r>
      <w:r w:rsidR="001E6236" w:rsidRPr="00F866D5">
        <w:t xml:space="preserve"> m</w:t>
      </w:r>
      <w:r w:rsidR="001E6236" w:rsidRPr="00F866D5">
        <w:rPr>
          <w:vertAlign w:val="superscript"/>
        </w:rPr>
        <w:t>-2</w:t>
      </w:r>
      <w:r w:rsidR="001E6236" w:rsidRPr="00F866D5">
        <w:t>) compared with the controls (0.0136 µmol CO</w:t>
      </w:r>
      <w:r w:rsidR="001E6236" w:rsidRPr="00F866D5">
        <w:rPr>
          <w:vertAlign w:val="subscript"/>
        </w:rPr>
        <w:t>2</w:t>
      </w:r>
      <w:r w:rsidR="001E6236" w:rsidRPr="00F866D5">
        <w:t xml:space="preserve"> s</w:t>
      </w:r>
      <w:r w:rsidR="001E6236" w:rsidRPr="00F866D5">
        <w:rPr>
          <w:vertAlign w:val="superscript"/>
        </w:rPr>
        <w:t>-1</w:t>
      </w:r>
      <w:r w:rsidR="001E6236" w:rsidRPr="00F866D5">
        <w:t xml:space="preserve"> m</w:t>
      </w:r>
      <w:r w:rsidR="001E6236" w:rsidRPr="00F866D5">
        <w:rPr>
          <w:vertAlign w:val="superscript"/>
        </w:rPr>
        <w:t>-2</w:t>
      </w:r>
      <w:r w:rsidR="001703D7" w:rsidRPr="00F866D5">
        <w:t>)</w:t>
      </w:r>
      <w:r w:rsidR="00E93546" w:rsidRPr="00F866D5">
        <w:t>.</w:t>
      </w:r>
      <w:r w:rsidR="001E6236" w:rsidRPr="00F866D5">
        <w:t xml:space="preserve"> </w:t>
      </w:r>
      <w:r w:rsidR="00E93546" w:rsidRPr="00F866D5">
        <w:t xml:space="preserve">A </w:t>
      </w:r>
      <w:r w:rsidR="00A32BD2" w:rsidRPr="00F866D5">
        <w:t>linear</w:t>
      </w:r>
      <w:r w:rsidR="00E93546" w:rsidRPr="00F866D5">
        <w:t xml:space="preserve"> model with</w:t>
      </w:r>
      <w:r w:rsidR="002620FB" w:rsidRPr="00F866D5">
        <w:t xml:space="preserve"> treatment as </w:t>
      </w:r>
      <w:r w:rsidR="00A32BD2" w:rsidRPr="00F866D5">
        <w:t>the sole</w:t>
      </w:r>
      <w:r w:rsidR="002620FB" w:rsidRPr="00F866D5">
        <w:t xml:space="preserve"> fixed effect</w:t>
      </w:r>
      <w:r w:rsidR="00E81CEE" w:rsidRPr="00F866D5">
        <w:t xml:space="preserve"> </w:t>
      </w:r>
      <w:r w:rsidR="001E6236" w:rsidRPr="00F866D5">
        <w:t xml:space="preserve">did not </w:t>
      </w:r>
      <w:r w:rsidR="00E81CEE" w:rsidRPr="00F866D5">
        <w:t>fit the data well</w:t>
      </w:r>
      <w:r w:rsidR="001E6236" w:rsidRPr="00F866D5">
        <w:t xml:space="preserve"> (p = 0.0765</w:t>
      </w:r>
      <w:r w:rsidR="001A750F" w:rsidRPr="00F866D5">
        <w:t xml:space="preserve">, </w:t>
      </w:r>
      <w:r w:rsidR="002620FB" w:rsidRPr="00F866D5">
        <w:t>Marginal R</w:t>
      </w:r>
      <w:r w:rsidR="002620FB" w:rsidRPr="00F866D5">
        <w:rPr>
          <w:vertAlign w:val="superscript"/>
        </w:rPr>
        <w:t>2</w:t>
      </w:r>
      <w:r w:rsidR="002620FB" w:rsidRPr="00F866D5">
        <w:t xml:space="preserve"> = 0.03</w:t>
      </w:r>
      <w:r w:rsidR="001E6236" w:rsidRPr="00F866D5">
        <w:t>;</w:t>
      </w:r>
      <w:r w:rsidR="00D01790" w:rsidRPr="00F866D5">
        <w:t xml:space="preserve"> </w:t>
      </w:r>
      <w:r w:rsidR="00D01790" w:rsidRPr="00F866D5">
        <w:fldChar w:fldCharType="begin"/>
      </w:r>
      <w:r w:rsidR="00D01790" w:rsidRPr="00F866D5">
        <w:instrText xml:space="preserve"> REF _Ref133412692 \h </w:instrText>
      </w:r>
      <w:r w:rsidR="00D01790" w:rsidRPr="00F866D5">
        <w:fldChar w:fldCharType="separate"/>
      </w:r>
      <w:r w:rsidR="00D01790" w:rsidRPr="00F866D5">
        <w:t xml:space="preserve">Supplementary Table </w:t>
      </w:r>
      <w:r w:rsidR="00D01790" w:rsidRPr="00F866D5">
        <w:rPr>
          <w:noProof/>
        </w:rPr>
        <w:t>1</w:t>
      </w:r>
      <w:r w:rsidR="00D01790" w:rsidRPr="00F866D5">
        <w:fldChar w:fldCharType="end"/>
      </w:r>
      <w:r w:rsidR="001E6236" w:rsidRPr="00F866D5">
        <w:t xml:space="preserve">). </w:t>
      </w:r>
      <w:r w:rsidR="00E23968" w:rsidRPr="00F866D5">
        <w:t xml:space="preserve">Warming </w:t>
      </w:r>
      <w:r w:rsidR="00F82789" w:rsidRPr="00F866D5">
        <w:t xml:space="preserve">significantly </w:t>
      </w:r>
      <w:r w:rsidR="00E23968" w:rsidRPr="00F866D5">
        <w:t xml:space="preserve">increased the magnitude of both </w:t>
      </w:r>
      <w:r w:rsidR="00F82789" w:rsidRPr="00F866D5">
        <w:t>the GEP and ER daytime fluxes</w:t>
      </w:r>
      <w:r w:rsidR="00B21978" w:rsidRPr="00F866D5">
        <w:t>,</w:t>
      </w:r>
      <w:r w:rsidR="00F82789" w:rsidRPr="00F866D5">
        <w:t xml:space="preserve"> though linear model fit remained poor. </w:t>
      </w:r>
      <w:r w:rsidR="009C3C2E" w:rsidRPr="00F866D5">
        <w:t xml:space="preserve">The magnitude of </w:t>
      </w:r>
      <w:r w:rsidR="00E23968" w:rsidRPr="00F866D5">
        <w:t>ER</w:t>
      </w:r>
      <w:r w:rsidR="00AF7D5C" w:rsidRPr="00F866D5">
        <w:t xml:space="preserve"> </w:t>
      </w:r>
      <w:r w:rsidR="009C3C2E" w:rsidRPr="00F866D5">
        <w:t>increased in magnitude by 1</w:t>
      </w:r>
      <w:r w:rsidR="00AF7D5C" w:rsidRPr="00F866D5">
        <w:t>7.6% from -0.0135 µmol CO</w:t>
      </w:r>
      <w:r w:rsidR="00AF7D5C" w:rsidRPr="00F866D5">
        <w:rPr>
          <w:vertAlign w:val="subscript"/>
        </w:rPr>
        <w:t>2</w:t>
      </w:r>
      <w:r w:rsidR="00AF7D5C" w:rsidRPr="00F866D5">
        <w:t xml:space="preserve"> s</w:t>
      </w:r>
      <w:r w:rsidR="00AF7D5C" w:rsidRPr="00F866D5">
        <w:rPr>
          <w:vertAlign w:val="superscript"/>
        </w:rPr>
        <w:t>-1</w:t>
      </w:r>
      <w:r w:rsidR="00AF7D5C" w:rsidRPr="00F866D5">
        <w:t xml:space="preserve"> m</w:t>
      </w:r>
      <w:r w:rsidR="00AF7D5C" w:rsidRPr="00F866D5">
        <w:rPr>
          <w:vertAlign w:val="superscript"/>
        </w:rPr>
        <w:t>-2</w:t>
      </w:r>
      <w:r w:rsidR="00AF7D5C" w:rsidRPr="00F866D5">
        <w:t xml:space="preserve"> to -0.0164 µmol CO</w:t>
      </w:r>
      <w:r w:rsidR="00AF7D5C" w:rsidRPr="00F866D5">
        <w:rPr>
          <w:vertAlign w:val="subscript"/>
        </w:rPr>
        <w:t>2</w:t>
      </w:r>
      <w:r w:rsidR="00AF7D5C" w:rsidRPr="00F866D5">
        <w:t xml:space="preserve"> s</w:t>
      </w:r>
      <w:r w:rsidR="00AF7D5C" w:rsidRPr="00F866D5">
        <w:rPr>
          <w:vertAlign w:val="superscript"/>
        </w:rPr>
        <w:t>-1</w:t>
      </w:r>
      <w:r w:rsidR="00AF7D5C" w:rsidRPr="00F866D5">
        <w:t xml:space="preserve"> m</w:t>
      </w:r>
      <w:r w:rsidR="00AF7D5C" w:rsidRPr="00F866D5">
        <w:rPr>
          <w:vertAlign w:val="superscript"/>
        </w:rPr>
        <w:t>-2</w:t>
      </w:r>
      <w:r w:rsidR="00E23968" w:rsidRPr="00F866D5">
        <w:t xml:space="preserve"> </w:t>
      </w:r>
      <w:r w:rsidR="00F82789" w:rsidRPr="00F866D5">
        <w:t>(p = 0.00115, Marginal R</w:t>
      </w:r>
      <w:r w:rsidR="00F82789" w:rsidRPr="00F866D5">
        <w:rPr>
          <w:vertAlign w:val="superscript"/>
        </w:rPr>
        <w:t>2</w:t>
      </w:r>
      <w:r w:rsidR="00F82789" w:rsidRPr="00F866D5">
        <w:t xml:space="preserve">: 0.029; </w:t>
      </w:r>
      <w:r w:rsidRPr="00F866D5">
        <w:fldChar w:fldCharType="begin"/>
      </w:r>
      <w:r w:rsidRPr="00F866D5">
        <w:instrText xml:space="preserve"> REF _Ref131372677 \h  \* MERGEFORMAT </w:instrText>
      </w:r>
      <w:r w:rsidRPr="00F866D5">
        <w:fldChar w:fldCharType="separate"/>
      </w:r>
      <w:r w:rsidR="00CB6242" w:rsidRPr="00F866D5">
        <w:t xml:space="preserve">Supplementary Table </w:t>
      </w:r>
      <w:r w:rsidR="00CB6242" w:rsidRPr="00F866D5">
        <w:rPr>
          <w:noProof/>
        </w:rPr>
        <w:t>2</w:t>
      </w:r>
      <w:r w:rsidRPr="00F866D5">
        <w:fldChar w:fldCharType="end"/>
      </w:r>
      <w:r w:rsidR="00F82789" w:rsidRPr="00F866D5">
        <w:t xml:space="preserve">) </w:t>
      </w:r>
      <w:r w:rsidR="00E23968" w:rsidRPr="00F866D5">
        <w:t>and GEP increased 24.5% from 0.0271 µmol CO</w:t>
      </w:r>
      <w:r w:rsidR="00E23968" w:rsidRPr="00F866D5">
        <w:rPr>
          <w:vertAlign w:val="subscript"/>
        </w:rPr>
        <w:t>2</w:t>
      </w:r>
      <w:r w:rsidR="00E23968" w:rsidRPr="00F866D5">
        <w:t xml:space="preserve"> s</w:t>
      </w:r>
      <w:r w:rsidR="00E23968" w:rsidRPr="00F866D5">
        <w:rPr>
          <w:vertAlign w:val="superscript"/>
        </w:rPr>
        <w:t>-1</w:t>
      </w:r>
      <w:r w:rsidR="00E23968" w:rsidRPr="00F866D5">
        <w:t xml:space="preserve"> m</w:t>
      </w:r>
      <w:r w:rsidR="00E23968" w:rsidRPr="00F866D5">
        <w:rPr>
          <w:vertAlign w:val="superscript"/>
        </w:rPr>
        <w:t>-2</w:t>
      </w:r>
      <w:r w:rsidR="00E23968" w:rsidRPr="00F866D5">
        <w:t xml:space="preserve"> to 0.0358 µmol CO</w:t>
      </w:r>
      <w:r w:rsidR="00E23968" w:rsidRPr="00F866D5">
        <w:rPr>
          <w:vertAlign w:val="subscript"/>
        </w:rPr>
        <w:t>2</w:t>
      </w:r>
      <w:r w:rsidR="00E23968" w:rsidRPr="00F866D5">
        <w:t xml:space="preserve"> s</w:t>
      </w:r>
      <w:r w:rsidR="00E23968" w:rsidRPr="00F866D5">
        <w:rPr>
          <w:vertAlign w:val="superscript"/>
        </w:rPr>
        <w:t>-1</w:t>
      </w:r>
      <w:r w:rsidR="00E23968" w:rsidRPr="00F866D5">
        <w:t xml:space="preserve"> m</w:t>
      </w:r>
      <w:r w:rsidR="00E23968" w:rsidRPr="00F866D5">
        <w:rPr>
          <w:vertAlign w:val="superscript"/>
        </w:rPr>
        <w:t>-2</w:t>
      </w:r>
      <w:r w:rsidR="00F82789" w:rsidRPr="00F866D5">
        <w:t xml:space="preserve"> (p = 0.245, Marginal R</w:t>
      </w:r>
      <w:r w:rsidR="00F82789" w:rsidRPr="00F866D5">
        <w:rPr>
          <w:vertAlign w:val="superscript"/>
        </w:rPr>
        <w:t>2</w:t>
      </w:r>
      <w:r w:rsidR="00F82789" w:rsidRPr="00F866D5">
        <w:t xml:space="preserve">: 0.035; </w:t>
      </w:r>
      <w:r w:rsidRPr="00F866D5">
        <w:fldChar w:fldCharType="begin"/>
      </w:r>
      <w:r w:rsidRPr="00F866D5">
        <w:instrText xml:space="preserve"> REF _Ref131372728 \h  \* MERGEFORMAT </w:instrText>
      </w:r>
      <w:r w:rsidRPr="00F866D5">
        <w:fldChar w:fldCharType="separate"/>
      </w:r>
      <w:r w:rsidR="00CB6242" w:rsidRPr="00F866D5">
        <w:t>Supplementary Table 3</w:t>
      </w:r>
      <w:r w:rsidRPr="00F866D5">
        <w:fldChar w:fldCharType="end"/>
      </w:r>
      <w:r w:rsidR="00F82789" w:rsidRPr="00F866D5">
        <w:t>).</w:t>
      </w:r>
    </w:p>
    <w:p w14:paraId="32FC0410" w14:textId="44659296" w:rsidR="00F23225" w:rsidRPr="00F866D5" w:rsidRDefault="00F23225" w:rsidP="007F33F2">
      <w:pPr>
        <w:pStyle w:val="Caption"/>
        <w:rPr>
          <w:color w:val="auto"/>
        </w:rPr>
      </w:pPr>
      <w:bookmarkStart w:id="54" w:name="_Ref131587834"/>
      <w:bookmarkStart w:id="55" w:name="_Toc133414648"/>
      <w:r w:rsidRPr="00F866D5">
        <w:rPr>
          <w:color w:val="auto"/>
        </w:rPr>
        <w:t xml:space="preserve">Table </w:t>
      </w:r>
      <w:r w:rsidRPr="00F866D5">
        <w:rPr>
          <w:color w:val="auto"/>
        </w:rPr>
        <w:fldChar w:fldCharType="begin"/>
      </w:r>
      <w:r w:rsidRPr="00F866D5">
        <w:rPr>
          <w:color w:val="auto"/>
        </w:rPr>
        <w:instrText xml:space="preserve"> SEQ Table \* ARABIC </w:instrText>
      </w:r>
      <w:r w:rsidRPr="00F866D5">
        <w:rPr>
          <w:color w:val="auto"/>
        </w:rPr>
        <w:fldChar w:fldCharType="separate"/>
      </w:r>
      <w:r w:rsidR="00CB6242" w:rsidRPr="00F866D5">
        <w:rPr>
          <w:noProof/>
          <w:color w:val="auto"/>
        </w:rPr>
        <w:t>2</w:t>
      </w:r>
      <w:r w:rsidRPr="00F866D5">
        <w:rPr>
          <w:color w:val="auto"/>
        </w:rPr>
        <w:fldChar w:fldCharType="end"/>
      </w:r>
      <w:bookmarkEnd w:id="54"/>
      <w:r w:rsidRPr="00F866D5">
        <w:rPr>
          <w:color w:val="auto"/>
        </w:rPr>
        <w:t>. Daytime flux values averaged over the growing season. Separated by treatment and by treatment, site. Fluxes are stated in µmol CO2 s-1 m-2. Positive fluxes are those which sequester CO2 into the ecosystem, negative fluxes release CO2 to the atmosphere.</w:t>
      </w:r>
      <w:r w:rsidR="4A039096" w:rsidRPr="00F866D5">
        <w:rPr>
          <w:color w:val="auto"/>
        </w:rPr>
        <w:t xml:space="preserve"> See Table 1 for dates of measurements.</w:t>
      </w:r>
      <w:bookmarkEnd w:id="55"/>
    </w:p>
    <w:tbl>
      <w:tblPr>
        <w:tblStyle w:val="PlainTable3"/>
        <w:tblW w:w="9241" w:type="dxa"/>
        <w:tblLook w:val="04A0" w:firstRow="1" w:lastRow="0" w:firstColumn="1" w:lastColumn="0" w:noHBand="0" w:noVBand="1"/>
      </w:tblPr>
      <w:tblGrid>
        <w:gridCol w:w="707"/>
        <w:gridCol w:w="1757"/>
        <w:gridCol w:w="1695"/>
        <w:gridCol w:w="1694"/>
        <w:gridCol w:w="1694"/>
        <w:gridCol w:w="1694"/>
      </w:tblGrid>
      <w:tr w:rsidR="00F866D5" w:rsidRPr="00F866D5" w14:paraId="61037AC8" w14:textId="77777777" w:rsidTr="00EA5094">
        <w:trPr>
          <w:cnfStyle w:val="100000000000" w:firstRow="1" w:lastRow="0" w:firstColumn="0" w:lastColumn="0" w:oddVBand="0" w:evenVBand="0" w:oddHBand="0" w:evenHBand="0" w:firstRowFirstColumn="0" w:firstRowLastColumn="0" w:lastRowFirstColumn="0" w:lastRowLastColumn="0"/>
          <w:trHeight w:val="325"/>
        </w:trPr>
        <w:tc>
          <w:tcPr>
            <w:cnfStyle w:val="001000000100" w:firstRow="0" w:lastRow="0" w:firstColumn="1" w:lastColumn="0" w:oddVBand="0" w:evenVBand="0" w:oddHBand="0" w:evenHBand="0" w:firstRowFirstColumn="1" w:firstRowLastColumn="0" w:lastRowFirstColumn="0" w:lastRowLastColumn="0"/>
            <w:tcW w:w="707" w:type="dxa"/>
            <w:tcBorders>
              <w:bottom w:val="single" w:sz="4" w:space="0" w:color="auto"/>
            </w:tcBorders>
            <w:noWrap/>
            <w:vAlign w:val="bottom"/>
            <w:hideMark/>
          </w:tcPr>
          <w:p w14:paraId="0934A1BF" w14:textId="77777777" w:rsidR="00EA5094" w:rsidRPr="00F866D5" w:rsidRDefault="00EA5094" w:rsidP="007F33F2">
            <w:pPr>
              <w:pStyle w:val="ModelTable"/>
              <w:spacing w:line="240" w:lineRule="auto"/>
              <w:rPr>
                <w:rFonts w:asciiTheme="majorHAnsi" w:hAnsiTheme="majorHAnsi" w:cstheme="majorHAnsi"/>
              </w:rPr>
            </w:pPr>
            <w:r w:rsidRPr="00F866D5">
              <w:rPr>
                <w:rFonts w:asciiTheme="majorHAnsi" w:hAnsiTheme="majorHAnsi" w:cstheme="majorHAnsi"/>
              </w:rPr>
              <w:t>Flux</w:t>
            </w:r>
          </w:p>
        </w:tc>
        <w:tc>
          <w:tcPr>
            <w:tcW w:w="1757" w:type="dxa"/>
            <w:tcBorders>
              <w:bottom w:val="single" w:sz="4" w:space="0" w:color="auto"/>
            </w:tcBorders>
            <w:noWrap/>
            <w:vAlign w:val="bottom"/>
            <w:hideMark/>
          </w:tcPr>
          <w:p w14:paraId="432DDE40" w14:textId="77777777" w:rsidR="00EA5094" w:rsidRPr="00F866D5" w:rsidRDefault="00EA5094" w:rsidP="007F33F2">
            <w:pPr>
              <w:pStyle w:val="ModelTable"/>
              <w:spacing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F866D5">
              <w:rPr>
                <w:rFonts w:asciiTheme="majorHAnsi" w:hAnsiTheme="majorHAnsi" w:cstheme="majorHAnsi"/>
              </w:rPr>
              <w:t>Treatment</w:t>
            </w:r>
          </w:p>
        </w:tc>
        <w:tc>
          <w:tcPr>
            <w:tcW w:w="1695" w:type="dxa"/>
            <w:tcBorders>
              <w:bottom w:val="single" w:sz="4" w:space="0" w:color="auto"/>
            </w:tcBorders>
            <w:vAlign w:val="bottom"/>
          </w:tcPr>
          <w:p w14:paraId="51B40A20" w14:textId="60D573C1" w:rsidR="00EA5094" w:rsidRPr="00F866D5" w:rsidRDefault="00EA5094" w:rsidP="007F33F2">
            <w:pPr>
              <w:pStyle w:val="ModelTable"/>
              <w:spacing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F866D5">
              <w:rPr>
                <w:rFonts w:asciiTheme="majorHAnsi" w:hAnsiTheme="majorHAnsi" w:cstheme="majorHAnsi"/>
              </w:rPr>
              <w:t>Average flux</w:t>
            </w:r>
          </w:p>
        </w:tc>
        <w:tc>
          <w:tcPr>
            <w:tcW w:w="1694" w:type="dxa"/>
            <w:tcBorders>
              <w:bottom w:val="single" w:sz="4" w:space="0" w:color="auto"/>
            </w:tcBorders>
            <w:vAlign w:val="bottom"/>
          </w:tcPr>
          <w:p w14:paraId="02F55568" w14:textId="4EE7FE5E" w:rsidR="00EA5094" w:rsidRPr="00F866D5" w:rsidRDefault="00EA5094" w:rsidP="007F33F2">
            <w:pPr>
              <w:pStyle w:val="ModelTable"/>
              <w:spacing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F866D5">
              <w:rPr>
                <w:rFonts w:asciiTheme="majorHAnsi" w:hAnsiTheme="majorHAnsi" w:cstheme="majorHAnsi"/>
              </w:rPr>
              <w:t>DRYAS</w:t>
            </w:r>
          </w:p>
        </w:tc>
        <w:tc>
          <w:tcPr>
            <w:tcW w:w="1694" w:type="dxa"/>
            <w:tcBorders>
              <w:bottom w:val="single" w:sz="4" w:space="0" w:color="auto"/>
            </w:tcBorders>
            <w:noWrap/>
            <w:vAlign w:val="bottom"/>
            <w:hideMark/>
          </w:tcPr>
          <w:p w14:paraId="18DA19DA" w14:textId="54E7D6E8" w:rsidR="00EA5094" w:rsidRPr="00F866D5" w:rsidRDefault="00EA5094" w:rsidP="007F33F2">
            <w:pPr>
              <w:pStyle w:val="ModelTable"/>
              <w:spacing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F866D5">
              <w:rPr>
                <w:rFonts w:asciiTheme="majorHAnsi" w:hAnsiTheme="majorHAnsi" w:cstheme="majorHAnsi"/>
              </w:rPr>
              <w:t>MEAD</w:t>
            </w:r>
          </w:p>
        </w:tc>
        <w:tc>
          <w:tcPr>
            <w:tcW w:w="1694" w:type="dxa"/>
            <w:tcBorders>
              <w:bottom w:val="single" w:sz="4" w:space="0" w:color="auto"/>
            </w:tcBorders>
            <w:noWrap/>
            <w:vAlign w:val="bottom"/>
            <w:hideMark/>
          </w:tcPr>
          <w:p w14:paraId="6553F5A4" w14:textId="4D4266CB" w:rsidR="00EA5094" w:rsidRPr="00F866D5" w:rsidRDefault="00EA5094" w:rsidP="007F33F2">
            <w:pPr>
              <w:pStyle w:val="ModelTable"/>
              <w:spacing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F866D5">
              <w:rPr>
                <w:rFonts w:asciiTheme="majorHAnsi" w:hAnsiTheme="majorHAnsi" w:cstheme="majorHAnsi"/>
              </w:rPr>
              <w:t>WILL</w:t>
            </w:r>
          </w:p>
        </w:tc>
      </w:tr>
      <w:tr w:rsidR="00F866D5" w:rsidRPr="00F866D5" w14:paraId="42C9CD88" w14:textId="77777777" w:rsidTr="00EA5094">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707" w:type="dxa"/>
            <w:vMerge w:val="restart"/>
            <w:tcBorders>
              <w:top w:val="single" w:sz="4" w:space="0" w:color="auto"/>
            </w:tcBorders>
            <w:shd w:val="clear" w:color="auto" w:fill="auto"/>
            <w:noWrap/>
            <w:hideMark/>
          </w:tcPr>
          <w:p w14:paraId="5D8A3235" w14:textId="081A94B8" w:rsidR="00EA5094" w:rsidRPr="00F866D5" w:rsidRDefault="00EA5094" w:rsidP="007F33F2">
            <w:pPr>
              <w:pStyle w:val="ModelTable"/>
              <w:spacing w:line="240" w:lineRule="auto"/>
              <w:jc w:val="right"/>
              <w:rPr>
                <w:rFonts w:cs="Calibri (Body)"/>
              </w:rPr>
            </w:pPr>
            <w:r w:rsidRPr="00F866D5">
              <w:rPr>
                <w:rFonts w:cs="Calibri (Body)"/>
              </w:rPr>
              <w:t>NEE</w:t>
            </w:r>
          </w:p>
        </w:tc>
        <w:tc>
          <w:tcPr>
            <w:tcW w:w="1757" w:type="dxa"/>
            <w:tcBorders>
              <w:top w:val="single" w:sz="4" w:space="0" w:color="auto"/>
            </w:tcBorders>
            <w:noWrap/>
            <w:hideMark/>
          </w:tcPr>
          <w:p w14:paraId="19B4F625" w14:textId="77777777" w:rsidR="00EA5094" w:rsidRPr="00F866D5" w:rsidRDefault="00EA5094" w:rsidP="007F33F2">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F866D5">
              <w:rPr>
                <w:rFonts w:cs="Calibri (Body)"/>
                <w:b w:val="0"/>
                <w:bCs w:val="0"/>
                <w:caps w:val="0"/>
              </w:rPr>
              <w:t>ambient</w:t>
            </w:r>
          </w:p>
        </w:tc>
        <w:tc>
          <w:tcPr>
            <w:tcW w:w="1695" w:type="dxa"/>
            <w:tcBorders>
              <w:top w:val="single" w:sz="4" w:space="0" w:color="auto"/>
            </w:tcBorders>
          </w:tcPr>
          <w:p w14:paraId="4E53A994" w14:textId="4A0DD048" w:rsidR="00EA5094" w:rsidRPr="00F866D5" w:rsidRDefault="00EA5094" w:rsidP="007F33F2">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sz w:val="20"/>
                <w:szCs w:val="18"/>
              </w:rPr>
            </w:pPr>
            <w:r w:rsidRPr="00F866D5">
              <w:rPr>
                <w:rFonts w:cs="Calibri (Body)"/>
                <w:b w:val="0"/>
                <w:bCs w:val="0"/>
                <w:caps w:val="0"/>
                <w:sz w:val="20"/>
                <w:szCs w:val="18"/>
              </w:rPr>
              <w:t>0.01362 ± 0.0140</w:t>
            </w:r>
          </w:p>
        </w:tc>
        <w:tc>
          <w:tcPr>
            <w:tcW w:w="1694" w:type="dxa"/>
            <w:tcBorders>
              <w:top w:val="single" w:sz="4" w:space="0" w:color="auto"/>
            </w:tcBorders>
          </w:tcPr>
          <w:p w14:paraId="7A9D7F2F" w14:textId="7D3C9ED7" w:rsidR="00EA5094" w:rsidRPr="00F866D5" w:rsidRDefault="00EA5094" w:rsidP="007F33F2">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sz w:val="20"/>
                <w:szCs w:val="18"/>
              </w:rPr>
            </w:pPr>
            <w:r w:rsidRPr="00F866D5">
              <w:rPr>
                <w:rFonts w:cs="Calibri (Body)"/>
                <w:b w:val="0"/>
                <w:bCs w:val="0"/>
                <w:caps w:val="0"/>
                <w:sz w:val="20"/>
                <w:szCs w:val="18"/>
              </w:rPr>
              <w:t>0.0113 ± 0.0102</w:t>
            </w:r>
          </w:p>
        </w:tc>
        <w:tc>
          <w:tcPr>
            <w:tcW w:w="1694" w:type="dxa"/>
            <w:tcBorders>
              <w:top w:val="single" w:sz="4" w:space="0" w:color="auto"/>
            </w:tcBorders>
            <w:noWrap/>
            <w:hideMark/>
          </w:tcPr>
          <w:p w14:paraId="072527E9" w14:textId="5386E2B1" w:rsidR="00EA5094" w:rsidRPr="00F866D5" w:rsidRDefault="00EA5094" w:rsidP="007F33F2">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sz w:val="20"/>
                <w:szCs w:val="18"/>
              </w:rPr>
            </w:pPr>
            <w:r w:rsidRPr="00F866D5">
              <w:rPr>
                <w:rFonts w:cs="Calibri (Body)"/>
                <w:b w:val="0"/>
                <w:bCs w:val="0"/>
                <w:caps w:val="0"/>
                <w:sz w:val="20"/>
                <w:szCs w:val="18"/>
              </w:rPr>
              <w:t xml:space="preserve">0.0074 ± 0.0042 </w:t>
            </w:r>
          </w:p>
        </w:tc>
        <w:tc>
          <w:tcPr>
            <w:tcW w:w="1694" w:type="dxa"/>
            <w:tcBorders>
              <w:top w:val="single" w:sz="4" w:space="0" w:color="auto"/>
            </w:tcBorders>
            <w:noWrap/>
            <w:hideMark/>
          </w:tcPr>
          <w:p w14:paraId="31CDE4A8" w14:textId="74FF2E05" w:rsidR="00EA5094" w:rsidRPr="00F866D5" w:rsidRDefault="00EA5094" w:rsidP="007F33F2">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sz w:val="20"/>
                <w:szCs w:val="18"/>
              </w:rPr>
            </w:pPr>
            <w:r w:rsidRPr="00F866D5">
              <w:rPr>
                <w:rFonts w:cs="Calibri (Body)"/>
                <w:b w:val="0"/>
                <w:bCs w:val="0"/>
                <w:caps w:val="0"/>
                <w:sz w:val="20"/>
                <w:szCs w:val="18"/>
              </w:rPr>
              <w:t>0.0200 ± 0.0184</w:t>
            </w:r>
          </w:p>
        </w:tc>
      </w:tr>
      <w:tr w:rsidR="00F866D5" w:rsidRPr="00F866D5" w14:paraId="679BAA87" w14:textId="77777777" w:rsidTr="00EA5094">
        <w:trPr>
          <w:trHeight w:val="325"/>
        </w:trPr>
        <w:tc>
          <w:tcPr>
            <w:cnfStyle w:val="001000000000" w:firstRow="0" w:lastRow="0" w:firstColumn="1" w:lastColumn="0" w:oddVBand="0" w:evenVBand="0" w:oddHBand="0" w:evenHBand="0" w:firstRowFirstColumn="0" w:firstRowLastColumn="0" w:lastRowFirstColumn="0" w:lastRowLastColumn="0"/>
            <w:tcW w:w="707" w:type="dxa"/>
            <w:vMerge/>
            <w:noWrap/>
            <w:hideMark/>
          </w:tcPr>
          <w:p w14:paraId="52DEC5B4" w14:textId="77777777" w:rsidR="00EA5094" w:rsidRPr="00F866D5" w:rsidRDefault="00EA5094" w:rsidP="007F33F2">
            <w:pPr>
              <w:pStyle w:val="ModelTable"/>
              <w:spacing w:line="240" w:lineRule="auto"/>
              <w:jc w:val="right"/>
              <w:rPr>
                <w:rFonts w:cs="Calibri (Body)"/>
              </w:rPr>
            </w:pPr>
          </w:p>
        </w:tc>
        <w:tc>
          <w:tcPr>
            <w:tcW w:w="1757" w:type="dxa"/>
            <w:tcBorders>
              <w:bottom w:val="single" w:sz="4" w:space="0" w:color="auto"/>
            </w:tcBorders>
            <w:noWrap/>
            <w:hideMark/>
          </w:tcPr>
          <w:p w14:paraId="4753686D" w14:textId="77777777" w:rsidR="00EA5094" w:rsidRPr="00F866D5" w:rsidRDefault="00EA5094" w:rsidP="007F33F2">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F866D5">
              <w:rPr>
                <w:rFonts w:cs="Calibri (Body)"/>
                <w:b w:val="0"/>
                <w:bCs w:val="0"/>
                <w:caps w:val="0"/>
              </w:rPr>
              <w:t>warmed (OTC)</w:t>
            </w:r>
          </w:p>
        </w:tc>
        <w:tc>
          <w:tcPr>
            <w:tcW w:w="1695" w:type="dxa"/>
            <w:tcBorders>
              <w:bottom w:val="single" w:sz="4" w:space="0" w:color="auto"/>
            </w:tcBorders>
          </w:tcPr>
          <w:p w14:paraId="65D9F5DC" w14:textId="16E1B5E6" w:rsidR="00EA5094" w:rsidRPr="00F866D5" w:rsidRDefault="00EA5094" w:rsidP="007F33F2">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sz w:val="20"/>
                <w:szCs w:val="18"/>
              </w:rPr>
            </w:pPr>
            <w:r w:rsidRPr="00F866D5">
              <w:rPr>
                <w:rFonts w:cs="Calibri (Body)"/>
                <w:b w:val="0"/>
                <w:bCs w:val="0"/>
                <w:caps w:val="0"/>
                <w:sz w:val="20"/>
                <w:szCs w:val="18"/>
              </w:rPr>
              <w:t>0.01948 ± 0.0183</w:t>
            </w:r>
          </w:p>
        </w:tc>
        <w:tc>
          <w:tcPr>
            <w:tcW w:w="1694" w:type="dxa"/>
            <w:tcBorders>
              <w:bottom w:val="single" w:sz="4" w:space="0" w:color="auto"/>
            </w:tcBorders>
          </w:tcPr>
          <w:p w14:paraId="75B9F812" w14:textId="7E054504" w:rsidR="00EA5094" w:rsidRPr="00F866D5" w:rsidRDefault="00EA5094" w:rsidP="007F33F2">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sz w:val="20"/>
                <w:szCs w:val="18"/>
              </w:rPr>
            </w:pPr>
            <w:r w:rsidRPr="00F866D5">
              <w:rPr>
                <w:rFonts w:cs="Calibri (Body)"/>
                <w:b w:val="0"/>
                <w:bCs w:val="0"/>
                <w:caps w:val="0"/>
                <w:sz w:val="20"/>
                <w:szCs w:val="18"/>
              </w:rPr>
              <w:t>0.0146 ± 0.0098</w:t>
            </w:r>
          </w:p>
        </w:tc>
        <w:tc>
          <w:tcPr>
            <w:tcW w:w="1694" w:type="dxa"/>
            <w:tcBorders>
              <w:bottom w:val="single" w:sz="4" w:space="0" w:color="auto"/>
            </w:tcBorders>
            <w:noWrap/>
            <w:hideMark/>
          </w:tcPr>
          <w:p w14:paraId="7A6ED41B" w14:textId="3DD3C9D7" w:rsidR="00EA5094" w:rsidRPr="00F866D5" w:rsidRDefault="00EA5094" w:rsidP="007F33F2">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sz w:val="20"/>
                <w:szCs w:val="18"/>
              </w:rPr>
            </w:pPr>
            <w:r w:rsidRPr="00F866D5">
              <w:rPr>
                <w:rFonts w:cs="Calibri (Body)"/>
                <w:b w:val="0"/>
                <w:bCs w:val="0"/>
                <w:caps w:val="0"/>
                <w:sz w:val="20"/>
                <w:szCs w:val="18"/>
              </w:rPr>
              <w:t>0.0097 ± 0.0078</w:t>
            </w:r>
          </w:p>
        </w:tc>
        <w:tc>
          <w:tcPr>
            <w:tcW w:w="1694" w:type="dxa"/>
            <w:tcBorders>
              <w:bottom w:val="single" w:sz="4" w:space="0" w:color="auto"/>
            </w:tcBorders>
            <w:noWrap/>
            <w:hideMark/>
          </w:tcPr>
          <w:p w14:paraId="14A3B677" w14:textId="277D6771" w:rsidR="00EA5094" w:rsidRPr="00F866D5" w:rsidRDefault="00EA5094" w:rsidP="007F33F2">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sz w:val="20"/>
                <w:szCs w:val="18"/>
              </w:rPr>
            </w:pPr>
            <w:r w:rsidRPr="00F866D5">
              <w:rPr>
                <w:rFonts w:cs="Calibri (Body)"/>
                <w:b w:val="0"/>
                <w:bCs w:val="0"/>
                <w:caps w:val="0"/>
                <w:sz w:val="20"/>
                <w:szCs w:val="18"/>
              </w:rPr>
              <w:t>0.0305 ± 0.0231</w:t>
            </w:r>
          </w:p>
        </w:tc>
      </w:tr>
      <w:tr w:rsidR="00F866D5" w:rsidRPr="00F866D5" w14:paraId="6B17EFBF" w14:textId="77777777" w:rsidTr="00EA5094">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707" w:type="dxa"/>
            <w:vMerge w:val="restart"/>
            <w:shd w:val="clear" w:color="auto" w:fill="auto"/>
            <w:noWrap/>
            <w:hideMark/>
          </w:tcPr>
          <w:p w14:paraId="59E9D8D4" w14:textId="7F480E3B" w:rsidR="00EA5094" w:rsidRPr="00F866D5" w:rsidRDefault="00EA5094" w:rsidP="007F33F2">
            <w:pPr>
              <w:pStyle w:val="ModelTable"/>
              <w:spacing w:line="240" w:lineRule="auto"/>
              <w:jc w:val="right"/>
              <w:rPr>
                <w:rFonts w:cs="Calibri (Body)"/>
              </w:rPr>
            </w:pPr>
            <w:r w:rsidRPr="00F866D5">
              <w:rPr>
                <w:rFonts w:cs="Calibri (Body)"/>
              </w:rPr>
              <w:t>GEP</w:t>
            </w:r>
          </w:p>
        </w:tc>
        <w:tc>
          <w:tcPr>
            <w:tcW w:w="1757" w:type="dxa"/>
            <w:tcBorders>
              <w:top w:val="single" w:sz="4" w:space="0" w:color="auto"/>
            </w:tcBorders>
            <w:noWrap/>
            <w:hideMark/>
          </w:tcPr>
          <w:p w14:paraId="7B302A68" w14:textId="77777777" w:rsidR="00EA5094" w:rsidRPr="00F866D5" w:rsidRDefault="00EA5094" w:rsidP="007F33F2">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F866D5">
              <w:rPr>
                <w:rFonts w:cs="Calibri (Body)"/>
                <w:b w:val="0"/>
                <w:bCs w:val="0"/>
                <w:caps w:val="0"/>
              </w:rPr>
              <w:t>ambient</w:t>
            </w:r>
          </w:p>
        </w:tc>
        <w:tc>
          <w:tcPr>
            <w:tcW w:w="1695" w:type="dxa"/>
            <w:tcBorders>
              <w:top w:val="single" w:sz="4" w:space="0" w:color="auto"/>
            </w:tcBorders>
          </w:tcPr>
          <w:p w14:paraId="01D7DF7B" w14:textId="45C4FFE5" w:rsidR="00EA5094" w:rsidRPr="00F866D5" w:rsidRDefault="00EA5094" w:rsidP="007F33F2">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sz w:val="20"/>
                <w:szCs w:val="18"/>
              </w:rPr>
            </w:pPr>
            <w:r w:rsidRPr="00F866D5">
              <w:rPr>
                <w:rFonts w:cs="Calibri (Body)"/>
                <w:b w:val="0"/>
                <w:bCs w:val="0"/>
                <w:caps w:val="0"/>
                <w:sz w:val="20"/>
                <w:szCs w:val="18"/>
              </w:rPr>
              <w:t>0.02708 ± 0.0197</w:t>
            </w:r>
          </w:p>
        </w:tc>
        <w:tc>
          <w:tcPr>
            <w:tcW w:w="1694" w:type="dxa"/>
            <w:tcBorders>
              <w:top w:val="single" w:sz="4" w:space="0" w:color="auto"/>
            </w:tcBorders>
          </w:tcPr>
          <w:p w14:paraId="51A5235C" w14:textId="2F8C74E8" w:rsidR="00EA5094" w:rsidRPr="00F866D5" w:rsidRDefault="00EA5094" w:rsidP="007F33F2">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sz w:val="20"/>
                <w:szCs w:val="18"/>
              </w:rPr>
            </w:pPr>
            <w:r w:rsidRPr="00F866D5">
              <w:rPr>
                <w:rFonts w:cs="Calibri (Body)"/>
                <w:b w:val="0"/>
                <w:bCs w:val="0"/>
                <w:caps w:val="0"/>
                <w:sz w:val="20"/>
                <w:szCs w:val="18"/>
              </w:rPr>
              <w:t>0.0226 ± 0.0117</w:t>
            </w:r>
          </w:p>
        </w:tc>
        <w:tc>
          <w:tcPr>
            <w:tcW w:w="1694" w:type="dxa"/>
            <w:tcBorders>
              <w:top w:val="single" w:sz="4" w:space="0" w:color="auto"/>
            </w:tcBorders>
            <w:noWrap/>
            <w:hideMark/>
          </w:tcPr>
          <w:p w14:paraId="474A6AAC" w14:textId="138AB10C" w:rsidR="00EA5094" w:rsidRPr="00F866D5" w:rsidRDefault="00EA5094" w:rsidP="007F33F2">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sz w:val="20"/>
                <w:szCs w:val="18"/>
              </w:rPr>
            </w:pPr>
            <w:r w:rsidRPr="00F866D5">
              <w:rPr>
                <w:rFonts w:cs="Calibri (Body)"/>
                <w:b w:val="0"/>
                <w:bCs w:val="0"/>
                <w:caps w:val="0"/>
                <w:sz w:val="20"/>
                <w:szCs w:val="18"/>
              </w:rPr>
              <w:t>0.0126 ± 0.0052</w:t>
            </w:r>
          </w:p>
        </w:tc>
        <w:tc>
          <w:tcPr>
            <w:tcW w:w="1694" w:type="dxa"/>
            <w:tcBorders>
              <w:top w:val="single" w:sz="4" w:space="0" w:color="auto"/>
            </w:tcBorders>
            <w:noWrap/>
            <w:hideMark/>
          </w:tcPr>
          <w:p w14:paraId="3484F0D5" w14:textId="302D8DC8" w:rsidR="00EA5094" w:rsidRPr="00F866D5" w:rsidRDefault="00EA5094" w:rsidP="007F33F2">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sz w:val="20"/>
                <w:szCs w:val="18"/>
              </w:rPr>
            </w:pPr>
            <w:r w:rsidRPr="00F866D5">
              <w:rPr>
                <w:rFonts w:cs="Calibri (Body)"/>
                <w:b w:val="0"/>
                <w:bCs w:val="0"/>
                <w:caps w:val="0"/>
                <w:sz w:val="20"/>
                <w:szCs w:val="18"/>
              </w:rPr>
              <w:t>0.0410 ± 0.0220</w:t>
            </w:r>
          </w:p>
        </w:tc>
      </w:tr>
      <w:tr w:rsidR="00F866D5" w:rsidRPr="00F866D5" w14:paraId="135EC5C3" w14:textId="77777777" w:rsidTr="00EA5094">
        <w:trPr>
          <w:trHeight w:val="325"/>
        </w:trPr>
        <w:tc>
          <w:tcPr>
            <w:cnfStyle w:val="001000000000" w:firstRow="0" w:lastRow="0" w:firstColumn="1" w:lastColumn="0" w:oddVBand="0" w:evenVBand="0" w:oddHBand="0" w:evenHBand="0" w:firstRowFirstColumn="0" w:firstRowLastColumn="0" w:lastRowFirstColumn="0" w:lastRowLastColumn="0"/>
            <w:tcW w:w="707" w:type="dxa"/>
            <w:vMerge/>
            <w:noWrap/>
            <w:hideMark/>
          </w:tcPr>
          <w:p w14:paraId="10556076" w14:textId="77777777" w:rsidR="00EA5094" w:rsidRPr="00F866D5" w:rsidRDefault="00EA5094" w:rsidP="007F33F2">
            <w:pPr>
              <w:pStyle w:val="ModelTable"/>
              <w:spacing w:line="240" w:lineRule="auto"/>
              <w:jc w:val="right"/>
              <w:rPr>
                <w:rFonts w:cs="Calibri (Body)"/>
              </w:rPr>
            </w:pPr>
          </w:p>
        </w:tc>
        <w:tc>
          <w:tcPr>
            <w:tcW w:w="1757" w:type="dxa"/>
            <w:tcBorders>
              <w:bottom w:val="single" w:sz="4" w:space="0" w:color="auto"/>
            </w:tcBorders>
            <w:noWrap/>
            <w:hideMark/>
          </w:tcPr>
          <w:p w14:paraId="36623BE6" w14:textId="77777777" w:rsidR="00EA5094" w:rsidRPr="00F866D5" w:rsidRDefault="00EA5094" w:rsidP="007F33F2">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F866D5">
              <w:rPr>
                <w:rFonts w:cs="Calibri (Body)"/>
                <w:b w:val="0"/>
                <w:bCs w:val="0"/>
                <w:caps w:val="0"/>
              </w:rPr>
              <w:t>warmed (OTC)</w:t>
            </w:r>
          </w:p>
        </w:tc>
        <w:tc>
          <w:tcPr>
            <w:tcW w:w="1695" w:type="dxa"/>
            <w:tcBorders>
              <w:bottom w:val="single" w:sz="4" w:space="0" w:color="auto"/>
            </w:tcBorders>
          </w:tcPr>
          <w:p w14:paraId="71A0C6C3" w14:textId="58A8A710" w:rsidR="00EA5094" w:rsidRPr="00F866D5" w:rsidRDefault="00EA5094" w:rsidP="007F33F2">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sz w:val="20"/>
                <w:szCs w:val="18"/>
              </w:rPr>
            </w:pPr>
            <w:r w:rsidRPr="00F866D5">
              <w:rPr>
                <w:rFonts w:cs="Calibri (Body)"/>
                <w:b w:val="0"/>
                <w:bCs w:val="0"/>
                <w:caps w:val="0"/>
                <w:sz w:val="20"/>
                <w:szCs w:val="18"/>
              </w:rPr>
              <w:t>0.03586 ± 0.0240</w:t>
            </w:r>
          </w:p>
        </w:tc>
        <w:tc>
          <w:tcPr>
            <w:tcW w:w="1694" w:type="dxa"/>
            <w:tcBorders>
              <w:bottom w:val="single" w:sz="4" w:space="0" w:color="auto"/>
            </w:tcBorders>
          </w:tcPr>
          <w:p w14:paraId="3FF6095F" w14:textId="558B3F0B" w:rsidR="00EA5094" w:rsidRPr="00F866D5" w:rsidRDefault="00EA5094" w:rsidP="007F33F2">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sz w:val="20"/>
                <w:szCs w:val="18"/>
              </w:rPr>
            </w:pPr>
            <w:r w:rsidRPr="00F866D5">
              <w:rPr>
                <w:rFonts w:cs="Calibri (Body)"/>
                <w:b w:val="0"/>
                <w:bCs w:val="0"/>
                <w:caps w:val="0"/>
                <w:sz w:val="20"/>
                <w:szCs w:val="18"/>
              </w:rPr>
              <w:t>0.0294 ± 0.0130</w:t>
            </w:r>
          </w:p>
        </w:tc>
        <w:tc>
          <w:tcPr>
            <w:tcW w:w="1694" w:type="dxa"/>
            <w:tcBorders>
              <w:bottom w:val="single" w:sz="4" w:space="0" w:color="auto"/>
            </w:tcBorders>
            <w:noWrap/>
            <w:hideMark/>
          </w:tcPr>
          <w:p w14:paraId="5CD255F4" w14:textId="672B6E8C" w:rsidR="00EA5094" w:rsidRPr="00F866D5" w:rsidRDefault="00EA5094" w:rsidP="007F33F2">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sz w:val="20"/>
                <w:szCs w:val="18"/>
              </w:rPr>
            </w:pPr>
            <w:r w:rsidRPr="00F866D5">
              <w:rPr>
                <w:rFonts w:cs="Calibri (Body)"/>
                <w:b w:val="0"/>
                <w:bCs w:val="0"/>
                <w:caps w:val="0"/>
                <w:sz w:val="20"/>
                <w:szCs w:val="18"/>
              </w:rPr>
              <w:t>0.0185 ± 0.0095</w:t>
            </w:r>
          </w:p>
        </w:tc>
        <w:tc>
          <w:tcPr>
            <w:tcW w:w="1694" w:type="dxa"/>
            <w:tcBorders>
              <w:bottom w:val="single" w:sz="4" w:space="0" w:color="auto"/>
            </w:tcBorders>
            <w:noWrap/>
            <w:hideMark/>
          </w:tcPr>
          <w:p w14:paraId="6AC7F068" w14:textId="7BF8A2E4" w:rsidR="00EA5094" w:rsidRPr="00F866D5" w:rsidRDefault="00EA5094" w:rsidP="007F33F2">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sz w:val="20"/>
                <w:szCs w:val="18"/>
              </w:rPr>
            </w:pPr>
            <w:r w:rsidRPr="00F866D5">
              <w:rPr>
                <w:rFonts w:cs="Calibri (Body)"/>
                <w:b w:val="0"/>
                <w:bCs w:val="0"/>
                <w:caps w:val="0"/>
                <w:sz w:val="20"/>
                <w:szCs w:val="18"/>
              </w:rPr>
              <w:t>0.0537 ± 0.0263</w:t>
            </w:r>
          </w:p>
        </w:tc>
      </w:tr>
      <w:tr w:rsidR="00F866D5" w:rsidRPr="00F866D5" w14:paraId="18333B4D" w14:textId="77777777" w:rsidTr="00EA5094">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707" w:type="dxa"/>
            <w:vMerge w:val="restart"/>
            <w:shd w:val="clear" w:color="auto" w:fill="auto"/>
            <w:noWrap/>
            <w:hideMark/>
          </w:tcPr>
          <w:p w14:paraId="35D5869C" w14:textId="42E43AB4" w:rsidR="00EA5094" w:rsidRPr="00F866D5" w:rsidRDefault="00EA5094" w:rsidP="007F33F2">
            <w:pPr>
              <w:pStyle w:val="ModelTable"/>
              <w:spacing w:line="240" w:lineRule="auto"/>
              <w:jc w:val="right"/>
              <w:rPr>
                <w:rFonts w:cs="Calibri (Body)"/>
              </w:rPr>
            </w:pPr>
            <w:r w:rsidRPr="00F866D5">
              <w:rPr>
                <w:rFonts w:cs="Calibri (Body)"/>
              </w:rPr>
              <w:t>ER</w:t>
            </w:r>
          </w:p>
        </w:tc>
        <w:tc>
          <w:tcPr>
            <w:tcW w:w="1757" w:type="dxa"/>
            <w:tcBorders>
              <w:top w:val="single" w:sz="4" w:space="0" w:color="auto"/>
            </w:tcBorders>
            <w:noWrap/>
            <w:hideMark/>
          </w:tcPr>
          <w:p w14:paraId="5B99CE0F" w14:textId="77777777" w:rsidR="00EA5094" w:rsidRPr="00F866D5" w:rsidRDefault="00EA5094" w:rsidP="007F33F2">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rPr>
            </w:pPr>
            <w:r w:rsidRPr="00F866D5">
              <w:rPr>
                <w:rFonts w:cs="Calibri (Body)"/>
                <w:b w:val="0"/>
                <w:bCs w:val="0"/>
                <w:caps w:val="0"/>
              </w:rPr>
              <w:t>ambient</w:t>
            </w:r>
          </w:p>
        </w:tc>
        <w:tc>
          <w:tcPr>
            <w:tcW w:w="1695" w:type="dxa"/>
            <w:tcBorders>
              <w:top w:val="single" w:sz="4" w:space="0" w:color="auto"/>
            </w:tcBorders>
          </w:tcPr>
          <w:p w14:paraId="368308EA" w14:textId="7FE36537" w:rsidR="00EA5094" w:rsidRPr="00F866D5" w:rsidRDefault="00EA5094" w:rsidP="007F33F2">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sz w:val="20"/>
                <w:szCs w:val="18"/>
              </w:rPr>
            </w:pPr>
            <w:r w:rsidRPr="00F866D5">
              <w:rPr>
                <w:rFonts w:cs="Calibri (Body)"/>
                <w:b w:val="0"/>
                <w:bCs w:val="0"/>
                <w:caps w:val="0"/>
                <w:sz w:val="20"/>
                <w:szCs w:val="18"/>
              </w:rPr>
              <w:t>-0.01350 ± 0.0079</w:t>
            </w:r>
          </w:p>
        </w:tc>
        <w:tc>
          <w:tcPr>
            <w:tcW w:w="1694" w:type="dxa"/>
            <w:tcBorders>
              <w:top w:val="single" w:sz="4" w:space="0" w:color="auto"/>
            </w:tcBorders>
          </w:tcPr>
          <w:p w14:paraId="5BF9CF53" w14:textId="32164EF8" w:rsidR="00EA5094" w:rsidRPr="00F866D5" w:rsidRDefault="00EA5094" w:rsidP="007F33F2">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sz w:val="20"/>
                <w:szCs w:val="18"/>
              </w:rPr>
            </w:pPr>
            <w:r w:rsidRPr="00F866D5">
              <w:rPr>
                <w:rFonts w:cs="Calibri (Body)"/>
                <w:b w:val="0"/>
                <w:bCs w:val="0"/>
                <w:caps w:val="0"/>
                <w:sz w:val="20"/>
                <w:szCs w:val="18"/>
              </w:rPr>
              <w:t>-0.0117 ± 0.0034</w:t>
            </w:r>
          </w:p>
        </w:tc>
        <w:tc>
          <w:tcPr>
            <w:tcW w:w="1694" w:type="dxa"/>
            <w:tcBorders>
              <w:top w:val="single" w:sz="4" w:space="0" w:color="auto"/>
            </w:tcBorders>
            <w:noWrap/>
            <w:hideMark/>
          </w:tcPr>
          <w:p w14:paraId="4B9EDD64" w14:textId="6537410C" w:rsidR="00EA5094" w:rsidRPr="00F866D5" w:rsidRDefault="00EA5094" w:rsidP="007F33F2">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sz w:val="20"/>
                <w:szCs w:val="18"/>
              </w:rPr>
            </w:pPr>
            <w:r w:rsidRPr="00F866D5">
              <w:rPr>
                <w:rFonts w:cs="Calibri (Body)"/>
                <w:b w:val="0"/>
                <w:bCs w:val="0"/>
                <w:caps w:val="0"/>
                <w:sz w:val="20"/>
                <w:szCs w:val="18"/>
              </w:rPr>
              <w:t>-0.0052 ± 0.0018</w:t>
            </w:r>
          </w:p>
        </w:tc>
        <w:tc>
          <w:tcPr>
            <w:tcW w:w="1694" w:type="dxa"/>
            <w:tcBorders>
              <w:top w:val="single" w:sz="4" w:space="0" w:color="auto"/>
            </w:tcBorders>
            <w:noWrap/>
            <w:hideMark/>
          </w:tcPr>
          <w:p w14:paraId="23373684" w14:textId="6FA922F2" w:rsidR="00EA5094" w:rsidRPr="00F866D5" w:rsidRDefault="00EA5094" w:rsidP="007F33F2">
            <w:pPr>
              <w:pStyle w:val="ModelTable"/>
              <w:spacing w:line="240" w:lineRule="auto"/>
              <w:cnfStyle w:val="000000100000" w:firstRow="0" w:lastRow="0" w:firstColumn="0" w:lastColumn="0" w:oddVBand="0" w:evenVBand="0" w:oddHBand="1" w:evenHBand="0" w:firstRowFirstColumn="0" w:firstRowLastColumn="0" w:lastRowFirstColumn="0" w:lastRowLastColumn="0"/>
              <w:rPr>
                <w:rFonts w:cs="Calibri (Body)"/>
                <w:b w:val="0"/>
                <w:bCs w:val="0"/>
                <w:caps w:val="0"/>
                <w:sz w:val="20"/>
                <w:szCs w:val="18"/>
              </w:rPr>
            </w:pPr>
            <w:r w:rsidRPr="00F866D5">
              <w:rPr>
                <w:rFonts w:cs="Calibri (Body)"/>
                <w:b w:val="0"/>
                <w:bCs w:val="0"/>
                <w:caps w:val="0"/>
                <w:sz w:val="20"/>
                <w:szCs w:val="18"/>
              </w:rPr>
              <w:t>-0.0210 ± 0.0054</w:t>
            </w:r>
          </w:p>
        </w:tc>
      </w:tr>
      <w:tr w:rsidR="00F866D5" w:rsidRPr="00F866D5" w14:paraId="139812F6" w14:textId="77777777" w:rsidTr="00EA5094">
        <w:trPr>
          <w:trHeight w:val="227"/>
        </w:trPr>
        <w:tc>
          <w:tcPr>
            <w:cnfStyle w:val="001000000000" w:firstRow="0" w:lastRow="0" w:firstColumn="1" w:lastColumn="0" w:oddVBand="0" w:evenVBand="0" w:oddHBand="0" w:evenHBand="0" w:firstRowFirstColumn="0" w:firstRowLastColumn="0" w:lastRowFirstColumn="0" w:lastRowLastColumn="0"/>
            <w:tcW w:w="707" w:type="dxa"/>
            <w:vMerge/>
            <w:noWrap/>
            <w:hideMark/>
          </w:tcPr>
          <w:p w14:paraId="0076A82F" w14:textId="77777777" w:rsidR="00EA5094" w:rsidRPr="00F866D5" w:rsidRDefault="00EA5094" w:rsidP="007F33F2">
            <w:pPr>
              <w:pStyle w:val="ModelTable"/>
              <w:spacing w:line="240" w:lineRule="auto"/>
              <w:rPr>
                <w:rFonts w:cs="Calibri (Body)"/>
              </w:rPr>
            </w:pPr>
          </w:p>
        </w:tc>
        <w:tc>
          <w:tcPr>
            <w:tcW w:w="1757" w:type="dxa"/>
            <w:noWrap/>
            <w:hideMark/>
          </w:tcPr>
          <w:p w14:paraId="631EB0D2" w14:textId="77777777" w:rsidR="00EA5094" w:rsidRPr="00F866D5" w:rsidRDefault="00EA5094" w:rsidP="007F33F2">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rPr>
            </w:pPr>
            <w:r w:rsidRPr="00F866D5">
              <w:rPr>
                <w:rFonts w:cs="Calibri (Body)"/>
                <w:b w:val="0"/>
                <w:bCs w:val="0"/>
                <w:caps w:val="0"/>
              </w:rPr>
              <w:t>warmed (OTC)</w:t>
            </w:r>
          </w:p>
        </w:tc>
        <w:tc>
          <w:tcPr>
            <w:tcW w:w="1695" w:type="dxa"/>
          </w:tcPr>
          <w:p w14:paraId="2B724667" w14:textId="1471050B" w:rsidR="00EA5094" w:rsidRPr="00F866D5" w:rsidRDefault="00EA5094" w:rsidP="007F33F2">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sz w:val="20"/>
                <w:szCs w:val="18"/>
              </w:rPr>
            </w:pPr>
            <w:r w:rsidRPr="00F866D5">
              <w:rPr>
                <w:rFonts w:cs="Calibri (Body)"/>
                <w:b w:val="0"/>
                <w:bCs w:val="0"/>
                <w:caps w:val="0"/>
                <w:sz w:val="20"/>
                <w:szCs w:val="18"/>
              </w:rPr>
              <w:t>-0.01639 ± 0.0074</w:t>
            </w:r>
          </w:p>
        </w:tc>
        <w:tc>
          <w:tcPr>
            <w:tcW w:w="1694" w:type="dxa"/>
          </w:tcPr>
          <w:p w14:paraId="5A03A1C0" w14:textId="03D80C2A" w:rsidR="00EA5094" w:rsidRPr="00F866D5" w:rsidRDefault="00EA5094" w:rsidP="007F33F2">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sz w:val="20"/>
                <w:szCs w:val="18"/>
              </w:rPr>
            </w:pPr>
            <w:r w:rsidRPr="00F866D5">
              <w:rPr>
                <w:rFonts w:cs="Calibri (Body)"/>
                <w:b w:val="0"/>
                <w:bCs w:val="0"/>
                <w:caps w:val="0"/>
                <w:sz w:val="20"/>
                <w:szCs w:val="18"/>
              </w:rPr>
              <w:t>-0.0148 ± 0.0049</w:t>
            </w:r>
          </w:p>
        </w:tc>
        <w:tc>
          <w:tcPr>
            <w:tcW w:w="1694" w:type="dxa"/>
            <w:noWrap/>
            <w:hideMark/>
          </w:tcPr>
          <w:p w14:paraId="586135C4" w14:textId="4C096957" w:rsidR="00EA5094" w:rsidRPr="00F866D5" w:rsidRDefault="00EA5094" w:rsidP="007F33F2">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sz w:val="20"/>
                <w:szCs w:val="18"/>
              </w:rPr>
            </w:pPr>
            <w:r w:rsidRPr="00F866D5">
              <w:rPr>
                <w:rFonts w:cs="Calibri (Body)"/>
                <w:b w:val="0"/>
                <w:bCs w:val="0"/>
                <w:caps w:val="0"/>
                <w:sz w:val="20"/>
                <w:szCs w:val="18"/>
              </w:rPr>
              <w:t>-0.0088 ± 0.0020</w:t>
            </w:r>
          </w:p>
          <w:p w14:paraId="24587313" w14:textId="77777777" w:rsidR="00EA5094" w:rsidRPr="00F866D5" w:rsidRDefault="00EA5094" w:rsidP="007F33F2">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sz w:val="20"/>
                <w:szCs w:val="18"/>
              </w:rPr>
            </w:pPr>
          </w:p>
        </w:tc>
        <w:tc>
          <w:tcPr>
            <w:tcW w:w="1694" w:type="dxa"/>
            <w:noWrap/>
            <w:hideMark/>
          </w:tcPr>
          <w:p w14:paraId="670706AD" w14:textId="1C9A6E9A" w:rsidR="00EA5094" w:rsidRPr="00F866D5" w:rsidRDefault="00EA5094" w:rsidP="007F33F2">
            <w:pPr>
              <w:pStyle w:val="ModelTable"/>
              <w:spacing w:line="240" w:lineRule="auto"/>
              <w:cnfStyle w:val="000000000000" w:firstRow="0" w:lastRow="0" w:firstColumn="0" w:lastColumn="0" w:oddVBand="0" w:evenVBand="0" w:oddHBand="0" w:evenHBand="0" w:firstRowFirstColumn="0" w:firstRowLastColumn="0" w:lastRowFirstColumn="0" w:lastRowLastColumn="0"/>
              <w:rPr>
                <w:rFonts w:cs="Calibri (Body)"/>
                <w:b w:val="0"/>
                <w:bCs w:val="0"/>
                <w:caps w:val="0"/>
                <w:sz w:val="20"/>
                <w:szCs w:val="18"/>
              </w:rPr>
            </w:pPr>
            <w:r w:rsidRPr="00F866D5">
              <w:rPr>
                <w:rFonts w:cs="Calibri (Body)"/>
                <w:b w:val="0"/>
                <w:bCs w:val="0"/>
                <w:caps w:val="0"/>
                <w:sz w:val="20"/>
                <w:szCs w:val="18"/>
              </w:rPr>
              <w:t>-0.0233 ± 0.0047</w:t>
            </w:r>
          </w:p>
        </w:tc>
      </w:tr>
    </w:tbl>
    <w:p w14:paraId="5D6E6E4D" w14:textId="77777777" w:rsidR="00033B9C" w:rsidRPr="00F866D5" w:rsidRDefault="00033B9C" w:rsidP="00406358">
      <w:pPr>
        <w:pStyle w:val="NormalIndented"/>
      </w:pPr>
    </w:p>
    <w:p w14:paraId="52AEB230" w14:textId="266262A3" w:rsidR="00846F3F" w:rsidRPr="00F866D5" w:rsidRDefault="009101DD" w:rsidP="00406358">
      <w:pPr>
        <w:pStyle w:val="NormalIndented"/>
      </w:pPr>
      <w:r w:rsidRPr="00F866D5">
        <w:t xml:space="preserve">All three fluxes varied significantly between </w:t>
      </w:r>
      <w:r w:rsidR="007D4DE2" w:rsidRPr="00F866D5">
        <w:t>sites</w:t>
      </w:r>
      <w:r w:rsidR="00785FDF" w:rsidRPr="00F866D5">
        <w:t>, with much larger fluxes</w:t>
      </w:r>
      <w:r w:rsidR="00691C8F" w:rsidRPr="00F866D5">
        <w:t xml:space="preserve"> at WILL compared with DRYAS and MEAD </w:t>
      </w:r>
      <w:r w:rsidR="00DC038F" w:rsidRPr="00F866D5">
        <w:t>(</w:t>
      </w:r>
      <w:r w:rsidR="002A4046" w:rsidRPr="00F866D5">
        <w:fldChar w:fldCharType="begin"/>
      </w:r>
      <w:r w:rsidR="002A4046" w:rsidRPr="00F866D5">
        <w:instrText xml:space="preserve"> REF _Ref131375498 \h </w:instrText>
      </w:r>
      <w:r w:rsidR="002A4046" w:rsidRPr="00F866D5">
        <w:fldChar w:fldCharType="separate"/>
      </w:r>
      <w:r w:rsidR="002A4046" w:rsidRPr="00F866D5">
        <w:t xml:space="preserve">Figure </w:t>
      </w:r>
      <w:r w:rsidR="002A4046" w:rsidRPr="00F866D5">
        <w:rPr>
          <w:noProof/>
        </w:rPr>
        <w:t>3</w:t>
      </w:r>
      <w:r w:rsidR="002A4046" w:rsidRPr="00F866D5">
        <w:fldChar w:fldCharType="end"/>
      </w:r>
      <w:r w:rsidR="00DC038F" w:rsidRPr="00F866D5">
        <w:t>)</w:t>
      </w:r>
      <w:r w:rsidRPr="00F866D5">
        <w:t xml:space="preserve">. </w:t>
      </w:r>
      <w:r w:rsidR="001B4D1F" w:rsidRPr="00F866D5">
        <w:t>In the second model</w:t>
      </w:r>
      <w:r w:rsidR="00EE6ADA" w:rsidRPr="00F866D5">
        <w:t xml:space="preserve">, which included site and treatment as fixed effects, </w:t>
      </w:r>
      <w:r w:rsidR="00067548" w:rsidRPr="00F866D5">
        <w:t>NEE varied significantly between DRYAS</w:t>
      </w:r>
      <w:r w:rsidR="006503E0" w:rsidRPr="00F866D5">
        <w:t>/</w:t>
      </w:r>
      <w:r w:rsidR="00067548" w:rsidRPr="00F866D5">
        <w:t>WILL (p = 0.01</w:t>
      </w:r>
      <w:r w:rsidR="00C81BCE" w:rsidRPr="00F866D5">
        <w:t>22) and MEAD</w:t>
      </w:r>
      <w:r w:rsidR="006503E0" w:rsidRPr="00F866D5">
        <w:t>/</w:t>
      </w:r>
      <w:r w:rsidR="002647FE" w:rsidRPr="00F866D5">
        <w:t>WILL</w:t>
      </w:r>
      <w:r w:rsidR="00C81BCE" w:rsidRPr="00F866D5">
        <w:t xml:space="preserve"> (p = 0.0019</w:t>
      </w:r>
      <w:r w:rsidRPr="00F866D5">
        <w:t xml:space="preserve">, </w:t>
      </w:r>
      <w:r w:rsidR="002647FE" w:rsidRPr="00F866D5">
        <w:t>Conditional R</w:t>
      </w:r>
      <w:r w:rsidR="002647FE" w:rsidRPr="00F866D5">
        <w:rPr>
          <w:vertAlign w:val="superscript"/>
        </w:rPr>
        <w:t>2</w:t>
      </w:r>
      <w:r w:rsidR="002647FE" w:rsidRPr="00F866D5">
        <w:t>: 0.237, Marginal R</w:t>
      </w:r>
      <w:r w:rsidR="002647FE" w:rsidRPr="00F866D5">
        <w:rPr>
          <w:vertAlign w:val="superscript"/>
        </w:rPr>
        <w:t>2</w:t>
      </w:r>
      <w:r w:rsidR="002647FE" w:rsidRPr="00F866D5">
        <w:t>: 0.226</w:t>
      </w:r>
      <w:r w:rsidR="00387B5D" w:rsidRPr="00F866D5">
        <w:t xml:space="preserve">; </w:t>
      </w:r>
      <w:r w:rsidRPr="00F866D5">
        <w:fldChar w:fldCharType="begin"/>
      </w:r>
      <w:r w:rsidRPr="00F866D5">
        <w:instrText xml:space="preserve"> REF _Ref131542366 \h  \* MERGEFORMAT </w:instrText>
      </w:r>
      <w:r w:rsidRPr="00F866D5">
        <w:fldChar w:fldCharType="separate"/>
      </w:r>
      <w:r w:rsidR="00CB6242" w:rsidRPr="00F866D5">
        <w:t xml:space="preserve">Supplementary Table </w:t>
      </w:r>
      <w:r w:rsidR="00CB6242" w:rsidRPr="00F866D5">
        <w:rPr>
          <w:noProof/>
        </w:rPr>
        <w:t>4</w:t>
      </w:r>
      <w:r w:rsidRPr="00F866D5">
        <w:fldChar w:fldCharType="end"/>
      </w:r>
      <w:r w:rsidR="00AB0DC2" w:rsidRPr="00F866D5">
        <w:t>).</w:t>
      </w:r>
      <w:r w:rsidR="007A5667" w:rsidRPr="00F866D5">
        <w:t xml:space="preserve"> </w:t>
      </w:r>
      <w:r w:rsidR="00AE7D46" w:rsidRPr="00F866D5">
        <w:lastRenderedPageBreak/>
        <w:t>GEP varied significantly between control and warmed (OTC) treatments (p = 0.0244</w:t>
      </w:r>
      <w:r w:rsidR="00317B6B" w:rsidRPr="00F866D5">
        <w:t>), between DRYAS</w:t>
      </w:r>
      <w:r w:rsidR="006503E0" w:rsidRPr="00F866D5">
        <w:t>/</w:t>
      </w:r>
      <w:r w:rsidR="00317B6B" w:rsidRPr="00F866D5">
        <w:t xml:space="preserve">WILL (p </w:t>
      </w:r>
      <w:r w:rsidR="00F803BB" w:rsidRPr="00F866D5">
        <w:t>&lt; 0.001)</w:t>
      </w:r>
      <w:r w:rsidR="00317B6B" w:rsidRPr="00F866D5">
        <w:t>, and MEAD</w:t>
      </w:r>
      <w:r w:rsidR="006503E0" w:rsidRPr="00F866D5">
        <w:t>/</w:t>
      </w:r>
      <w:r w:rsidR="00317B6B" w:rsidRPr="00F866D5">
        <w:t>WILL sites</w:t>
      </w:r>
      <w:r w:rsidR="00F803BB" w:rsidRPr="00F866D5">
        <w:t xml:space="preserve"> (p &lt; 0.001</w:t>
      </w:r>
      <w:r w:rsidR="00FE508A" w:rsidRPr="00F866D5">
        <w:t>,</w:t>
      </w:r>
      <w:r w:rsidR="00F803BB" w:rsidRPr="00F866D5">
        <w:t xml:space="preserve"> </w:t>
      </w:r>
      <w:r w:rsidR="00FE508A" w:rsidRPr="00F866D5">
        <w:t>Conditional R</w:t>
      </w:r>
      <w:r w:rsidR="00FE508A" w:rsidRPr="00F866D5">
        <w:rPr>
          <w:vertAlign w:val="superscript"/>
        </w:rPr>
        <w:t>2</w:t>
      </w:r>
      <w:r w:rsidR="00FE508A" w:rsidRPr="00F866D5">
        <w:t>: 0.417, Marginal R</w:t>
      </w:r>
      <w:r w:rsidR="00FE508A" w:rsidRPr="00F866D5">
        <w:rPr>
          <w:vertAlign w:val="superscript"/>
        </w:rPr>
        <w:t>2</w:t>
      </w:r>
      <w:r w:rsidR="00FE508A" w:rsidRPr="00F866D5">
        <w:t xml:space="preserve">: 0.414, </w:t>
      </w:r>
      <w:r w:rsidRPr="00F866D5">
        <w:fldChar w:fldCharType="begin"/>
      </w:r>
      <w:r w:rsidRPr="00F866D5">
        <w:instrText xml:space="preserve"> REF _Ref131542517 \h  \* MERGEFORMAT </w:instrText>
      </w:r>
      <w:r w:rsidRPr="00F866D5">
        <w:fldChar w:fldCharType="separate"/>
      </w:r>
      <w:r w:rsidR="00CB6242" w:rsidRPr="00F866D5">
        <w:t xml:space="preserve">Supplementary Table </w:t>
      </w:r>
      <w:r w:rsidR="00CB6242" w:rsidRPr="00F866D5">
        <w:rPr>
          <w:noProof/>
        </w:rPr>
        <w:t>5</w:t>
      </w:r>
      <w:r w:rsidRPr="00F866D5">
        <w:fldChar w:fldCharType="end"/>
      </w:r>
      <w:r w:rsidR="00292FF9" w:rsidRPr="00F866D5">
        <w:t>). ER had the best fit of any of any flux with this model, with</w:t>
      </w:r>
      <w:r w:rsidR="00DC038F" w:rsidRPr="00F866D5">
        <w:t xml:space="preserve"> means varying significantly between warming and control plots</w:t>
      </w:r>
      <w:r w:rsidR="00292FF9" w:rsidRPr="00F866D5">
        <w:t xml:space="preserve"> (p = 0.0012) and all site combinations (</w:t>
      </w:r>
      <w:r w:rsidR="00854139" w:rsidRPr="00F866D5">
        <w:t>Conditional R</w:t>
      </w:r>
      <w:r w:rsidR="00854139" w:rsidRPr="00F866D5">
        <w:rPr>
          <w:vertAlign w:val="superscript"/>
        </w:rPr>
        <w:t>2</w:t>
      </w:r>
      <w:r w:rsidR="00854139" w:rsidRPr="00F866D5">
        <w:t>: 0.758, Marginal R</w:t>
      </w:r>
      <w:r w:rsidR="00854139" w:rsidRPr="00F866D5">
        <w:rPr>
          <w:vertAlign w:val="superscript"/>
        </w:rPr>
        <w:t>2</w:t>
      </w:r>
      <w:r w:rsidR="00854139" w:rsidRPr="00F866D5">
        <w:t xml:space="preserve">: 0.721; </w:t>
      </w:r>
      <w:r w:rsidRPr="00F866D5">
        <w:fldChar w:fldCharType="begin"/>
      </w:r>
      <w:r w:rsidRPr="00F866D5">
        <w:instrText xml:space="preserve"> REF _Ref131375087 \h  \* MERGEFORMAT </w:instrText>
      </w:r>
      <w:r w:rsidRPr="00F866D5">
        <w:fldChar w:fldCharType="separate"/>
      </w:r>
      <w:r w:rsidR="00CB6242" w:rsidRPr="00F866D5">
        <w:t xml:space="preserve">Supplementary Table </w:t>
      </w:r>
      <w:r w:rsidR="00CB6242" w:rsidRPr="00F866D5">
        <w:rPr>
          <w:noProof/>
        </w:rPr>
        <w:t>6</w:t>
      </w:r>
      <w:r w:rsidRPr="00F866D5">
        <w:fldChar w:fldCharType="end"/>
      </w:r>
      <w:r w:rsidR="00854139" w:rsidRPr="00F866D5">
        <w:t>).</w:t>
      </w:r>
      <w:r w:rsidR="006254F7" w:rsidRPr="00F866D5">
        <w:t xml:space="preserve"> </w:t>
      </w:r>
    </w:p>
    <w:p w14:paraId="001AAB78" w14:textId="5FB215B0" w:rsidR="00DD1C22" w:rsidRPr="00F866D5" w:rsidRDefault="00844556" w:rsidP="00D01790">
      <w:pPr>
        <w:pStyle w:val="NormalIndented"/>
      </w:pPr>
      <w:r w:rsidRPr="00F866D5">
        <w:t>There was no perceivable trend in</w:t>
      </w:r>
      <w:r w:rsidR="00DD1C22" w:rsidRPr="00F866D5">
        <w:t xml:space="preserve"> warming response</w:t>
      </w:r>
      <w:r w:rsidRPr="00F866D5">
        <w:t xml:space="preserve"> (</w:t>
      </w:r>
      <w:r w:rsidR="00DD1C22" w:rsidRPr="00F866D5">
        <w:t xml:space="preserve">relative difference between ambient </w:t>
      </w:r>
      <w:r w:rsidR="00745DCB" w:rsidRPr="00F866D5">
        <w:t>and</w:t>
      </w:r>
      <w:r w:rsidR="00DD1C22" w:rsidRPr="00F866D5">
        <w:t xml:space="preserve"> OTC-warmed average daytime flux values</w:t>
      </w:r>
      <w:r w:rsidRPr="00F866D5">
        <w:t>)</w:t>
      </w:r>
      <w:r w:rsidR="00DD1C22" w:rsidRPr="00F866D5">
        <w:t xml:space="preserve"> </w:t>
      </w:r>
      <w:r w:rsidRPr="00F866D5">
        <w:t>across sites and</w:t>
      </w:r>
      <w:r w:rsidR="00DD1C22" w:rsidRPr="00F866D5">
        <w:t xml:space="preserve"> attempts to fit site as a random</w:t>
      </w:r>
      <w:r w:rsidRPr="00F866D5">
        <w:t xml:space="preserve"> effect</w:t>
      </w:r>
      <w:r w:rsidR="002D1A6D" w:rsidRPr="00F866D5">
        <w:t xml:space="preserve"> with random</w:t>
      </w:r>
      <w:r w:rsidR="00DD1C22" w:rsidRPr="00F866D5">
        <w:t xml:space="preserve"> slopes and intercepts failed (the model fit was singular). Manual examination of the</w:t>
      </w:r>
      <w:r w:rsidR="0098186E" w:rsidRPr="00F866D5">
        <w:t xml:space="preserve"> flux differences between treatment and control plots</w:t>
      </w:r>
      <w:r w:rsidR="00DD1C22" w:rsidRPr="00F866D5">
        <w:t xml:space="preserve"> </w:t>
      </w:r>
      <w:r w:rsidR="00372AE0" w:rsidRPr="00F866D5">
        <w:t>revealed that</w:t>
      </w:r>
      <w:r w:rsidR="00DD1C22" w:rsidRPr="00F866D5">
        <w:t xml:space="preserve"> that the largest response in NEE to warming occurred at WILL (33.4%), </w:t>
      </w:r>
      <w:r w:rsidR="00372AE0" w:rsidRPr="00F866D5">
        <w:t>while</w:t>
      </w:r>
      <w:r w:rsidR="00DD1C22" w:rsidRPr="00F866D5">
        <w:t xml:space="preserve"> the largest GEP</w:t>
      </w:r>
      <w:r w:rsidR="00372AE0" w:rsidRPr="00F866D5">
        <w:t xml:space="preserve"> </w:t>
      </w:r>
      <w:r w:rsidR="00DD1C22" w:rsidRPr="00F866D5">
        <w:t xml:space="preserve">(32.0%) and ER </w:t>
      </w:r>
      <w:r w:rsidR="00372AE0" w:rsidRPr="00F866D5">
        <w:t xml:space="preserve">(41.0%) </w:t>
      </w:r>
      <w:r w:rsidR="00DD1C22" w:rsidRPr="00F866D5">
        <w:t>response</w:t>
      </w:r>
      <w:r w:rsidR="00372AE0" w:rsidRPr="00F866D5">
        <w:t>s</w:t>
      </w:r>
      <w:r w:rsidR="00DD1C22" w:rsidRPr="00F866D5">
        <w:t xml:space="preserve"> occurred at MEAD (</w:t>
      </w:r>
      <w:r w:rsidR="00DD1C22" w:rsidRPr="00F866D5">
        <w:fldChar w:fldCharType="begin"/>
      </w:r>
      <w:r w:rsidR="00DD1C22" w:rsidRPr="00F866D5">
        <w:instrText xml:space="preserve"> REF _Ref131607964 \h </w:instrText>
      </w:r>
      <w:r w:rsidR="00DD1C22" w:rsidRPr="00F866D5">
        <w:fldChar w:fldCharType="separate"/>
      </w:r>
      <w:r w:rsidR="00CB6242" w:rsidRPr="00F866D5">
        <w:t xml:space="preserve">Table </w:t>
      </w:r>
      <w:r w:rsidR="00CB6242" w:rsidRPr="00F866D5">
        <w:rPr>
          <w:noProof/>
        </w:rPr>
        <w:t>3</w:t>
      </w:r>
      <w:r w:rsidR="00DD1C22" w:rsidRPr="00F866D5">
        <w:fldChar w:fldCharType="end"/>
      </w:r>
      <w:r w:rsidR="00DD1C22" w:rsidRPr="00F866D5">
        <w:t xml:space="preserve">). </w:t>
      </w:r>
    </w:p>
    <w:p w14:paraId="46082AE7" w14:textId="77777777" w:rsidR="00743B52" w:rsidRPr="00F866D5" w:rsidRDefault="008A22F4" w:rsidP="00743B52">
      <w:pPr>
        <w:pStyle w:val="NormalIndented"/>
      </w:pPr>
      <w:r w:rsidRPr="00F866D5">
        <w:t xml:space="preserve">The </w:t>
      </w:r>
      <w:r w:rsidR="00372AE0" w:rsidRPr="00F866D5">
        <w:t>final</w:t>
      </w:r>
      <w:r w:rsidRPr="00F866D5">
        <w:t xml:space="preserve"> models for NEE, ER, and GEP </w:t>
      </w:r>
      <w:r w:rsidR="58504491" w:rsidRPr="00F866D5">
        <w:t>were</w:t>
      </w:r>
      <w:r w:rsidRPr="00F866D5">
        <w:t xml:space="preserve"> different </w:t>
      </w:r>
      <w:r w:rsidR="00372AE0" w:rsidRPr="00F866D5">
        <w:t>since</w:t>
      </w:r>
      <w:r w:rsidRPr="00F866D5">
        <w:t xml:space="preserve"> AIC-based backward selection retain</w:t>
      </w:r>
      <w:r w:rsidR="00372AE0" w:rsidRPr="00F866D5">
        <w:t>ed</w:t>
      </w:r>
      <w:r w:rsidRPr="00F866D5">
        <w:t xml:space="preserve"> different variables</w:t>
      </w:r>
      <w:r w:rsidR="00372AE0" w:rsidRPr="00F866D5">
        <w:t xml:space="preserve"> from the full models in </w:t>
      </w:r>
      <w:r w:rsidRPr="00F866D5">
        <w:fldChar w:fldCharType="begin"/>
      </w:r>
      <w:r w:rsidRPr="00F866D5">
        <w:instrText xml:space="preserve"> REF _Ref132306339 \h </w:instrText>
      </w:r>
      <w:r w:rsidRPr="00F866D5">
        <w:fldChar w:fldCharType="separate"/>
      </w:r>
      <w:r w:rsidR="00CB6242" w:rsidRPr="00F866D5">
        <w:t xml:space="preserve">( </w:t>
      </w:r>
      <w:r w:rsidR="00CB6242" w:rsidRPr="00F866D5">
        <w:rPr>
          <w:noProof/>
        </w:rPr>
        <w:t>6</w:t>
      </w:r>
      <w:r w:rsidR="00CB6242" w:rsidRPr="00F866D5">
        <w:t xml:space="preserve"> )</w:t>
      </w:r>
      <w:r w:rsidRPr="00F866D5">
        <w:fldChar w:fldCharType="end"/>
      </w:r>
      <w:r w:rsidRPr="00F866D5">
        <w:t>. NEE was significantly driven by greenness which had a strong positive influence (0.672) on net CO</w:t>
      </w:r>
      <w:r w:rsidRPr="00F866D5">
        <w:rPr>
          <w:vertAlign w:val="subscript"/>
        </w:rPr>
        <w:t>2</w:t>
      </w:r>
      <w:r w:rsidRPr="00F866D5">
        <w:t xml:space="preserve"> exchange (p &lt; 0.0001; Conditional R</w:t>
      </w:r>
      <w:r w:rsidRPr="00F866D5">
        <w:rPr>
          <w:vertAlign w:val="superscript"/>
        </w:rPr>
        <w:t>2</w:t>
      </w:r>
      <w:r w:rsidRPr="00F866D5">
        <w:t>: 0.863, Marginal R</w:t>
      </w:r>
      <w:r w:rsidRPr="00F866D5">
        <w:rPr>
          <w:vertAlign w:val="superscript"/>
        </w:rPr>
        <w:t>2</w:t>
      </w:r>
      <w:r w:rsidRPr="00F866D5">
        <w:t xml:space="preserve">: 0.822; </w:t>
      </w:r>
      <w:r w:rsidRPr="00F866D5">
        <w:fldChar w:fldCharType="begin"/>
      </w:r>
      <w:r w:rsidRPr="00F866D5">
        <w:instrText xml:space="preserve"> REF _Ref131591023 \h </w:instrText>
      </w:r>
      <w:r w:rsidRPr="00F866D5">
        <w:fldChar w:fldCharType="separate"/>
      </w:r>
      <w:r w:rsidR="00CB6242" w:rsidRPr="00F866D5">
        <w:t xml:space="preserve">Supplementary Table </w:t>
      </w:r>
      <w:r w:rsidR="00CB6242" w:rsidRPr="00F866D5">
        <w:rPr>
          <w:noProof/>
        </w:rPr>
        <w:t>7</w:t>
      </w:r>
      <w:r w:rsidRPr="00F866D5">
        <w:fldChar w:fldCharType="end"/>
      </w:r>
      <w:r w:rsidRPr="00F866D5">
        <w:t xml:space="preserve">). </w:t>
      </w:r>
      <w:r w:rsidR="00E03E12" w:rsidRPr="00F866D5">
        <w:t>Plot ID</w:t>
      </w:r>
      <w:r w:rsidRPr="00F866D5">
        <w:t xml:space="preserve"> was </w:t>
      </w:r>
      <w:r w:rsidR="00E03E12" w:rsidRPr="00F866D5">
        <w:t xml:space="preserve">retained as a significant </w:t>
      </w:r>
      <w:r w:rsidRPr="00F866D5">
        <w:t xml:space="preserve">random effect </w:t>
      </w:r>
      <w:r w:rsidR="00E03E12" w:rsidRPr="00F866D5">
        <w:t xml:space="preserve">in </w:t>
      </w:r>
      <w:r w:rsidRPr="00F866D5">
        <w:t xml:space="preserve">the final model (p = 0.0119). ER, by contrast, was affected by a wider suite of parameters. Warming (p = 0.0348) and GEI (p &lt; 0.0001) both resulted in significantly more respiration, though the GEI effect was far stronger with a parameter estimate that was two orders of magnitude </w:t>
      </w:r>
      <w:r w:rsidR="00EA5094" w:rsidRPr="00F866D5">
        <w:t>larger</w:t>
      </w:r>
      <w:r w:rsidRPr="00F866D5">
        <w:t xml:space="preserve"> (Conditional R</w:t>
      </w:r>
      <w:r w:rsidRPr="00F866D5">
        <w:rPr>
          <w:vertAlign w:val="superscript"/>
        </w:rPr>
        <w:t>2</w:t>
      </w:r>
      <w:r w:rsidRPr="00F866D5">
        <w:t>: 0.846, Marginal R</w:t>
      </w:r>
      <w:r w:rsidRPr="00F866D5">
        <w:rPr>
          <w:vertAlign w:val="superscript"/>
        </w:rPr>
        <w:t>2</w:t>
      </w:r>
      <w:r w:rsidRPr="00F866D5">
        <w:t xml:space="preserve">: 0.797; </w:t>
      </w:r>
      <w:r w:rsidRPr="00F866D5">
        <w:fldChar w:fldCharType="begin"/>
      </w:r>
      <w:r w:rsidRPr="00F866D5">
        <w:instrText xml:space="preserve"> REF _Ref131599921 \h </w:instrText>
      </w:r>
      <w:r w:rsidRPr="00F866D5">
        <w:fldChar w:fldCharType="separate"/>
      </w:r>
      <w:r w:rsidR="00CB6242" w:rsidRPr="00F866D5">
        <w:t xml:space="preserve">Supplementary Table </w:t>
      </w:r>
      <w:r w:rsidR="00CB6242" w:rsidRPr="00F866D5">
        <w:rPr>
          <w:noProof/>
        </w:rPr>
        <w:t>8</w:t>
      </w:r>
      <w:r w:rsidRPr="00F866D5">
        <w:fldChar w:fldCharType="end"/>
      </w:r>
      <w:r w:rsidRPr="00F866D5">
        <w:t>). ER also varied slightly but significantly between site (p &lt; 0.0001) and plot (p = 0.0181). GEP was driven mostly by GEI (p &lt; 0.0001), and to a lesser extent by site (p = 0.0017; Conditional R</w:t>
      </w:r>
      <w:r w:rsidRPr="00F866D5">
        <w:rPr>
          <w:vertAlign w:val="superscript"/>
        </w:rPr>
        <w:t>2</w:t>
      </w:r>
      <w:r w:rsidRPr="00F866D5">
        <w:t>: 0.848, Marginal R</w:t>
      </w:r>
      <w:r w:rsidRPr="00F866D5">
        <w:rPr>
          <w:vertAlign w:val="superscript"/>
        </w:rPr>
        <w:t>2</w:t>
      </w:r>
      <w:r w:rsidRPr="00F866D5">
        <w:t xml:space="preserve">: 0.799; </w:t>
      </w:r>
      <w:r w:rsidRPr="00F866D5">
        <w:fldChar w:fldCharType="begin"/>
      </w:r>
      <w:r w:rsidRPr="00F866D5">
        <w:instrText xml:space="preserve"> REF _Ref131602459 \h </w:instrText>
      </w:r>
      <w:r w:rsidRPr="00F866D5">
        <w:fldChar w:fldCharType="separate"/>
      </w:r>
      <w:r w:rsidR="00CB6242" w:rsidRPr="00F866D5">
        <w:t xml:space="preserve">Supplementary </w:t>
      </w:r>
      <w:r w:rsidR="00CB6242" w:rsidRPr="00F866D5">
        <w:lastRenderedPageBreak/>
        <w:t xml:space="preserve">Table </w:t>
      </w:r>
      <w:r w:rsidR="00CB6242" w:rsidRPr="00F866D5">
        <w:rPr>
          <w:noProof/>
        </w:rPr>
        <w:t>9</w:t>
      </w:r>
      <w:r w:rsidRPr="00F866D5">
        <w:fldChar w:fldCharType="end"/>
      </w:r>
      <w:r w:rsidRPr="00F866D5">
        <w:t xml:space="preserve">). </w:t>
      </w:r>
      <w:r w:rsidR="000E7EB9" w:rsidRPr="00F866D5">
        <w:rPr>
          <w:noProof/>
        </w:rPr>
        <mc:AlternateContent>
          <mc:Choice Requires="wps">
            <w:drawing>
              <wp:anchor distT="0" distB="0" distL="114300" distR="114300" simplePos="0" relativeHeight="251663360" behindDoc="0" locked="0" layoutInCell="1" allowOverlap="1" wp14:anchorId="359AF1E6" wp14:editId="0034E545">
                <wp:simplePos x="0" y="0"/>
                <wp:positionH relativeFrom="column">
                  <wp:posOffset>0</wp:posOffset>
                </wp:positionH>
                <wp:positionV relativeFrom="paragraph">
                  <wp:posOffset>6335395</wp:posOffset>
                </wp:positionV>
                <wp:extent cx="5731510" cy="635"/>
                <wp:effectExtent l="0" t="0" r="0" b="12065"/>
                <wp:wrapTopAndBottom/>
                <wp:docPr id="4" name="Text Box 4"/>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29688C37" w14:textId="14B3962B" w:rsidR="007B7B6A" w:rsidRPr="00A53E80" w:rsidRDefault="007B7B6A" w:rsidP="007F33F2">
                            <w:pPr>
                              <w:pStyle w:val="Caption"/>
                            </w:pPr>
                            <w:bookmarkStart w:id="56" w:name="_Ref131375498"/>
                            <w:bookmarkStart w:id="57" w:name="_Toc131381605"/>
                            <w:bookmarkStart w:id="58" w:name="_Toc133414545"/>
                            <w:r>
                              <w:t xml:space="preserve">Figure </w:t>
                            </w:r>
                            <w:fldSimple w:instr=" SEQ Figure \* ARABIC ">
                              <w:r w:rsidR="00C44A1F">
                                <w:rPr>
                                  <w:noProof/>
                                </w:rPr>
                                <w:t>3</w:t>
                              </w:r>
                            </w:fldSimple>
                            <w:bookmarkEnd w:id="56"/>
                            <w:r>
                              <w:t>. Boxplots illustrating the effects of experimental warming by OTC (red) against control (blue) temperature regimes on gross ecosystem photosynthesis (GEP), ecosystem respiration (ER), and net ecosystem exchange (NEE).</w:t>
                            </w:r>
                            <w:r w:rsidR="00101342">
                              <w:t xml:space="preserve"> Fluxes responses are significantly different between the mesic DRYAS, hydric MEAD, and xeric WILL sites.</w:t>
                            </w:r>
                            <w:bookmarkEnd w:id="57"/>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59AF1E6" id="Text Box 4" o:spid="_x0000_s1027" type="#_x0000_t202" style="position:absolute;left:0;text-align:left;margin-left:0;margin-top:498.85pt;width:451.3pt;height:.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" stroked="f">
                <v:textbox style="mso-fit-shape-to-text:t" inset="0,0,0,0">
                  <w:txbxContent>
                    <w:p w14:paraId="29688C37" w14:textId="14B3962B" w:rsidR="007B7B6A" w:rsidRPr="00A53E80" w:rsidRDefault="007B7B6A" w:rsidP="007F33F2">
                      <w:pPr>
                        <w:pStyle w:val="Caption"/>
                      </w:pPr>
                      <w:bookmarkStart w:id="63" w:name="_Ref131375498"/>
                      <w:bookmarkStart w:id="64" w:name="_Toc131381605"/>
                      <w:bookmarkStart w:id="65" w:name="_Toc133414545"/>
                      <w:r>
                        <w:t xml:space="preserve">Figure </w:t>
                      </w:r>
                      <w:r w:rsidR="00287A00">
                        <w:fldChar w:fldCharType="begin"/>
                      </w:r>
                      <w:r w:rsidR="00287A00">
                        <w:instrText xml:space="preserve"> SEQ Figure \* ARABIC </w:instrText>
                      </w:r>
                      <w:r w:rsidR="00287A00">
                        <w:fldChar w:fldCharType="separate"/>
                      </w:r>
                      <w:r w:rsidR="00C44A1F">
                        <w:rPr>
                          <w:noProof/>
                        </w:rPr>
                        <w:t>3</w:t>
                      </w:r>
                      <w:r w:rsidR="00287A00">
                        <w:rPr>
                          <w:noProof/>
                        </w:rPr>
                        <w:fldChar w:fldCharType="end"/>
                      </w:r>
                      <w:bookmarkEnd w:id="63"/>
                      <w:r>
                        <w:t>. Boxplots illustrating the effects of experimental warming by OTC (red) against control (blue) temperature regimes on gross ecosystem photosynthesis (GEP), ecosystem respiration (ER), and net ecosystem exchange (NEE).</w:t>
                      </w:r>
                      <w:r w:rsidR="00101342">
                        <w:t xml:space="preserve"> Fluxes responses are significantly different between the mesic DRYAS, hydric MEAD, and xeric WILL sites.</w:t>
                      </w:r>
                      <w:bookmarkEnd w:id="64"/>
                      <w:bookmarkEnd w:id="65"/>
                    </w:p>
                  </w:txbxContent>
                </v:textbox>
                <w10:wrap type="topAndBottom"/>
              </v:shape>
            </w:pict>
          </mc:Fallback>
        </mc:AlternateContent>
      </w:r>
      <w:r w:rsidR="003D2DC6" w:rsidRPr="00F866D5">
        <w:t>All three fluxes increased in magnitude over the length of the growing season</w:t>
      </w:r>
      <w:r w:rsidR="008C671F" w:rsidRPr="00F866D5">
        <w:t xml:space="preserve">, with </w:t>
      </w:r>
      <w:r w:rsidR="00C65846" w:rsidRPr="00F866D5">
        <w:t xml:space="preserve">the </w:t>
      </w:r>
      <w:r w:rsidR="008C671F" w:rsidRPr="00F866D5">
        <w:t xml:space="preserve">WILL </w:t>
      </w:r>
      <w:r w:rsidR="00C65846" w:rsidRPr="00F866D5">
        <w:t xml:space="preserve">site </w:t>
      </w:r>
      <w:r w:rsidR="008C671F" w:rsidRPr="00F866D5">
        <w:t>displaying the</w:t>
      </w:r>
      <w:r w:rsidR="00C65846" w:rsidRPr="00F866D5">
        <w:t xml:space="preserve"> largest increases in flux magnitude</w:t>
      </w:r>
      <w:r w:rsidR="003D2DC6" w:rsidRPr="00F866D5">
        <w:t xml:space="preserve"> (</w:t>
      </w:r>
      <w:r w:rsidR="008C671F" w:rsidRPr="00F866D5">
        <w:fldChar w:fldCharType="begin"/>
      </w:r>
      <w:r w:rsidR="008C671F" w:rsidRPr="00F866D5">
        <w:instrText xml:space="preserve"> REF _Ref131933400 \h </w:instrText>
      </w:r>
      <w:r w:rsidR="008C671F" w:rsidRPr="00F866D5">
        <w:fldChar w:fldCharType="separate"/>
      </w:r>
      <w:r w:rsidR="00CB6242" w:rsidRPr="00F866D5">
        <w:t>Figure S</w:t>
      </w:r>
      <w:r w:rsidR="00CB6242" w:rsidRPr="00F866D5">
        <w:rPr>
          <w:noProof/>
        </w:rPr>
        <w:t>2</w:t>
      </w:r>
      <w:r w:rsidR="008C671F" w:rsidRPr="00F866D5">
        <w:fldChar w:fldCharType="end"/>
      </w:r>
      <w:r w:rsidR="003D2DC6" w:rsidRPr="00F866D5">
        <w:t>).</w:t>
      </w:r>
      <w:r w:rsidR="00C65846" w:rsidRPr="00F866D5">
        <w:t xml:space="preserve"> </w:t>
      </w:r>
    </w:p>
    <w:p w14:paraId="43B2DC56" w14:textId="510BA00E" w:rsidR="00001D0B" w:rsidRPr="00F866D5" w:rsidRDefault="000E7EB9" w:rsidP="00743B52">
      <w:pPr>
        <w:pStyle w:val="NormalIndented"/>
        <w:ind w:firstLine="0"/>
      </w:pPr>
      <w:r w:rsidRPr="00F866D5">
        <w:rPr>
          <w:noProof/>
        </w:rPr>
        <w:drawing>
          <wp:inline distT="0" distB="0" distL="0" distR="0" wp14:anchorId="7D331B33" wp14:editId="004ACA40">
            <wp:extent cx="5591175" cy="5591175"/>
            <wp:effectExtent l="0" t="0" r="0" b="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91175" cy="5591175"/>
                    </a:xfrm>
                    <a:prstGeom prst="rect">
                      <a:avLst/>
                    </a:prstGeom>
                  </pic:spPr>
                </pic:pic>
              </a:graphicData>
            </a:graphic>
          </wp:inline>
        </w:drawing>
      </w:r>
      <w:bookmarkStart w:id="59" w:name="_Ref131607964"/>
    </w:p>
    <w:p w14:paraId="16F4F84B" w14:textId="77777777" w:rsidR="000E7EB9" w:rsidRPr="00F866D5" w:rsidRDefault="000E7EB9" w:rsidP="007F33F2">
      <w:pPr>
        <w:pStyle w:val="Caption"/>
        <w:rPr>
          <w:color w:val="auto"/>
        </w:rPr>
      </w:pPr>
    </w:p>
    <w:p w14:paraId="23BE8F95" w14:textId="52A3B2A1" w:rsidR="009E5D31" w:rsidRPr="00F866D5" w:rsidRDefault="009E5D31" w:rsidP="007F33F2">
      <w:pPr>
        <w:pStyle w:val="Caption"/>
        <w:rPr>
          <w:color w:val="auto"/>
        </w:rPr>
      </w:pPr>
      <w:bookmarkStart w:id="60" w:name="_Toc133414649"/>
      <w:r w:rsidRPr="00F866D5">
        <w:rPr>
          <w:color w:val="auto"/>
        </w:rPr>
        <w:t xml:space="preserve">Table </w:t>
      </w:r>
      <w:r w:rsidR="00287A00" w:rsidRPr="00F866D5">
        <w:rPr>
          <w:color w:val="auto"/>
        </w:rPr>
        <w:fldChar w:fldCharType="begin"/>
      </w:r>
      <w:r w:rsidR="00287A00" w:rsidRPr="00F866D5">
        <w:rPr>
          <w:color w:val="auto"/>
        </w:rPr>
        <w:instrText xml:space="preserve"> SEQ Table \* ARABIC </w:instrText>
      </w:r>
      <w:r w:rsidR="00287A00" w:rsidRPr="00F866D5">
        <w:rPr>
          <w:color w:val="auto"/>
        </w:rPr>
        <w:fldChar w:fldCharType="separate"/>
      </w:r>
      <w:r w:rsidR="00CB6242" w:rsidRPr="00F866D5">
        <w:rPr>
          <w:noProof/>
          <w:color w:val="auto"/>
        </w:rPr>
        <w:t>3</w:t>
      </w:r>
      <w:r w:rsidR="00287A00" w:rsidRPr="00F866D5">
        <w:rPr>
          <w:noProof/>
          <w:color w:val="auto"/>
        </w:rPr>
        <w:fldChar w:fldCharType="end"/>
      </w:r>
      <w:bookmarkEnd w:id="59"/>
      <w:r w:rsidRPr="00F866D5">
        <w:rPr>
          <w:color w:val="auto"/>
        </w:rPr>
        <w:t>. Warming response</w:t>
      </w:r>
      <w:r w:rsidR="0AE06BBF" w:rsidRPr="00F866D5">
        <w:rPr>
          <w:color w:val="auto"/>
        </w:rPr>
        <w:t xml:space="preserve"> as</w:t>
      </w:r>
      <w:r w:rsidRPr="00F866D5">
        <w:rPr>
          <w:color w:val="auto"/>
        </w:rPr>
        <w:t xml:space="preserve"> the difference between ambient and OTC-warmed plot fluxes, for the seasonal daytime average of each flux. Fluxes reported in µmol CO</w:t>
      </w:r>
      <w:r w:rsidRPr="00F866D5">
        <w:rPr>
          <w:color w:val="auto"/>
          <w:vertAlign w:val="subscript"/>
        </w:rPr>
        <w:t>2</w:t>
      </w:r>
      <w:r w:rsidRPr="00F866D5">
        <w:rPr>
          <w:color w:val="auto"/>
        </w:rPr>
        <w:t xml:space="preserve"> s</w:t>
      </w:r>
      <w:r w:rsidRPr="00F866D5">
        <w:rPr>
          <w:color w:val="auto"/>
          <w:vertAlign w:val="superscript"/>
        </w:rPr>
        <w:t>-1</w:t>
      </w:r>
      <w:r w:rsidRPr="00F866D5">
        <w:rPr>
          <w:color w:val="auto"/>
        </w:rPr>
        <w:t xml:space="preserve"> m</w:t>
      </w:r>
      <w:r w:rsidRPr="00F866D5">
        <w:rPr>
          <w:color w:val="auto"/>
          <w:vertAlign w:val="superscript"/>
        </w:rPr>
        <w:t>-2</w:t>
      </w:r>
      <w:r w:rsidRPr="00F866D5">
        <w:rPr>
          <w:color w:val="auto"/>
        </w:rPr>
        <w:t xml:space="preserve"> for </w:t>
      </w:r>
      <w:r w:rsidR="02C4D3A4" w:rsidRPr="00F866D5">
        <w:rPr>
          <w:color w:val="auto"/>
        </w:rPr>
        <w:t>all sties combined</w:t>
      </w:r>
      <w:r w:rsidRPr="00F866D5">
        <w:rPr>
          <w:color w:val="auto"/>
        </w:rPr>
        <w:t xml:space="preserve"> (overall) and by site.</w:t>
      </w:r>
      <w:r w:rsidR="19C876EF" w:rsidRPr="00F866D5">
        <w:rPr>
          <w:color w:val="auto"/>
        </w:rPr>
        <w:t xml:space="preserve"> The percent difference between the fluxes in the warmed (OTC) and the control </w:t>
      </w:r>
      <w:r w:rsidR="13E612AD" w:rsidRPr="00F866D5">
        <w:rPr>
          <w:color w:val="auto"/>
        </w:rPr>
        <w:t>plots is also shown.</w:t>
      </w:r>
      <w:bookmarkEnd w:id="60"/>
      <w:r w:rsidR="13E612AD" w:rsidRPr="00F866D5">
        <w:rPr>
          <w:color w:val="auto"/>
        </w:rPr>
        <w:t xml:space="preserve"> </w:t>
      </w:r>
    </w:p>
    <w:tbl>
      <w:tblPr>
        <w:tblStyle w:val="PlainTable3"/>
        <w:tblW w:w="8647" w:type="dxa"/>
        <w:tblLook w:val="04A0" w:firstRow="1" w:lastRow="0" w:firstColumn="1" w:lastColumn="0" w:noHBand="0" w:noVBand="1"/>
      </w:tblPr>
      <w:tblGrid>
        <w:gridCol w:w="1701"/>
        <w:gridCol w:w="1843"/>
        <w:gridCol w:w="1701"/>
        <w:gridCol w:w="1701"/>
        <w:gridCol w:w="1701"/>
      </w:tblGrid>
      <w:tr w:rsidR="00F866D5" w:rsidRPr="00F866D5" w14:paraId="036EEA11" w14:textId="77777777" w:rsidTr="000E7EB9">
        <w:trPr>
          <w:cnfStyle w:val="100000000000" w:firstRow="1" w:lastRow="0" w:firstColumn="0" w:lastColumn="0" w:oddVBand="0" w:evenVBand="0" w:oddHBand="0" w:evenHBand="0" w:firstRowFirstColumn="0" w:firstRowLastColumn="0" w:lastRowFirstColumn="0" w:lastRowLastColumn="0"/>
          <w:trHeight w:val="465"/>
        </w:trPr>
        <w:tc>
          <w:tcPr>
            <w:cnfStyle w:val="001000000100" w:firstRow="0" w:lastRow="0" w:firstColumn="1" w:lastColumn="0" w:oddVBand="0" w:evenVBand="0" w:oddHBand="0" w:evenHBand="0" w:firstRowFirstColumn="1" w:firstRowLastColumn="0" w:lastRowFirstColumn="0" w:lastRowLastColumn="0"/>
            <w:tcW w:w="1701" w:type="dxa"/>
            <w:vAlign w:val="bottom"/>
          </w:tcPr>
          <w:p w14:paraId="609706F7" w14:textId="77777777" w:rsidR="009E5D31" w:rsidRPr="00F866D5" w:rsidRDefault="009E5D31" w:rsidP="000E7EB9">
            <w:pPr>
              <w:pStyle w:val="ModelTable"/>
              <w:spacing w:line="240" w:lineRule="auto"/>
            </w:pPr>
            <w:r w:rsidRPr="00F866D5">
              <w:t>Flux</w:t>
            </w:r>
          </w:p>
        </w:tc>
        <w:tc>
          <w:tcPr>
            <w:tcW w:w="1843" w:type="dxa"/>
            <w:vAlign w:val="bottom"/>
          </w:tcPr>
          <w:p w14:paraId="1CF328A5" w14:textId="7B39C604" w:rsidR="009E5D31" w:rsidRPr="00F866D5" w:rsidRDefault="000E7EB9" w:rsidP="000E7EB9">
            <w:pPr>
              <w:pStyle w:val="ModelTable"/>
              <w:spacing w:line="240" w:lineRule="auto"/>
              <w:cnfStyle w:val="100000000000" w:firstRow="1" w:lastRow="0" w:firstColumn="0" w:lastColumn="0" w:oddVBand="0" w:evenVBand="0" w:oddHBand="0" w:evenHBand="0" w:firstRowFirstColumn="0" w:firstRowLastColumn="0" w:lastRowFirstColumn="0" w:lastRowLastColumn="0"/>
            </w:pPr>
            <w:r w:rsidRPr="00F866D5">
              <w:t>Overall</w:t>
            </w:r>
          </w:p>
        </w:tc>
        <w:tc>
          <w:tcPr>
            <w:tcW w:w="1701" w:type="dxa"/>
            <w:vAlign w:val="bottom"/>
          </w:tcPr>
          <w:p w14:paraId="376AFF89" w14:textId="68FF4C5B" w:rsidR="009E5D31" w:rsidRPr="00F866D5" w:rsidRDefault="000E7EB9" w:rsidP="000E7EB9">
            <w:pPr>
              <w:pStyle w:val="ModelTable"/>
              <w:spacing w:line="240" w:lineRule="auto"/>
              <w:cnfStyle w:val="100000000000" w:firstRow="1" w:lastRow="0" w:firstColumn="0" w:lastColumn="0" w:oddVBand="0" w:evenVBand="0" w:oddHBand="0" w:evenHBand="0" w:firstRowFirstColumn="0" w:firstRowLastColumn="0" w:lastRowFirstColumn="0" w:lastRowLastColumn="0"/>
            </w:pPr>
            <w:r w:rsidRPr="00F866D5">
              <w:t>DRYAS</w:t>
            </w:r>
          </w:p>
        </w:tc>
        <w:tc>
          <w:tcPr>
            <w:tcW w:w="1701" w:type="dxa"/>
            <w:vAlign w:val="bottom"/>
          </w:tcPr>
          <w:p w14:paraId="1ED9EA16" w14:textId="74CEA592" w:rsidR="009E5D31" w:rsidRPr="00F866D5" w:rsidRDefault="000E7EB9" w:rsidP="000E7EB9">
            <w:pPr>
              <w:pStyle w:val="ModelTable"/>
              <w:spacing w:line="240" w:lineRule="auto"/>
              <w:cnfStyle w:val="100000000000" w:firstRow="1" w:lastRow="0" w:firstColumn="0" w:lastColumn="0" w:oddVBand="0" w:evenVBand="0" w:oddHBand="0" w:evenHBand="0" w:firstRowFirstColumn="0" w:firstRowLastColumn="0" w:lastRowFirstColumn="0" w:lastRowLastColumn="0"/>
            </w:pPr>
            <w:r w:rsidRPr="00F866D5">
              <w:t>MEAD</w:t>
            </w:r>
          </w:p>
        </w:tc>
        <w:tc>
          <w:tcPr>
            <w:tcW w:w="1701" w:type="dxa"/>
            <w:vAlign w:val="bottom"/>
          </w:tcPr>
          <w:p w14:paraId="28F61420" w14:textId="32E4AB9B" w:rsidR="009E5D31" w:rsidRPr="00F866D5" w:rsidRDefault="000E7EB9" w:rsidP="000E7EB9">
            <w:pPr>
              <w:pStyle w:val="ModelTable"/>
              <w:spacing w:line="240" w:lineRule="auto"/>
              <w:cnfStyle w:val="100000000000" w:firstRow="1" w:lastRow="0" w:firstColumn="0" w:lastColumn="0" w:oddVBand="0" w:evenVBand="0" w:oddHBand="0" w:evenHBand="0" w:firstRowFirstColumn="0" w:firstRowLastColumn="0" w:lastRowFirstColumn="0" w:lastRowLastColumn="0"/>
            </w:pPr>
            <w:r w:rsidRPr="00F866D5">
              <w:t>WILL</w:t>
            </w:r>
          </w:p>
        </w:tc>
      </w:tr>
      <w:tr w:rsidR="00F866D5" w:rsidRPr="00F866D5" w14:paraId="16D1861B" w14:textId="77777777" w:rsidTr="000E7EB9">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701" w:type="dxa"/>
          </w:tcPr>
          <w:p w14:paraId="51164ADE" w14:textId="14D01918" w:rsidR="009E5D31" w:rsidRPr="00F866D5" w:rsidRDefault="009E5D31" w:rsidP="000E7EB9">
            <w:pPr>
              <w:pStyle w:val="ModelTable"/>
              <w:spacing w:line="240" w:lineRule="auto"/>
            </w:pPr>
            <w:r w:rsidRPr="00F866D5">
              <w:t>NEE</w:t>
            </w:r>
          </w:p>
        </w:tc>
        <w:tc>
          <w:tcPr>
            <w:tcW w:w="1843" w:type="dxa"/>
          </w:tcPr>
          <w:p w14:paraId="5F43056E" w14:textId="77777777" w:rsidR="009E5D31" w:rsidRPr="00F866D5" w:rsidRDefault="009E5D31" w:rsidP="000E7EB9">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rPr>
            </w:pPr>
            <w:r w:rsidRPr="00F866D5">
              <w:rPr>
                <w:b w:val="0"/>
                <w:bCs w:val="0"/>
              </w:rPr>
              <w:t>0.00586 (30.1%)</w:t>
            </w:r>
          </w:p>
        </w:tc>
        <w:tc>
          <w:tcPr>
            <w:tcW w:w="1701" w:type="dxa"/>
          </w:tcPr>
          <w:p w14:paraId="2934448C" w14:textId="77777777" w:rsidR="009E5D31" w:rsidRPr="00F866D5" w:rsidRDefault="009E5D31" w:rsidP="000E7EB9">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rPr>
            </w:pPr>
            <w:r w:rsidRPr="00F866D5">
              <w:rPr>
                <w:b w:val="0"/>
                <w:bCs w:val="0"/>
              </w:rPr>
              <w:t>0.00324 (22.2%)</w:t>
            </w:r>
          </w:p>
        </w:tc>
        <w:tc>
          <w:tcPr>
            <w:tcW w:w="1701" w:type="dxa"/>
          </w:tcPr>
          <w:p w14:paraId="553684CD" w14:textId="77777777" w:rsidR="009E5D31" w:rsidRPr="00F866D5" w:rsidRDefault="009E5D31" w:rsidP="000E7EB9">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rPr>
            </w:pPr>
            <w:r w:rsidRPr="00F866D5">
              <w:rPr>
                <w:b w:val="0"/>
                <w:bCs w:val="0"/>
              </w:rPr>
              <w:t>0.00232 (23.8%)</w:t>
            </w:r>
          </w:p>
        </w:tc>
        <w:tc>
          <w:tcPr>
            <w:tcW w:w="1701" w:type="dxa"/>
          </w:tcPr>
          <w:p w14:paraId="2791936D" w14:textId="77777777" w:rsidR="009E5D31" w:rsidRPr="00F866D5" w:rsidRDefault="009E5D31" w:rsidP="000E7EB9">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rPr>
            </w:pPr>
            <w:r w:rsidRPr="00F866D5">
              <w:rPr>
                <w:b w:val="0"/>
                <w:bCs w:val="0"/>
              </w:rPr>
              <w:t>0.01048 (33.4%)</w:t>
            </w:r>
          </w:p>
        </w:tc>
      </w:tr>
      <w:tr w:rsidR="00F866D5" w:rsidRPr="00F866D5" w14:paraId="4FCBBFF5" w14:textId="77777777" w:rsidTr="000E7EB9">
        <w:trPr>
          <w:trHeight w:val="329"/>
        </w:trPr>
        <w:tc>
          <w:tcPr>
            <w:cnfStyle w:val="001000000000" w:firstRow="0" w:lastRow="0" w:firstColumn="1" w:lastColumn="0" w:oddVBand="0" w:evenVBand="0" w:oddHBand="0" w:evenHBand="0" w:firstRowFirstColumn="0" w:firstRowLastColumn="0" w:lastRowFirstColumn="0" w:lastRowLastColumn="0"/>
            <w:tcW w:w="1701" w:type="dxa"/>
          </w:tcPr>
          <w:p w14:paraId="7F12748D" w14:textId="06CEAB5D" w:rsidR="009E5D31" w:rsidRPr="00F866D5" w:rsidRDefault="009E5D31" w:rsidP="000E7EB9">
            <w:pPr>
              <w:pStyle w:val="ModelTable"/>
              <w:spacing w:line="240" w:lineRule="auto"/>
            </w:pPr>
            <w:r w:rsidRPr="00F866D5">
              <w:t>GEP</w:t>
            </w:r>
          </w:p>
        </w:tc>
        <w:tc>
          <w:tcPr>
            <w:tcW w:w="1843" w:type="dxa"/>
          </w:tcPr>
          <w:p w14:paraId="020E2EA7" w14:textId="77777777" w:rsidR="009E5D31" w:rsidRPr="00F866D5" w:rsidRDefault="009E5D31" w:rsidP="000E7EB9">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rPr>
            </w:pPr>
            <w:r w:rsidRPr="00F866D5">
              <w:rPr>
                <w:b w:val="0"/>
                <w:bCs w:val="0"/>
              </w:rPr>
              <w:t>0.00878 (24.5%)</w:t>
            </w:r>
          </w:p>
        </w:tc>
        <w:tc>
          <w:tcPr>
            <w:tcW w:w="1701" w:type="dxa"/>
          </w:tcPr>
          <w:p w14:paraId="75205FA8" w14:textId="3E2A27F2" w:rsidR="009E5D31" w:rsidRPr="00F866D5" w:rsidRDefault="009E5D31" w:rsidP="000E7EB9">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rPr>
            </w:pPr>
            <w:r w:rsidRPr="00F866D5">
              <w:rPr>
                <w:b w:val="0"/>
                <w:bCs w:val="0"/>
              </w:rPr>
              <w:t>0.00676 (23.7%)</w:t>
            </w:r>
          </w:p>
        </w:tc>
        <w:tc>
          <w:tcPr>
            <w:tcW w:w="1701" w:type="dxa"/>
          </w:tcPr>
          <w:p w14:paraId="7602A990" w14:textId="77777777" w:rsidR="009E5D31" w:rsidRPr="00F866D5" w:rsidRDefault="009E5D31" w:rsidP="000E7EB9">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rPr>
            </w:pPr>
            <w:r w:rsidRPr="00F866D5">
              <w:rPr>
                <w:b w:val="0"/>
                <w:bCs w:val="0"/>
              </w:rPr>
              <w:t>0.00592 (32.0%)</w:t>
            </w:r>
          </w:p>
        </w:tc>
        <w:tc>
          <w:tcPr>
            <w:tcW w:w="1701" w:type="dxa"/>
          </w:tcPr>
          <w:p w14:paraId="5F30020E" w14:textId="77777777" w:rsidR="009E5D31" w:rsidRPr="00F866D5" w:rsidRDefault="009E5D31" w:rsidP="000E7EB9">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rPr>
            </w:pPr>
            <w:r w:rsidRPr="00F866D5">
              <w:rPr>
                <w:b w:val="0"/>
                <w:bCs w:val="0"/>
              </w:rPr>
              <w:t>0.01273 (23.7%)</w:t>
            </w:r>
          </w:p>
        </w:tc>
      </w:tr>
      <w:tr w:rsidR="00F866D5" w:rsidRPr="00F866D5" w14:paraId="217ED647" w14:textId="77777777" w:rsidTr="000E7EB9">
        <w:trPr>
          <w:cnfStyle w:val="000000100000" w:firstRow="0" w:lastRow="0" w:firstColumn="0" w:lastColumn="0" w:oddVBand="0" w:evenVBand="0" w:oddHBand="1"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1701" w:type="dxa"/>
          </w:tcPr>
          <w:p w14:paraId="568FF0EB" w14:textId="2291435D" w:rsidR="009E5D31" w:rsidRPr="00F866D5" w:rsidRDefault="009E5D31" w:rsidP="000E7EB9">
            <w:pPr>
              <w:pStyle w:val="ModelTable"/>
              <w:spacing w:line="240" w:lineRule="auto"/>
            </w:pPr>
            <w:r w:rsidRPr="00F866D5">
              <w:t>ER</w:t>
            </w:r>
          </w:p>
        </w:tc>
        <w:tc>
          <w:tcPr>
            <w:tcW w:w="1843" w:type="dxa"/>
          </w:tcPr>
          <w:p w14:paraId="6B1A5C2F" w14:textId="77777777" w:rsidR="009E5D31" w:rsidRPr="00F866D5" w:rsidRDefault="009E5D31" w:rsidP="000E7EB9">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rPr>
            </w:pPr>
            <w:r w:rsidRPr="00F866D5">
              <w:rPr>
                <w:b w:val="0"/>
                <w:bCs w:val="0"/>
              </w:rPr>
              <w:t>-0.00288 (17.6%)</w:t>
            </w:r>
          </w:p>
        </w:tc>
        <w:tc>
          <w:tcPr>
            <w:tcW w:w="1701" w:type="dxa"/>
          </w:tcPr>
          <w:p w14:paraId="6D4F57BB" w14:textId="77777777" w:rsidR="009E5D31" w:rsidRPr="00F866D5" w:rsidRDefault="009E5D31" w:rsidP="000E7EB9">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rPr>
            </w:pPr>
            <w:r w:rsidRPr="00F866D5">
              <w:rPr>
                <w:b w:val="0"/>
                <w:bCs w:val="0"/>
              </w:rPr>
              <w:t>0.00316 (21.3%)</w:t>
            </w:r>
          </w:p>
        </w:tc>
        <w:tc>
          <w:tcPr>
            <w:tcW w:w="1701" w:type="dxa"/>
          </w:tcPr>
          <w:p w14:paraId="17E58710" w14:textId="77777777" w:rsidR="009E5D31" w:rsidRPr="00F866D5" w:rsidRDefault="009E5D31" w:rsidP="000E7EB9">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rPr>
            </w:pPr>
            <w:r w:rsidRPr="00F866D5">
              <w:rPr>
                <w:b w:val="0"/>
                <w:bCs w:val="0"/>
              </w:rPr>
              <w:t>0.00225 (41.0%)</w:t>
            </w:r>
          </w:p>
        </w:tc>
        <w:tc>
          <w:tcPr>
            <w:tcW w:w="1701" w:type="dxa"/>
          </w:tcPr>
          <w:p w14:paraId="5B7B3A77" w14:textId="77777777" w:rsidR="009E5D31" w:rsidRPr="00F866D5" w:rsidRDefault="009E5D31" w:rsidP="000E7EB9">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rPr>
            </w:pPr>
            <w:r w:rsidRPr="00F866D5">
              <w:rPr>
                <w:b w:val="0"/>
                <w:bCs w:val="0"/>
              </w:rPr>
              <w:t>0.00360 (9.67%)</w:t>
            </w:r>
          </w:p>
        </w:tc>
      </w:tr>
    </w:tbl>
    <w:p w14:paraId="16CA4D54" w14:textId="77777777" w:rsidR="005339A9" w:rsidRPr="00F866D5" w:rsidRDefault="005339A9" w:rsidP="007F33F2">
      <w:pPr>
        <w:pStyle w:val="Caption"/>
        <w:rPr>
          <w:color w:val="auto"/>
        </w:rPr>
      </w:pPr>
      <w:bookmarkStart w:id="61" w:name="_Ref131932209"/>
    </w:p>
    <w:tbl>
      <w:tblPr>
        <w:tblStyle w:val="PlainTable5"/>
        <w:tblpPr w:leftFromText="180" w:rightFromText="180" w:vertAnchor="text" w:horzAnchor="margin" w:tblpY="887"/>
        <w:tblW w:w="0" w:type="auto"/>
        <w:tblLook w:val="04A0" w:firstRow="1" w:lastRow="0" w:firstColumn="1" w:lastColumn="0" w:noHBand="0" w:noVBand="1"/>
      </w:tblPr>
      <w:tblGrid>
        <w:gridCol w:w="1591"/>
        <w:gridCol w:w="1681"/>
        <w:gridCol w:w="534"/>
        <w:gridCol w:w="1129"/>
        <w:gridCol w:w="1129"/>
        <w:gridCol w:w="896"/>
        <w:gridCol w:w="1082"/>
        <w:gridCol w:w="984"/>
      </w:tblGrid>
      <w:tr w:rsidR="00F866D5" w:rsidRPr="00F866D5" w14:paraId="0EA3462F" w14:textId="77777777" w:rsidTr="33746FA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89" w:type="dxa"/>
            <w:vAlign w:val="bottom"/>
          </w:tcPr>
          <w:p w14:paraId="1EDB4A0D" w14:textId="77777777" w:rsidR="005339A9" w:rsidRPr="00F866D5" w:rsidRDefault="005339A9" w:rsidP="000E7EB9">
            <w:pPr>
              <w:spacing w:line="240" w:lineRule="auto"/>
              <w:rPr>
                <w:i w:val="0"/>
                <w:iCs w:val="0"/>
              </w:rPr>
            </w:pPr>
            <w:r w:rsidRPr="00F866D5">
              <w:rPr>
                <w:i w:val="0"/>
                <w:iCs w:val="0"/>
              </w:rPr>
              <w:t>Variable</w:t>
            </w:r>
          </w:p>
        </w:tc>
        <w:tc>
          <w:tcPr>
            <w:tcW w:w="1559" w:type="dxa"/>
            <w:vAlign w:val="bottom"/>
          </w:tcPr>
          <w:p w14:paraId="5DB48F9D" w14:textId="77777777" w:rsidR="005339A9" w:rsidRPr="00F866D5" w:rsidRDefault="005339A9" w:rsidP="000E7EB9">
            <w:pPr>
              <w:spacing w:line="240" w:lineRule="auto"/>
              <w:cnfStyle w:val="100000000000" w:firstRow="1" w:lastRow="0" w:firstColumn="0" w:lastColumn="0" w:oddVBand="0" w:evenVBand="0" w:oddHBand="0" w:evenHBand="0" w:firstRowFirstColumn="0" w:firstRowLastColumn="0" w:lastRowFirstColumn="0" w:lastRowLastColumn="0"/>
              <w:rPr>
                <w:i w:val="0"/>
                <w:iCs w:val="0"/>
              </w:rPr>
            </w:pPr>
            <w:r w:rsidRPr="00F866D5">
              <w:rPr>
                <w:i w:val="0"/>
                <w:iCs w:val="0"/>
              </w:rPr>
              <w:t>ANOVA terms</w:t>
            </w:r>
          </w:p>
        </w:tc>
        <w:tc>
          <w:tcPr>
            <w:tcW w:w="606" w:type="dxa"/>
            <w:vAlign w:val="bottom"/>
          </w:tcPr>
          <w:p w14:paraId="72F67165" w14:textId="77777777" w:rsidR="005339A9" w:rsidRPr="00F866D5" w:rsidRDefault="005339A9" w:rsidP="000E7EB9">
            <w:pPr>
              <w:spacing w:line="240" w:lineRule="auto"/>
              <w:cnfStyle w:val="100000000000" w:firstRow="1" w:lastRow="0" w:firstColumn="0" w:lastColumn="0" w:oddVBand="0" w:evenVBand="0" w:oddHBand="0" w:evenHBand="0" w:firstRowFirstColumn="0" w:firstRowLastColumn="0" w:lastRowFirstColumn="0" w:lastRowLastColumn="0"/>
              <w:rPr>
                <w:i w:val="0"/>
                <w:iCs w:val="0"/>
              </w:rPr>
            </w:pPr>
            <w:r w:rsidRPr="00F866D5">
              <w:rPr>
                <w:i w:val="0"/>
                <w:iCs w:val="0"/>
              </w:rPr>
              <w:t>df</w:t>
            </w:r>
          </w:p>
        </w:tc>
        <w:tc>
          <w:tcPr>
            <w:tcW w:w="1089" w:type="dxa"/>
            <w:vAlign w:val="bottom"/>
          </w:tcPr>
          <w:p w14:paraId="73691717" w14:textId="77777777" w:rsidR="005339A9" w:rsidRPr="00F866D5" w:rsidRDefault="005339A9" w:rsidP="000E7EB9">
            <w:pPr>
              <w:spacing w:line="240" w:lineRule="auto"/>
              <w:cnfStyle w:val="100000000000" w:firstRow="1" w:lastRow="0" w:firstColumn="0" w:lastColumn="0" w:oddVBand="0" w:evenVBand="0" w:oddHBand="0" w:evenHBand="0" w:firstRowFirstColumn="0" w:firstRowLastColumn="0" w:lastRowFirstColumn="0" w:lastRowLastColumn="0"/>
              <w:rPr>
                <w:i w:val="0"/>
                <w:iCs w:val="0"/>
              </w:rPr>
            </w:pPr>
            <w:r w:rsidRPr="00F866D5">
              <w:rPr>
                <w:i w:val="0"/>
                <w:iCs w:val="0"/>
              </w:rPr>
              <w:t>Sum of Squares</w:t>
            </w:r>
          </w:p>
        </w:tc>
        <w:tc>
          <w:tcPr>
            <w:tcW w:w="1089" w:type="dxa"/>
            <w:vAlign w:val="bottom"/>
          </w:tcPr>
          <w:p w14:paraId="21A7C0AC" w14:textId="77777777" w:rsidR="005339A9" w:rsidRPr="00F866D5" w:rsidRDefault="005339A9" w:rsidP="000E7EB9">
            <w:pPr>
              <w:spacing w:line="240" w:lineRule="auto"/>
              <w:cnfStyle w:val="100000000000" w:firstRow="1" w:lastRow="0" w:firstColumn="0" w:lastColumn="0" w:oddVBand="0" w:evenVBand="0" w:oddHBand="0" w:evenHBand="0" w:firstRowFirstColumn="0" w:firstRowLastColumn="0" w:lastRowFirstColumn="0" w:lastRowLastColumn="0"/>
              <w:rPr>
                <w:i w:val="0"/>
                <w:iCs w:val="0"/>
              </w:rPr>
            </w:pPr>
            <w:r w:rsidRPr="00F866D5">
              <w:rPr>
                <w:i w:val="0"/>
                <w:iCs w:val="0"/>
              </w:rPr>
              <w:t>Mean Squares</w:t>
            </w:r>
          </w:p>
        </w:tc>
        <w:tc>
          <w:tcPr>
            <w:tcW w:w="903" w:type="dxa"/>
            <w:vAlign w:val="bottom"/>
          </w:tcPr>
          <w:p w14:paraId="3B974EF1" w14:textId="77777777" w:rsidR="005339A9" w:rsidRPr="00F866D5" w:rsidRDefault="005339A9" w:rsidP="000E7EB9">
            <w:pPr>
              <w:spacing w:line="240" w:lineRule="auto"/>
              <w:cnfStyle w:val="100000000000" w:firstRow="1" w:lastRow="0" w:firstColumn="0" w:lastColumn="0" w:oddVBand="0" w:evenVBand="0" w:oddHBand="0" w:evenHBand="0" w:firstRowFirstColumn="0" w:firstRowLastColumn="0" w:lastRowFirstColumn="0" w:lastRowLastColumn="0"/>
              <w:rPr>
                <w:i w:val="0"/>
                <w:iCs w:val="0"/>
              </w:rPr>
            </w:pPr>
            <w:r w:rsidRPr="00F866D5">
              <w:rPr>
                <w:i w:val="0"/>
                <w:iCs w:val="0"/>
              </w:rPr>
              <w:t>F-value</w:t>
            </w:r>
          </w:p>
        </w:tc>
        <w:tc>
          <w:tcPr>
            <w:tcW w:w="1132" w:type="dxa"/>
            <w:vAlign w:val="bottom"/>
          </w:tcPr>
          <w:p w14:paraId="36BC3FD4" w14:textId="77777777" w:rsidR="005339A9" w:rsidRPr="00F866D5" w:rsidRDefault="005339A9" w:rsidP="000E7EB9">
            <w:pPr>
              <w:spacing w:line="240" w:lineRule="auto"/>
              <w:cnfStyle w:val="100000000000" w:firstRow="1" w:lastRow="0" w:firstColumn="0" w:lastColumn="0" w:oddVBand="0" w:evenVBand="0" w:oddHBand="0" w:evenHBand="0" w:firstRowFirstColumn="0" w:firstRowLastColumn="0" w:lastRowFirstColumn="0" w:lastRowLastColumn="0"/>
              <w:rPr>
                <w:i w:val="0"/>
                <w:iCs w:val="0"/>
              </w:rPr>
            </w:pPr>
            <w:r w:rsidRPr="00F866D5">
              <w:rPr>
                <w:i w:val="0"/>
                <w:iCs w:val="0"/>
              </w:rPr>
              <w:t>P-value</w:t>
            </w:r>
          </w:p>
        </w:tc>
        <w:tc>
          <w:tcPr>
            <w:tcW w:w="1259" w:type="dxa"/>
            <w:vAlign w:val="bottom"/>
          </w:tcPr>
          <w:p w14:paraId="6EE97E68" w14:textId="5C822934" w:rsidR="005339A9" w:rsidRPr="00F866D5" w:rsidRDefault="005339A9" w:rsidP="000E7EB9">
            <w:pPr>
              <w:spacing w:line="240" w:lineRule="auto"/>
              <w:cnfStyle w:val="100000000000" w:firstRow="1" w:lastRow="0" w:firstColumn="0" w:lastColumn="0" w:oddVBand="0" w:evenVBand="0" w:oddHBand="0" w:evenHBand="0" w:firstRowFirstColumn="0" w:firstRowLastColumn="0" w:lastRowFirstColumn="0" w:lastRowLastColumn="0"/>
              <w:rPr>
                <w:i w:val="0"/>
                <w:iCs w:val="0"/>
              </w:rPr>
            </w:pPr>
          </w:p>
        </w:tc>
      </w:tr>
      <w:tr w:rsidR="00F866D5" w:rsidRPr="00F866D5" w14:paraId="1521A13A" w14:textId="77777777" w:rsidTr="33746F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9" w:type="dxa"/>
          </w:tcPr>
          <w:p w14:paraId="28C829DB" w14:textId="77777777" w:rsidR="005339A9" w:rsidRPr="00F866D5" w:rsidRDefault="005339A9" w:rsidP="000E7EB9">
            <w:pPr>
              <w:spacing w:line="240" w:lineRule="auto"/>
              <w:rPr>
                <w:i w:val="0"/>
                <w:iCs w:val="0"/>
              </w:rPr>
            </w:pPr>
            <w:r w:rsidRPr="00F866D5">
              <w:rPr>
                <w:i w:val="0"/>
                <w:iCs w:val="0"/>
              </w:rPr>
              <w:t>Soil Moisture</w:t>
            </w:r>
          </w:p>
        </w:tc>
        <w:tc>
          <w:tcPr>
            <w:tcW w:w="1559" w:type="dxa"/>
          </w:tcPr>
          <w:p w14:paraId="21FA738D"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site</w:t>
            </w:r>
          </w:p>
          <w:p w14:paraId="202FBC85"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treatment</w:t>
            </w:r>
          </w:p>
          <w:p w14:paraId="625FFB0D"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site*treatment</w:t>
            </w:r>
          </w:p>
        </w:tc>
        <w:tc>
          <w:tcPr>
            <w:tcW w:w="606" w:type="dxa"/>
          </w:tcPr>
          <w:p w14:paraId="172F1F88"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2</w:t>
            </w:r>
          </w:p>
          <w:p w14:paraId="05D956E9"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1</w:t>
            </w:r>
          </w:p>
          <w:p w14:paraId="7DE7EC74"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2</w:t>
            </w:r>
          </w:p>
        </w:tc>
        <w:tc>
          <w:tcPr>
            <w:tcW w:w="1089" w:type="dxa"/>
          </w:tcPr>
          <w:p w14:paraId="456706BE"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6.046</w:t>
            </w:r>
          </w:p>
          <w:p w14:paraId="1C7A7061"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0.128</w:t>
            </w:r>
          </w:p>
          <w:p w14:paraId="20360C69"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0.218</w:t>
            </w:r>
          </w:p>
        </w:tc>
        <w:tc>
          <w:tcPr>
            <w:tcW w:w="1089" w:type="dxa"/>
          </w:tcPr>
          <w:p w14:paraId="5486E372"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3.023</w:t>
            </w:r>
          </w:p>
          <w:p w14:paraId="55D07B4F"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0.128</w:t>
            </w:r>
          </w:p>
          <w:p w14:paraId="3A1758F2"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0.109</w:t>
            </w:r>
          </w:p>
        </w:tc>
        <w:tc>
          <w:tcPr>
            <w:tcW w:w="903" w:type="dxa"/>
          </w:tcPr>
          <w:p w14:paraId="2CBC0E30"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65.655</w:t>
            </w:r>
          </w:p>
          <w:p w14:paraId="45790BD9"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2.790</w:t>
            </w:r>
          </w:p>
          <w:p w14:paraId="4FC85774"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2.372</w:t>
            </w:r>
          </w:p>
        </w:tc>
        <w:tc>
          <w:tcPr>
            <w:tcW w:w="1132" w:type="dxa"/>
          </w:tcPr>
          <w:p w14:paraId="53CFCBE4"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lt; 2E-16</w:t>
            </w:r>
          </w:p>
          <w:p w14:paraId="65CDBFFE"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0.0991</w:t>
            </w:r>
          </w:p>
          <w:p w14:paraId="214B6F22"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0.1003</w:t>
            </w:r>
          </w:p>
        </w:tc>
        <w:tc>
          <w:tcPr>
            <w:tcW w:w="1259" w:type="dxa"/>
          </w:tcPr>
          <w:p w14:paraId="65F3287E"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w:t>
            </w:r>
          </w:p>
          <w:p w14:paraId="3C654C01"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w:t>
            </w:r>
          </w:p>
        </w:tc>
      </w:tr>
      <w:tr w:rsidR="00F866D5" w:rsidRPr="00F866D5" w14:paraId="2FD4D6CC" w14:textId="77777777" w:rsidTr="33746FAC">
        <w:tc>
          <w:tcPr>
            <w:cnfStyle w:val="001000000000" w:firstRow="0" w:lastRow="0" w:firstColumn="1" w:lastColumn="0" w:oddVBand="0" w:evenVBand="0" w:oddHBand="0" w:evenHBand="0" w:firstRowFirstColumn="0" w:firstRowLastColumn="0" w:lastRowFirstColumn="0" w:lastRowLastColumn="0"/>
            <w:tcW w:w="1389" w:type="dxa"/>
          </w:tcPr>
          <w:p w14:paraId="4632DFE6" w14:textId="77777777" w:rsidR="005339A9" w:rsidRPr="00F866D5" w:rsidRDefault="005339A9" w:rsidP="000E7EB9">
            <w:pPr>
              <w:spacing w:line="240" w:lineRule="auto"/>
              <w:rPr>
                <w:i w:val="0"/>
                <w:iCs w:val="0"/>
              </w:rPr>
            </w:pPr>
            <w:r w:rsidRPr="00F866D5">
              <w:rPr>
                <w:i w:val="0"/>
                <w:iCs w:val="0"/>
              </w:rPr>
              <w:t>IRGA Air Temperature</w:t>
            </w:r>
          </w:p>
        </w:tc>
        <w:tc>
          <w:tcPr>
            <w:tcW w:w="1559" w:type="dxa"/>
          </w:tcPr>
          <w:p w14:paraId="28C44C61"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site</w:t>
            </w:r>
          </w:p>
          <w:p w14:paraId="0DB2E634"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treatment</w:t>
            </w:r>
          </w:p>
          <w:p w14:paraId="23361EE0"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 xml:space="preserve">site*treatment </w:t>
            </w:r>
          </w:p>
        </w:tc>
        <w:tc>
          <w:tcPr>
            <w:tcW w:w="606" w:type="dxa"/>
          </w:tcPr>
          <w:p w14:paraId="6E4B43E0"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2</w:t>
            </w:r>
          </w:p>
          <w:p w14:paraId="5877D3AC"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1</w:t>
            </w:r>
          </w:p>
          <w:p w14:paraId="08004B86"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2</w:t>
            </w:r>
          </w:p>
        </w:tc>
        <w:tc>
          <w:tcPr>
            <w:tcW w:w="1089" w:type="dxa"/>
          </w:tcPr>
          <w:p w14:paraId="0E5E0596"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166.2</w:t>
            </w:r>
          </w:p>
          <w:p w14:paraId="4808FDEB"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6.9</w:t>
            </w:r>
          </w:p>
          <w:p w14:paraId="1C020394"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3.5</w:t>
            </w:r>
          </w:p>
        </w:tc>
        <w:tc>
          <w:tcPr>
            <w:tcW w:w="1089" w:type="dxa"/>
          </w:tcPr>
          <w:p w14:paraId="14500B20"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83.09</w:t>
            </w:r>
          </w:p>
          <w:p w14:paraId="5DC7939B"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6.88</w:t>
            </w:r>
          </w:p>
          <w:p w14:paraId="4C767800"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1.77</w:t>
            </w:r>
          </w:p>
        </w:tc>
        <w:tc>
          <w:tcPr>
            <w:tcW w:w="903" w:type="dxa"/>
          </w:tcPr>
          <w:p w14:paraId="77E677E8"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7.848</w:t>
            </w:r>
          </w:p>
          <w:p w14:paraId="5F92EC4D"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0.650</w:t>
            </w:r>
          </w:p>
          <w:p w14:paraId="22802AE7"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0.168</w:t>
            </w:r>
          </w:p>
        </w:tc>
        <w:tc>
          <w:tcPr>
            <w:tcW w:w="1132" w:type="dxa"/>
          </w:tcPr>
          <w:p w14:paraId="29FAAD19"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0.00081</w:t>
            </w:r>
          </w:p>
          <w:p w14:paraId="10CF4F02"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0.42287</w:t>
            </w:r>
          </w:p>
          <w:p w14:paraId="7C16B8AB"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0.84598</w:t>
            </w:r>
          </w:p>
        </w:tc>
        <w:tc>
          <w:tcPr>
            <w:tcW w:w="1259" w:type="dxa"/>
          </w:tcPr>
          <w:p w14:paraId="0EB77A20"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w:t>
            </w:r>
          </w:p>
        </w:tc>
      </w:tr>
      <w:tr w:rsidR="00F866D5" w:rsidRPr="00F866D5" w14:paraId="14FE4C80" w14:textId="77777777" w:rsidTr="33746F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9" w:type="dxa"/>
          </w:tcPr>
          <w:p w14:paraId="13411A4B" w14:textId="77777777" w:rsidR="005339A9" w:rsidRPr="00F866D5" w:rsidRDefault="005339A9" w:rsidP="000E7EB9">
            <w:pPr>
              <w:spacing w:line="240" w:lineRule="auto"/>
              <w:rPr>
                <w:i w:val="0"/>
                <w:iCs w:val="0"/>
              </w:rPr>
            </w:pPr>
            <w:r w:rsidRPr="00F866D5">
              <w:rPr>
                <w:i w:val="0"/>
                <w:iCs w:val="0"/>
              </w:rPr>
              <w:t>HOBO Air Temperature</w:t>
            </w:r>
          </w:p>
        </w:tc>
        <w:tc>
          <w:tcPr>
            <w:tcW w:w="1559" w:type="dxa"/>
          </w:tcPr>
          <w:p w14:paraId="439A5BFA"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site</w:t>
            </w:r>
          </w:p>
          <w:p w14:paraId="13C77085"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treatment</w:t>
            </w:r>
          </w:p>
          <w:p w14:paraId="65346AF7"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site*treatment</w:t>
            </w:r>
          </w:p>
        </w:tc>
        <w:tc>
          <w:tcPr>
            <w:tcW w:w="606" w:type="dxa"/>
          </w:tcPr>
          <w:p w14:paraId="26F87EF7"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2</w:t>
            </w:r>
          </w:p>
          <w:p w14:paraId="262B9F86"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1</w:t>
            </w:r>
          </w:p>
          <w:p w14:paraId="7293B0B1"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2</w:t>
            </w:r>
          </w:p>
        </w:tc>
        <w:tc>
          <w:tcPr>
            <w:tcW w:w="1089" w:type="dxa"/>
          </w:tcPr>
          <w:p w14:paraId="26EE6E6A"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564</w:t>
            </w:r>
          </w:p>
          <w:p w14:paraId="240E9294"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733</w:t>
            </w:r>
          </w:p>
          <w:p w14:paraId="5E1A08D6"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142</w:t>
            </w:r>
          </w:p>
        </w:tc>
        <w:tc>
          <w:tcPr>
            <w:tcW w:w="1089" w:type="dxa"/>
          </w:tcPr>
          <w:p w14:paraId="27D1E81D"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282.2</w:t>
            </w:r>
          </w:p>
          <w:p w14:paraId="3AC2695E"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733.8</w:t>
            </w:r>
          </w:p>
          <w:p w14:paraId="4F5103E7"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71.2</w:t>
            </w:r>
          </w:p>
        </w:tc>
        <w:tc>
          <w:tcPr>
            <w:tcW w:w="903" w:type="dxa"/>
          </w:tcPr>
          <w:p w14:paraId="720F9D11"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21.689</w:t>
            </w:r>
          </w:p>
          <w:p w14:paraId="5C098172"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56.403</w:t>
            </w:r>
          </w:p>
          <w:p w14:paraId="73B7DE62"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5.474</w:t>
            </w:r>
          </w:p>
        </w:tc>
        <w:tc>
          <w:tcPr>
            <w:tcW w:w="1132" w:type="dxa"/>
          </w:tcPr>
          <w:p w14:paraId="6FDB4BFC"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6.18E-10</w:t>
            </w:r>
          </w:p>
          <w:p w14:paraId="4AFF0273"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1.37E-13</w:t>
            </w:r>
          </w:p>
          <w:p w14:paraId="340DD204"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0.00433</w:t>
            </w:r>
          </w:p>
        </w:tc>
        <w:tc>
          <w:tcPr>
            <w:tcW w:w="1259" w:type="dxa"/>
          </w:tcPr>
          <w:p w14:paraId="113EADEF"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w:t>
            </w:r>
          </w:p>
          <w:p w14:paraId="2CA3726E"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w:t>
            </w:r>
          </w:p>
          <w:p w14:paraId="1569C02D"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w:t>
            </w:r>
          </w:p>
        </w:tc>
      </w:tr>
      <w:tr w:rsidR="00F866D5" w:rsidRPr="00F866D5" w14:paraId="115EFF79" w14:textId="77777777" w:rsidTr="33746FAC">
        <w:tc>
          <w:tcPr>
            <w:cnfStyle w:val="001000000000" w:firstRow="0" w:lastRow="0" w:firstColumn="1" w:lastColumn="0" w:oddVBand="0" w:evenVBand="0" w:oddHBand="0" w:evenHBand="0" w:firstRowFirstColumn="0" w:firstRowLastColumn="0" w:lastRowFirstColumn="0" w:lastRowLastColumn="0"/>
            <w:tcW w:w="1389" w:type="dxa"/>
          </w:tcPr>
          <w:p w14:paraId="7AC98F48" w14:textId="77777777" w:rsidR="005339A9" w:rsidRPr="00F866D5" w:rsidRDefault="005339A9" w:rsidP="000E7EB9">
            <w:pPr>
              <w:spacing w:line="240" w:lineRule="auto"/>
              <w:rPr>
                <w:i w:val="0"/>
                <w:iCs w:val="0"/>
              </w:rPr>
            </w:pPr>
            <w:r w:rsidRPr="00F866D5">
              <w:rPr>
                <w:i w:val="0"/>
                <w:iCs w:val="0"/>
              </w:rPr>
              <w:t>IRGA Soil Temperature</w:t>
            </w:r>
          </w:p>
        </w:tc>
        <w:tc>
          <w:tcPr>
            <w:tcW w:w="1559" w:type="dxa"/>
          </w:tcPr>
          <w:p w14:paraId="218AB39F"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site</w:t>
            </w:r>
          </w:p>
          <w:p w14:paraId="611994FB"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treatment</w:t>
            </w:r>
          </w:p>
          <w:p w14:paraId="2D754032"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site*treatment</w:t>
            </w:r>
          </w:p>
        </w:tc>
        <w:tc>
          <w:tcPr>
            <w:tcW w:w="606" w:type="dxa"/>
          </w:tcPr>
          <w:p w14:paraId="062C7DEF"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2</w:t>
            </w:r>
          </w:p>
          <w:p w14:paraId="73E7DD0A"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1</w:t>
            </w:r>
          </w:p>
          <w:p w14:paraId="2117B0B6"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2</w:t>
            </w:r>
          </w:p>
        </w:tc>
        <w:tc>
          <w:tcPr>
            <w:tcW w:w="1089" w:type="dxa"/>
          </w:tcPr>
          <w:p w14:paraId="24E2F522"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166.6</w:t>
            </w:r>
          </w:p>
          <w:p w14:paraId="31E2E9FA"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11.3</w:t>
            </w:r>
          </w:p>
          <w:p w14:paraId="6936E061"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11.1</w:t>
            </w:r>
          </w:p>
        </w:tc>
        <w:tc>
          <w:tcPr>
            <w:tcW w:w="1089" w:type="dxa"/>
          </w:tcPr>
          <w:p w14:paraId="794ACACB"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83.29</w:t>
            </w:r>
          </w:p>
          <w:p w14:paraId="4552BA9E"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11.29</w:t>
            </w:r>
          </w:p>
          <w:p w14:paraId="11CE1665"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5.57</w:t>
            </w:r>
          </w:p>
        </w:tc>
        <w:tc>
          <w:tcPr>
            <w:tcW w:w="903" w:type="dxa"/>
          </w:tcPr>
          <w:p w14:paraId="2A3DCFBF"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9.770</w:t>
            </w:r>
          </w:p>
          <w:p w14:paraId="2057AEED"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1.324</w:t>
            </w:r>
          </w:p>
          <w:p w14:paraId="5EDE7A16"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0.653</w:t>
            </w:r>
          </w:p>
        </w:tc>
        <w:tc>
          <w:tcPr>
            <w:tcW w:w="1132" w:type="dxa"/>
          </w:tcPr>
          <w:p w14:paraId="17FE7C7B"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0.00017</w:t>
            </w:r>
          </w:p>
          <w:p w14:paraId="18FA3009"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0.25355</w:t>
            </w:r>
          </w:p>
          <w:p w14:paraId="51118955"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0.52337</w:t>
            </w:r>
          </w:p>
        </w:tc>
        <w:tc>
          <w:tcPr>
            <w:tcW w:w="1259" w:type="dxa"/>
          </w:tcPr>
          <w:p w14:paraId="28CE6755"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w:t>
            </w:r>
          </w:p>
        </w:tc>
      </w:tr>
      <w:tr w:rsidR="00F866D5" w:rsidRPr="00F866D5" w14:paraId="307BA1D5" w14:textId="77777777" w:rsidTr="33746F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9" w:type="dxa"/>
          </w:tcPr>
          <w:p w14:paraId="047B8566" w14:textId="6552CAF9" w:rsidR="005339A9" w:rsidRPr="00F866D5" w:rsidRDefault="005339A9" w:rsidP="000E7EB9">
            <w:pPr>
              <w:spacing w:line="240" w:lineRule="auto"/>
              <w:rPr>
                <w:i w:val="0"/>
                <w:iCs w:val="0"/>
              </w:rPr>
            </w:pPr>
            <w:r w:rsidRPr="00F866D5">
              <w:rPr>
                <w:i w:val="0"/>
                <w:iCs w:val="0"/>
              </w:rPr>
              <w:t xml:space="preserve">HOBO </w:t>
            </w:r>
            <w:r w:rsidR="000E7EB9" w:rsidRPr="00F866D5">
              <w:rPr>
                <w:i w:val="0"/>
                <w:iCs w:val="0"/>
              </w:rPr>
              <w:t>Soil</w:t>
            </w:r>
            <w:r w:rsidRPr="00F866D5">
              <w:rPr>
                <w:i w:val="0"/>
                <w:iCs w:val="0"/>
              </w:rPr>
              <w:t xml:space="preserve"> Temperature</w:t>
            </w:r>
          </w:p>
        </w:tc>
        <w:tc>
          <w:tcPr>
            <w:tcW w:w="1559" w:type="dxa"/>
          </w:tcPr>
          <w:p w14:paraId="11B955A0"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site</w:t>
            </w:r>
          </w:p>
          <w:p w14:paraId="0E169E1D"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treatment</w:t>
            </w:r>
          </w:p>
          <w:p w14:paraId="14BC80DA"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site*treatment</w:t>
            </w:r>
          </w:p>
        </w:tc>
        <w:tc>
          <w:tcPr>
            <w:tcW w:w="606" w:type="dxa"/>
          </w:tcPr>
          <w:p w14:paraId="1EA7D528"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2</w:t>
            </w:r>
          </w:p>
          <w:p w14:paraId="27A92E95"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1</w:t>
            </w:r>
          </w:p>
          <w:p w14:paraId="206CD5CF"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2</w:t>
            </w:r>
          </w:p>
        </w:tc>
        <w:tc>
          <w:tcPr>
            <w:tcW w:w="1089" w:type="dxa"/>
          </w:tcPr>
          <w:p w14:paraId="0A532B36"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1511</w:t>
            </w:r>
          </w:p>
          <w:p w14:paraId="33AD7542"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17</w:t>
            </w:r>
          </w:p>
          <w:p w14:paraId="20783920"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144</w:t>
            </w:r>
          </w:p>
        </w:tc>
        <w:tc>
          <w:tcPr>
            <w:tcW w:w="1089" w:type="dxa"/>
          </w:tcPr>
          <w:p w14:paraId="3F34336D"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755.7</w:t>
            </w:r>
          </w:p>
          <w:p w14:paraId="50A5BC48"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17.3</w:t>
            </w:r>
          </w:p>
          <w:p w14:paraId="0134EE47"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71.8</w:t>
            </w:r>
          </w:p>
        </w:tc>
        <w:tc>
          <w:tcPr>
            <w:tcW w:w="903" w:type="dxa"/>
          </w:tcPr>
          <w:p w14:paraId="66A5BE48"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189.76</w:t>
            </w:r>
          </w:p>
          <w:p w14:paraId="7F81BB9A"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4.338</w:t>
            </w:r>
          </w:p>
          <w:p w14:paraId="2F06FA62"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18.019</w:t>
            </w:r>
          </w:p>
        </w:tc>
        <w:tc>
          <w:tcPr>
            <w:tcW w:w="1132" w:type="dxa"/>
          </w:tcPr>
          <w:p w14:paraId="39C049C2"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lt; 2E-16</w:t>
            </w:r>
          </w:p>
          <w:p w14:paraId="20DA6E3F"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0.0376</w:t>
            </w:r>
          </w:p>
          <w:p w14:paraId="76C42766"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2.12E-08</w:t>
            </w:r>
          </w:p>
        </w:tc>
        <w:tc>
          <w:tcPr>
            <w:tcW w:w="1259" w:type="dxa"/>
          </w:tcPr>
          <w:p w14:paraId="5E285CF4"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w:t>
            </w:r>
          </w:p>
          <w:p w14:paraId="4D82E1DE"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w:t>
            </w:r>
          </w:p>
          <w:p w14:paraId="311FEAB3" w14:textId="77777777" w:rsidR="005339A9" w:rsidRPr="00F866D5" w:rsidRDefault="005339A9" w:rsidP="000E7EB9">
            <w:pPr>
              <w:spacing w:line="240" w:lineRule="auto"/>
              <w:cnfStyle w:val="000000100000" w:firstRow="0" w:lastRow="0" w:firstColumn="0" w:lastColumn="0" w:oddVBand="0" w:evenVBand="0" w:oddHBand="1" w:evenHBand="0" w:firstRowFirstColumn="0" w:firstRowLastColumn="0" w:lastRowFirstColumn="0" w:lastRowLastColumn="0"/>
            </w:pPr>
            <w:r w:rsidRPr="00F866D5">
              <w:t>***</w:t>
            </w:r>
          </w:p>
        </w:tc>
      </w:tr>
      <w:tr w:rsidR="00F866D5" w:rsidRPr="00F866D5" w14:paraId="655A3687" w14:textId="77777777" w:rsidTr="33746FAC">
        <w:tc>
          <w:tcPr>
            <w:cnfStyle w:val="001000000000" w:firstRow="0" w:lastRow="0" w:firstColumn="1" w:lastColumn="0" w:oddVBand="0" w:evenVBand="0" w:oddHBand="0" w:evenHBand="0" w:firstRowFirstColumn="0" w:firstRowLastColumn="0" w:lastRowFirstColumn="0" w:lastRowLastColumn="0"/>
            <w:tcW w:w="1389" w:type="dxa"/>
          </w:tcPr>
          <w:p w14:paraId="11FC22D3" w14:textId="77777777" w:rsidR="005339A9" w:rsidRPr="00F866D5" w:rsidRDefault="005339A9" w:rsidP="000E7EB9">
            <w:pPr>
              <w:spacing w:line="240" w:lineRule="auto"/>
              <w:rPr>
                <w:i w:val="0"/>
                <w:iCs w:val="0"/>
              </w:rPr>
            </w:pPr>
            <w:r w:rsidRPr="00F866D5">
              <w:rPr>
                <w:i w:val="0"/>
                <w:iCs w:val="0"/>
              </w:rPr>
              <w:t>GEI</w:t>
            </w:r>
          </w:p>
        </w:tc>
        <w:tc>
          <w:tcPr>
            <w:tcW w:w="1559" w:type="dxa"/>
          </w:tcPr>
          <w:p w14:paraId="10D0C635"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site</w:t>
            </w:r>
          </w:p>
          <w:p w14:paraId="345092A8"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treatment</w:t>
            </w:r>
          </w:p>
          <w:p w14:paraId="121701BD"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site*treatment</w:t>
            </w:r>
          </w:p>
        </w:tc>
        <w:tc>
          <w:tcPr>
            <w:tcW w:w="606" w:type="dxa"/>
          </w:tcPr>
          <w:p w14:paraId="17AA66CF"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2</w:t>
            </w:r>
          </w:p>
          <w:p w14:paraId="7F36E10C"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1</w:t>
            </w:r>
          </w:p>
          <w:p w14:paraId="77647EFE"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2</w:t>
            </w:r>
          </w:p>
        </w:tc>
        <w:tc>
          <w:tcPr>
            <w:tcW w:w="1089" w:type="dxa"/>
          </w:tcPr>
          <w:p w14:paraId="6568DD5E"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0.005719</w:t>
            </w:r>
          </w:p>
          <w:p w14:paraId="03014C2C"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0.002719</w:t>
            </w:r>
          </w:p>
          <w:p w14:paraId="63D3F279"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0.001429</w:t>
            </w:r>
          </w:p>
        </w:tc>
        <w:tc>
          <w:tcPr>
            <w:tcW w:w="1089" w:type="dxa"/>
          </w:tcPr>
          <w:p w14:paraId="5509F888"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0.002859</w:t>
            </w:r>
          </w:p>
          <w:p w14:paraId="7A904B73"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0.002719</w:t>
            </w:r>
          </w:p>
          <w:p w14:paraId="0CAB7703"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0.000714</w:t>
            </w:r>
          </w:p>
        </w:tc>
        <w:tc>
          <w:tcPr>
            <w:tcW w:w="903" w:type="dxa"/>
          </w:tcPr>
          <w:p w14:paraId="290167DC"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7.948</w:t>
            </w:r>
          </w:p>
          <w:p w14:paraId="35FA3E7C"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7.558</w:t>
            </w:r>
          </w:p>
          <w:p w14:paraId="5C3BF389"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1.986</w:t>
            </w:r>
          </w:p>
        </w:tc>
        <w:tc>
          <w:tcPr>
            <w:tcW w:w="1132" w:type="dxa"/>
          </w:tcPr>
          <w:p w14:paraId="02FABC78"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0.00075</w:t>
            </w:r>
          </w:p>
          <w:p w14:paraId="681CF812"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0.00750</w:t>
            </w:r>
          </w:p>
          <w:p w14:paraId="3A65B863"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0.14448</w:t>
            </w:r>
          </w:p>
        </w:tc>
        <w:tc>
          <w:tcPr>
            <w:tcW w:w="1259" w:type="dxa"/>
          </w:tcPr>
          <w:p w14:paraId="6B5F8361"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w:t>
            </w:r>
          </w:p>
          <w:p w14:paraId="4A402323"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r w:rsidRPr="00F866D5">
              <w:t>**</w:t>
            </w:r>
          </w:p>
          <w:p w14:paraId="1990DC25" w14:textId="77777777" w:rsidR="005339A9" w:rsidRPr="00F866D5" w:rsidRDefault="005339A9" w:rsidP="000E7EB9">
            <w:pPr>
              <w:spacing w:line="240" w:lineRule="auto"/>
              <w:cnfStyle w:val="000000000000" w:firstRow="0" w:lastRow="0" w:firstColumn="0" w:lastColumn="0" w:oddVBand="0" w:evenVBand="0" w:oddHBand="0" w:evenHBand="0" w:firstRowFirstColumn="0" w:firstRowLastColumn="0" w:lastRowFirstColumn="0" w:lastRowLastColumn="0"/>
            </w:pPr>
          </w:p>
        </w:tc>
      </w:tr>
    </w:tbl>
    <w:p w14:paraId="33F6B853" w14:textId="51B07AF9" w:rsidR="005339A9" w:rsidRPr="00F866D5" w:rsidRDefault="005339A9" w:rsidP="007F33F2">
      <w:pPr>
        <w:pStyle w:val="Caption"/>
        <w:rPr>
          <w:color w:val="auto"/>
        </w:rPr>
      </w:pPr>
      <w:bookmarkStart w:id="62" w:name="_Toc133414650"/>
      <w:r w:rsidRPr="00F866D5">
        <w:rPr>
          <w:color w:val="auto"/>
        </w:rPr>
        <w:t xml:space="preserve">Table </w:t>
      </w:r>
      <w:r w:rsidR="00287A00" w:rsidRPr="00F866D5">
        <w:rPr>
          <w:color w:val="auto"/>
        </w:rPr>
        <w:fldChar w:fldCharType="begin"/>
      </w:r>
      <w:r w:rsidR="00287A00" w:rsidRPr="00F866D5">
        <w:rPr>
          <w:color w:val="auto"/>
        </w:rPr>
        <w:instrText xml:space="preserve"> SEQ Table \* ARABIC </w:instrText>
      </w:r>
      <w:r w:rsidR="00287A00" w:rsidRPr="00F866D5">
        <w:rPr>
          <w:color w:val="auto"/>
        </w:rPr>
        <w:fldChar w:fldCharType="separate"/>
      </w:r>
      <w:r w:rsidR="00CB6242" w:rsidRPr="00F866D5">
        <w:rPr>
          <w:noProof/>
          <w:color w:val="auto"/>
        </w:rPr>
        <w:t>4</w:t>
      </w:r>
      <w:r w:rsidR="00287A00" w:rsidRPr="00F866D5">
        <w:rPr>
          <w:noProof/>
          <w:color w:val="auto"/>
        </w:rPr>
        <w:fldChar w:fldCharType="end"/>
      </w:r>
      <w:bookmarkEnd w:id="61"/>
      <w:r w:rsidRPr="00F866D5">
        <w:rPr>
          <w:color w:val="auto"/>
        </w:rPr>
        <w:t>. Summary of two-way ANOVAs performed for each of the four environmental parameters: soil moisture, air temperature, soil temperature, and greenness excess index (GEI). Temperature data from the IRGA temperature probe and the HOBO pendant loggers were examined.</w:t>
      </w:r>
      <w:bookmarkEnd w:id="62"/>
    </w:p>
    <w:p w14:paraId="78311548" w14:textId="0C144D8E" w:rsidR="00901C5B" w:rsidRPr="00F866D5" w:rsidRDefault="00901C5B" w:rsidP="00F177A3">
      <w:pPr>
        <w:pStyle w:val="Heading2"/>
        <w:rPr>
          <w:color w:val="auto"/>
        </w:rPr>
      </w:pPr>
      <w:bookmarkStart w:id="63" w:name="_Toc133416723"/>
      <w:r w:rsidRPr="00F866D5">
        <w:rPr>
          <w:color w:val="auto"/>
        </w:rPr>
        <w:t>Greenness</w:t>
      </w:r>
      <w:bookmarkEnd w:id="63"/>
    </w:p>
    <w:p w14:paraId="291110F3" w14:textId="77777777" w:rsidR="0032013B" w:rsidRPr="00F866D5" w:rsidRDefault="005F2EF5" w:rsidP="00F866D5">
      <w:pPr>
        <w:pStyle w:val="NormalIndented"/>
      </w:pPr>
      <w:r w:rsidRPr="00F866D5">
        <w:t>A two-way ANOVA showed significant variation in GEI</w:t>
      </w:r>
      <w:r w:rsidR="0096327D" w:rsidRPr="00F866D5">
        <w:t xml:space="preserve"> </w:t>
      </w:r>
      <w:r w:rsidR="00EA149D" w:rsidRPr="00F866D5">
        <w:t>across</w:t>
      </w:r>
      <w:r w:rsidR="0096327D" w:rsidRPr="00F866D5">
        <w:t xml:space="preserve"> sites </w:t>
      </w:r>
      <w:r w:rsidR="00505717" w:rsidRPr="00F866D5">
        <w:t xml:space="preserve">(p &lt; 0.001) </w:t>
      </w:r>
      <w:r w:rsidR="0096327D" w:rsidRPr="00F866D5">
        <w:t>and treatments</w:t>
      </w:r>
      <w:r w:rsidR="00505717" w:rsidRPr="00F866D5">
        <w:t xml:space="preserve"> (</w:t>
      </w:r>
      <w:r w:rsidR="00BA2272" w:rsidRPr="00F866D5">
        <w:t xml:space="preserve">p = </w:t>
      </w:r>
      <w:r w:rsidR="00505717" w:rsidRPr="00F866D5">
        <w:t>0.00</w:t>
      </w:r>
      <w:r w:rsidR="00BA2272" w:rsidRPr="00F866D5">
        <w:t>75</w:t>
      </w:r>
      <w:r w:rsidRPr="00F866D5">
        <w:t xml:space="preserve">; </w:t>
      </w:r>
      <w:r w:rsidR="00DA003C" w:rsidRPr="00F866D5">
        <w:fldChar w:fldCharType="begin"/>
      </w:r>
      <w:r w:rsidR="00DA003C" w:rsidRPr="00F866D5">
        <w:instrText xml:space="preserve"> REF _Ref131932209 \h </w:instrText>
      </w:r>
      <w:r w:rsidR="00D23080" w:rsidRPr="00F866D5">
        <w:instrText xml:space="preserve"> \* MERGEFORMAT </w:instrText>
      </w:r>
      <w:r w:rsidR="00DA003C" w:rsidRPr="00F866D5">
        <w:fldChar w:fldCharType="separate"/>
      </w:r>
      <w:r w:rsidR="00CB6242" w:rsidRPr="00F866D5">
        <w:t xml:space="preserve">Table </w:t>
      </w:r>
      <w:r w:rsidR="00CB6242" w:rsidRPr="00F866D5">
        <w:rPr>
          <w:noProof/>
        </w:rPr>
        <w:t>4</w:t>
      </w:r>
      <w:r w:rsidR="00DA003C" w:rsidRPr="00F866D5">
        <w:fldChar w:fldCharType="end"/>
      </w:r>
      <w:r w:rsidR="002B7D70" w:rsidRPr="00F866D5">
        <w:t>)</w:t>
      </w:r>
      <w:r w:rsidR="00BA2272" w:rsidRPr="00F866D5">
        <w:t>.</w:t>
      </w:r>
      <w:r w:rsidR="00CB6416" w:rsidRPr="00F866D5">
        <w:t xml:space="preserve"> </w:t>
      </w:r>
      <w:r w:rsidR="00B511E8" w:rsidRPr="00F866D5">
        <w:t xml:space="preserve">Mean </w:t>
      </w:r>
      <w:r w:rsidR="00F418E8" w:rsidRPr="00F866D5">
        <w:t xml:space="preserve">GEI increased the most </w:t>
      </w:r>
      <w:r w:rsidR="00B511E8" w:rsidRPr="00F866D5">
        <w:t>at</w:t>
      </w:r>
      <w:r w:rsidR="00F418E8" w:rsidRPr="00F866D5">
        <w:t xml:space="preserve"> WILL</w:t>
      </w:r>
      <w:r w:rsidR="00B511E8" w:rsidRPr="00F866D5">
        <w:t xml:space="preserve">, slightly at DRYAS, and </w:t>
      </w:r>
      <w:r w:rsidR="00616F59" w:rsidRPr="00F866D5">
        <w:t>showed almost no change at</w:t>
      </w:r>
      <w:r w:rsidR="00B511E8" w:rsidRPr="00F866D5">
        <w:t xml:space="preserve"> MEAD</w:t>
      </w:r>
      <w:r w:rsidR="00616F59" w:rsidRPr="00F866D5">
        <w:t xml:space="preserve">; </w:t>
      </w:r>
      <w:r w:rsidR="004941A0" w:rsidRPr="00F866D5">
        <w:t>interaction between plot and site was not significant (p = 0.144).</w:t>
      </w:r>
      <w:r w:rsidR="00D23080" w:rsidRPr="00F866D5">
        <w:t xml:space="preserve"> </w:t>
      </w:r>
      <w:r w:rsidR="0076170C" w:rsidRPr="00F866D5">
        <w:t>GEI drove a significant amount of variation in all three fluxes</w:t>
      </w:r>
      <w:r w:rsidR="006B446C" w:rsidRPr="00F866D5">
        <w:t>, and r</w:t>
      </w:r>
      <w:r w:rsidR="00A47911" w:rsidRPr="00F866D5">
        <w:t xml:space="preserve">egressions between GEI and NEE/GEP/ER corroborated the findings of </w:t>
      </w:r>
      <w:r w:rsidR="6914CB5A" w:rsidRPr="00F866D5">
        <w:t xml:space="preserve">the </w:t>
      </w:r>
      <w:r w:rsidR="00A47911" w:rsidRPr="00F866D5">
        <w:t>final linear mixed models</w:t>
      </w:r>
      <w:r w:rsidR="002E3281" w:rsidRPr="00F866D5">
        <w:t xml:space="preserve">. </w:t>
      </w:r>
      <w:r w:rsidR="00872BB7" w:rsidRPr="00F866D5">
        <w:t xml:space="preserve">The </w:t>
      </w:r>
      <w:r w:rsidR="00034CDF" w:rsidRPr="00F866D5">
        <w:t>overall flux-</w:t>
      </w:r>
      <w:r w:rsidR="00872BB7" w:rsidRPr="00F866D5">
        <w:t>regression slopes did not</w:t>
      </w:r>
      <w:r w:rsidR="00832073" w:rsidRPr="00F866D5">
        <w:t xml:space="preserve"> meaningfully</w:t>
      </w:r>
      <w:r w:rsidR="00872BB7" w:rsidRPr="00F866D5">
        <w:t xml:space="preserve"> change between warmed and control plots</w:t>
      </w:r>
      <w:r w:rsidR="00034CDF" w:rsidRPr="00F866D5">
        <w:t xml:space="preserve"> (</w:t>
      </w:r>
      <w:r w:rsidR="001D71F8" w:rsidRPr="00F866D5">
        <w:fldChar w:fldCharType="begin"/>
      </w:r>
      <w:r w:rsidR="001D71F8" w:rsidRPr="00F866D5">
        <w:instrText xml:space="preserve"> REF _Ref132115727 \h </w:instrText>
      </w:r>
      <w:r w:rsidR="001D71F8" w:rsidRPr="00F866D5">
        <w:fldChar w:fldCharType="separate"/>
      </w:r>
      <w:r w:rsidR="001D71F8" w:rsidRPr="00F866D5">
        <w:t xml:space="preserve">Figure </w:t>
      </w:r>
      <w:r w:rsidR="001D71F8" w:rsidRPr="00F866D5">
        <w:rPr>
          <w:noProof/>
        </w:rPr>
        <w:t>4</w:t>
      </w:r>
      <w:r w:rsidR="001D71F8" w:rsidRPr="00F866D5">
        <w:fldChar w:fldCharType="end"/>
      </w:r>
      <w:r w:rsidR="001D71F8" w:rsidRPr="00F866D5">
        <w:t>A</w:t>
      </w:r>
      <w:r w:rsidR="00034CDF" w:rsidRPr="00F866D5">
        <w:t xml:space="preserve">), though there was some variation when data </w:t>
      </w:r>
      <w:r w:rsidR="1CE0B276" w:rsidRPr="00F866D5">
        <w:t xml:space="preserve">were </w:t>
      </w:r>
      <w:r w:rsidR="00034CDF" w:rsidRPr="00F866D5">
        <w:t>separated by site</w:t>
      </w:r>
      <w:r w:rsidR="000E7EB9" w:rsidRPr="00F866D5">
        <w:t xml:space="preserve"> (</w:t>
      </w:r>
      <w:r w:rsidR="001D71F8" w:rsidRPr="00F866D5">
        <w:fldChar w:fldCharType="begin"/>
      </w:r>
      <w:r w:rsidR="001D71F8" w:rsidRPr="00F866D5">
        <w:instrText xml:space="preserve"> REF _Ref132115727 \h </w:instrText>
      </w:r>
      <w:r w:rsidR="001D71F8" w:rsidRPr="00F866D5">
        <w:fldChar w:fldCharType="separate"/>
      </w:r>
      <w:r w:rsidR="001D71F8" w:rsidRPr="00F866D5">
        <w:t xml:space="preserve">Figure </w:t>
      </w:r>
      <w:r w:rsidR="001D71F8" w:rsidRPr="00F866D5">
        <w:rPr>
          <w:noProof/>
        </w:rPr>
        <w:t>4</w:t>
      </w:r>
      <w:r w:rsidR="001D71F8" w:rsidRPr="00F866D5">
        <w:fldChar w:fldCharType="end"/>
      </w:r>
      <w:r w:rsidR="001D71F8" w:rsidRPr="00F866D5">
        <w:t>B</w:t>
      </w:r>
      <w:r w:rsidR="000E7EB9" w:rsidRPr="00F866D5">
        <w:t>)</w:t>
      </w:r>
      <w:r w:rsidR="00413758" w:rsidRPr="00F866D5">
        <w:t>.</w:t>
      </w:r>
      <w:r w:rsidR="00BA3CCA" w:rsidRPr="00F866D5">
        <w:t xml:space="preserve"> WILL </w:t>
      </w:r>
      <w:r w:rsidR="425AF608" w:rsidRPr="00F866D5">
        <w:t xml:space="preserve">had </w:t>
      </w:r>
      <w:r w:rsidR="00685EB3" w:rsidRPr="00F866D5">
        <w:t>higher</w:t>
      </w:r>
      <w:r w:rsidR="00034CDF" w:rsidRPr="00F866D5">
        <w:t xml:space="preserve"> </w:t>
      </w:r>
      <w:r w:rsidR="00BA3CCA" w:rsidRPr="00F866D5">
        <w:t>flux-GEI correlations</w:t>
      </w:r>
      <w:r w:rsidR="00AC38F7" w:rsidRPr="00F866D5">
        <w:t xml:space="preserve"> than MEAD or DRYAS, which parallel the larger warming effect </w:t>
      </w:r>
      <w:r w:rsidR="00381D92" w:rsidRPr="00F866D5">
        <w:t>seen in GEI magnitude</w:t>
      </w:r>
      <w:r w:rsidR="00AC38F7" w:rsidRPr="00F866D5">
        <w:t xml:space="preserve"> at that site</w:t>
      </w:r>
      <w:r w:rsidR="00DE2ED9" w:rsidRPr="00F866D5">
        <w:t xml:space="preserve">. </w:t>
      </w:r>
      <w:r w:rsidR="0085502C" w:rsidRPr="00F866D5">
        <w:t>The overall GEP-GEI slope</w:t>
      </w:r>
      <w:r w:rsidR="001072A7" w:rsidRPr="00F866D5">
        <w:t>s</w:t>
      </w:r>
      <w:r w:rsidR="0085502C" w:rsidRPr="00F866D5">
        <w:t xml:space="preserve"> </w:t>
      </w:r>
      <w:r w:rsidR="00847BC4" w:rsidRPr="00F866D5">
        <w:t>w</w:t>
      </w:r>
      <w:r w:rsidR="001072A7" w:rsidRPr="00F866D5">
        <w:t>ere</w:t>
      </w:r>
      <w:r w:rsidR="00847BC4" w:rsidRPr="00F866D5">
        <w:t xml:space="preserve"> steep and positive (</w:t>
      </w:r>
      <w:r w:rsidR="000E7EB9" w:rsidRPr="00F866D5">
        <w:t xml:space="preserve">control: </w:t>
      </w:r>
      <w:r w:rsidR="00847BC4" w:rsidRPr="00F866D5">
        <w:t>0.9</w:t>
      </w:r>
      <w:r w:rsidR="0098642C" w:rsidRPr="00F866D5">
        <w:t>5</w:t>
      </w:r>
      <w:r w:rsidR="00847BC4" w:rsidRPr="00F866D5">
        <w:t>, R</w:t>
      </w:r>
      <w:r w:rsidR="00847BC4" w:rsidRPr="00F866D5">
        <w:rPr>
          <w:vertAlign w:val="superscript"/>
        </w:rPr>
        <w:t>2</w:t>
      </w:r>
      <w:r w:rsidR="00650494" w:rsidRPr="00F866D5">
        <w:t xml:space="preserve"> </w:t>
      </w:r>
      <w:r w:rsidR="00847BC4" w:rsidRPr="00F866D5">
        <w:t>= 0.7</w:t>
      </w:r>
      <w:r w:rsidR="0098642C" w:rsidRPr="00F866D5">
        <w:t>51</w:t>
      </w:r>
      <w:r w:rsidR="0098049D" w:rsidRPr="00F866D5">
        <w:t>; warmed =</w:t>
      </w:r>
      <w:r w:rsidR="0098642C" w:rsidRPr="00F866D5">
        <w:t xml:space="preserve"> 0.92, R</w:t>
      </w:r>
      <w:r w:rsidR="0098642C" w:rsidRPr="00F866D5">
        <w:rPr>
          <w:vertAlign w:val="superscript"/>
        </w:rPr>
        <w:t>2</w:t>
      </w:r>
      <w:r w:rsidR="0098642C" w:rsidRPr="00F866D5">
        <w:t xml:space="preserve"> = 0.814</w:t>
      </w:r>
      <w:r w:rsidR="00847BC4" w:rsidRPr="00F866D5">
        <w:t>)</w:t>
      </w:r>
      <w:r w:rsidR="00AD2008" w:rsidRPr="00F866D5">
        <w:t xml:space="preserve">. ER </w:t>
      </w:r>
      <w:r w:rsidR="0069070B" w:rsidRPr="00F866D5">
        <w:t xml:space="preserve">had </w:t>
      </w:r>
      <w:r w:rsidR="006218F8" w:rsidRPr="00F866D5">
        <w:t>weaker</w:t>
      </w:r>
      <w:r w:rsidR="0069070B" w:rsidRPr="00F866D5">
        <w:t xml:space="preserve"> </w:t>
      </w:r>
      <w:r w:rsidR="0098049D" w:rsidRPr="00F866D5">
        <w:t>relationship w</w:t>
      </w:r>
      <w:r w:rsidR="0069070B" w:rsidRPr="00F866D5">
        <w:t>ith GEI (</w:t>
      </w:r>
      <w:r w:rsidR="00D04329" w:rsidRPr="00F866D5">
        <w:t>R</w:t>
      </w:r>
      <w:r w:rsidR="00D04329" w:rsidRPr="00F866D5">
        <w:rPr>
          <w:vertAlign w:val="superscript"/>
        </w:rPr>
        <w:t>2</w:t>
      </w:r>
      <w:r w:rsidR="00D04329" w:rsidRPr="00F866D5">
        <w:rPr>
          <w:vertAlign w:val="subscript"/>
        </w:rPr>
        <w:t>control</w:t>
      </w:r>
      <w:r w:rsidR="00D04329" w:rsidRPr="00F866D5">
        <w:t xml:space="preserve"> = 0.</w:t>
      </w:r>
      <w:r w:rsidR="00562DDE" w:rsidRPr="00F866D5">
        <w:t>269</w:t>
      </w:r>
      <w:r w:rsidR="00D04329" w:rsidRPr="00F866D5">
        <w:t>, R</w:t>
      </w:r>
      <w:r w:rsidR="00D04329" w:rsidRPr="00F866D5">
        <w:rPr>
          <w:vertAlign w:val="superscript"/>
        </w:rPr>
        <w:t>2</w:t>
      </w:r>
      <w:r w:rsidR="00D04329" w:rsidRPr="00F866D5">
        <w:rPr>
          <w:vertAlign w:val="subscript"/>
        </w:rPr>
        <w:t>warmed</w:t>
      </w:r>
      <w:r w:rsidR="00D04329" w:rsidRPr="00F866D5">
        <w:t xml:space="preserve"> = 0.</w:t>
      </w:r>
      <w:r w:rsidR="00416AFA" w:rsidRPr="00F866D5">
        <w:t>463</w:t>
      </w:r>
      <w:r w:rsidR="006218F8" w:rsidRPr="00F866D5">
        <w:t xml:space="preserve">), with a negative and </w:t>
      </w:r>
      <w:r w:rsidR="00B462D2" w:rsidRPr="00F866D5">
        <w:t xml:space="preserve">less </w:t>
      </w:r>
    </w:p>
    <w:p w14:paraId="30DCDC63" w14:textId="77777777" w:rsidR="0032013B" w:rsidRPr="00F866D5" w:rsidRDefault="0032013B" w:rsidP="0032013B">
      <w:pPr>
        <w:pStyle w:val="Caption"/>
        <w:rPr>
          <w:color w:val="auto"/>
        </w:rPr>
      </w:pPr>
      <w:r w:rsidRPr="00F866D5">
        <w:rPr>
          <w:noProof/>
          <w:color w:val="auto"/>
        </w:rPr>
        <w:lastRenderedPageBreak/>
        <w:drawing>
          <wp:inline distT="0" distB="0" distL="0" distR="0" wp14:anchorId="1D48BF32" wp14:editId="0ADBA068">
            <wp:extent cx="5731510" cy="3439160"/>
            <wp:effectExtent l="0" t="0" r="0" b="2540"/>
            <wp:docPr id="259276087" name="Picture 3" descr="Graphical user interfac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276087" name="Picture 3" descr="Graphical user interface, chart, scatt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r w:rsidRPr="00F866D5">
        <w:rPr>
          <w:noProof/>
          <w:color w:val="auto"/>
        </w:rPr>
        <w:drawing>
          <wp:inline distT="0" distB="0" distL="0" distR="0" wp14:anchorId="26A574F3" wp14:editId="30B1ACE6">
            <wp:extent cx="3693694" cy="3693694"/>
            <wp:effectExtent l="0" t="0" r="2540" b="2540"/>
            <wp:docPr id="1109748171" name="Picture 1" descr="Graphical user interface, char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748171" name="Picture 1" descr="Graphical user interface, chart, applicatio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99244" cy="3699244"/>
                    </a:xfrm>
                    <a:prstGeom prst="rect">
                      <a:avLst/>
                    </a:prstGeom>
                  </pic:spPr>
                </pic:pic>
              </a:graphicData>
            </a:graphic>
          </wp:inline>
        </w:drawing>
      </w:r>
      <w:bookmarkStart w:id="64" w:name="_Ref131609616"/>
      <w:r w:rsidRPr="00F866D5">
        <w:rPr>
          <w:color w:val="auto"/>
        </w:rPr>
        <w:t xml:space="preserve"> </w:t>
      </w:r>
    </w:p>
    <w:p w14:paraId="23FF8973" w14:textId="77777777" w:rsidR="0032013B" w:rsidRPr="00F866D5" w:rsidRDefault="0032013B" w:rsidP="0032013B">
      <w:pPr>
        <w:pStyle w:val="Caption"/>
        <w:rPr>
          <w:color w:val="auto"/>
        </w:rPr>
      </w:pPr>
      <w:bookmarkStart w:id="65" w:name="_Ref132115727"/>
      <w:bookmarkStart w:id="66" w:name="_Toc133414546"/>
      <w:r w:rsidRPr="00F866D5">
        <w:rPr>
          <w:color w:val="auto"/>
        </w:rPr>
        <w:t xml:space="preserve">Figure </w:t>
      </w:r>
      <w:r w:rsidRPr="00F866D5">
        <w:rPr>
          <w:color w:val="auto"/>
        </w:rPr>
        <w:fldChar w:fldCharType="begin"/>
      </w:r>
      <w:r w:rsidRPr="00F866D5">
        <w:rPr>
          <w:color w:val="auto"/>
        </w:rPr>
        <w:instrText xml:space="preserve"> SEQ Figure \* ARABIC </w:instrText>
      </w:r>
      <w:r w:rsidRPr="00F866D5">
        <w:rPr>
          <w:color w:val="auto"/>
        </w:rPr>
        <w:fldChar w:fldCharType="separate"/>
      </w:r>
      <w:r w:rsidRPr="00F866D5">
        <w:rPr>
          <w:noProof/>
          <w:color w:val="auto"/>
        </w:rPr>
        <w:t>4</w:t>
      </w:r>
      <w:r w:rsidRPr="00F866D5">
        <w:rPr>
          <w:noProof/>
          <w:color w:val="auto"/>
        </w:rPr>
        <w:fldChar w:fldCharType="end"/>
      </w:r>
      <w:bookmarkEnd w:id="64"/>
      <w:bookmarkEnd w:id="65"/>
      <w:r w:rsidRPr="00F866D5">
        <w:rPr>
          <w:color w:val="auto"/>
        </w:rPr>
        <w:t>. Regressions between GEP and the various ecosystem fluxes. Shown overall (top row) and by site (bottom row), for both treatment and control. Equations and R2 values are given for regression lines not separated by treatment.</w:t>
      </w:r>
      <w:bookmarkEnd w:id="66"/>
    </w:p>
    <w:p w14:paraId="6CFCD212" w14:textId="60042EA5" w:rsidR="00164A48" w:rsidRPr="00F866D5" w:rsidRDefault="00B462D2" w:rsidP="0032013B">
      <w:r w:rsidRPr="00F866D5">
        <w:t>steep</w:t>
      </w:r>
      <w:r w:rsidR="006218F8" w:rsidRPr="00F866D5">
        <w:t xml:space="preserve"> slope</w:t>
      </w:r>
      <w:r w:rsidR="0069070B" w:rsidRPr="00F866D5">
        <w:t xml:space="preserve"> </w:t>
      </w:r>
      <w:r w:rsidR="006218F8" w:rsidRPr="00F866D5">
        <w:t>(</w:t>
      </w:r>
      <w:r w:rsidR="00416AFA" w:rsidRPr="00F866D5">
        <w:t>control = -0.23, warmed = -0.21</w:t>
      </w:r>
      <w:r w:rsidR="006218F8" w:rsidRPr="00F866D5">
        <w:t>)</w:t>
      </w:r>
      <w:r w:rsidR="00667F7E" w:rsidRPr="00F866D5">
        <w:t xml:space="preserve">. NEE and GEI </w:t>
      </w:r>
      <w:r w:rsidR="02E83774" w:rsidRPr="00F866D5">
        <w:t xml:space="preserve">had a </w:t>
      </w:r>
      <w:r w:rsidR="00DA6CB7" w:rsidRPr="00F866D5">
        <w:t xml:space="preserve">very strong </w:t>
      </w:r>
      <w:r w:rsidR="1F67466C" w:rsidRPr="00F866D5">
        <w:t>relationship</w:t>
      </w:r>
      <w:r w:rsidR="00DA6CB7" w:rsidRPr="00F866D5">
        <w:t xml:space="preserve">, with </w:t>
      </w:r>
      <w:r w:rsidR="683277C6" w:rsidRPr="00F866D5">
        <w:t xml:space="preserve">a </w:t>
      </w:r>
      <w:r w:rsidR="00667F7E" w:rsidRPr="00F866D5">
        <w:t>tight regression</w:t>
      </w:r>
      <w:r w:rsidR="00DA6CB7" w:rsidRPr="00F866D5">
        <w:t xml:space="preserve"> (R</w:t>
      </w:r>
      <w:r w:rsidR="00DA6CB7" w:rsidRPr="00F866D5">
        <w:rPr>
          <w:vertAlign w:val="superscript"/>
        </w:rPr>
        <w:t>2</w:t>
      </w:r>
      <w:r w:rsidR="00F2706F" w:rsidRPr="00F866D5">
        <w:rPr>
          <w:vertAlign w:val="subscript"/>
        </w:rPr>
        <w:t>control</w:t>
      </w:r>
      <w:r w:rsidR="00DA6CB7" w:rsidRPr="00F866D5">
        <w:t xml:space="preserve"> = 0.8</w:t>
      </w:r>
      <w:r w:rsidR="00F2706F" w:rsidRPr="00F866D5">
        <w:t>59</w:t>
      </w:r>
      <w:r w:rsidR="00110775" w:rsidRPr="00F866D5">
        <w:t>, R</w:t>
      </w:r>
      <w:r w:rsidR="00110775" w:rsidRPr="00F866D5">
        <w:rPr>
          <w:vertAlign w:val="superscript"/>
        </w:rPr>
        <w:t>2</w:t>
      </w:r>
      <w:r w:rsidR="00110775" w:rsidRPr="00F866D5">
        <w:rPr>
          <w:vertAlign w:val="subscript"/>
        </w:rPr>
        <w:t>ambient</w:t>
      </w:r>
      <w:r w:rsidR="00110775" w:rsidRPr="00F866D5">
        <w:t xml:space="preserve"> = 0.824</w:t>
      </w:r>
      <w:r w:rsidR="00DA6CB7" w:rsidRPr="00F866D5">
        <w:t>) and a steep, positive slope (</w:t>
      </w:r>
      <w:r w:rsidR="0084651D" w:rsidRPr="00F866D5">
        <w:t xml:space="preserve">control = </w:t>
      </w:r>
      <w:r w:rsidR="00110775" w:rsidRPr="00F866D5">
        <w:t>0.72</w:t>
      </w:r>
      <w:r w:rsidR="0084651D" w:rsidRPr="00F866D5">
        <w:t>, warmed = 0.71;</w:t>
      </w:r>
      <w:r w:rsidR="00DA6CB7" w:rsidRPr="00F866D5">
        <w:t xml:space="preserve"> the difference between the </w:t>
      </w:r>
      <w:r w:rsidR="53CDE505" w:rsidRPr="00F866D5">
        <w:t xml:space="preserve">slopes for </w:t>
      </w:r>
      <w:r w:rsidR="00DA6CB7" w:rsidRPr="00F866D5">
        <w:t>GEP and ER).</w:t>
      </w:r>
      <w:r w:rsidR="00AD2008" w:rsidRPr="00F866D5">
        <w:t xml:space="preserve"> </w:t>
      </w:r>
      <w:r w:rsidR="006B446C" w:rsidRPr="00F866D5">
        <w:t xml:space="preserve">The GEI </w:t>
      </w:r>
      <w:r w:rsidR="006B446C" w:rsidRPr="00F866D5">
        <w:lastRenderedPageBreak/>
        <w:t>parameter estimate</w:t>
      </w:r>
      <w:r w:rsidR="00DA6CB7" w:rsidRPr="00F866D5">
        <w:t>s</w:t>
      </w:r>
      <w:r w:rsidR="006B446C" w:rsidRPr="00F866D5">
        <w:t xml:space="preserve"> </w:t>
      </w:r>
      <w:r w:rsidR="00DA6CB7" w:rsidRPr="00F866D5">
        <w:t>were</w:t>
      </w:r>
      <w:r w:rsidR="006B446C" w:rsidRPr="00F866D5">
        <w:t xml:space="preserve"> similarly positive in the final NEE (0.672</w:t>
      </w:r>
      <w:r w:rsidR="00EF0791" w:rsidRPr="00F866D5">
        <w:t xml:space="preserve">; </w:t>
      </w:r>
      <w:r w:rsidR="00567C75" w:rsidRPr="00F866D5">
        <w:fldChar w:fldCharType="begin"/>
      </w:r>
      <w:r w:rsidR="00567C75" w:rsidRPr="00F866D5">
        <w:instrText xml:space="preserve"> REF _Ref131591023 \h </w:instrText>
      </w:r>
      <w:r w:rsidR="0032013B" w:rsidRPr="00F866D5">
        <w:instrText xml:space="preserve"> \* MERGEFORMAT </w:instrText>
      </w:r>
      <w:r w:rsidR="00567C75" w:rsidRPr="00F866D5">
        <w:fldChar w:fldCharType="separate"/>
      </w:r>
      <w:r w:rsidR="00CB6242" w:rsidRPr="00F866D5">
        <w:t xml:space="preserve">Supplementary Table </w:t>
      </w:r>
      <w:r w:rsidR="00CB6242" w:rsidRPr="00F866D5">
        <w:rPr>
          <w:noProof/>
        </w:rPr>
        <w:t>7</w:t>
      </w:r>
      <w:r w:rsidR="00567C75" w:rsidRPr="00F866D5">
        <w:fldChar w:fldCharType="end"/>
      </w:r>
      <w:r w:rsidR="006B446C" w:rsidRPr="00F866D5">
        <w:t>) and GEP models (0.788</w:t>
      </w:r>
      <w:r w:rsidR="00567C75" w:rsidRPr="00F866D5">
        <w:t xml:space="preserve">; </w:t>
      </w:r>
      <w:r w:rsidR="00567C75" w:rsidRPr="00F866D5">
        <w:fldChar w:fldCharType="begin"/>
      </w:r>
      <w:r w:rsidR="00567C75" w:rsidRPr="00F866D5">
        <w:instrText xml:space="preserve"> REF _Ref131599921 \h </w:instrText>
      </w:r>
      <w:r w:rsidR="0032013B" w:rsidRPr="00F866D5">
        <w:instrText xml:space="preserve"> \* MERGEFORMAT </w:instrText>
      </w:r>
      <w:r w:rsidR="00567C75" w:rsidRPr="00F866D5">
        <w:fldChar w:fldCharType="separate"/>
      </w:r>
      <w:r w:rsidR="00CB6242" w:rsidRPr="00F866D5">
        <w:t xml:space="preserve">Supplementary Table </w:t>
      </w:r>
      <w:r w:rsidR="00CB6242" w:rsidRPr="00F866D5">
        <w:rPr>
          <w:noProof/>
        </w:rPr>
        <w:t>8</w:t>
      </w:r>
      <w:r w:rsidR="00567C75" w:rsidRPr="00F866D5">
        <w:fldChar w:fldCharType="end"/>
      </w:r>
      <w:r w:rsidR="006B446C" w:rsidRPr="00F866D5">
        <w:t>), and negative in the final ER model (-0.116</w:t>
      </w:r>
      <w:r w:rsidR="00567C75" w:rsidRPr="00F866D5">
        <w:t xml:space="preserve">; </w:t>
      </w:r>
      <w:r w:rsidR="00567C75" w:rsidRPr="00F866D5">
        <w:fldChar w:fldCharType="begin"/>
      </w:r>
      <w:r w:rsidR="00567C75" w:rsidRPr="00F866D5">
        <w:instrText xml:space="preserve"> REF _Ref131602459 \h </w:instrText>
      </w:r>
      <w:r w:rsidR="0032013B" w:rsidRPr="00F866D5">
        <w:instrText xml:space="preserve"> \* MERGEFORMAT </w:instrText>
      </w:r>
      <w:r w:rsidR="00567C75" w:rsidRPr="00F866D5">
        <w:fldChar w:fldCharType="separate"/>
      </w:r>
      <w:r w:rsidR="00CB6242" w:rsidRPr="00F866D5">
        <w:t xml:space="preserve">Supplementary Table </w:t>
      </w:r>
      <w:r w:rsidR="00CB6242" w:rsidRPr="00F866D5">
        <w:rPr>
          <w:noProof/>
        </w:rPr>
        <w:t>9</w:t>
      </w:r>
      <w:r w:rsidR="00567C75" w:rsidRPr="00F866D5">
        <w:fldChar w:fldCharType="end"/>
      </w:r>
      <w:r w:rsidR="006B446C" w:rsidRPr="00F866D5">
        <w:t xml:space="preserve">). </w:t>
      </w:r>
    </w:p>
    <w:p w14:paraId="6370814F" w14:textId="2D9EF111" w:rsidR="00DE2ED9" w:rsidRPr="00F866D5" w:rsidRDefault="00E27B44" w:rsidP="00F177A3">
      <w:pPr>
        <w:pStyle w:val="Heading2"/>
        <w:rPr>
          <w:color w:val="auto"/>
        </w:rPr>
      </w:pPr>
      <w:bookmarkStart w:id="67" w:name="_Toc133416724"/>
      <w:r w:rsidRPr="00F866D5">
        <w:rPr>
          <w:color w:val="auto"/>
        </w:rPr>
        <w:t xml:space="preserve">Air </w:t>
      </w:r>
      <w:r w:rsidR="00DE2ED9" w:rsidRPr="00F866D5">
        <w:rPr>
          <w:color w:val="auto"/>
        </w:rPr>
        <w:t>Temperature</w:t>
      </w:r>
      <w:bookmarkEnd w:id="67"/>
    </w:p>
    <w:p w14:paraId="48F770C1" w14:textId="6179D9A3" w:rsidR="00FE5D84" w:rsidRPr="00F866D5" w:rsidRDefault="00EE78B7" w:rsidP="00F866D5">
      <w:pPr>
        <w:pStyle w:val="NormalIndented"/>
      </w:pPr>
      <w:r w:rsidRPr="00F866D5">
        <w:t xml:space="preserve">The </w:t>
      </w:r>
      <w:r w:rsidR="00046DD8" w:rsidRPr="00F866D5">
        <w:t>10</w:t>
      </w:r>
      <w:r w:rsidR="397C67BB" w:rsidRPr="00F866D5">
        <w:t xml:space="preserve"> </w:t>
      </w:r>
      <w:r w:rsidR="00046DD8" w:rsidRPr="00F866D5">
        <w:t xml:space="preserve">cm </w:t>
      </w:r>
      <w:r w:rsidRPr="00F866D5">
        <w:t>average</w:t>
      </w:r>
      <w:r w:rsidR="009B2654" w:rsidRPr="00F866D5">
        <w:t xml:space="preserve"> air</w:t>
      </w:r>
      <w:r w:rsidRPr="00F866D5">
        <w:t xml:space="preserve"> temperature </w:t>
      </w:r>
      <w:r w:rsidR="00D232B5" w:rsidRPr="00F866D5">
        <w:t>measured by the HOBO pendants</w:t>
      </w:r>
      <w:r w:rsidR="00567C75" w:rsidRPr="00F866D5">
        <w:t xml:space="preserve"> </w:t>
      </w:r>
      <w:r w:rsidR="0081343A" w:rsidRPr="00F866D5">
        <w:t>was</w:t>
      </w:r>
      <w:r w:rsidR="004C7A69" w:rsidRPr="00F866D5">
        <w:t xml:space="preserve"> 13.5</w:t>
      </w:r>
      <w:r w:rsidR="510D2921" w:rsidRPr="00F866D5">
        <w:t xml:space="preserve"> </w:t>
      </w:r>
      <w:r w:rsidR="004C7A69" w:rsidRPr="00F866D5">
        <w:t xml:space="preserve">% higher in the </w:t>
      </w:r>
      <w:r w:rsidR="00510196" w:rsidRPr="00F866D5">
        <w:t>OTC plots</w:t>
      </w:r>
      <w:r w:rsidR="008C6A44" w:rsidRPr="00F866D5">
        <w:t xml:space="preserve"> (11.1</w:t>
      </w:r>
      <w:r w:rsidR="3B4132F9" w:rsidRPr="00F866D5">
        <w:t xml:space="preserve"> </w:t>
      </w:r>
      <w:r w:rsidR="008C6A44" w:rsidRPr="00F866D5">
        <w:t>ºC)</w:t>
      </w:r>
      <w:r w:rsidR="00510196" w:rsidRPr="00F866D5">
        <w:t xml:space="preserve"> than the controls</w:t>
      </w:r>
      <w:r w:rsidR="008C6A44" w:rsidRPr="00F866D5">
        <w:t xml:space="preserve"> (9.6</w:t>
      </w:r>
      <w:r w:rsidR="275108D3" w:rsidRPr="00F866D5">
        <w:t xml:space="preserve"> </w:t>
      </w:r>
      <w:r w:rsidR="008C6A44" w:rsidRPr="00F866D5">
        <w:t>ºC</w:t>
      </w:r>
      <w:r w:rsidR="004C1A0D" w:rsidRPr="00F866D5">
        <w:t>;</w:t>
      </w:r>
      <w:r w:rsidR="002F1CCC" w:rsidRPr="00F866D5">
        <w:t xml:space="preserve"> </w:t>
      </w:r>
      <w:r w:rsidR="002F1CCC" w:rsidRPr="00F866D5">
        <w:fldChar w:fldCharType="begin"/>
      </w:r>
      <w:r w:rsidR="002F1CCC" w:rsidRPr="00F866D5">
        <w:instrText xml:space="preserve"> REF _Ref133413507 \h </w:instrText>
      </w:r>
      <w:r w:rsidR="002F1CCC" w:rsidRPr="00F866D5">
        <w:fldChar w:fldCharType="separate"/>
      </w:r>
      <w:r w:rsidR="002F1CCC" w:rsidRPr="00F866D5">
        <w:t xml:space="preserve">Figure </w:t>
      </w:r>
      <w:r w:rsidR="002F1CCC" w:rsidRPr="00F866D5">
        <w:rPr>
          <w:noProof/>
        </w:rPr>
        <w:t>5</w:t>
      </w:r>
      <w:r w:rsidR="002F1CCC" w:rsidRPr="00F866D5">
        <w:fldChar w:fldCharType="end"/>
      </w:r>
      <w:r w:rsidR="002F1CCC" w:rsidRPr="00F866D5">
        <w:t>A</w:t>
      </w:r>
      <w:r w:rsidR="008C6A44" w:rsidRPr="00F866D5">
        <w:t>)</w:t>
      </w:r>
      <w:r w:rsidR="00510196" w:rsidRPr="00F866D5">
        <w:t>.</w:t>
      </w:r>
      <w:r w:rsidR="00761CA3" w:rsidRPr="00F866D5">
        <w:t xml:space="preserve"> </w:t>
      </w:r>
      <w:r w:rsidR="00E87174" w:rsidRPr="00F866D5">
        <w:t>D</w:t>
      </w:r>
      <w:r w:rsidR="00B612C4" w:rsidRPr="00F866D5">
        <w:t>aytime</w:t>
      </w:r>
      <w:r w:rsidR="004C53EE" w:rsidRPr="00F866D5">
        <w:t xml:space="preserve"> air</w:t>
      </w:r>
      <w:r w:rsidR="00EF3B63" w:rsidRPr="00F866D5">
        <w:t xml:space="preserve"> temperatures</w:t>
      </w:r>
      <w:r w:rsidR="00E87174" w:rsidRPr="00F866D5">
        <w:t xml:space="preserve">, or the subset of HOBO readings taken between </w:t>
      </w:r>
      <w:r w:rsidR="00EF3B63" w:rsidRPr="00F866D5">
        <w:t>1000</w:t>
      </w:r>
      <w:r w:rsidR="00E87174" w:rsidRPr="00F866D5">
        <w:t>h</w:t>
      </w:r>
      <w:r w:rsidR="00EF3B63" w:rsidRPr="00F866D5">
        <w:t xml:space="preserve"> </w:t>
      </w:r>
      <w:r w:rsidR="00E87174" w:rsidRPr="00F866D5">
        <w:t>and</w:t>
      </w:r>
      <w:r w:rsidR="00EF3B63" w:rsidRPr="00F866D5">
        <w:t xml:space="preserve"> 1600h when </w:t>
      </w:r>
      <w:r w:rsidR="004C1A0D" w:rsidRPr="00F866D5">
        <w:t>insolation was highest and CO</w:t>
      </w:r>
      <w:r w:rsidR="004C1A0D" w:rsidRPr="00F866D5">
        <w:rPr>
          <w:vertAlign w:val="subscript"/>
        </w:rPr>
        <w:t>2</w:t>
      </w:r>
      <w:r w:rsidR="004C1A0D" w:rsidRPr="00F866D5">
        <w:t xml:space="preserve"> flux measurements were performed</w:t>
      </w:r>
      <w:r w:rsidR="005C2F64" w:rsidRPr="00F866D5">
        <w:t xml:space="preserve">, </w:t>
      </w:r>
      <w:r w:rsidR="004C1A0D" w:rsidRPr="00F866D5">
        <w:t>w</w:t>
      </w:r>
      <w:r w:rsidR="00B612C4" w:rsidRPr="00F866D5">
        <w:t xml:space="preserve">ere </w:t>
      </w:r>
      <w:r w:rsidR="005C2F64" w:rsidRPr="00F866D5">
        <w:t>considerably higher</w:t>
      </w:r>
      <w:r w:rsidR="00B462D2" w:rsidRPr="00F866D5">
        <w:t>:</w:t>
      </w:r>
      <w:r w:rsidR="005C2F64" w:rsidRPr="00F866D5">
        <w:t xml:space="preserve"> </w:t>
      </w:r>
      <w:r w:rsidR="00B612C4" w:rsidRPr="00F866D5">
        <w:t>14.5</w:t>
      </w:r>
      <w:r w:rsidR="3B11E088" w:rsidRPr="00F866D5">
        <w:t xml:space="preserve"> </w:t>
      </w:r>
      <w:r w:rsidR="00B612C4" w:rsidRPr="00F866D5">
        <w:t>ºC</w:t>
      </w:r>
      <w:r w:rsidR="005C2F64" w:rsidRPr="00F866D5">
        <w:t xml:space="preserve"> in OTC plots</w:t>
      </w:r>
      <w:r w:rsidR="004C1A0D" w:rsidRPr="00F866D5">
        <w:t xml:space="preserve"> </w:t>
      </w:r>
      <w:r w:rsidR="005C2F64" w:rsidRPr="00F866D5">
        <w:t>and 12.</w:t>
      </w:r>
      <w:r w:rsidR="78A0D450" w:rsidRPr="00F866D5">
        <w:t>8</w:t>
      </w:r>
      <w:r w:rsidR="016B2A90" w:rsidRPr="00F866D5">
        <w:t xml:space="preserve"> </w:t>
      </w:r>
      <w:r w:rsidR="005C2F64" w:rsidRPr="00F866D5">
        <w:t>ºC in controls</w:t>
      </w:r>
      <w:r w:rsidR="004151FB" w:rsidRPr="00F866D5">
        <w:t>.</w:t>
      </w:r>
      <w:r w:rsidR="005C2F64" w:rsidRPr="00F866D5">
        <w:t xml:space="preserve"> </w:t>
      </w:r>
      <w:r w:rsidR="004151FB" w:rsidRPr="00F866D5">
        <w:t>T</w:t>
      </w:r>
      <w:r w:rsidR="005C2F64" w:rsidRPr="00F866D5">
        <w:t xml:space="preserve">he </w:t>
      </w:r>
      <w:r w:rsidR="003A57C4" w:rsidRPr="00F866D5">
        <w:t>daytime</w:t>
      </w:r>
      <w:r w:rsidR="005C2F64" w:rsidRPr="00F866D5">
        <w:t xml:space="preserve"> </w:t>
      </w:r>
      <w:r w:rsidR="003A57C4" w:rsidRPr="00F866D5">
        <w:t>warming response</w:t>
      </w:r>
      <w:r w:rsidR="005C2F64" w:rsidRPr="00F866D5">
        <w:t xml:space="preserve"> was</w:t>
      </w:r>
      <w:r w:rsidR="004151FB" w:rsidRPr="00F866D5">
        <w:t xml:space="preserve"> </w:t>
      </w:r>
      <w:r w:rsidR="00D11CD7" w:rsidRPr="00F866D5">
        <w:t>smaller than the 24</w:t>
      </w:r>
      <w:r w:rsidR="0CB6259C" w:rsidRPr="00F866D5">
        <w:t xml:space="preserve"> </w:t>
      </w:r>
      <w:r w:rsidR="00D11CD7" w:rsidRPr="00F866D5">
        <w:t xml:space="preserve">h difference, </w:t>
      </w:r>
      <w:r w:rsidR="007D0CDF" w:rsidRPr="00F866D5">
        <w:t>12.1</w:t>
      </w:r>
      <w:r w:rsidR="57CDF8E9" w:rsidRPr="00F866D5">
        <w:t xml:space="preserve"> </w:t>
      </w:r>
      <w:r w:rsidR="004C1A0D" w:rsidRPr="00F866D5">
        <w:t>%</w:t>
      </w:r>
      <w:r w:rsidR="004151FB" w:rsidRPr="00F866D5">
        <w:t>,</w:t>
      </w:r>
      <w:r w:rsidR="003A57C4" w:rsidRPr="00F866D5">
        <w:t xml:space="preserve"> </w:t>
      </w:r>
      <w:r w:rsidR="004151FB" w:rsidRPr="00F866D5">
        <w:t>but</w:t>
      </w:r>
      <w:r w:rsidR="00D11CD7" w:rsidRPr="00F866D5">
        <w:t xml:space="preserve"> still</w:t>
      </w:r>
      <w:r w:rsidR="009B2654" w:rsidRPr="00F866D5">
        <w:t xml:space="preserve"> </w:t>
      </w:r>
      <w:r w:rsidR="004151FB" w:rsidRPr="00F866D5">
        <w:t>significant</w:t>
      </w:r>
      <w:r w:rsidR="004B3310" w:rsidRPr="00F866D5">
        <w:t xml:space="preserve"> (p = 0.0376)</w:t>
      </w:r>
      <w:r w:rsidR="00D11CD7" w:rsidRPr="00F866D5">
        <w:t>. T</w:t>
      </w:r>
      <w:r w:rsidR="00222743" w:rsidRPr="00F866D5">
        <w:t xml:space="preserve">he greatest differences </w:t>
      </w:r>
      <w:r w:rsidR="00D11CD7" w:rsidRPr="00F866D5">
        <w:t xml:space="preserve">were </w:t>
      </w:r>
      <w:r w:rsidR="00222743" w:rsidRPr="00F866D5">
        <w:t>at MEAD (the overall warmest site) and WILL (</w:t>
      </w:r>
      <w:r w:rsidR="00743B52" w:rsidRPr="00F866D5">
        <w:fldChar w:fldCharType="begin"/>
      </w:r>
      <w:r w:rsidR="00743B52" w:rsidRPr="00F866D5">
        <w:instrText xml:space="preserve"> REF _Ref133413626 \h </w:instrText>
      </w:r>
      <w:r w:rsidR="00743B52" w:rsidRPr="00F866D5">
        <w:fldChar w:fldCharType="separate"/>
      </w:r>
      <w:r w:rsidR="00743B52" w:rsidRPr="00F866D5">
        <w:t xml:space="preserve">Figure </w:t>
      </w:r>
      <w:r w:rsidR="00743B52" w:rsidRPr="00F866D5">
        <w:rPr>
          <w:noProof/>
        </w:rPr>
        <w:t>5</w:t>
      </w:r>
      <w:r w:rsidR="00743B52" w:rsidRPr="00F866D5">
        <w:fldChar w:fldCharType="end"/>
      </w:r>
      <w:r w:rsidR="00743B52" w:rsidRPr="00F866D5">
        <w:t>B</w:t>
      </w:r>
      <w:r w:rsidR="00222743" w:rsidRPr="00F866D5">
        <w:t>).</w:t>
      </w:r>
      <w:r w:rsidR="000B15C7" w:rsidRPr="00F866D5">
        <w:t xml:space="preserve"> Temperature also varied between sites (p </w:t>
      </w:r>
      <w:r w:rsidR="00405FEA" w:rsidRPr="00F866D5">
        <w:t xml:space="preserve">&lt; </w:t>
      </w:r>
      <w:r w:rsidR="00046DD8" w:rsidRPr="00F866D5">
        <w:t>2E-16</w:t>
      </w:r>
      <w:r w:rsidR="000B15C7" w:rsidRPr="00F866D5">
        <w:t xml:space="preserve">), and the treatment effect was strongly </w:t>
      </w:r>
      <w:r w:rsidR="00405FEA" w:rsidRPr="00F866D5">
        <w:t>affected by site (p</w:t>
      </w:r>
      <w:r w:rsidR="00405FEA" w:rsidRPr="00F866D5">
        <w:rPr>
          <w:vertAlign w:val="subscript"/>
        </w:rPr>
        <w:t>site*treatment</w:t>
      </w:r>
      <w:r w:rsidR="00405FEA" w:rsidRPr="00F866D5">
        <w:t xml:space="preserve"> = 2.12E-08</w:t>
      </w:r>
      <w:r w:rsidR="000E7BAB" w:rsidRPr="00F866D5">
        <w:t xml:space="preserve">; </w:t>
      </w:r>
      <w:r w:rsidRPr="00F866D5">
        <w:fldChar w:fldCharType="begin"/>
      </w:r>
      <w:r w:rsidRPr="00F866D5">
        <w:instrText xml:space="preserve"> REF _Ref131932209 \h </w:instrText>
      </w:r>
      <w:r w:rsidR="0032013B" w:rsidRPr="00F866D5">
        <w:instrText xml:space="preserve"> \* MERGEFORMAT </w:instrText>
      </w:r>
      <w:r w:rsidRPr="00F866D5">
        <w:fldChar w:fldCharType="separate"/>
      </w:r>
      <w:r w:rsidR="00CB6242" w:rsidRPr="00F866D5">
        <w:t xml:space="preserve">Table </w:t>
      </w:r>
      <w:r w:rsidR="00CB6242" w:rsidRPr="00F866D5">
        <w:rPr>
          <w:noProof/>
        </w:rPr>
        <w:t>4</w:t>
      </w:r>
      <w:r w:rsidRPr="00F866D5">
        <w:fldChar w:fldCharType="end"/>
      </w:r>
      <w:r w:rsidR="00046DD8" w:rsidRPr="00F866D5">
        <w:t xml:space="preserve">). The </w:t>
      </w:r>
      <w:r w:rsidR="00D11CD7" w:rsidRPr="00F866D5">
        <w:t>5</w:t>
      </w:r>
      <w:r w:rsidR="395CD468" w:rsidRPr="00F866D5">
        <w:t xml:space="preserve"> </w:t>
      </w:r>
      <w:r w:rsidR="00FB0B5D" w:rsidRPr="00F866D5">
        <w:t xml:space="preserve">cm </w:t>
      </w:r>
      <w:r w:rsidR="00046DD8" w:rsidRPr="00F866D5">
        <w:t xml:space="preserve">air temperature measurements obtained from the IRGA temperature probes </w:t>
      </w:r>
      <w:r w:rsidR="00FB0B5D" w:rsidRPr="00F866D5">
        <w:t>during CO</w:t>
      </w:r>
      <w:r w:rsidR="00FB0B5D" w:rsidRPr="00F866D5">
        <w:rPr>
          <w:vertAlign w:val="subscript"/>
        </w:rPr>
        <w:t xml:space="preserve">2 </w:t>
      </w:r>
      <w:r w:rsidR="00FB0B5D" w:rsidRPr="00F866D5">
        <w:t xml:space="preserve">flux measurements varied significantly with site (p &lt; 0.001), but not with </w:t>
      </w:r>
      <w:r w:rsidR="00731D8F" w:rsidRPr="00F866D5">
        <w:t>treatment</w:t>
      </w:r>
      <w:r w:rsidR="00FB0B5D" w:rsidRPr="00F866D5">
        <w:t xml:space="preserve"> (p = 0.423).</w:t>
      </w:r>
      <w:r w:rsidR="00296709" w:rsidRPr="00F866D5">
        <w:t xml:space="preserve"> </w:t>
      </w:r>
      <w:r w:rsidR="00A62DF1" w:rsidRPr="00F866D5">
        <w:t>MEAD was the coldest</w:t>
      </w:r>
      <w:r w:rsidR="00B6139A" w:rsidRPr="00F866D5">
        <w:t xml:space="preserve"> and least treatment-responsive</w:t>
      </w:r>
      <w:r w:rsidR="00A62DF1" w:rsidRPr="00F866D5">
        <w:t xml:space="preserve"> site measured by the IRGA probes</w:t>
      </w:r>
      <w:r w:rsidR="00B6139A" w:rsidRPr="00F866D5">
        <w:t>,</w:t>
      </w:r>
      <w:r w:rsidR="006D6E74" w:rsidRPr="00F866D5">
        <w:t xml:space="preserve"> opposite to the </w:t>
      </w:r>
      <w:r w:rsidR="00E833D3" w:rsidRPr="00F866D5">
        <w:t>trend observed by the HOBOs (</w:t>
      </w:r>
      <w:r w:rsidR="00743B52" w:rsidRPr="00F866D5">
        <w:fldChar w:fldCharType="begin"/>
      </w:r>
      <w:r w:rsidR="00743B52" w:rsidRPr="00F866D5">
        <w:instrText xml:space="preserve"> REF _Ref133413626 \h </w:instrText>
      </w:r>
      <w:r w:rsidR="00743B52" w:rsidRPr="00F866D5">
        <w:fldChar w:fldCharType="separate"/>
      </w:r>
      <w:r w:rsidR="00743B52" w:rsidRPr="00F866D5">
        <w:t xml:space="preserve">Figure </w:t>
      </w:r>
      <w:r w:rsidR="00743B52" w:rsidRPr="00F866D5">
        <w:rPr>
          <w:noProof/>
        </w:rPr>
        <w:t>5</w:t>
      </w:r>
      <w:r w:rsidR="00743B52" w:rsidRPr="00F866D5">
        <w:fldChar w:fldCharType="end"/>
      </w:r>
      <w:r w:rsidR="00743B52" w:rsidRPr="00F866D5">
        <w:t>B</w:t>
      </w:r>
      <w:r w:rsidR="00E833D3" w:rsidRPr="00F866D5">
        <w:t>).</w:t>
      </w:r>
      <w:r w:rsidR="00B6139A" w:rsidRPr="00F866D5">
        <w:t xml:space="preserve"> DRYAS and WILL </w:t>
      </w:r>
      <w:r w:rsidR="002654EB" w:rsidRPr="00F866D5">
        <w:t>were found to be warmer and more responsive.</w:t>
      </w:r>
    </w:p>
    <w:p w14:paraId="3280108A" w14:textId="532D769B" w:rsidR="001F51F0" w:rsidRPr="00F866D5" w:rsidRDefault="001F51F0" w:rsidP="00F177A3">
      <w:pPr>
        <w:pStyle w:val="Heading2"/>
        <w:rPr>
          <w:color w:val="auto"/>
        </w:rPr>
      </w:pPr>
      <w:bookmarkStart w:id="68" w:name="_Toc133416725"/>
      <w:r w:rsidRPr="00F866D5">
        <w:rPr>
          <w:color w:val="auto"/>
        </w:rPr>
        <w:t>Soil Temperature</w:t>
      </w:r>
      <w:bookmarkEnd w:id="68"/>
    </w:p>
    <w:p w14:paraId="2678F338" w14:textId="12596E2E" w:rsidR="001F51F0" w:rsidRPr="00F866D5" w:rsidRDefault="001F51F0" w:rsidP="00F866D5">
      <w:pPr>
        <w:pStyle w:val="NormalIndented"/>
      </w:pPr>
      <w:r w:rsidRPr="00F866D5">
        <w:t>Soil temperature was lower than air temperature throughout the season</w:t>
      </w:r>
      <w:r w:rsidR="00963440" w:rsidRPr="00F866D5">
        <w:t>. Control plots averaged</w:t>
      </w:r>
      <w:r w:rsidR="00137BF1" w:rsidRPr="00F866D5">
        <w:t xml:space="preserve"> 8.3</w:t>
      </w:r>
      <w:r w:rsidR="44121572" w:rsidRPr="00F866D5">
        <w:t xml:space="preserve"> </w:t>
      </w:r>
      <w:r w:rsidR="00137BF1" w:rsidRPr="00F866D5">
        <w:t xml:space="preserve">ºC in the daytime (1000h to 1600h) </w:t>
      </w:r>
      <w:r w:rsidR="00FF3463" w:rsidRPr="00F866D5">
        <w:t xml:space="preserve">and </w:t>
      </w:r>
      <w:r w:rsidR="00963440" w:rsidRPr="00F866D5">
        <w:t>7.</w:t>
      </w:r>
      <w:r w:rsidR="63BE6EF3" w:rsidRPr="00F866D5">
        <w:t xml:space="preserve">3 </w:t>
      </w:r>
      <w:r w:rsidR="00963440" w:rsidRPr="00F866D5">
        <w:t xml:space="preserve">ºC </w:t>
      </w:r>
      <w:r w:rsidR="00FF3463" w:rsidRPr="00F866D5">
        <w:t xml:space="preserve">over 24h. </w:t>
      </w:r>
      <w:r w:rsidR="002C1CEF" w:rsidRPr="00F866D5">
        <w:t>Treatment</w:t>
      </w:r>
      <w:r w:rsidR="001B4DBE" w:rsidRPr="00F866D5">
        <w:t>s</w:t>
      </w:r>
      <w:r w:rsidR="002C1CEF" w:rsidRPr="00F866D5">
        <w:t xml:space="preserve"> </w:t>
      </w:r>
      <w:r w:rsidR="00985CD2" w:rsidRPr="00F866D5">
        <w:t>(7.</w:t>
      </w:r>
      <w:r w:rsidR="76B93CD5" w:rsidRPr="00F866D5">
        <w:t xml:space="preserve">9 </w:t>
      </w:r>
      <w:r w:rsidR="00985CD2" w:rsidRPr="00F866D5">
        <w:t xml:space="preserve">ºC) </w:t>
      </w:r>
      <w:r w:rsidR="002C1CEF" w:rsidRPr="00F866D5">
        <w:t xml:space="preserve">were </w:t>
      </w:r>
      <w:r w:rsidR="00985CD2" w:rsidRPr="00F866D5">
        <w:t>5.67%</w:t>
      </w:r>
      <w:r w:rsidR="00206051" w:rsidRPr="00F866D5">
        <w:t xml:space="preserve"> colder</w:t>
      </w:r>
      <w:r w:rsidR="00DB0323" w:rsidRPr="00F866D5">
        <w:t xml:space="preserve"> than ambient plots</w:t>
      </w:r>
      <w:r w:rsidR="00206051" w:rsidRPr="00F866D5">
        <w:t xml:space="preserve"> in the daytime</w:t>
      </w:r>
      <w:r w:rsidR="007E1AB0" w:rsidRPr="00F866D5">
        <w:t xml:space="preserve"> </w:t>
      </w:r>
      <w:r w:rsidR="00985CD2" w:rsidRPr="00F866D5">
        <w:t>(</w:t>
      </w:r>
      <w:r w:rsidR="007E1AB0" w:rsidRPr="00F866D5">
        <w:t>p = 0.038)</w:t>
      </w:r>
      <w:r w:rsidR="00586B85" w:rsidRPr="00F866D5">
        <w:t xml:space="preserve"> and 2.68% colder over the 24</w:t>
      </w:r>
      <w:r w:rsidR="6A250557" w:rsidRPr="00F866D5">
        <w:t xml:space="preserve"> </w:t>
      </w:r>
      <w:r w:rsidR="00586B85" w:rsidRPr="00F866D5">
        <w:t xml:space="preserve">h period </w:t>
      </w:r>
      <w:r w:rsidR="00206051" w:rsidRPr="00F866D5">
        <w:t>(7.</w:t>
      </w:r>
      <w:r w:rsidR="21B519D8" w:rsidRPr="00F866D5">
        <w:t xml:space="preserve">1 </w:t>
      </w:r>
      <w:r w:rsidR="00206051" w:rsidRPr="00F866D5">
        <w:t>ºC)</w:t>
      </w:r>
      <w:r w:rsidR="00220392" w:rsidRPr="00F866D5">
        <w:t xml:space="preserve">. </w:t>
      </w:r>
      <w:r w:rsidR="00743B52" w:rsidRPr="00F866D5">
        <w:fldChar w:fldCharType="begin"/>
      </w:r>
      <w:r w:rsidR="00743B52" w:rsidRPr="00F866D5">
        <w:instrText xml:space="preserve"> REF _Ref131932261 \h </w:instrText>
      </w:r>
      <w:r w:rsidR="00743B52" w:rsidRPr="00F866D5">
        <w:fldChar w:fldCharType="separate"/>
      </w:r>
      <w:r w:rsidR="00743B52" w:rsidRPr="00F866D5">
        <w:t xml:space="preserve">Figure </w:t>
      </w:r>
      <w:r w:rsidR="00743B52" w:rsidRPr="00F866D5">
        <w:rPr>
          <w:noProof/>
        </w:rPr>
        <w:t>6</w:t>
      </w:r>
      <w:r w:rsidR="00743B52" w:rsidRPr="00F866D5">
        <w:fldChar w:fldCharType="end"/>
      </w:r>
      <w:r w:rsidR="00743B52" w:rsidRPr="00F866D5">
        <w:t xml:space="preserve">A </w:t>
      </w:r>
      <w:r w:rsidR="00220392" w:rsidRPr="00F866D5">
        <w:t xml:space="preserve">shows that the </w:t>
      </w:r>
      <w:r w:rsidR="006F8DB1" w:rsidRPr="00F866D5">
        <w:t xml:space="preserve">responses of </w:t>
      </w:r>
      <w:r w:rsidR="20AE526E" w:rsidRPr="00F866D5">
        <w:t xml:space="preserve">soil temperatures </w:t>
      </w:r>
      <w:r w:rsidR="2376B493" w:rsidRPr="00F866D5">
        <w:t>to the</w:t>
      </w:r>
      <w:r w:rsidR="20AE526E" w:rsidRPr="00F866D5">
        <w:t xml:space="preserve"> </w:t>
      </w:r>
      <w:r w:rsidR="00743B52" w:rsidRPr="00F866D5">
        <w:t>OTCs were</w:t>
      </w:r>
      <w:r w:rsidR="09EC1014" w:rsidRPr="00F866D5">
        <w:t xml:space="preserve"> </w:t>
      </w:r>
      <w:r w:rsidR="00912A2D" w:rsidRPr="00F866D5">
        <w:t>variable between sites; DRYAS decreased, MEAD increased, and WILL showed little response</w:t>
      </w:r>
      <w:r w:rsidR="001B4DBE" w:rsidRPr="00F866D5">
        <w:t xml:space="preserve">. </w:t>
      </w:r>
      <w:r w:rsidR="00F85403" w:rsidRPr="00F866D5">
        <w:t>Daytime mean HOBO soil temperature varied significantly between sites (p &lt; 0.001), and</w:t>
      </w:r>
      <w:r w:rsidR="001B4DBE" w:rsidRPr="00F866D5">
        <w:t xml:space="preserve"> mean treatment differences</w:t>
      </w:r>
      <w:r w:rsidR="00E46356" w:rsidRPr="00F866D5">
        <w:t xml:space="preserve"> </w:t>
      </w:r>
      <w:r w:rsidR="2E15354A" w:rsidRPr="00F866D5">
        <w:t>were</w:t>
      </w:r>
      <w:r w:rsidR="001B4DBE" w:rsidRPr="00F866D5">
        <w:t xml:space="preserve"> significantly</w:t>
      </w:r>
      <w:r w:rsidR="007E1AB0" w:rsidRPr="00F866D5">
        <w:t xml:space="preserve"> affected by interaction between </w:t>
      </w:r>
      <w:r w:rsidR="007E1AB0" w:rsidRPr="00F866D5">
        <w:lastRenderedPageBreak/>
        <w:t>site and treatment (p &lt; 0.001)</w:t>
      </w:r>
      <w:r w:rsidR="00F85403" w:rsidRPr="00F866D5">
        <w:t>.</w:t>
      </w:r>
      <w:r w:rsidR="00AD25A3" w:rsidRPr="00F866D5">
        <w:t xml:space="preserve"> </w:t>
      </w:r>
      <w:r w:rsidR="00B9472E" w:rsidRPr="00F866D5">
        <w:fldChar w:fldCharType="begin"/>
      </w:r>
      <w:r w:rsidR="00B9472E" w:rsidRPr="00F866D5">
        <w:instrText xml:space="preserve"> REF _Ref131932261 \h </w:instrText>
      </w:r>
      <w:r w:rsidR="00B9472E" w:rsidRPr="00F866D5">
        <w:fldChar w:fldCharType="separate"/>
      </w:r>
      <w:r w:rsidR="00B9472E" w:rsidRPr="00F866D5">
        <w:t xml:space="preserve">Figure </w:t>
      </w:r>
      <w:r w:rsidR="00B9472E" w:rsidRPr="00F866D5">
        <w:rPr>
          <w:noProof/>
        </w:rPr>
        <w:t>6</w:t>
      </w:r>
      <w:r w:rsidR="00B9472E" w:rsidRPr="00F866D5">
        <w:fldChar w:fldCharType="end"/>
      </w:r>
      <w:r w:rsidR="00B9472E" w:rsidRPr="00F866D5">
        <w:t xml:space="preserve">B </w:t>
      </w:r>
      <w:r w:rsidR="00AD25A3" w:rsidRPr="00F866D5">
        <w:t xml:space="preserve">illustrates that </w:t>
      </w:r>
      <w:r w:rsidR="00CC2777" w:rsidRPr="00F866D5">
        <w:t>IRGA measurements captured different site-treatment interactions than the HOBOs</w:t>
      </w:r>
      <w:r w:rsidR="00103DD7" w:rsidRPr="00F866D5">
        <w:t>.</w:t>
      </w:r>
      <w:r w:rsidR="00CC2777" w:rsidRPr="00F866D5">
        <w:t xml:space="preserve"> </w:t>
      </w:r>
      <w:r w:rsidR="00103DD7" w:rsidRPr="00F866D5">
        <w:t>S</w:t>
      </w:r>
      <w:r w:rsidR="000252EA" w:rsidRPr="00F866D5">
        <w:t xml:space="preserve">oil temperatures at </w:t>
      </w:r>
      <w:r w:rsidR="00A312A3" w:rsidRPr="00F866D5">
        <w:t xml:space="preserve">DRYAS and MEAD had opposite </w:t>
      </w:r>
      <w:r w:rsidR="000252EA" w:rsidRPr="00F866D5">
        <w:t>responses to OTC presence between measurement tools. Only</w:t>
      </w:r>
      <w:r w:rsidR="00CC2777" w:rsidRPr="00F866D5">
        <w:t xml:space="preserve"> </w:t>
      </w:r>
      <w:r w:rsidR="000252EA" w:rsidRPr="00F866D5">
        <w:t>the effect of site was significant in the IRGA soil temperature measurements (</w:t>
      </w:r>
      <w:r w:rsidR="00DE4C68" w:rsidRPr="00F866D5">
        <w:t xml:space="preserve">p &lt; 0.001; </w:t>
      </w:r>
      <w:r w:rsidRPr="00F866D5">
        <w:fldChar w:fldCharType="begin"/>
      </w:r>
      <w:r w:rsidRPr="00F866D5">
        <w:instrText xml:space="preserve"> REF _Ref131932209 \h </w:instrText>
      </w:r>
      <w:r w:rsidR="0032013B" w:rsidRPr="00F866D5">
        <w:instrText xml:space="preserve"> \* MERGEFORMAT </w:instrText>
      </w:r>
      <w:r w:rsidRPr="00F866D5">
        <w:fldChar w:fldCharType="separate"/>
      </w:r>
      <w:r w:rsidR="00CB6242" w:rsidRPr="00F866D5">
        <w:t xml:space="preserve">Table </w:t>
      </w:r>
      <w:r w:rsidR="00CB6242" w:rsidRPr="00F866D5">
        <w:rPr>
          <w:noProof/>
        </w:rPr>
        <w:t>4</w:t>
      </w:r>
      <w:r w:rsidRPr="00F866D5">
        <w:fldChar w:fldCharType="end"/>
      </w:r>
      <w:r w:rsidR="00DE4C68" w:rsidRPr="00F866D5">
        <w:t xml:space="preserve">). </w:t>
      </w:r>
      <w:r w:rsidR="00AD25A3" w:rsidRPr="00F866D5">
        <w:t>Despite the variable OTC response, soil temperatures were much warmer during the day</w:t>
      </w:r>
      <w:r w:rsidR="00884BA7" w:rsidRPr="00F866D5">
        <w:t>,</w:t>
      </w:r>
      <w:r w:rsidR="00AD25A3" w:rsidRPr="00F866D5">
        <w:t xml:space="preserve"> daytime averages were </w:t>
      </w:r>
      <w:r w:rsidR="006103C3" w:rsidRPr="00F866D5">
        <w:t>12.6% warmer in control plots and 10.0% warmer in OTC plots compared with their 24h equivalents.</w:t>
      </w:r>
    </w:p>
    <w:p w14:paraId="5434FD6C" w14:textId="431B6A5C" w:rsidR="00C16F0D" w:rsidRPr="00F866D5" w:rsidRDefault="00C16F0D" w:rsidP="00F866D5">
      <w:pPr>
        <w:pStyle w:val="NormalIndented"/>
      </w:pPr>
      <w:r w:rsidRPr="00F866D5">
        <w:t xml:space="preserve">Soil temperature </w:t>
      </w:r>
      <w:r w:rsidR="00C32DA0" w:rsidRPr="00F866D5">
        <w:t>also increased throughout the growing season (</w:t>
      </w:r>
      <w:r w:rsidRPr="00F866D5">
        <w:fldChar w:fldCharType="begin"/>
      </w:r>
      <w:r w:rsidRPr="00F866D5">
        <w:instrText xml:space="preserve"> REF _Ref131933820 \h </w:instrText>
      </w:r>
      <w:r w:rsidR="0032013B" w:rsidRPr="00F866D5">
        <w:instrText xml:space="preserve"> \* MERGEFORMAT </w:instrText>
      </w:r>
      <w:r w:rsidRPr="00F866D5">
        <w:fldChar w:fldCharType="separate"/>
      </w:r>
      <w:r w:rsidR="00CB6242" w:rsidRPr="00F866D5">
        <w:t>Figure S</w:t>
      </w:r>
      <w:r w:rsidR="00CB6242" w:rsidRPr="00F866D5">
        <w:rPr>
          <w:noProof/>
        </w:rPr>
        <w:t>3</w:t>
      </w:r>
      <w:r w:rsidRPr="00F866D5">
        <w:fldChar w:fldCharType="end"/>
      </w:r>
      <w:r w:rsidR="00C32DA0" w:rsidRPr="00F866D5">
        <w:t xml:space="preserve">). At the start of the growing season when we deployed the HOBO pendant loggers, </w:t>
      </w:r>
      <w:r w:rsidR="002A39A8" w:rsidRPr="00F866D5">
        <w:t xml:space="preserve">DRYAS and MEAD </w:t>
      </w:r>
      <w:r w:rsidR="00227169" w:rsidRPr="00F866D5">
        <w:t>were</w:t>
      </w:r>
      <w:r w:rsidR="002A39A8" w:rsidRPr="00F866D5">
        <w:t xml:space="preserve"> quite cold relative to their peak-season temperatures and </w:t>
      </w:r>
      <w:r w:rsidR="001C2FF8" w:rsidRPr="00F866D5">
        <w:t xml:space="preserve">an increasing trend is visible. </w:t>
      </w:r>
      <w:r w:rsidR="003C3E42" w:rsidRPr="00F866D5">
        <w:t>Soil temperature</w:t>
      </w:r>
      <w:r w:rsidR="001C2FF8" w:rsidRPr="00F866D5">
        <w:t xml:space="preserve"> at WILL </w:t>
      </w:r>
      <w:r w:rsidR="001E07B3" w:rsidRPr="00F866D5">
        <w:t xml:space="preserve">was </w:t>
      </w:r>
      <w:r w:rsidR="00227169" w:rsidRPr="00F866D5">
        <w:t>at its seasonal average</w:t>
      </w:r>
      <w:r w:rsidR="001E07B3" w:rsidRPr="00F866D5">
        <w:t xml:space="preserve"> at the start of measurements</w:t>
      </w:r>
      <w:r w:rsidR="00227169" w:rsidRPr="00F866D5">
        <w:t xml:space="preserve"> as there is no increasing trend over time </w:t>
      </w:r>
      <w:r w:rsidR="001E07B3" w:rsidRPr="00F866D5">
        <w:t>(</w:t>
      </w:r>
      <w:r w:rsidRPr="00F866D5">
        <w:fldChar w:fldCharType="begin"/>
      </w:r>
      <w:r w:rsidRPr="00F866D5">
        <w:instrText xml:space="preserve"> REF _Ref131933820 \h </w:instrText>
      </w:r>
      <w:r w:rsidRPr="00F866D5">
        <w:fldChar w:fldCharType="separate"/>
      </w:r>
      <w:r w:rsidR="00CB6242" w:rsidRPr="00F866D5">
        <w:t>Figure S</w:t>
      </w:r>
      <w:r w:rsidR="00CB6242" w:rsidRPr="00F866D5">
        <w:rPr>
          <w:noProof/>
        </w:rPr>
        <w:t>3</w:t>
      </w:r>
      <w:r w:rsidRPr="00F866D5">
        <w:fldChar w:fldCharType="end"/>
      </w:r>
      <w:r w:rsidR="001E07B3" w:rsidRPr="00F866D5">
        <w:t>)</w:t>
      </w:r>
      <w:r w:rsidR="00227169" w:rsidRPr="00F866D5">
        <w:t>.</w:t>
      </w:r>
    </w:p>
    <w:p w14:paraId="28054D36" w14:textId="77777777" w:rsidR="00C53419" w:rsidRPr="00F866D5" w:rsidRDefault="00E46356" w:rsidP="00E46356">
      <w:pPr>
        <w:pStyle w:val="Caption"/>
        <w:rPr>
          <w:color w:val="auto"/>
        </w:rPr>
      </w:pPr>
      <w:bookmarkStart w:id="69" w:name="_Ref133413507"/>
      <w:r w:rsidRPr="00F866D5">
        <w:rPr>
          <w:noProof/>
          <w:color w:val="auto"/>
        </w:rPr>
        <w:drawing>
          <wp:inline distT="0" distB="0" distL="0" distR="0" wp14:anchorId="7E78D36F" wp14:editId="7C5450A4">
            <wp:extent cx="5658528" cy="2640563"/>
            <wp:effectExtent l="0" t="0" r="2540" b="3175"/>
            <wp:docPr id="1945397279"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397279" name="Picture 6" descr="Chart, line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58528" cy="2640563"/>
                    </a:xfrm>
                    <a:prstGeom prst="rect">
                      <a:avLst/>
                    </a:prstGeom>
                  </pic:spPr>
                </pic:pic>
              </a:graphicData>
            </a:graphic>
          </wp:inline>
        </w:drawing>
      </w:r>
      <w:bookmarkStart w:id="70" w:name="_Ref131932230"/>
      <w:r w:rsidRPr="00F866D5">
        <w:rPr>
          <w:color w:val="auto"/>
        </w:rPr>
        <w:t xml:space="preserve"> </w:t>
      </w:r>
    </w:p>
    <w:p w14:paraId="192AFE4D" w14:textId="273E9C77" w:rsidR="00E46356" w:rsidRPr="00F866D5" w:rsidRDefault="00E46356" w:rsidP="00E46356">
      <w:pPr>
        <w:pStyle w:val="Caption"/>
        <w:rPr>
          <w:color w:val="auto"/>
        </w:rPr>
      </w:pPr>
      <w:bookmarkStart w:id="71" w:name="_Ref133413626"/>
      <w:bookmarkStart w:id="72" w:name="_Toc133414547"/>
      <w:r w:rsidRPr="00F866D5">
        <w:rPr>
          <w:color w:val="auto"/>
        </w:rPr>
        <w:t xml:space="preserve">Figure </w:t>
      </w:r>
      <w:r w:rsidRPr="00F866D5">
        <w:rPr>
          <w:color w:val="auto"/>
        </w:rPr>
        <w:fldChar w:fldCharType="begin"/>
      </w:r>
      <w:r w:rsidRPr="00F866D5">
        <w:rPr>
          <w:color w:val="auto"/>
        </w:rPr>
        <w:instrText xml:space="preserve"> SEQ Figure \* ARABIC </w:instrText>
      </w:r>
      <w:r w:rsidRPr="00F866D5">
        <w:rPr>
          <w:color w:val="auto"/>
        </w:rPr>
        <w:fldChar w:fldCharType="separate"/>
      </w:r>
      <w:r w:rsidRPr="00F866D5">
        <w:rPr>
          <w:noProof/>
          <w:color w:val="auto"/>
        </w:rPr>
        <w:t>5</w:t>
      </w:r>
      <w:r w:rsidRPr="00F866D5">
        <w:rPr>
          <w:noProof/>
          <w:color w:val="auto"/>
        </w:rPr>
        <w:fldChar w:fldCharType="end"/>
      </w:r>
      <w:bookmarkEnd w:id="69"/>
      <w:bookmarkEnd w:id="70"/>
      <w:bookmarkEnd w:id="71"/>
      <w:r w:rsidRPr="00F866D5">
        <w:rPr>
          <w:color w:val="auto"/>
        </w:rPr>
        <w:t>. Mean daily air temperature across sites and treatments (</w:t>
      </w:r>
      <w:r w:rsidRPr="00F866D5">
        <w:rPr>
          <w:b/>
          <w:bCs/>
          <w:color w:val="auto"/>
        </w:rPr>
        <w:t>A</w:t>
      </w:r>
      <w:r w:rsidRPr="00F866D5">
        <w:rPr>
          <w:color w:val="auto"/>
        </w:rPr>
        <w:t>). The interaction between site and treatment is illustrated in an ANOVA interaction plot (</w:t>
      </w:r>
      <w:r w:rsidRPr="00F866D5">
        <w:rPr>
          <w:b/>
          <w:bCs/>
          <w:color w:val="auto"/>
        </w:rPr>
        <w:t>B</w:t>
      </w:r>
      <w:r w:rsidRPr="00F866D5">
        <w:rPr>
          <w:color w:val="auto"/>
        </w:rPr>
        <w:t>) for both daytime (1000h-1600h) average 10 cm air temperature, measured every 15 minutes through the growing season by HOBO pendants (orange), and sporadic 20 cm IRGA measurements taken during CO2 flux readings (purple).</w:t>
      </w:r>
      <w:bookmarkEnd w:id="72"/>
    </w:p>
    <w:p w14:paraId="707AF80C" w14:textId="77777777" w:rsidR="00E46356" w:rsidRPr="00F866D5" w:rsidRDefault="00E46356" w:rsidP="00E46356"/>
    <w:p w14:paraId="39398C32" w14:textId="49A6A594" w:rsidR="00FB6819" w:rsidRPr="00F866D5" w:rsidRDefault="00753D49" w:rsidP="00EE6DE4">
      <w:pPr>
        <w:spacing w:line="240" w:lineRule="auto"/>
      </w:pPr>
      <w:r w:rsidRPr="00F866D5">
        <w:rPr>
          <w:noProof/>
        </w:rPr>
        <w:lastRenderedPageBreak/>
        <w:drawing>
          <wp:inline distT="0" distB="0" distL="0" distR="0" wp14:anchorId="5E40DFB1" wp14:editId="40F79FBD">
            <wp:extent cx="5943600" cy="2773592"/>
            <wp:effectExtent l="0" t="0" r="0" b="0"/>
            <wp:docPr id="196962619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626197" name="Picture 7"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49938" cy="2823215"/>
                    </a:xfrm>
                    <a:prstGeom prst="rect">
                      <a:avLst/>
                    </a:prstGeom>
                  </pic:spPr>
                </pic:pic>
              </a:graphicData>
            </a:graphic>
          </wp:inline>
        </w:drawing>
      </w:r>
    </w:p>
    <w:p w14:paraId="5EF4B4FB" w14:textId="2250AA30" w:rsidR="008B60C9" w:rsidRPr="00F866D5" w:rsidRDefault="00FB6819" w:rsidP="007F33F2">
      <w:pPr>
        <w:pStyle w:val="Caption"/>
        <w:rPr>
          <w:color w:val="auto"/>
        </w:rPr>
      </w:pPr>
      <w:bookmarkStart w:id="73" w:name="_Ref131932261"/>
      <w:bookmarkStart w:id="74" w:name="_Toc133414548"/>
      <w:r w:rsidRPr="00F866D5">
        <w:rPr>
          <w:color w:val="auto"/>
        </w:rPr>
        <w:t xml:space="preserve">Figure </w:t>
      </w:r>
      <w:r w:rsidR="00287A00" w:rsidRPr="00F866D5">
        <w:rPr>
          <w:color w:val="auto"/>
        </w:rPr>
        <w:fldChar w:fldCharType="begin"/>
      </w:r>
      <w:r w:rsidR="00287A00" w:rsidRPr="00F866D5">
        <w:rPr>
          <w:color w:val="auto"/>
        </w:rPr>
        <w:instrText xml:space="preserve"> SEQ Figure \* ARABIC </w:instrText>
      </w:r>
      <w:r w:rsidR="00287A00" w:rsidRPr="00F866D5">
        <w:rPr>
          <w:color w:val="auto"/>
        </w:rPr>
        <w:fldChar w:fldCharType="separate"/>
      </w:r>
      <w:r w:rsidR="00C44A1F" w:rsidRPr="00F866D5">
        <w:rPr>
          <w:noProof/>
          <w:color w:val="auto"/>
        </w:rPr>
        <w:t>6</w:t>
      </w:r>
      <w:r w:rsidR="00287A00" w:rsidRPr="00F866D5">
        <w:rPr>
          <w:noProof/>
          <w:color w:val="auto"/>
        </w:rPr>
        <w:fldChar w:fldCharType="end"/>
      </w:r>
      <w:bookmarkEnd w:id="73"/>
      <w:r w:rsidRPr="00F866D5">
        <w:rPr>
          <w:color w:val="auto"/>
        </w:rPr>
        <w:t>. Mean daily soil temperature across sites and treatments (</w:t>
      </w:r>
      <w:r w:rsidRPr="00F866D5">
        <w:rPr>
          <w:b/>
          <w:bCs/>
          <w:color w:val="auto"/>
        </w:rPr>
        <w:t>A</w:t>
      </w:r>
      <w:r w:rsidRPr="00F866D5">
        <w:rPr>
          <w:color w:val="auto"/>
        </w:rPr>
        <w:t>). The interaction between site and treatment is illustrated in an ANOVA interaction plot (</w:t>
      </w:r>
      <w:r w:rsidRPr="00F866D5">
        <w:rPr>
          <w:b/>
          <w:bCs/>
          <w:color w:val="auto"/>
        </w:rPr>
        <w:t>B</w:t>
      </w:r>
      <w:r w:rsidRPr="00F866D5">
        <w:rPr>
          <w:color w:val="auto"/>
        </w:rPr>
        <w:t>) for both daytime (1000h-1600h) average soil temperature, measured every 15 minutes through the growing season by HOBO pendants</w:t>
      </w:r>
      <w:r w:rsidR="00641981" w:rsidRPr="00F866D5">
        <w:rPr>
          <w:color w:val="auto"/>
        </w:rPr>
        <w:t xml:space="preserve"> </w:t>
      </w:r>
      <w:r w:rsidR="00362127" w:rsidRPr="00F866D5">
        <w:rPr>
          <w:color w:val="auto"/>
        </w:rPr>
        <w:t>(orange) embedded 5cm in the soil</w:t>
      </w:r>
      <w:r w:rsidRPr="00F866D5">
        <w:rPr>
          <w:color w:val="auto"/>
        </w:rPr>
        <w:t>, and sporadic IRGA measurements taken during CO2 flux readings (purple)</w:t>
      </w:r>
      <w:r w:rsidR="00362127" w:rsidRPr="00F866D5">
        <w:rPr>
          <w:color w:val="auto"/>
        </w:rPr>
        <w:t>, embedded 3cm into the litter</w:t>
      </w:r>
      <w:r w:rsidR="00C83E2E" w:rsidRPr="00F866D5">
        <w:rPr>
          <w:color w:val="auto"/>
        </w:rPr>
        <w:t>.</w:t>
      </w:r>
      <w:bookmarkEnd w:id="74"/>
    </w:p>
    <w:p w14:paraId="1FAE4FE3" w14:textId="3B37AAF8" w:rsidR="00EA65B0" w:rsidRPr="00F866D5" w:rsidRDefault="00CE2424" w:rsidP="00F177A3">
      <w:pPr>
        <w:pStyle w:val="Heading2"/>
        <w:rPr>
          <w:color w:val="auto"/>
        </w:rPr>
      </w:pPr>
      <w:bookmarkStart w:id="75" w:name="_Toc133416726"/>
      <w:r w:rsidRPr="00F866D5">
        <w:rPr>
          <w:color w:val="auto"/>
        </w:rPr>
        <w:t>Soil Moisture</w:t>
      </w:r>
      <w:bookmarkEnd w:id="75"/>
    </w:p>
    <w:p w14:paraId="5EE41F62" w14:textId="458C7B55" w:rsidR="00342CA2" w:rsidRPr="00F866D5" w:rsidRDefault="00F923CA" w:rsidP="00F866D5">
      <w:pPr>
        <w:pStyle w:val="NormalIndented"/>
      </w:pPr>
      <w:r w:rsidRPr="00F866D5">
        <w:t xml:space="preserve">Soil moisture </w:t>
      </w:r>
      <w:r w:rsidR="0210989C" w:rsidRPr="00F866D5">
        <w:t xml:space="preserve">averaged over the growing season </w:t>
      </w:r>
      <w:r w:rsidRPr="00F866D5">
        <w:t>was 63% at MEAD, the highest of any site, 33% at DRYAS, and 36% at WILL. The</w:t>
      </w:r>
      <w:r w:rsidR="00EA65B0" w:rsidRPr="00F866D5">
        <w:t xml:space="preserve"> </w:t>
      </w:r>
      <w:r w:rsidRPr="00F866D5">
        <w:t xml:space="preserve">variance between sites was significant </w:t>
      </w:r>
      <w:r w:rsidR="00EA65B0" w:rsidRPr="00F866D5">
        <w:t>(p &lt; 2E-16), and</w:t>
      </w:r>
      <w:r w:rsidRPr="00F866D5">
        <w:t xml:space="preserve"> the variance between treatments was</w:t>
      </w:r>
      <w:r w:rsidR="00EA65B0" w:rsidRPr="00F866D5">
        <w:t xml:space="preserve"> </w:t>
      </w:r>
      <w:r w:rsidR="551A108E" w:rsidRPr="00F866D5">
        <w:t xml:space="preserve">not </w:t>
      </w:r>
      <w:r w:rsidRPr="00F866D5">
        <w:t xml:space="preserve">significant </w:t>
      </w:r>
      <w:r w:rsidR="00EA65B0" w:rsidRPr="00F866D5">
        <w:t>(p = 0.0</w:t>
      </w:r>
      <w:r w:rsidR="007251EB" w:rsidRPr="00F866D5">
        <w:t>99</w:t>
      </w:r>
      <w:r w:rsidR="0064617E" w:rsidRPr="00F866D5">
        <w:t xml:space="preserve">; </w:t>
      </w:r>
      <w:r w:rsidRPr="00F866D5">
        <w:fldChar w:fldCharType="begin"/>
      </w:r>
      <w:r w:rsidRPr="00F866D5">
        <w:instrText xml:space="preserve"> REF _Ref131932209 \h </w:instrText>
      </w:r>
      <w:r w:rsidR="0032013B" w:rsidRPr="00F866D5">
        <w:instrText xml:space="preserve"> \* MERGEFORMAT </w:instrText>
      </w:r>
      <w:r w:rsidRPr="00F866D5">
        <w:fldChar w:fldCharType="separate"/>
      </w:r>
      <w:r w:rsidR="00CB6242" w:rsidRPr="00F866D5">
        <w:t xml:space="preserve">Table </w:t>
      </w:r>
      <w:r w:rsidR="00CB6242" w:rsidRPr="00F866D5">
        <w:rPr>
          <w:noProof/>
        </w:rPr>
        <w:t>4</w:t>
      </w:r>
      <w:r w:rsidRPr="00F866D5">
        <w:fldChar w:fldCharType="end"/>
      </w:r>
      <w:r w:rsidR="007251EB" w:rsidRPr="00F866D5">
        <w:t>).</w:t>
      </w:r>
      <w:r w:rsidR="00A35B0E" w:rsidRPr="00F866D5">
        <w:t xml:space="preserve"> </w:t>
      </w:r>
      <w:r w:rsidR="00984C6A" w:rsidRPr="00F866D5">
        <w:t>C</w:t>
      </w:r>
      <w:r w:rsidR="005E4571" w:rsidRPr="00F866D5">
        <w:t>ontrol plots</w:t>
      </w:r>
      <w:r w:rsidR="00222BEE" w:rsidRPr="00F866D5">
        <w:t xml:space="preserve"> in MEAD were much wetter than OTC plots, where in WILL and DRYAS they were dryer</w:t>
      </w:r>
      <w:r w:rsidR="00984C6A" w:rsidRPr="00F866D5">
        <w:t xml:space="preserve">, though interaction between site and treatment was </w:t>
      </w:r>
      <w:r w:rsidR="00397C43" w:rsidRPr="00F866D5">
        <w:t>not significant (p = 0.100).</w:t>
      </w:r>
      <w:r w:rsidRPr="00F866D5">
        <w:br w:type="page"/>
      </w:r>
    </w:p>
    <w:p w14:paraId="14EF0C3D" w14:textId="647D4F00" w:rsidR="00846F3F" w:rsidRPr="00F866D5" w:rsidRDefault="00846F3F" w:rsidP="00F177A3">
      <w:pPr>
        <w:pStyle w:val="Heading1"/>
        <w:rPr>
          <w:color w:val="auto"/>
        </w:rPr>
      </w:pPr>
      <w:bookmarkStart w:id="76" w:name="_Toc133416727"/>
      <w:r w:rsidRPr="00F866D5">
        <w:rPr>
          <w:color w:val="auto"/>
        </w:rPr>
        <w:lastRenderedPageBreak/>
        <w:t>Discussion</w:t>
      </w:r>
      <w:bookmarkEnd w:id="76"/>
    </w:p>
    <w:p w14:paraId="7F9C6C8C" w14:textId="6A00A4FA" w:rsidR="003455D8" w:rsidRPr="00F866D5" w:rsidRDefault="00517648" w:rsidP="00406358">
      <w:pPr>
        <w:pStyle w:val="NormalIndented"/>
      </w:pPr>
      <w:r w:rsidRPr="00F866D5">
        <w:t>We ex</w:t>
      </w:r>
      <w:r w:rsidR="00BF5745" w:rsidRPr="00F866D5">
        <w:t>amined the net ecosystem exchange of CO</w:t>
      </w:r>
      <w:r w:rsidR="00BF5745" w:rsidRPr="00F866D5">
        <w:rPr>
          <w:vertAlign w:val="subscript"/>
        </w:rPr>
        <w:t>2</w:t>
      </w:r>
      <w:r w:rsidR="00BF5745" w:rsidRPr="00F866D5">
        <w:t xml:space="preserve"> (NEE) and its component fluxes</w:t>
      </w:r>
      <w:r w:rsidR="00856415" w:rsidRPr="00F866D5">
        <w:t xml:space="preserve"> across temporal and environmental gradients to capture change in carbon fluxes throughout the growing season, across</w:t>
      </w:r>
      <w:r w:rsidR="005A4221" w:rsidRPr="00F866D5">
        <w:t xml:space="preserve"> soil moisture gradients, and between plant communities</w:t>
      </w:r>
      <w:r w:rsidR="00846F3F" w:rsidRPr="00F866D5">
        <w:t xml:space="preserve">. </w:t>
      </w:r>
      <w:r w:rsidR="003275BB" w:rsidRPr="00F866D5">
        <w:t xml:space="preserve">NEE is the balance of </w:t>
      </w:r>
      <w:r w:rsidR="00020E22" w:rsidRPr="00F866D5">
        <w:t xml:space="preserve">GEP and ER, </w:t>
      </w:r>
      <w:r w:rsidR="003275BB" w:rsidRPr="00F866D5">
        <w:t xml:space="preserve">two </w:t>
      </w:r>
      <w:r w:rsidR="00791818" w:rsidRPr="00F866D5">
        <w:t>climactically controlled</w:t>
      </w:r>
      <w:r w:rsidR="003275BB" w:rsidRPr="00F866D5">
        <w:t xml:space="preserve"> processes</w:t>
      </w:r>
      <w:r w:rsidR="00791818" w:rsidRPr="00F866D5">
        <w:t xml:space="preserve"> that vary </w:t>
      </w:r>
      <w:r w:rsidR="0094077F" w:rsidRPr="00F866D5">
        <w:t>with plant traits, ecosystem drivers, and scale</w:t>
      </w:r>
      <w:r w:rsidR="00D37D6F" w:rsidRPr="00F866D5">
        <w:t>. Acr</w:t>
      </w:r>
      <w:r w:rsidR="00035B8B" w:rsidRPr="00F866D5">
        <w:t xml:space="preserve">oss the Arctic, </w:t>
      </w:r>
      <w:r w:rsidR="004902AC" w:rsidRPr="00F866D5">
        <w:t>variab</w:t>
      </w:r>
      <w:r w:rsidR="009D1E5A" w:rsidRPr="00F866D5">
        <w:t>ility in the magnitude of</w:t>
      </w:r>
      <w:r w:rsidR="00E16197" w:rsidRPr="00F866D5">
        <w:t xml:space="preserve"> GEP and ER </w:t>
      </w:r>
      <w:r w:rsidR="00791818" w:rsidRPr="00F866D5">
        <w:t>warming responses</w:t>
      </w:r>
      <w:r w:rsidR="00316419" w:rsidRPr="00F866D5">
        <w:t xml:space="preserve"> results in tundra systems being sinks, or sources of CO</w:t>
      </w:r>
      <w:r w:rsidR="00316419" w:rsidRPr="00F866D5">
        <w:rPr>
          <w:vertAlign w:val="subscript"/>
        </w:rPr>
        <w:t>2</w:t>
      </w:r>
      <w:r w:rsidR="00316419" w:rsidRPr="00F866D5">
        <w:t>, depending on site conditions</w:t>
      </w:r>
      <w:r w:rsidR="00791818" w:rsidRPr="00F866D5">
        <w:t xml:space="preserve"> </w:t>
      </w:r>
      <w:r w:rsidR="001365F5" w:rsidRPr="00F866D5">
        <w:fldChar w:fldCharType="begin"/>
      </w:r>
      <w:r w:rsidR="001365F5" w:rsidRPr="00F866D5">
        <w:instrText xml:space="preserve"> ADDIN ZOTERO_ITEM CSL_CITATION {"citationID":"tzZD0Q1k","properties":{"formattedCitation":"(Virkkala et al., 2018)","plainCitation":"(Virkkala et al., 2018)","noteIndex":0},"citationItems":[{"id":74108,"uris":["http://zotero.org/groups/4708236/items/HL5RXTPQ"],"itemData":{"id":74108,"type":"article-journal","abstract":"The Arctic tundra plays an important role in the carbon cycle as it stores 50% of global soil organic carbon reservoirs. The processes (fluxes) regulating these stocks are predicted to change due to direct and indirect effects of climate change. Understanding the current and future carbon balance calls for a summary of the level of knowledge regarding chamber-derived carbon dioxide (CO2) flux studies. Here, we describe progress from recently (2000?2016) published studies of growing-season CO2 flux chamber measurements, namely GPP (gross primary production), ER (ecosystem respiration), and NEE (net ecosystem exchange), in the tundra region. We review the study areas and designs along with the explanatory environmental drivers used. Most of the studies were conducted in Alaska and Fennoscandia, and we stress the need for measuring fluxes in other tundra regions, particularly in more extreme climatic, productivity, and soil conditions. Soil respiration and other greenhouse gas measurements were seldom included in the studies. Although most of the environmental drivers of CO2 fluxes have been relatively well investigated (such as the effect of vegetation type and soil microclimate on fluxes), soil nutrients, other greenhouse gases and disturbance regimes require more research as they might define the future carbon balance. Particular attention should be paid to the effects of shrubification, geomorphology, and other disturbance effects such as fire events, and disease and herbivore outbreaks. An improved conceptual framework and understanding of underlying processes of biosphere?atmosphere CO2 exchange will provide more information on carbon cycling in the tundra.","container-title":"Progress in Physical Geography: Earth and Environment","DOI":"10.1177/0309133317745784","ISSN":"0309-1333","issue":"2","language":"en","note":"publisher: SAGE Publications Ltd","page":"162-184","source":"SAGE Journals","title":"The current state of CO2 flux chamber studies in the Arctic tundra: A review","title-short":"The current state of CO2 flux chamber studies in the Arctic tundra","volume":"42","author":[{"family":"Virkkala","given":"Anna-Maria"},{"family":"Virtanen","given":"Tarmo"},{"family":"Lehtonen","given":"Aleksi"},{"family":"Rinne","given":"Janne"},{"family":"Luoto","given":"Miska"}],"issued":{"date-parts":[["2018",4,1]]}}}],"schema":"https://github.com/citation-style-language/schema/raw/master/csl-citation.json"} </w:instrText>
      </w:r>
      <w:r w:rsidR="001365F5" w:rsidRPr="00F866D5">
        <w:fldChar w:fldCharType="separate"/>
      </w:r>
      <w:r w:rsidR="001365F5" w:rsidRPr="00F866D5">
        <w:rPr>
          <w:noProof/>
        </w:rPr>
        <w:t>(Virkkala et al., 2018)</w:t>
      </w:r>
      <w:r w:rsidR="001365F5" w:rsidRPr="00F866D5">
        <w:fldChar w:fldCharType="end"/>
      </w:r>
      <w:r w:rsidR="001365F5" w:rsidRPr="00F866D5">
        <w:t xml:space="preserve">. </w:t>
      </w:r>
      <w:r w:rsidR="00035B8B" w:rsidRPr="00F866D5">
        <w:t>T</w:t>
      </w:r>
      <w:r w:rsidR="001236BF" w:rsidRPr="00F866D5">
        <w:t>here is a dearth of</w:t>
      </w:r>
      <w:r w:rsidR="00263C96" w:rsidRPr="00F866D5">
        <w:t xml:space="preserve"> long-term data </w:t>
      </w:r>
      <w:r w:rsidR="00BC35F6" w:rsidRPr="00F866D5">
        <w:t>and measurements from more</w:t>
      </w:r>
      <w:r w:rsidR="001236BF" w:rsidRPr="00F866D5">
        <w:t xml:space="preserve"> extreme </w:t>
      </w:r>
      <w:r w:rsidR="00EB29E4" w:rsidRPr="00F866D5">
        <w:t xml:space="preserve">High Arctic </w:t>
      </w:r>
      <w:r w:rsidR="001236BF" w:rsidRPr="00F866D5">
        <w:t>environments</w:t>
      </w:r>
      <w:r w:rsidR="00EB29E4" w:rsidRPr="00F866D5">
        <w:t>,</w:t>
      </w:r>
      <w:r w:rsidR="003C74EA" w:rsidRPr="00F866D5">
        <w:t xml:space="preserve"> especially in the Canadian archipelago,</w:t>
      </w:r>
      <w:r w:rsidR="00EB29E4" w:rsidRPr="00F866D5">
        <w:t xml:space="preserve"> </w:t>
      </w:r>
      <w:r w:rsidR="00BC35F6" w:rsidRPr="00F866D5">
        <w:t>making our repeat high-Arctic experiment</w:t>
      </w:r>
      <w:r w:rsidR="006D1198" w:rsidRPr="00F866D5">
        <w:t xml:space="preserve"> </w:t>
      </w:r>
      <w:r w:rsidR="00BC35F6" w:rsidRPr="00F866D5">
        <w:t xml:space="preserve">of particular value </w:t>
      </w:r>
      <w:r w:rsidR="006D1198" w:rsidRPr="00F866D5">
        <w:fldChar w:fldCharType="begin"/>
      </w:r>
      <w:r w:rsidR="006C5BE8" w:rsidRPr="00F866D5">
        <w:instrText xml:space="preserve"> ADDIN ZOTERO_ITEM CSL_CITATION {"citationID":"g2QRPXJ0","properties":{"formattedCitation":"(Virkkala et al., 2018)","plainCitation":"(Virkkala et al., 2018)","noteIndex":0},"citationItems":[{"id":74108,"uris":["http://zotero.org/groups/4708236/items/HL5RXTPQ"],"itemData":{"id":74108,"type":"article-journal","abstract":"The Arctic tundra plays an important role in the carbon cycle as it stores 50% of global soil organic carbon reservoirs. The processes (fluxes) regulating these stocks are predicted to change due to direct and indirect effects of climate change. Understanding the current and future carbon balance calls for a summary of the level of knowledge regarding chamber-derived carbon dioxide (CO2) flux studies. Here, we describe progress from recently (2000?2016) published studies of growing-season CO2 flux chamber measurements, namely GPP (gross primary production), ER (ecosystem respiration), and NEE (net ecosystem exchange), in the tundra region. We review the study areas and designs along with the explanatory environmental drivers used. Most of the studies were conducted in Alaska and Fennoscandia, and we stress the need for measuring fluxes in other tundra regions, particularly in more extreme climatic, productivity, and soil conditions. Soil respiration and other greenhouse gas measurements were seldom included in the studies. Although most of the environmental drivers of CO2 fluxes have been relatively well investigated (such as the effect of vegetation type and soil microclimate on fluxes), soil nutrients, other greenhouse gases and disturbance regimes require more research as they might define the future carbon balance. Particular attention should be paid to the effects of shrubification, geomorphology, and other disturbance effects such as fire events, and disease and herbivore outbreaks. An improved conceptual framework and understanding of underlying processes of biosphere?atmosphere CO2 exchange will provide more information on carbon cycling in the tundra.","container-title":"Progress in Physical Geography: Earth and Environment","DOI":"10.1177/0309133317745784","ISSN":"0309-1333","issue":"2","language":"en","note":"publisher: SAGE Publications Ltd","page":"162-184","source":"SAGE Journals","title":"The current state of CO2 flux chamber studies in the Arctic tundra: A review","title-short":"The current state of CO2 flux chamber studies in the Arctic tundra","volume":"42","author":[{"family":"Virkkala","given":"Anna-Maria"},{"family":"Virtanen","given":"Tarmo"},{"family":"Lehtonen","given":"Aleksi"},{"family":"Rinne","given":"Janne"},{"family":"Luoto","given":"Miska"}],"issued":{"date-parts":[["2018",4,1]]}}}],"schema":"https://github.com/citation-style-language/schema/raw/master/csl-citation.json"} </w:instrText>
      </w:r>
      <w:r w:rsidR="006D1198" w:rsidRPr="00F866D5">
        <w:fldChar w:fldCharType="separate"/>
      </w:r>
      <w:r w:rsidR="006C5BE8" w:rsidRPr="00F866D5">
        <w:rPr>
          <w:noProof/>
        </w:rPr>
        <w:t>(Virkkala et al., 2018)</w:t>
      </w:r>
      <w:r w:rsidR="006D1198" w:rsidRPr="00F866D5">
        <w:fldChar w:fldCharType="end"/>
      </w:r>
      <w:r w:rsidR="006C5BE8" w:rsidRPr="00F866D5">
        <w:t xml:space="preserve">. </w:t>
      </w:r>
    </w:p>
    <w:p w14:paraId="41086EC6" w14:textId="16414FC1" w:rsidR="00BA5B67" w:rsidRPr="00F866D5" w:rsidRDefault="00423C8D" w:rsidP="00F177A3">
      <w:pPr>
        <w:pStyle w:val="Heading2"/>
        <w:rPr>
          <w:color w:val="auto"/>
        </w:rPr>
      </w:pPr>
      <w:bookmarkStart w:id="77" w:name="_Toc133416728"/>
      <w:r w:rsidRPr="00F866D5">
        <w:rPr>
          <w:color w:val="auto"/>
        </w:rPr>
        <w:t>Fluxes, greenness, and carbon sequestration</w:t>
      </w:r>
      <w:bookmarkEnd w:id="77"/>
    </w:p>
    <w:p w14:paraId="6F36EF3D" w14:textId="3E74DCAF" w:rsidR="008974FA" w:rsidRPr="00F866D5" w:rsidRDefault="00E02F20" w:rsidP="00406358">
      <w:pPr>
        <w:pStyle w:val="NormalIndented"/>
      </w:pPr>
      <w:r w:rsidRPr="00F866D5">
        <w:t>Net ecosystem exchange was positive across all treatments and sites</w:t>
      </w:r>
      <w:r w:rsidR="003C74EA" w:rsidRPr="00F866D5">
        <w:t>. T</w:t>
      </w:r>
      <w:r w:rsidRPr="00F866D5">
        <w:t>he average carbon balance at Alexandra Fiord</w:t>
      </w:r>
      <w:r w:rsidR="003C74EA" w:rsidRPr="00F866D5">
        <w:t xml:space="preserve"> (</w:t>
      </w:r>
      <w:r w:rsidRPr="00F866D5">
        <w:t>during day</w:t>
      </w:r>
      <w:r w:rsidR="007F4D1E" w:rsidRPr="00F866D5">
        <w:t>-time hours</w:t>
      </w:r>
      <w:r w:rsidRPr="00F866D5">
        <w:t xml:space="preserve"> in the growing season</w:t>
      </w:r>
      <w:r w:rsidR="003C74EA" w:rsidRPr="00F866D5">
        <w:t>)</w:t>
      </w:r>
      <w:r w:rsidRPr="00F866D5">
        <w:t xml:space="preserve"> was positive</w:t>
      </w:r>
      <w:r w:rsidR="00350F02" w:rsidRPr="00F866D5">
        <w:t>, and thus the ecosystem was acting as a sink</w:t>
      </w:r>
      <w:r w:rsidR="00074FF0" w:rsidRPr="00F866D5">
        <w:t>.</w:t>
      </w:r>
      <w:r w:rsidR="008974FA" w:rsidRPr="00F866D5">
        <w:t xml:space="preserve"> Experimental warming</w:t>
      </w:r>
      <w:r w:rsidR="007F4D1E" w:rsidRPr="00F866D5">
        <w:t xml:space="preserve"> by</w:t>
      </w:r>
      <w:r w:rsidR="008974FA" w:rsidRPr="00F866D5">
        <w:t xml:space="preserve"> </w:t>
      </w:r>
      <w:r w:rsidR="00F712B6" w:rsidRPr="00F866D5">
        <w:t>OTC</w:t>
      </w:r>
      <w:r w:rsidR="007F4D1E" w:rsidRPr="00F866D5">
        <w:t>s</w:t>
      </w:r>
      <w:r w:rsidR="00F712B6" w:rsidRPr="00F866D5">
        <w:t xml:space="preserve"> </w:t>
      </w:r>
      <w:r w:rsidR="00BD0BBE" w:rsidRPr="00F866D5">
        <w:t xml:space="preserve">increased </w:t>
      </w:r>
      <w:r w:rsidR="00957A47" w:rsidRPr="00F866D5">
        <w:t xml:space="preserve">the magnitudes of both the GEP and ER </w:t>
      </w:r>
      <w:r w:rsidR="00BD0BBE" w:rsidRPr="00F866D5">
        <w:t>component</w:t>
      </w:r>
      <w:r w:rsidR="00644390" w:rsidRPr="00F866D5">
        <w:t xml:space="preserve"> fluxes, </w:t>
      </w:r>
      <w:r w:rsidR="00A0428C" w:rsidRPr="00F866D5">
        <w:t>and since</w:t>
      </w:r>
      <w:r w:rsidR="00644390" w:rsidRPr="00F866D5">
        <w:t xml:space="preserve"> the increase in GEP was larger</w:t>
      </w:r>
      <w:r w:rsidR="00A0428C" w:rsidRPr="00F866D5">
        <w:t>, NEE increased by 30%</w:t>
      </w:r>
      <w:r w:rsidR="00644390" w:rsidRPr="00F866D5">
        <w:t xml:space="preserve">. These results </w:t>
      </w:r>
      <w:r w:rsidR="00BD0BBE" w:rsidRPr="00F866D5">
        <w:t>indicat</w:t>
      </w:r>
      <w:r w:rsidR="00644390" w:rsidRPr="00F866D5">
        <w:t>e</w:t>
      </w:r>
      <w:r w:rsidR="00BD0BBE" w:rsidRPr="00F866D5">
        <w:t xml:space="preserve"> that warming promotes further carbon sequestration</w:t>
      </w:r>
      <w:r w:rsidR="002F2099" w:rsidRPr="00F866D5">
        <w:t>.</w:t>
      </w:r>
      <w:r w:rsidR="0029438A" w:rsidRPr="00F866D5">
        <w:t xml:space="preserve"> </w:t>
      </w:r>
      <w:r w:rsidR="00332EC3" w:rsidRPr="00F866D5">
        <w:t xml:space="preserve">As </w:t>
      </w:r>
      <w:r w:rsidR="0029438A" w:rsidRPr="00F866D5">
        <w:t>NEE is not itself a process but the balance between two processes</w:t>
      </w:r>
      <w:r w:rsidR="00633D2C" w:rsidRPr="00F866D5">
        <w:t>–</w:t>
      </w:r>
      <w:r w:rsidR="0029438A" w:rsidRPr="00F866D5">
        <w:t>photosynthesis (GEP) and respiration (ER)</w:t>
      </w:r>
      <w:r w:rsidR="00633D2C" w:rsidRPr="00F866D5">
        <w:t>–</w:t>
      </w:r>
      <w:r w:rsidR="00332EC3" w:rsidRPr="00F866D5">
        <w:t xml:space="preserve">the </w:t>
      </w:r>
      <w:r w:rsidR="00EE620C" w:rsidRPr="00F866D5">
        <w:t xml:space="preserve">often-overlapping </w:t>
      </w:r>
      <w:r w:rsidR="00332EC3" w:rsidRPr="00F866D5">
        <w:t xml:space="preserve">drivers of these </w:t>
      </w:r>
      <w:r w:rsidR="00EE620C" w:rsidRPr="00F866D5">
        <w:t xml:space="preserve">two </w:t>
      </w:r>
      <w:r w:rsidR="00332EC3" w:rsidRPr="00F866D5">
        <w:t>fluxes</w:t>
      </w:r>
      <w:r w:rsidR="00EE620C" w:rsidRPr="00F866D5">
        <w:t xml:space="preserve"> and the interactions between them collectively determine the magnitude and direction of the </w:t>
      </w:r>
      <w:r w:rsidR="00254D52" w:rsidRPr="00F866D5">
        <w:t>ecosystem carbon balance.</w:t>
      </w:r>
    </w:p>
    <w:p w14:paraId="6A55774F" w14:textId="29320B6D" w:rsidR="00971E61" w:rsidRPr="00F866D5" w:rsidRDefault="00971E61" w:rsidP="001A5602">
      <w:pPr>
        <w:pStyle w:val="Heading3"/>
      </w:pPr>
      <w:bookmarkStart w:id="78" w:name="_Toc133416729"/>
      <w:r w:rsidRPr="00F866D5">
        <w:t>Gross ecosystem productivity</w:t>
      </w:r>
      <w:bookmarkEnd w:id="78"/>
      <w:r w:rsidRPr="00F866D5">
        <w:t xml:space="preserve"> </w:t>
      </w:r>
    </w:p>
    <w:p w14:paraId="5124A97F" w14:textId="2EE8850C" w:rsidR="005D5048" w:rsidRPr="00F866D5" w:rsidRDefault="009772B3" w:rsidP="00406358">
      <w:pPr>
        <w:pStyle w:val="NormalIndented"/>
      </w:pPr>
      <w:r w:rsidRPr="00F866D5">
        <w:t xml:space="preserve">Marchand et al. (2004) outline that GEP in warmed plots may be elevated due to the acceleration of the temperature-linked biochemical processes (enzyme kinetics) in </w:t>
      </w:r>
      <w:r w:rsidRPr="00F866D5">
        <w:lastRenderedPageBreak/>
        <w:t>photosynthesis, or indirect effects, such as warming-driven changes in nutrient uptake, leaf area, or species composition</w:t>
      </w:r>
      <w:r w:rsidR="000C79DD" w:rsidRPr="00F866D5">
        <w:t xml:space="preserve">. </w:t>
      </w:r>
      <w:r w:rsidRPr="00F866D5">
        <w:t xml:space="preserve">Tundra plants generally </w:t>
      </w:r>
      <w:r w:rsidR="002A5CEB" w:rsidRPr="00F866D5">
        <w:t>have</w:t>
      </w:r>
      <w:r w:rsidRPr="00F866D5">
        <w:t xml:space="preserve"> with low temperature optima </w:t>
      </w:r>
      <w:r w:rsidR="002A5CEB" w:rsidRPr="00F866D5">
        <w:t xml:space="preserve">for photosynthesis </w:t>
      </w:r>
      <w:r w:rsidRPr="00F866D5">
        <w:fldChar w:fldCharType="begin"/>
      </w:r>
      <w:r w:rsidR="00AC68C0" w:rsidRPr="00F866D5">
        <w:instrText xml:space="preserve"> ADDIN ZOTERO_ITEM CSL_CITATION {"citationID":"jU32lyO1","properties":{"formattedCitation":"(Tieszen, 1973)","plainCitation":"(Tieszen, 1973)","noteIndex":0},"citationItems":[{"id":74154,"uris":["http://zotero.org/groups/4708236/items/ZVMLSB6Z"],"itemData":{"id":74154,"type":"article-journal","abstract":"The influence of light intensity and temperature on the photosynthetic responses of intact leaves was studied in the principal grasses in the vicinity of Barrow, Alaska. Light saturated rates of young expanded leaves varied from 7.0 mg CO2· dm-2· hr-1 in Hierochloë alpina to 30.8 mg CO2· dm-2· hr-1 in Elymus arenarius although most species possessed rates in the range 10 to 20 mg CO2· dm-2· hr-1 Saturation was usually attained near 0.4 cal· cm-2· min-1 (400 to 700 nm) suggesting that few leaves would be light saturated in situ. Light compensation was attained at 0.008 to 0.010 cal· cm-2 which suggests that CO2 exchange could be positive for 24 hr in most leaves until late in July. The shape of the temperature response curves were similar in all species with optima usually around 15°C. All species possessed positive photosynthesis at the lowest temperatures (0 to 5°C) tested. Dark respiration was more temperature de-the range 10 to 20 mg CO2· dm-2· hr-1 pendent than the combined effect of light respiration and oxygen inhibition as shown by a comparison of CO2 exchange in 20% oxygen and 0% oxygen. All species utilized ribulose-1,5-diphosphate carboxylase as the principal carboxylating enzyme, possessed high CO2 compensation points (around 50 ppm at 15°C), and were inhibited by O2 The absolute magnitude (mg CO2· dm-2) of this inhibition was generally greatest at the light intensities and temperature regimes which supported the highest rates of photosynthesis. Inhibition, expressed as a percentage of the photosynthesis rate, increased with an increase in temperature and decreased with an increase in light intensity. All grasses in the Barrow area are C3 plants and possess relatively high rates of CO2 uptake at the low temperatures and light intensities characteristic of these high latitudes. On a daily basis photosynthetic rates should be high and should be closely coupled to radiation.","container-title":"Arctic and Alpine Research","DOI":"10.2307/1550031","ISSN":"0004-0851","issue":"3","note":"publisher: [Regents of the University of Colorado, a body corporate, contracting on behalf of the University of Colorado at Boulder for the benefit of INSTAAR, INSTAAR, University of Colorado]","page":"239-251","source":"JSTOR","title":"Photosynthesis and Respiration in Arctic Tundra Grasses: Field Light Intensity and Temperature Responses","title-short":"Photosynthesis and Respiration in Arctic Tundra Grasses","volume":"5","author":[{"family":"Tieszen","given":"L. L."}],"issued":{"date-parts":[["1973"]]}}}],"schema":"https://github.com/citation-style-language/schema/raw/master/csl-citation.json"} </w:instrText>
      </w:r>
      <w:r w:rsidRPr="00F866D5">
        <w:fldChar w:fldCharType="separate"/>
      </w:r>
      <w:r w:rsidR="00AC68C0" w:rsidRPr="00F866D5">
        <w:rPr>
          <w:noProof/>
        </w:rPr>
        <w:t>(Tieszen, 1973)</w:t>
      </w:r>
      <w:r w:rsidRPr="00F866D5">
        <w:fldChar w:fldCharType="end"/>
      </w:r>
      <w:r w:rsidRPr="00F866D5">
        <w:t xml:space="preserve"> and acclimatize to new temperature regimes </w:t>
      </w:r>
      <w:r w:rsidRPr="00F866D5">
        <w:fldChar w:fldCharType="begin"/>
      </w:r>
      <w:r w:rsidRPr="00F866D5">
        <w:instrText xml:space="preserve"> ADDIN ZOTERO_ITEM CSL_CITATION {"citationID":"wMQvXD7C","properties":{"formattedCitation":"(Billings et al., 1971; Marchand et al., 2004)","plainCitation":"(Billings et al., 1971; Marchand et al., 2004)","noteIndex":0},"citationItems":[{"id":74156,"uris":["http://zotero.org/groups/4708236/items/5CEYVYVZ"],"itemData":{"id":74156,"type":"article-journal","abstract":"Interactions on metabolism between ecotype and temperature acclimation were studied in a series of arctic and alpine populations of Oxyria digyna (L.) Hill, a widespread tundra plant species. Net photosynthesis, dark respiration, Hill reaction of isolated chloroplasts, and mitochondrial oxidative activity were measured. The principal question was “What is the relative effect of phenotypic temperature acclimation on metabolic rates as compared to the effect conferred by the ecotype?” Dark respiration rates were increased by cold acclimation in all ecotypes. Maximum net photosynthesis rates were lowered in all arctic populations but in only a few alpine populations after warm acclimation. The temperature of maximum net photosynthesis was increased by warm acclimation. Maximum net photosynthesis rates were higher in arctic populations than in alpine ones; this difference was increased by cold acclimation. The upper temperature compensation point in both arctic and alpine ecotypes was increased by warm acclimation. Alpine populations showed ideal homeostasis in net photosynthesis while arctic ecotypes showed only a low degree of partial homeostatic adjustment in net photosynthesis. Dark respiration homeostasis was almost ideal in all populations and showed no ecotypic difference. Efficiency of chlorophyll was higher in alpine ecotypes and at high temperature in all ecotypes, particularly after warm acclimation. Cold acclimation increased Hill reaction activity by isolated chloroplasts from alpine populations after growth at 14-hr photoperiod, but depressed the rate in arctic populations at 14 hr. At 20-hr photoperiod, the Hill rate was higher after cold acclimation in all populations tested. Mitochondrial oxidative activity was increased by cold acclimation; the rates from arctic populations were higher after cold treatment than those from alpine populations. We conclude that, in Oxyria, acclimation is under genetic control and that “acclimation ecotypes” exist; the most plastic phenotypes in regard to acclimation occur in the alpine ecotypes.","container-title":"Arctic and Alpine Research","DOI":"10.1080/00040851.1971.12003619","ISSN":"0004-0851","issue":"4","note":"publisher: Taylor &amp; Francis\n_eprint: https://doi.org/10.1080/00040851.1971.12003619","page":"277-289","source":"Taylor and Francis+NEJM","title":"Metabolic Acclimation to Temperature in Arctic and Alpine Ecotypes of Oxyr1A Digyna","volume":"3","author":[{"family":"Billings","given":"W. D."},{"family":"Godfrey","given":"P. J."},{"family":"Chabot","given":"B. F."},{"family":"Bourque","given":"D. P."}],"issued":{"date-parts":[["1971",11,1]]}}},{"id":330,"uris":["http://zotero.org/groups/4708236/items/WW96WB7T"],"itemData":{"id":330,"type":"article-journal","abstract":"Tundra ecosystems constitute large stocks of carbon and might therefore, if climate warming releases CO2, induce positive feedback and amplify temperature increase. We studied the effect of a 2.58C temperature increment, induced by controlled infrared irradiation, on various components of the carbon balance of a High Arctic tundra ecosystem at Zackenberg in Northeast Greenland (748N, 218W) over the 1999 growing season. Gross photosynthesis (Pgross), belowground respiration (Rsoil), and canopy respiration (Rcanopy) were regularly determined with closed dynamic CO2 exchange systems, and the whole-growing season C-balance was reconstructed by relating these components to potentially controlling factors (green cover, soil moisture, radiation, soil and canopy temperature, and thawing depth). Thawing depth and green cover increased in heated plots, while soil moisture was not signiﬁcantly affected. Pgross increased 24.2%, owing to both a green cover and a physiological inﬂuence of warming. Belowground respiration was enhanced 33.3%, mainly through direct warming impact and in spite of lower Q10 in the heated plots; the factors controlling Rsoil were day of the year and soil moisture. Rcanopy did not differ signiﬁcantly between treatments, although green cover was higher in the heated plots. This tundra ecosystem acted as a relatively small net sink both under current (0.86 mol CO2 mÀ2) and heated (1.24 mol CO2 mÀ2) conditions. Nevertheless, turnover increased, which was best explained by a combination of direct and indirect temperature effects, and delayed senescence.","container-title":"Arctic, Antarctic, and Alpine Research","DOI":"10.1657/1523-0430(2004)036[0298:ITBLCI]2.0.CO;2","ISSN":"1523-0430, 1938-4246","issue":"3","journalAbbreviation":"Arctic, Antarctic, and Alpine Research","language":"en","page":"298-307","source":"DOI.org (Crossref)","title":"Increased Turnover but Little Change in the Carbon Balance of High-Arctic Tundra Exposed to Whole Growing Season Warming","volume":"36","author":[{"family":"Marchand","given":"Fleur L."},{"family":"Nijs","given":"Ivan"},{"family":"Boeck","given":"Hans J.","non-dropping-particle":"de"},{"family":"Kockelbergh","given":"Fred"},{"family":"Mertens","given":"Sofie"},{"family":"Beyens","given":"Louis"}],"issued":{"date-parts":[["2004",8]]}}}],"schema":"https://github.com/citation-style-language/schema/raw/master/csl-citation.json"} </w:instrText>
      </w:r>
      <w:r w:rsidRPr="00F866D5">
        <w:fldChar w:fldCharType="separate"/>
      </w:r>
      <w:r w:rsidRPr="00F866D5">
        <w:rPr>
          <w:noProof/>
        </w:rPr>
        <w:t>(Billings et al., 1971; Marchand et al., 2004)</w:t>
      </w:r>
      <w:r w:rsidRPr="00F866D5">
        <w:fldChar w:fldCharType="end"/>
      </w:r>
      <w:r w:rsidRPr="00F866D5">
        <w:t xml:space="preserve">. </w:t>
      </w:r>
      <w:r w:rsidR="00AC381D" w:rsidRPr="00F866D5">
        <w:t>S</w:t>
      </w:r>
      <w:r w:rsidR="00D4616E" w:rsidRPr="00F866D5">
        <w:t>ome recent closed chamber studies have</w:t>
      </w:r>
      <w:r w:rsidR="00443DEA" w:rsidRPr="00F866D5">
        <w:t xml:space="preserve"> found that </w:t>
      </w:r>
      <w:r w:rsidR="00A56ACD" w:rsidRPr="00F866D5">
        <w:t xml:space="preserve">canopy </w:t>
      </w:r>
      <w:r w:rsidR="00443DEA" w:rsidRPr="00F866D5">
        <w:t>temperature</w:t>
      </w:r>
      <w:r w:rsidR="00A56ACD" w:rsidRPr="00F866D5">
        <w:t>, measured as a microclimatic (plot level) para</w:t>
      </w:r>
      <w:r w:rsidR="00773504" w:rsidRPr="00F866D5">
        <w:t>meter,</w:t>
      </w:r>
      <w:r w:rsidR="00443DEA" w:rsidRPr="00F866D5">
        <w:t xml:space="preserve"> played a dominant role in driving variation in GEP fluxes </w:t>
      </w:r>
      <w:r w:rsidR="00E05614" w:rsidRPr="00F866D5">
        <w:t>after long-term warming</w:t>
      </w:r>
      <w:r w:rsidR="00AC381D" w:rsidRPr="00F866D5">
        <w:t xml:space="preserve"> </w:t>
      </w:r>
      <w:r w:rsidR="00AC381D" w:rsidRPr="00F866D5">
        <w:fldChar w:fldCharType="begin"/>
      </w:r>
      <w:r w:rsidR="00AC381D" w:rsidRPr="00F866D5">
        <w:instrText xml:space="preserve"> ADDIN ZOTERO_ITEM CSL_CITATION {"citationID":"K2Q1X2Oi","properties":{"formattedCitation":"(J\\uc0\\u243{}nsd\\uc0\\u243{}ttir et al., 2022)","plainCitation":"(Jónsdóttir et al., 2022)","noteIndex":0},"citationItems":[{"id":10812,"uris":["http://zotero.org/groups/4708236/items/3XK2LMWV"],"itemData":{"id":10812,"type":"article-journal","abstract":"In the high Arctic, plant community species composition generally responds slowly to climate warming, whereas less is known about the community functional trait responses and consequences for ecosystem functioning. The slow species turnover and large distribution ranges of many Arctic plant species suggest a significant role of intraspecific trait variability in functional responses to climate change. Here we compare taxonomic and functional community compositional responses to a long-term (17-year) warming experiment in Svalbard, Norway, replicated across three major high Arctic habitats shaped by topography and contrasting snow regimes. We observed taxonomic compositional changes in all plant communities over time. Still, responses to experimental warming were minor and most pronounced in the drier habitats with relatively early snowmelt timing and long growing seasons (Cassiope and Dryas heaths). The habitats were clearly separated in functional trait space, defined by 12 size- and leaf economics-related traits, primarily due to interspecific trait variation. Functional traits also responded to experimental warming, most prominently in the Dryas heath and mostly due to intraspecific trait variation. Leaf area and mass increased and leaf δ15N decreased in response to the warming treatment. Intraspecific trait variability ranged between 30% and 71% of the total trait variation, reflecting the functional resilience of those communities, dominated by long-lived plants, due to either phenotypic plasticity or genotypic variation, which most likely underlies the observed resistance of high Arctic vegetation to climate warming. We further explored the consequences of trait variability for ecosystem functioning by measuring peak season CO2 fluxes. Together, environmental, taxonomic, and functional trait variables explained a large proportion of the variation in net ecosystem exchange (NEE), which increased when intraspecific trait variation was accounted for. In contrast, even though ecosystem respiration and gross ecosystem production both increased in response to warming across habitats, they were mainly driven by the direct kinetic impacts of temperature on plant physiology and biochemical processes. Our study shows that long-term experimental warming has a modest but significant effect on plant community functional trait composition and suggests that intraspecific trait variability is a key feature underlying high Arctic ecosystem resistance to climate warming.","container-title":"Ecological Monographs","DOI":"10.1002/ecm.1555","ISSN":"1557-7015","issue":"1","language":"en","note":"_eprint: https://onlinelibrary.wiley.com/doi/pdf/10.1002/ecm.1555","page":"e1555","source":"Wiley Online Library","title":"Intraspecific trait variability is a key feature underlying high Arctic plant community resistance to climate warming","volume":"93","author":[{"family":"Jónsdóttir","given":"Ingibjörg S."},{"family":"Halbritter","given":"Aud H."},{"family":"Christiansen","given":"Casper T."},{"family":"Althuizen","given":"Inge H. J."},{"family":"Haugum","given":"Siri V."},{"family":"Henn","given":"Jonathan J."},{"family":"Björnsdóttir","given":"Katrín"},{"family":"Maitner","given":"Brian Salvin"},{"family":"Malhi","given":"Yadvinder"},{"family":"Michaletz","given":"Sean T."},{"family":"Roos","given":"Ruben E."},{"family":"Klanderud","given":"Kari"},{"family":"Lee","given":"Hanna"},{"family":"Enquist","given":"Brian J."},{"family":"Vandvik","given":"Vigdis"}],"issued":{"date-parts":[["2022"]]}}}],"schema":"https://github.com/citation-style-language/schema/raw/master/csl-citation.json"} </w:instrText>
      </w:r>
      <w:r w:rsidR="00AC381D" w:rsidRPr="00F866D5">
        <w:fldChar w:fldCharType="separate"/>
      </w:r>
      <w:r w:rsidR="00AC381D" w:rsidRPr="00F866D5">
        <w:rPr>
          <w:rFonts w:ascii="Calibri" w:cs="Calibri"/>
          <w:lang w:val="en-US"/>
        </w:rPr>
        <w:t>(Jónsdóttir et al., 2022)</w:t>
      </w:r>
      <w:r w:rsidR="00AC381D" w:rsidRPr="00F866D5">
        <w:fldChar w:fldCharType="end"/>
      </w:r>
      <w:r w:rsidR="00D4616E" w:rsidRPr="00F866D5">
        <w:t xml:space="preserve">, </w:t>
      </w:r>
      <w:r w:rsidR="00AC381D" w:rsidRPr="00F866D5">
        <w:t xml:space="preserve">but </w:t>
      </w:r>
      <w:r w:rsidR="00D4616E" w:rsidRPr="00F866D5">
        <w:t>our models did not retain these parameters</w:t>
      </w:r>
      <w:r w:rsidR="004B7D7A" w:rsidRPr="00F866D5">
        <w:t>, and we did not</w:t>
      </w:r>
      <w:r w:rsidR="00D4616E" w:rsidRPr="00F866D5">
        <w:t xml:space="preserve"> </w:t>
      </w:r>
      <w:r w:rsidR="000214AC" w:rsidRPr="00F866D5">
        <w:t>observe significant differences in them between plots of different treatment manipulations</w:t>
      </w:r>
      <w:r w:rsidR="00773504" w:rsidRPr="00F866D5">
        <w:t xml:space="preserve">. </w:t>
      </w:r>
      <w:r w:rsidR="000214AC" w:rsidRPr="00F866D5">
        <w:t>G</w:t>
      </w:r>
      <w:r w:rsidRPr="00F866D5">
        <w:t xml:space="preserve">iven that our OTCs have been warming the treatment plots for over three decades, it </w:t>
      </w:r>
      <w:r w:rsidR="004B7D7A" w:rsidRPr="00F866D5">
        <w:t xml:space="preserve">seems </w:t>
      </w:r>
      <w:r w:rsidRPr="00F866D5">
        <w:t xml:space="preserve">unlikely that direct effects are the dominant reason for </w:t>
      </w:r>
      <w:r w:rsidR="004B7D7A" w:rsidRPr="00F866D5">
        <w:t xml:space="preserve">the </w:t>
      </w:r>
      <w:r w:rsidRPr="00F866D5">
        <w:t>increase</w:t>
      </w:r>
      <w:r w:rsidR="004B7D7A" w:rsidRPr="00F866D5">
        <w:t>s in GEP</w:t>
      </w:r>
      <w:r w:rsidRPr="00F866D5">
        <w:t>.</w:t>
      </w:r>
      <w:r w:rsidR="008210F5" w:rsidRPr="00F866D5">
        <w:t xml:space="preserve"> </w:t>
      </w:r>
    </w:p>
    <w:p w14:paraId="09F0F037" w14:textId="1C35975B" w:rsidR="00BD6A5A" w:rsidRPr="00F866D5" w:rsidRDefault="007A07E2" w:rsidP="00406358">
      <w:pPr>
        <w:pStyle w:val="NormalIndented"/>
      </w:pPr>
      <w:r w:rsidRPr="00F866D5">
        <w:t>There is a well-documented link between warming</w:t>
      </w:r>
      <w:r w:rsidR="00D73033" w:rsidRPr="00F866D5">
        <w:t xml:space="preserve"> </w:t>
      </w:r>
      <w:r w:rsidRPr="00F866D5">
        <w:t>and the acceleration</w:t>
      </w:r>
      <w:r w:rsidR="00AC381D" w:rsidRPr="00F866D5">
        <w:t xml:space="preserve"> of</w:t>
      </w:r>
      <w:r w:rsidRPr="00F866D5">
        <w:t xml:space="preserve"> plant growth </w:t>
      </w:r>
      <w:r w:rsidRPr="00F866D5">
        <w:fldChar w:fldCharType="begin"/>
      </w:r>
      <w:r w:rsidR="00DE0ADE" w:rsidRPr="00F866D5">
        <w:instrText xml:space="preserve"> ADDIN ZOTERO_ITEM CSL_CITATION {"citationID":"im5fYxls","properties":{"formattedCitation":"(Bjorkman et al., 2018; Campioli et al., 2013; Frei &amp; Henry, 2021; Hudson et al., 2011)","plainCitation":"(Bjorkman et al., 2018; Campioli et al., 2013; Frei &amp; Henry, 2021; Hudson et al., 2011)","noteIndex":0},"citationItems":[{"id":252,"uris":["http://zotero.org/groups/4708236/items/IIR2RH88"],"itemData":{"id":252,"type":"article-journal","abstract":"The tundra is warming more rapidly than any other biome on Earth, and the potential ramifications are far-reaching because of global feedback effects between vegetation and climate. A better understanding of how environmental factors shape plant structure and function is crucial for predicting the consequences of environmental change for ecosystem functioning. Here we explore the biome-wide relationships between temperature, moisture and seven key plant functional traits both across space and over three decades of warming at 117 tundra locations. Spatial temperature–trait relationships were generally strong but soil moisture had a marked influence on the strength and direction of these relationships, highlighting the potentially important influence of changes in water availability on future trait shifts in tundra plant communities. Community height increased with warming across all sites over the past three decades, but other traits lagged far behind predicted rates of change. Our findings highlight the challenge of using space-for-time substitution to predict the functional consequences of future warming and suggest that functions that are tied closely to plant height will experience the most rapid change. They also reveal the strength with which environmental factors shape biotic communities at the coldest extremes of the planet and will help to improve projections of functional changes in tundra ecosystems with climate warming.","container-title":"Nature","DOI":"10.1038/s41586-018-0563-7","ISSN":"1476-4687","issue":"7725","language":"en","license":"2018 Springer Nature Limited","note":"number: 7725\npublisher: Nature Publishing Group","page":"57-62","source":"www.nature.com","title":"Plant functional trait change across a warming tundra biome","volume":"562","author":[{"family":"Bjorkman","given":"Anne D."},{"family":"Myers-Smith","given":"Isla H."},{"family":"Elmendorf","given":"Sarah C."},{"family":"Normand","given":"Signe"},{"family":"Rüger","given":"Nadja"},{"family":"Beck","given":"Pieter S. A."},{"family":"Blach-Overgaard","given":"Anne"},{"family":"Blok","given":"Daan"},{"family":"Cornelissen","given":"J. Hans C."},{"family":"Forbes","given":"Bruce C."},{"family":"Georges","given":"Damien"},{"family":"Goetz","given":"Scott J."},{"family":"Guay","given":"Kevin C."},{"family":"Henry","given":"Gregory H. R."},{"family":"HilleRisLambers","given":"Janneke"},{"family":"Hollister","given":"Robert D."},{"family":"Karger","given":"Dirk N."},{"family":"Kattge","given":"Jens"},{"family":"Manning","given":"Peter"},{"family":"Prevéy","given":"Janet S."},{"family":"Rixen","given":"Christian"},{"family":"Schaepman-Strub","given":"Gabriela"},{"family":"Thomas","given":"Haydn J. D."},{"family":"Vellend","given":"Mark"},{"family":"Wilmking","given":"Martin"},{"family":"Wipf","given":"Sonja"},{"family":"Carbognani","given":"Michele"},{"family":"Hermanutz","given":"Luise"},{"family":"Lévesque","given":"Esther"},{"family":"Molau","given":"Ulf"},{"family":"Petraglia","given":"Alessandro"},{"family":"Soudzilovskaia","given":"Nadejda A."},{"family":"Spasojevic","given":"Marko J."},{"family":"Tomaselli","given":"Marcello"},{"family":"Vowles","given":"Tage"},{"family":"Alatalo","given":"Juha M."},{"family":"Alexander","given":"Heather D."},{"family":"Anadon-Rosell","given":"Alba"},{"family":"Angers-Blondin","given":"Sandra"},{"family":"Beest","given":"Mariska","dropping-particle":"te"},{"family":"Berner","given":"Logan"},{"family":"Björk","given":"Robert G."},{"family":"Buchwal","given":"Agata"},{"family":"Buras","given":"Allan"},{"family":"Christie","given":"Katherine"},{"family":"Cooper","given":"Elisabeth J."},{"family":"Dullinger","given":"Stefan"},{"family":"Elberling","given":"Bo"},{"family":"Eskelinen","given":"Anu"},{"family":"Frei","given":"Esther R."},{"family":"Grau","given":"Oriol"},{"family":"Grogan","given":"Paul"},{"family":"Hallinger","given":"Martin"},{"family":"Harper","given":"Karen A."},{"family":"Heijmans","given":"Monique M. P. D."},{"family":"Hudson","given":"James"},{"family":"Hülber","given":"Karl"},{"family":"Iturrate-Garcia","given":"Maitane"},{"family":"Iversen","given":"Colleen M."},{"family":"Jaroszynska","given":"Francesca"},{"family":"Johnstone","given":"Jill F."},{"family":"Jørgensen","given":"Rasmus Halfdan"},{"family":"Kaarlejärvi","given":"Elina"},{"family":"Klady","given":"Rebecca"},{"family":"Kuleza","given":"Sara"},{"family":"Kulonen","given":"Aino"},{"family":"Lamarque","given":"Laurent J."},{"family":"Lantz","given":"Trevor"},{"family":"Little","given":"Chelsea J."},{"family":"Speed","given":"James D. M."},{"family":"Michelsen","given":"Anders"},{"family":"Milbau","given":"Ann"},{"family":"Nabe-Nielsen","given":"Jacob"},{"family":"Nielsen","given":"Sigrid Schøler"},{"family":"Ninot","given":"Josep M."},{"family":"Oberbauer","given":"Steven F."},{"family":"Olofsson","given":"Johan"},{"family":"Onipchenko","given":"Vladimir G."},{"family":"Rumpf","given":"Sabine B."},{"family":"Semenchuk","given":"Philipp"},{"family":"Shetti","given":"Rohan"},{"family":"Collier","given":"Laura Siegwart"},{"family":"Street","given":"Lorna E."},{"family":"Suding","given":"Katharine N."},{"family":"Tape","given":"Ken D."},{"family":"Trant","given":"Andrew"},{"family":"Treier","given":"Urs A."},{"family":"Tremblay","given":"Jean-Pierre"},{"family":"Tremblay","given":"Maxime"},{"family":"Venn","given":"Susanna"},{"family":"Weijers","given":"Stef"},{"family":"Zamin","given":"Tara"},{"family":"Boulanger-Lapointe","given":"Noémie"},{"family":"Gould","given":"William A."},{"family":"Hik","given":"David S."},{"family":"Hofgaard","given":"Annika"},{"family":"Jónsdóttir","given":"Ingibjörg S."},{"family":"Jorgenson","given":"Janet"},{"family":"Klein","given":"Julia"},{"family":"Magnusson","given":"Borgthor"},{"family":"Tweedie","given":"Craig"},{"family":"Wookey","given":"Philip A."},{"family":"Bahn","given":"Michael"},{"family":"Blonder","given":"Benjamin"},{"family":"Bodegom","given":"Peter M.","non-dropping-particle":"van"},{"family":"Bond-Lamberty","given":"Benjamin"},{"family":"Campetella","given":"Giandiego"},{"family":"Cerabolini","given":"Bruno E. L."},{"family":"Chapin","given":"F. Stuart"},{"family":"Cornwell","given":"William K."},{"family":"Craine","given":"Joseph"},{"family":"Dainese","given":"Matteo"},{"family":"Vries","given":"Franciska T.","non-dropping-particle":"de"},{"family":"Díaz","given":"Sandra"},{"family":"Enquist","given":"Brian J."},{"family":"Green","given":"Walton"},{"family":"Milla","given":"Ruben"},{"family":"Niinemets","given":"Ülo"},{"family":"Onoda","given":"Yusuke"},{"family":"Ordoñez","given":"Jenny C."},{"family":"Ozinga","given":"Wim A."},{"family":"Penuelas","given":"Josep"},{"family":"Poorter","given":"Hendrik"},{"family":"Poschlod","given":"Peter"},{"family":"Reich","given":"Peter B."},{"family":"Sandel","given":"Brody"},{"family":"Schamp","given":"Brandon"},{"family":"Sheremetev","given":"Serge"},{"family":"Weiher","given":"Evan"}],"issued":{"date-parts":[["2018",10]]}}},{"id":248,"uris":["http://zotero.org/groups/4708236/items/DRRQ37A3"],"itemData":{"id":248,"type":"article-journal","abstract":"Few studies have assessed directly the impact of warming on plant growth and biomass production in the High Arctic. Here, we aimed to investigate the impact of 7 years of warming (open greenhouses) on the aboveground relative growth rate (RGR) of Cassiope tetragona and Salix arctica in North-Eastern Greenland. RGR was assessed for apical (leaves, stem, reproductive organs) and lateral meristems (secondary growth of stem and branches) and accompanied by measures of gross ecosystem production (GEP), branching and tissue carbon (C) concentration. Measurements were based on harvest and biometric methods (for RGR and branching) and gas exchange and chemical analysis (for GEP and C concentration). Warming nearly doubled the apical RGR of Cassiope, whereas it did not affect the apical RGR of Salix. Similarly, secondary growth increased for Cassiope but not for Salix. In particular, warming enhanced the secondary growth of old stem segments of Cassiope formed before the treatment began. The increase in Cassiope RGR was associated with an increase in gross photosynthetic uptake, branching and C concentration in old green tissues. Overall, the different growth measures consistently indicated that temperature limits the growth of Cassiope but not that of Salix in North-Eastern Greenland. Summer warming thus has the potential to stimulate biomass production in the High Arctic but major species-specific differences are expected.[PUBLICATION ABSTRACT]","container-title":"Plant Ecology","DOI":"https://doi.org/10.1007/s11258-013-0230-x","ISSN":"13850237","issue":"8","language":"English","license":"Springer Science+Business Media Dordrecht 2013","note":"number-of-pages: 1049-1058\npublisher-place: Dordrecht, Netherlands\npublisher: Springer Nature B.V.","page":"1049-1058","source":"ProQuest","title":"Does warming affect growth rate and biomass production of shrubs in the High Arctic?","volume":"214","author":[{"family":"Campioli","given":"Matteo"},{"family":"Schmidt","given":"Niels M."},{"family":"Albert","given":"Kristian R."},{"family":"Leblans","given":"Niki"},{"family":"Ro-poulsen","given":"Helge"},{"family":"Michelsen","given":"Anders"}],"issued":{"date-parts":[["2013",8]]}}},{"id":250,"uris":["http://zotero.org/groups/4708236/items/YNAPBXYD"],"itemData":{"id":250,"type":"article-journal","container-title":"Arctic Science","DOI":"10.1139/as-2021-0028","note":"publisher: NRC Research Press","page":"1-22","source":"cdnsciencepub.com (Atypon)","title":"Long-term effects of snowmelt timing and climate warming on phenology, growth, and reproductive effort of Arctic tundra plant species","author":[{"family":"Frei","given":"Esther R."},{"family":"Henry","given":"Gregory H.R."}],"issued":{"date-parts":[["2021",11,9]]}}},{"id":11162,"uris":["http://zotero.org/groups/4708236/items/JZ646KIE"],"itemData":{"id":11162,"type":"article-journal","abstract":"Understanding plant trait responses to elevated temperatures in the Arctic is critical in light of recent and continuing climate change, especially because these traits act as key mechanisms in climate-vegetation feedbacks. Since 1992, we have artificially warmed three plant communities at Alexandra Fiord, Nunavut, Canada (79°N). In each of the communities, we used open-top chambers (OTCs) to passively warm vegetation by 1–2 °C. In the summer of 2008, we investigated the intraspecific trait responses of five key species to 16 years of continuous warming. We examined eight traits that quantify different aspects of plant performance: leaf size, specific leaf area (SLA), leaf dry matter content (LDMC), plant height, leaf carbon concentration, leaf nitrogen concentration, leaf carbon isotope discrimination (LCID), and leaf δ15N. Long-term artificial warming affected five traits, including at least one trait in every species studied. The evergreen shrub Cassiope tetragona responded most frequently (increased leaf size and plant height/decreased SLA, leaf carbon concentration, and LCID), followed by the deciduous shrub Salix arctica (increased leaf size and plant height/decreased SLA) and the evergreen shrub Dryas integrifolia (increased leaf size and plant height/decreased LCID), the forb Oxyria digyna (increased leaf size and plant height), and the sedge Eriophorum angustifolium spp. triste (decreased leaf carbon concentration). Warming did not affect δ15N, leaf nitrogen concentration, or LDMC. Overall, growth traits were more sensitive to warming than leaf chemistry traits. Notably, we found that responses to warming were sustained, even after many years of treatment. Our work suggests that tundra plants in the High Arctic will show a multifaceted response to warming, often including taller shoots with larger leaves.","container-title":"Global Change Biology","DOI":"10.1111/j.1365-2486.2010.02294.x","ISSN":"1365-2486","issue":"2","language":"en","note":"_eprint: https://onlinelibrary.wiley.com/doi/pdf/10.1111/j.1365-2486.2010.02294.x","page":"1013-1021","source":"Wiley Online Library","title":"Taller and larger: shifts in Arctic tundra leaf traits after 16 years of experimental warming","title-short":"Taller and larger","volume":"17","author":[{"family":"Hudson","given":"J. M. G."},{"family":"Henry","given":"G. H. R."},{"family":"Cornwell","given":"W. K."}],"issued":{"date-parts":[["2011"]]}}}],"schema":"https://github.com/citation-style-language/schema/raw/master/csl-citation.json"} </w:instrText>
      </w:r>
      <w:r w:rsidRPr="00F866D5">
        <w:fldChar w:fldCharType="separate"/>
      </w:r>
      <w:r w:rsidR="00DE0ADE" w:rsidRPr="00F866D5">
        <w:rPr>
          <w:rFonts w:ascii="Calibri" w:cs="Calibri"/>
          <w:lang w:val="en-US"/>
        </w:rPr>
        <w:t>(Bjorkman et al., 2018; Campioli et al., 2013; Frei &amp; Henry, 2021; Hudson et al., 2011)</w:t>
      </w:r>
      <w:r w:rsidRPr="00F866D5">
        <w:fldChar w:fldCharType="end"/>
      </w:r>
      <w:r w:rsidRPr="00F866D5">
        <w:t xml:space="preserve">. </w:t>
      </w:r>
      <w:r w:rsidR="00D97921" w:rsidRPr="00F866D5">
        <w:t xml:space="preserve">Greenness, or GEI, captures </w:t>
      </w:r>
      <w:r w:rsidR="004B7D7A" w:rsidRPr="00F866D5">
        <w:t xml:space="preserve">an index of </w:t>
      </w:r>
      <w:r w:rsidR="00D97921" w:rsidRPr="00F866D5">
        <w:t xml:space="preserve">the amount of active plant </w:t>
      </w:r>
      <w:r w:rsidR="004B7D7A" w:rsidRPr="00F866D5">
        <w:t xml:space="preserve">leaves </w:t>
      </w:r>
      <w:r w:rsidR="00D97921" w:rsidRPr="00F866D5">
        <w:t>in a plot</w:t>
      </w:r>
      <w:r w:rsidR="00730609" w:rsidRPr="00F866D5">
        <w:t xml:space="preserve"> by proxying plant size, leaf area, and photosynthetic </w:t>
      </w:r>
      <w:r w:rsidR="00655C22" w:rsidRPr="00F866D5">
        <w:t>capacity</w:t>
      </w:r>
      <w:r w:rsidR="00615D52" w:rsidRPr="00F866D5">
        <w:t xml:space="preserve"> </w:t>
      </w:r>
      <w:r w:rsidR="00350DED" w:rsidRPr="00F866D5">
        <w:fldChar w:fldCharType="begin"/>
      </w:r>
      <w:r w:rsidR="00B44CBB" w:rsidRPr="00F866D5">
        <w:instrText xml:space="preserve"> ADDIN ZOTERO_ITEM CSL_CITATION {"citationID":"2gL9DL8E","properties":{"formattedCitation":"(Beamish et al., 2016; Boelman et al., 2003; Nijland et al., 2014)","plainCitation":"(Beamish et al., 2016; Boelman et al., 2003; Nijland et al., 2014)","noteIndex":0},"citationItems":[{"id":11044,"uris":["http://zotero.org/groups/4708236/items/98ZN34NW"],"itemData":{"id":11044,"type":"article-journal","abstract":"Manual collection of accurate phenology data is time-consuming and expensive. In this study, we investigate whether repeat colour digital photography can be used (1) to identify phenological patterns, (2) to identify differences in vegetation due to experimental warming and site moisture conditions, and (3) as a proxy for biomass. Pixel values (RGB) were extracted from images taken of permanent plots in long-term warming experiments in three tundra communities at a high Arctic site during one growing season. The Greenness Excess Index (GEI) was calculated from image data at the plot scale (1 × 1 m) as well as for two species, Dryas integrifolia and Salix arctica. GEI values were then compared to corresponding field-based phenology observations. GEI and Normalized Difference Vegetation Index (NDVI) values from a paired set of true colour and infrared images were compared with biomass data. The GEI values followed seasonal phenology at the plot and species scale and correlated well with standardized observations. GEI correlated well with biomass and was able to detect quantitative differences between warmed and control plots and the differences between communities due to site-specific moisture conditions. We conclude that true colour images can be used effectively to monitor phenology and biomass in high Arctic tundra. The simplicity and affordability of the photographic method represents an opportunity to expand observations in tundra ecosystems.","container-title":"Arctic Science","DOI":"10.1139/as-2014-0003","ISSN":"2368-7460, 2368-7460","issue":"2","journalAbbreviation":"Arctic Science","language":"en","page":"33-49","source":"DOI.org (Crossref)","title":"Phenology and vegetation change measurements from true colour digital photography in high Arctic tundra","volume":"2","author":[{"family":"Beamish","given":"Alison L."},{"family":"Nijland","given":"Wiebe"},{"family":"Edwards","given":"Marc"},{"family":"Coops","given":"Nicholas C."},{"family":"Henry","given":"Greg H.R."}],"issued":{"date-parts":[["2016",6]]}}},{"id":10818,"uris":["http://zotero.org/groups/4708236/items/GT7XMWMT"],"itemData":{"id":10818,"type":"article-journal","abstract":"This study explores the relationship between the normalized difference vegetation index (NDVI), aboveground plant biomass, and ecosystem C fluxes including gross ecosystem production (GEP), ecosystem respiration (ER) and net ecosystem production. We measured NDVI across long-term experimental treatments in wet sedge tundra at the Toolik Lake LTER site, in northern Alaska. Over 13 years, N and P were applied in factorial experiments (N, P and N + P), air temperature was increased using greenhouses with and without N + P fertilizer, and light intensity (photosynthetically active photon flux density) was reduced by 50% using shade cloth. Within each treatment plot, NDVI, aboveground biomass and whole-system CO2 flux measurements were made at the same sampling points during the peak-growing season of 2001. We found that across all treatments, NDVI is correlated with aboveground biomass (r2=0.84), GEP (r2=0.75) and ER (r2=0.71), providing a basis for linking remotely sensed NDVI to aboveground biomass and ecosystem carbon flux.","container-title":"Oecologia","DOI":"10.1007/s00442-003-1198-3","ISSN":"1432-1939","issue":"3","journalAbbreviation":"Oecologia","language":"en","page":"414-421","source":"Springer Link","title":"Response of NDVI, biomass, and ecosystem gas exchange to long-term warming and fertilization in wet sedge tundra","volume":"135","author":[{"family":"Boelman","given":"Natalie T."},{"family":"Stieglitz","given":"Marc"},{"family":"Rueth","given":"Heather M."},{"family":"Sommerkorn","given":"Martin"},{"family":"Griffin","given":"Kevin L."},{"family":"Shaver","given":"Gaius R."},{"family":"Gamon","given":"John A."}],"issued":{"date-parts":[["2003",5,1]]}}},{"id":10990,"uris":["http://zotero.org/groups/4708236/items/NLI548LZ"],"itemData":{"id":10990,"type":"article-journal","abstract":"Consumer-grade digital cameras are recognized as a cost-effective method of monitoring plant health and phenology. The capacity to use these cameras to produce time series information contributes to a better understanding of relationships between environmental conditions, vegetation health, and productivity. In this study we evaluate the use of consumer grade digital cameras modified to capture infrared wavelengths for monitoring vegetation. The use of infrared imagery is very common in satellite remote sensing, while most current near sensing studies are limited to visible wavelengths only. The use of infrared-visible observations is theoretically superior over the use of just visible observation due to the strong contrast between infrared and visible reflection of vegetation, the high correlation of the three visible bands and the possibilities to use spectral indices like the Normalized Difference Vegetation Index. This paper presents two experiments: the first study compares infrared modified and true color cameras to detect seasonal development of understory plants species in a forest; the second is aimed at evaluation of spectrometer and camera data collected during a laboratory plant stress experiment. The main goal of the experiments is to evaluate the utility of infrared modified cameras for the monitoring of plant health and phenology. Results show that infrared converted cameras perform less than standard color cameras in a monitoring setting. Comparison of the infrared camera response to spectrometer data points at limits in dynamic range, and poor band separation as the main weaknesses of converted consumer cameras. Our results support the use of standard color cameras as simple and affordable tools for the monitoring of plant stress and phenology.","container-title":"Agricultural and Forest Meteorology","DOI":"10.1016/j.agrformet.2013.09.007","ISSN":"0168-1923","journalAbbreviation":"Agricultural and Forest Meteorology","language":"en","page":"98-106","source":"ScienceDirect","title":"Monitoring plant condition and phenology using infrared sensitive consumer grade digital cameras","volume":"184","author":[{"family":"Nijland","given":"Wiebe"},{"family":"Jong","given":"Rogier","non-dropping-particle":"de"},{"family":"Jong","given":"Steven M.","non-dropping-particle":"de"},{"family":"Wulder","given":"Michael A."},{"family":"Bater","given":"Chris W."},{"family":"Coops","given":"Nicholas C."}],"issued":{"date-parts":[["2014",1,15]]}}}],"schema":"https://github.com/citation-style-language/schema/raw/master/csl-citation.json"} </w:instrText>
      </w:r>
      <w:r w:rsidR="00350DED" w:rsidRPr="00F866D5">
        <w:fldChar w:fldCharType="separate"/>
      </w:r>
      <w:r w:rsidR="00B44CBB" w:rsidRPr="00F866D5">
        <w:rPr>
          <w:noProof/>
        </w:rPr>
        <w:t>(Beamish et al., 2016; Boelman et al., 2003; Nijland et al., 2014)</w:t>
      </w:r>
      <w:r w:rsidR="00350DED" w:rsidRPr="00F866D5">
        <w:fldChar w:fldCharType="end"/>
      </w:r>
      <w:r w:rsidR="00350DED" w:rsidRPr="00F866D5">
        <w:t xml:space="preserve">. </w:t>
      </w:r>
      <w:r w:rsidR="004B7D7A" w:rsidRPr="00F866D5">
        <w:t>O</w:t>
      </w:r>
      <w:r w:rsidR="006048DB" w:rsidRPr="00F866D5">
        <w:t>ur warmed plots</w:t>
      </w:r>
      <w:r w:rsidR="00971122" w:rsidRPr="00F866D5">
        <w:t xml:space="preserve"> </w:t>
      </w:r>
      <w:r w:rsidR="004B7D7A" w:rsidRPr="00F866D5">
        <w:t>were</w:t>
      </w:r>
      <w:r w:rsidR="00971122" w:rsidRPr="00F866D5">
        <w:t xml:space="preserve"> </w:t>
      </w:r>
      <w:r w:rsidR="002A5CEB" w:rsidRPr="00F866D5">
        <w:t>greener,</w:t>
      </w:r>
      <w:r w:rsidR="004B7D7A" w:rsidRPr="00F866D5">
        <w:t xml:space="preserve"> and </w:t>
      </w:r>
      <w:r w:rsidR="00812CD3" w:rsidRPr="00F866D5">
        <w:t xml:space="preserve">GEI </w:t>
      </w:r>
      <w:r w:rsidR="004B7D7A" w:rsidRPr="00F866D5">
        <w:t xml:space="preserve">had a strong relationship with GEP and </w:t>
      </w:r>
      <w:r w:rsidR="00812CD3" w:rsidRPr="00F866D5">
        <w:t>explained the</w:t>
      </w:r>
      <w:r w:rsidR="00286310" w:rsidRPr="00F866D5">
        <w:t xml:space="preserve"> most variation in GEP. The</w:t>
      </w:r>
      <w:r w:rsidR="00A47759" w:rsidRPr="00F866D5">
        <w:t xml:space="preserve">se </w:t>
      </w:r>
      <w:r w:rsidR="004F5BA2" w:rsidRPr="00F866D5">
        <w:t>results</w:t>
      </w:r>
      <w:r w:rsidR="006F7D81" w:rsidRPr="00F866D5">
        <w:t xml:space="preserve"> indicate that</w:t>
      </w:r>
      <w:r w:rsidR="00033348" w:rsidRPr="00F866D5">
        <w:t xml:space="preserve"> </w:t>
      </w:r>
      <w:r w:rsidR="006F7D81" w:rsidRPr="00F866D5">
        <w:t xml:space="preserve">increased indirect effects </w:t>
      </w:r>
      <w:r w:rsidR="004B7D7A" w:rsidRPr="00F866D5">
        <w:t>that result in greater</w:t>
      </w:r>
      <w:r w:rsidR="006F7D81" w:rsidRPr="00F866D5">
        <w:t xml:space="preserve"> </w:t>
      </w:r>
      <w:r w:rsidR="00C4712E" w:rsidRPr="00F866D5">
        <w:t>greenness</w:t>
      </w:r>
      <w:r w:rsidR="00033348" w:rsidRPr="00F866D5">
        <w:t xml:space="preserve"> </w:t>
      </w:r>
      <w:r w:rsidR="00C4712E" w:rsidRPr="00F866D5">
        <w:t>are the likely drivers of increased GEP, and higher net carbon sequestration.</w:t>
      </w:r>
      <w:r w:rsidR="00A53976" w:rsidRPr="00F866D5">
        <w:t xml:space="preserve"> </w:t>
      </w:r>
    </w:p>
    <w:p w14:paraId="5597EFBE" w14:textId="1ED8F267" w:rsidR="00C4712E" w:rsidRPr="00F866D5" w:rsidRDefault="00BD6A5A" w:rsidP="00406358">
      <w:pPr>
        <w:pStyle w:val="NormalIndented"/>
      </w:pPr>
      <w:r w:rsidRPr="00F866D5">
        <w:t>GEP varied significantly between sites,</w:t>
      </w:r>
      <w:r w:rsidR="00902CE9" w:rsidRPr="00F866D5">
        <w:t xml:space="preserve"> and site was retained as the only other significant fixed effect in our final GEP model. </w:t>
      </w:r>
      <w:r w:rsidR="004B7D7A" w:rsidRPr="00F866D5">
        <w:t>The meadow site (</w:t>
      </w:r>
      <w:r w:rsidR="00A53976" w:rsidRPr="00F866D5">
        <w:t>MEAD</w:t>
      </w:r>
      <w:r w:rsidR="004B7D7A" w:rsidRPr="00F866D5">
        <w:t>)</w:t>
      </w:r>
      <w:r w:rsidR="00A53976" w:rsidRPr="00F866D5">
        <w:t xml:space="preserve"> is dominated by graminoids and, due to the absence of large grazers on the landscape at Alexandra Fiord, </w:t>
      </w:r>
      <w:r w:rsidR="004B7D7A" w:rsidRPr="00F866D5">
        <w:t>has considerable amounts of</w:t>
      </w:r>
      <w:r w:rsidR="00A53976" w:rsidRPr="00F866D5">
        <w:t xml:space="preserve"> litter</w:t>
      </w:r>
      <w:r w:rsidR="00D86BC4" w:rsidRPr="00F866D5">
        <w:t xml:space="preserve"> (Henry et a 1986; Hill and Henry 2011)</w:t>
      </w:r>
      <w:r w:rsidR="00A53976" w:rsidRPr="00F866D5">
        <w:t xml:space="preserve">. DRYAS is somewhat of an intermediate site in terms of species composition, soil moisture, and litter </w:t>
      </w:r>
      <w:r w:rsidR="00A53976" w:rsidRPr="00F866D5">
        <w:lastRenderedPageBreak/>
        <w:t xml:space="preserve">volumes. WILL is dominated by </w:t>
      </w:r>
      <w:r w:rsidR="00D86BC4" w:rsidRPr="00F866D5">
        <w:t xml:space="preserve">a deciduous shrub, </w:t>
      </w:r>
      <w:r w:rsidR="00A53976" w:rsidRPr="00F866D5">
        <w:rPr>
          <w:i/>
          <w:iCs/>
        </w:rPr>
        <w:t>Salix arctica</w:t>
      </w:r>
      <w:r w:rsidR="00D86BC4" w:rsidRPr="00F866D5">
        <w:rPr>
          <w:i/>
          <w:iCs/>
        </w:rPr>
        <w:t>,</w:t>
      </w:r>
      <w:r w:rsidR="00A53976" w:rsidRPr="00F866D5">
        <w:t xml:space="preserve"> and is relatively free of litter</w:t>
      </w:r>
      <w:r w:rsidR="00E94920" w:rsidRPr="00F866D5">
        <w:t>.</w:t>
      </w:r>
      <w:r w:rsidR="00BD6E2D" w:rsidRPr="00F866D5">
        <w:t xml:space="preserve"> </w:t>
      </w:r>
      <w:r w:rsidR="00D86BC4" w:rsidRPr="00F866D5">
        <w:t xml:space="preserve">The relationship between </w:t>
      </w:r>
      <w:r w:rsidR="00E94920" w:rsidRPr="00F866D5">
        <w:t>GEI</w:t>
      </w:r>
      <w:r w:rsidR="00D86BC4" w:rsidRPr="00F866D5">
        <w:t xml:space="preserve"> and </w:t>
      </w:r>
      <w:r w:rsidR="00E94920" w:rsidRPr="00F866D5">
        <w:t xml:space="preserve">GEP </w:t>
      </w:r>
      <w:r w:rsidR="00D86BC4" w:rsidRPr="00F866D5">
        <w:t>as strongest</w:t>
      </w:r>
      <w:r w:rsidR="008803C9" w:rsidRPr="00F866D5">
        <w:t xml:space="preserve"> at WILL</w:t>
      </w:r>
      <w:r w:rsidR="00BD6E2D" w:rsidRPr="00F866D5">
        <w:t>.</w:t>
      </w:r>
    </w:p>
    <w:p w14:paraId="010E32CC" w14:textId="027572FA" w:rsidR="00113620" w:rsidRPr="00F866D5" w:rsidRDefault="008803C9" w:rsidP="00406358">
      <w:pPr>
        <w:pStyle w:val="NormalIndented"/>
      </w:pPr>
      <w:r w:rsidRPr="00F866D5">
        <w:t>In addition to questions of litter and greenness, site also captures variation in plant community.</w:t>
      </w:r>
      <w:r w:rsidR="008A239A" w:rsidRPr="00F866D5">
        <w:t xml:space="preserve"> </w:t>
      </w:r>
      <w:r w:rsidR="00BC10DC" w:rsidRPr="00F866D5">
        <w:t>I</w:t>
      </w:r>
      <w:r w:rsidRPr="00F866D5">
        <w:t>nterspecific variation in</w:t>
      </w:r>
      <w:r w:rsidR="00DF41A7" w:rsidRPr="00F866D5">
        <w:t xml:space="preserve"> </w:t>
      </w:r>
      <w:r w:rsidR="00C97BA3" w:rsidRPr="00F866D5">
        <w:t>plant</w:t>
      </w:r>
      <w:r w:rsidR="00DF41A7" w:rsidRPr="00F866D5">
        <w:t xml:space="preserve"> traits </w:t>
      </w:r>
      <w:r w:rsidR="00C97BA3" w:rsidRPr="00F866D5">
        <w:t>and</w:t>
      </w:r>
      <w:r w:rsidR="00113620" w:rsidRPr="00F866D5">
        <w:t xml:space="preserve"> phenology</w:t>
      </w:r>
      <w:r w:rsidR="00DF41A7" w:rsidRPr="00F866D5">
        <w:t xml:space="preserve"> </w:t>
      </w:r>
      <w:r w:rsidR="00C97BA3" w:rsidRPr="00F866D5">
        <w:t xml:space="preserve">likely </w:t>
      </w:r>
      <w:r w:rsidR="00DF41A7" w:rsidRPr="00F866D5">
        <w:t>explain</w:t>
      </w:r>
      <w:r w:rsidR="00C97BA3" w:rsidRPr="00F866D5">
        <w:t xml:space="preserve"> </w:t>
      </w:r>
      <w:r w:rsidR="00B65B1C" w:rsidRPr="00F866D5">
        <w:t>variation in GEP</w:t>
      </w:r>
      <w:r w:rsidR="00113620" w:rsidRPr="00F866D5">
        <w:t>.</w:t>
      </w:r>
      <w:r w:rsidR="008F4BD5" w:rsidRPr="00F866D5">
        <w:t xml:space="preserve"> </w:t>
      </w:r>
      <w:r w:rsidR="00545047" w:rsidRPr="00F866D5">
        <w:t xml:space="preserve">The </w:t>
      </w:r>
      <w:r w:rsidR="008F4BD5" w:rsidRPr="00F866D5">
        <w:t>WILL</w:t>
      </w:r>
      <w:r w:rsidR="00545047" w:rsidRPr="00F866D5">
        <w:t xml:space="preserve"> site</w:t>
      </w:r>
      <w:r w:rsidR="008F4BD5" w:rsidRPr="00F866D5">
        <w:t xml:space="preserve"> is warm with less snowfall, earlier snowmelt, and dryer soils.</w:t>
      </w:r>
      <w:r w:rsidR="00AC0C8C" w:rsidRPr="00F866D5">
        <w:t xml:space="preserve"> In addition, </w:t>
      </w:r>
      <w:r w:rsidR="00545047" w:rsidRPr="00F866D5">
        <w:rPr>
          <w:i/>
          <w:iCs/>
        </w:rPr>
        <w:t>Salix arctica</w:t>
      </w:r>
      <w:r w:rsidR="00AC0C8C" w:rsidRPr="00F866D5">
        <w:t xml:space="preserve"> </w:t>
      </w:r>
      <w:r w:rsidR="00545047" w:rsidRPr="00F866D5">
        <w:t>is one of the earliest species to flower and green up</w:t>
      </w:r>
      <w:r w:rsidR="00493806" w:rsidRPr="00F866D5">
        <w:t xml:space="preserve"> </w:t>
      </w:r>
      <w:r w:rsidR="00493806" w:rsidRPr="00F866D5">
        <w:fldChar w:fldCharType="begin"/>
      </w:r>
      <w:r w:rsidR="00493806" w:rsidRPr="00F866D5">
        <w:instrText xml:space="preserve"> ADDIN ZOTERO_ITEM CSL_CITATION {"citationID":"onTgeVVh","properties":{"formattedCitation":"(Bjorkman et al., 2015)","plainCitation":"(Bjorkman et al., 2015)","noteIndex":0},"citationItems":[{"id":74355,"uris":["http://zotero.org/groups/4708236/items/CEI6YMFE"],"itemData":{"id":74355,"type":"article-journal","abstract":"Recent changes in climate have led to signiﬁcant shifts in phenology, with many studies demonstrating advanced phenology in response to warming temperatures. The rate of temperature change is especially high in the Arctic, but this is also where we have relatively little data on phenological changes and the processes driving these changes. In order to understand how Arctic plant species are likely to respond to future changes in climate, we monitored ﬂowering phenology in response to both experimental and ambient warming for four widespread species in two habitat types over 21 years. We additionally used long-term environmental records to disentangle the effects of temperature increase and changes in snowmelt date on phenological patterns. While ﬂowering occurred earlier in response to experimental warming, plants in unmanipulated plots showed no change or a delay in ﬂowering over the 21-year period, despite more than 1 °C of ambient warming during that time. This counterintuitive result was likely due to signiﬁcantly delayed snowmelt over the study period (0.05–0.2 days/yr) due to increased winter snowfall. The timing of snowmelt was a strong driver of ﬂowering phenology for all species – especially for early-ﬂowering species – while spring temperature was signiﬁcantly related to ﬂowering time only for later-ﬂowering species. Despite significantly delayed ﬂowering phenology, the timing of seed maturation showed no signiﬁcant change over time, suggesting that warmer temperatures may promote more rapid seed development. The results of this study highlight the importance of understanding the speciﬁc environmental cues that drive species’ phenological responses as well as the complex interactions between temperature and precipitation when forecasting phenology over the coming decades. As demonstrated here, the effects of altered snowmelt patterns can counter the effects of warmer temperatures, even to the point of generating phenological responses opposite to those predicted by warming alone.","container-title":"Global Change Biology","DOI":"10.1111/gcb.13051","ISSN":"13541013","issue":"12","journalAbbreviation":"Glob Change Biol","language":"en","page":"4651-4661","source":"DOI.org (Crossref)","title":"Contrasting effects of warming and increased snowfall on Arctic tundra plant phenology over the past two decades","volume":"21","author":[{"family":"Bjorkman","given":"Anne D."},{"family":"Elmendorf","given":"Sarah C."},{"family":"Beamish","given":"Alison L."},{"family":"Vellend","given":"Mark"},{"family":"Henry","given":"Gregory H. R."}],"issued":{"date-parts":[["2015",12]]}}}],"schema":"https://github.com/citation-style-language/schema/raw/master/csl-citation.json"} </w:instrText>
      </w:r>
      <w:r w:rsidR="00493806" w:rsidRPr="00F866D5">
        <w:fldChar w:fldCharType="separate"/>
      </w:r>
      <w:r w:rsidR="00493806" w:rsidRPr="00F866D5">
        <w:rPr>
          <w:noProof/>
        </w:rPr>
        <w:t>(Bjorkman et al., 2015)</w:t>
      </w:r>
      <w:r w:rsidR="00493806" w:rsidRPr="00F866D5">
        <w:fldChar w:fldCharType="end"/>
      </w:r>
      <w:r w:rsidR="00493806" w:rsidRPr="00F866D5">
        <w:t>.</w:t>
      </w:r>
      <w:r w:rsidR="00545047" w:rsidRPr="00F866D5">
        <w:t xml:space="preserve"> </w:t>
      </w:r>
      <w:r w:rsidR="004C15F5" w:rsidRPr="00F866D5">
        <w:t>F</w:t>
      </w:r>
      <w:r w:rsidR="00583BCE" w:rsidRPr="00F866D5">
        <w:t xml:space="preserve">or both of these reasons the plants at WILL </w:t>
      </w:r>
      <w:r w:rsidR="004C15F5" w:rsidRPr="00F866D5">
        <w:t xml:space="preserve">likely </w:t>
      </w:r>
      <w:r w:rsidR="00CD4176" w:rsidRPr="00F866D5">
        <w:t xml:space="preserve">had earlier phenology than plants </w:t>
      </w:r>
      <w:r w:rsidR="004C15F5" w:rsidRPr="00F866D5">
        <w:t>at DRYAS and MEAD</w:t>
      </w:r>
      <w:r w:rsidR="003D5101" w:rsidRPr="00F866D5">
        <w:t>. C</w:t>
      </w:r>
      <w:r w:rsidR="004C15F5" w:rsidRPr="00F866D5">
        <w:t>oupled with their</w:t>
      </w:r>
      <w:r w:rsidR="00CD3FBE" w:rsidRPr="00F866D5">
        <w:t xml:space="preserve"> high</w:t>
      </w:r>
      <w:r w:rsidR="001932C4" w:rsidRPr="00F866D5">
        <w:t xml:space="preserve"> </w:t>
      </w:r>
      <w:r w:rsidR="00CD3FBE" w:rsidRPr="00F866D5">
        <w:t xml:space="preserve">photosynthetic capacity </w:t>
      </w:r>
      <w:r w:rsidR="00CD3FBE" w:rsidRPr="00F866D5">
        <w:fldChar w:fldCharType="begin"/>
      </w:r>
      <w:r w:rsidR="00CD3FBE" w:rsidRPr="00F866D5">
        <w:instrText xml:space="preserve"> ADDIN ZOTERO_ITEM CSL_CITATION {"citationID":"DFzmOuDP","properties":{"formattedCitation":"(Oberbauer et al., 2007)","plainCitation":"(Oberbauer et al., 2007)","noteIndex":0},"citationItems":[{"id":260,"uris":["http://zotero.org/groups/4708236/items/L6WEC52I"],"itemData":{"id":260,"type":"article-journal","abstract":"Climate warming is expected to differentially affect CO2 exchange of the diverse ecosystems in the Arctic. Quantifying responses of CO2 exchange to warming in these ecosystems will require coordinated experimentation using standard temperature manipulations and measurements. Here, we used the International Tundra Experiment (ITEX) standard warming treatment to determine CO2 flux responses to growing-season warming for ecosystems spanning natural temperature and moisture ranges across the Arctic biome. We used the four North American Arctic ITEX sites (Toolik Lake, Atqasuk, and Barrow [USA] and Alexandra Fiord [Canada]) that span 10° of latitude. At each site, we investigated the CO2 responses to warming in both dry and wet or moist ecosystems. Net ecosystem CO2 exchange (NEE), ecosystem respiration (ER), and gross ecosystem photosynthesis (GEP) were assessed using chamber techniques conducted over 24-h periods sampled regularly throughout the summers of two years at all sites. At Toolik Lake, warming increased net CO2 losses in both moist and dry ecosystems. In contrast, at Atqasuk and Barrow, warming increased net CO2 uptake in wet ecosystems but increased losses from dry ecosystems. At Alexandra Fiord, warming improved net carbon uptake in the moist ecosystem in both years, but in the wet and dry ecosystems uptake increased in one year and decreased the other. Warming generally increased ER, with the largest increases in dry ecosystems. In wet ecosystems, high soil moisture limited increases in respiration relative to increases in photosynthesis. Warming generally increased GEP, with the notable exception of the Toolik Lake moist ecosystem, where warming unexpectedly decreased GEP &gt;25%. Overall, the respiration response determined the effect of warming on ecosystem CO2 balance. Our results provide the first multiple-site comparison of arctic tundra CO2 flux responses to standard warming treatments across a large climate gradient. These results indicate that (1) dry tundra may be initially the most responsive ecosystems to climate warming by virtue of strong increases in ER, (2) moist and wet tundra responses are dampened by higher water tables and soil water contents, and (3) both GEP and ER are responsive to climate warming, but the magnitudes and directions are ecosystem-dependent.","container-title":"Ecological Monographs","ISSN":"0012-9615","issue":"2","note":"publisher: Ecological Society of America","page":"221-238","source":"JSTOR","title":"Tundra CO2 Fluxes in Response to Experimental Warming across Latitudinal and Moisture Gradients","volume":"77","author":[{"family":"Oberbauer","given":"Steven F."},{"family":"Tweedie","given":"Craig E."},{"family":"Welker","given":"Jeff M."},{"family":"Fahnestock","given":"Jace T."},{"family":"Henry","given":"Greg H. R."},{"family":"Webber","given":"Patrick J."},{"family":"Hollister","given":"Robert D."},{"family":"Walker","given":"Marilyn D."},{"family":"Kuchy","given":"Andrea"},{"family":"Elmore","given":"Elizabeth"},{"family":"Starr","given":"Gregory"}],"issued":{"date-parts":[["2007"]]}}}],"schema":"https://github.com/citation-style-language/schema/raw/master/csl-citation.json"} </w:instrText>
      </w:r>
      <w:r w:rsidR="00CD3FBE" w:rsidRPr="00F866D5">
        <w:fldChar w:fldCharType="separate"/>
      </w:r>
      <w:r w:rsidR="00CD3FBE" w:rsidRPr="00F866D5">
        <w:rPr>
          <w:noProof/>
        </w:rPr>
        <w:t>(Oberbauer et al., 2007)</w:t>
      </w:r>
      <w:r w:rsidR="00CD3FBE" w:rsidRPr="00F866D5">
        <w:fldChar w:fldCharType="end"/>
      </w:r>
      <w:r w:rsidR="00CD3FBE" w:rsidRPr="00F866D5">
        <w:t>,</w:t>
      </w:r>
      <w:r w:rsidR="004C15F5" w:rsidRPr="00F866D5">
        <w:t xml:space="preserve"> </w:t>
      </w:r>
      <w:r w:rsidR="003D5101" w:rsidRPr="00F866D5">
        <w:t xml:space="preserve">this temporal and compositional difference likely </w:t>
      </w:r>
      <w:r w:rsidR="004C15F5" w:rsidRPr="00F866D5">
        <w:t>drove larger photosynthesis fluxes.</w:t>
      </w:r>
      <w:r w:rsidR="00406995" w:rsidRPr="00F866D5">
        <w:t xml:space="preserve"> </w:t>
      </w:r>
      <w:r w:rsidR="007C3FAB" w:rsidRPr="00F866D5">
        <w:t>High</w:t>
      </w:r>
      <w:r w:rsidR="006D194D" w:rsidRPr="00F866D5">
        <w:t xml:space="preserve"> GEP fluxes</w:t>
      </w:r>
      <w:r w:rsidR="00406995" w:rsidRPr="00F866D5">
        <w:t xml:space="preserve"> have been </w:t>
      </w:r>
      <w:r w:rsidR="007C3FAB" w:rsidRPr="00F866D5">
        <w:t>associated with woody shrub presence</w:t>
      </w:r>
      <w:r w:rsidR="00406995" w:rsidRPr="00F866D5">
        <w:t xml:space="preserve"> elsewhere</w:t>
      </w:r>
      <w:r w:rsidR="006D194D" w:rsidRPr="00F866D5">
        <w:t xml:space="preserve"> </w:t>
      </w:r>
      <w:r w:rsidR="006D194D" w:rsidRPr="00F866D5">
        <w:fldChar w:fldCharType="begin"/>
      </w:r>
      <w:r w:rsidR="006D194D" w:rsidRPr="00F866D5">
        <w:instrText xml:space="preserve"> ADDIN ZOTERO_ITEM CSL_CITATION {"citationID":"W57AvvzR","properties":{"formattedCitation":"(Cahoon et al., 2012)","plainCitation":"(Cahoon et al., 2012)","noteIndex":0},"citationItems":[{"id":11184,"uris":["http://zotero.org/groups/4708236/items/XBU4EQX6"],"itemData":{"id":11184,"type":"article-journal","abstract":"Arctic and Boreal terrestrial ecosystems are important components of the climate system because they contain vast amounts of soil carbon (C). Evidence suggests that deciduous shrubs are increasing in abundance, but the implications for ecosystem C budgets remain uncertain. Using midsummer CO2 flux data from 21 sites spanning 16° of latitude in the Arctic and Boreal biomes, we show that air temperature explains c. one-half of the variation in ecosystem respiration (ER) and that ER drives the pattern in net ecosystem CO2 exchange across ecosystems. Woody sites were slightly stronger C sinks compared with herbaceous communities. However, woody sites with warm soils (&gt; 10 °C) were net sources of CO2, whereas woody sites with cold soils (&lt; 10 °C) were strong sinks. Our results indicate that transition to a shrub-dominated Arctic will increase the rate of C cycling, and may lead to net C loss if soil temperatures rise.","container-title":"Ecology Letters","DOI":"10.1111/j.1461-0248.2012.01865.x","ISSN":"1461-0248","issue":"12","language":"en","note":"_eprint: https://onlinelibrary.wiley.com/doi/pdf/10.1111/j.1461-0248.2012.01865.x","page":"1415-1422","source":"Wiley Online Library","title":"Interactions among shrub cover and the soil microclimate may determine future Arctic carbon budgets","volume":"15","author":[{"family":"Cahoon","given":"Sean M. P."},{"family":"Sullivan","given":"Patrick F."},{"family":"Shaver","given":"Gaius R."},{"family":"Welker","given":"Jeffrey M."},{"family":"Post","given":"Eric"}],"issued":{"date-parts":[["2012"]]}}}],"schema":"https://github.com/citation-style-language/schema/raw/master/csl-citation.json"} </w:instrText>
      </w:r>
      <w:r w:rsidR="006D194D" w:rsidRPr="00F866D5">
        <w:fldChar w:fldCharType="separate"/>
      </w:r>
      <w:r w:rsidR="006D194D" w:rsidRPr="00F866D5">
        <w:rPr>
          <w:noProof/>
        </w:rPr>
        <w:t>(Cahoon et al., 2012)</w:t>
      </w:r>
      <w:r w:rsidR="006D194D" w:rsidRPr="00F866D5">
        <w:fldChar w:fldCharType="end"/>
      </w:r>
      <w:r w:rsidR="008C75E2" w:rsidRPr="00F866D5">
        <w:t xml:space="preserve">, though a recent review paper </w:t>
      </w:r>
      <w:r w:rsidR="00406995" w:rsidRPr="00F866D5">
        <w:t xml:space="preserve">suggests that graminoid sites have the highest peak season GEP </w:t>
      </w:r>
      <w:r w:rsidR="00406995" w:rsidRPr="00F866D5">
        <w:fldChar w:fldCharType="begin"/>
      </w:r>
      <w:r w:rsidR="00406995" w:rsidRPr="00F866D5">
        <w:instrText xml:space="preserve"> ADDIN ZOTERO_ITEM CSL_CITATION {"citationID":"pkQNG6Se","properties":{"formattedCitation":"(Virkkala et al., 2018)","plainCitation":"(Virkkala et al., 2018)","noteIndex":0},"citationItems":[{"id":74108,"uris":["http://zotero.org/groups/4708236/items/HL5RXTPQ"],"itemData":{"id":74108,"type":"article-journal","abstract":"The Arctic tundra plays an important role in the carbon cycle as it stores 50% of global soil organic carbon reservoirs. The processes (fluxes) regulating these stocks are predicted to change due to direct and indirect effects of climate change. Understanding the current and future carbon balance calls for a summary of the level of knowledge regarding chamber-derived carbon dioxide (CO2) flux studies. Here, we describe progress from recently (2000?2016) published studies of growing-season CO2 flux chamber measurements, namely GPP (gross primary production), ER (ecosystem respiration), and NEE (net ecosystem exchange), in the tundra region. We review the study areas and designs along with the explanatory environmental drivers used. Most of the studies were conducted in Alaska and Fennoscandia, and we stress the need for measuring fluxes in other tundra regions, particularly in more extreme climatic, productivity, and soil conditions. Soil respiration and other greenhouse gas measurements were seldom included in the studies. Although most of the environmental drivers of CO2 fluxes have been relatively well investigated (such as the effect of vegetation type and soil microclimate on fluxes), soil nutrients, other greenhouse gases and disturbance regimes require more research as they might define the future carbon balance. Particular attention should be paid to the effects of shrubification, geomorphology, and other disturbance effects such as fire events, and disease and herbivore outbreaks. An improved conceptual framework and understanding of underlying processes of biosphere?atmosphere CO2 exchange will provide more information on carbon cycling in the tundra.","container-title":"Progress in Physical Geography: Earth and Environment","DOI":"10.1177/0309133317745784","ISSN":"0309-1333","issue":"2","language":"en","note":"publisher: SAGE Publications Ltd","page":"162-184","source":"SAGE Journals","title":"The current state of CO2 flux chamber studies in the Arctic tundra: A review","title-short":"The current state of CO2 flux chamber studies in the Arctic tundra","volume":"42","author":[{"family":"Virkkala","given":"Anna-Maria"},{"family":"Virtanen","given":"Tarmo"},{"family":"Lehtonen","given":"Aleksi"},{"family":"Rinne","given":"Janne"},{"family":"Luoto","given":"Miska"}],"issued":{"date-parts":[["2018",4,1]]}}}],"schema":"https://github.com/citation-style-language/schema/raw/master/csl-citation.json"} </w:instrText>
      </w:r>
      <w:r w:rsidR="00406995" w:rsidRPr="00F866D5">
        <w:fldChar w:fldCharType="separate"/>
      </w:r>
      <w:r w:rsidR="00406995" w:rsidRPr="00F866D5">
        <w:rPr>
          <w:noProof/>
        </w:rPr>
        <w:t>(Virkkala et al., 2018)</w:t>
      </w:r>
      <w:r w:rsidR="00406995" w:rsidRPr="00F866D5">
        <w:fldChar w:fldCharType="end"/>
      </w:r>
      <w:r w:rsidR="00406995" w:rsidRPr="00F866D5">
        <w:t>.</w:t>
      </w:r>
      <w:r w:rsidR="00297B95" w:rsidRPr="00F866D5">
        <w:t xml:space="preserve"> </w:t>
      </w:r>
      <w:r w:rsidR="00954A6C" w:rsidRPr="00F866D5">
        <w:t>However,</w:t>
      </w:r>
      <w:r w:rsidR="00297B95" w:rsidRPr="00F866D5">
        <w:t xml:space="preserve"> the authors largely </w:t>
      </w:r>
      <w:r w:rsidR="007C3FAB" w:rsidRPr="00F866D5">
        <w:t xml:space="preserve">attribute this to </w:t>
      </w:r>
      <w:r w:rsidR="00297B95" w:rsidRPr="00F866D5">
        <w:t xml:space="preserve">leaf area and metabolic speed </w:t>
      </w:r>
      <w:r w:rsidR="007C3FAB" w:rsidRPr="00F866D5">
        <w:t>and leaf area</w:t>
      </w:r>
      <w:r w:rsidR="00954A6C" w:rsidRPr="00F866D5">
        <w:t xml:space="preserve"> is </w:t>
      </w:r>
      <w:r w:rsidR="00297B95" w:rsidRPr="00F866D5">
        <w:t>limited at</w:t>
      </w:r>
      <w:r w:rsidR="00954A6C" w:rsidRPr="00F866D5">
        <w:t xml:space="preserve"> our</w:t>
      </w:r>
      <w:r w:rsidR="007C3FAB" w:rsidRPr="00F866D5">
        <w:t xml:space="preserve"> graminoid</w:t>
      </w:r>
      <w:r w:rsidR="00954A6C" w:rsidRPr="00F866D5">
        <w:t xml:space="preserve"> site</w:t>
      </w:r>
      <w:r w:rsidR="00CD4176" w:rsidRPr="00F866D5">
        <w:t xml:space="preserve"> (MEAD)</w:t>
      </w:r>
      <w:r w:rsidR="00297B95" w:rsidRPr="00F866D5">
        <w:t xml:space="preserve"> as senesced leaves</w:t>
      </w:r>
      <w:r w:rsidR="00F77DB9" w:rsidRPr="00F866D5">
        <w:t xml:space="preserve"> make up far more of the </w:t>
      </w:r>
      <w:r w:rsidR="007C3FAB" w:rsidRPr="00F866D5">
        <w:t>canopy</w:t>
      </w:r>
      <w:r w:rsidR="00F77DB9" w:rsidRPr="00F866D5">
        <w:t xml:space="preserve"> coverage than</w:t>
      </w:r>
      <w:r w:rsidR="00297B95" w:rsidRPr="00F866D5">
        <w:t xml:space="preserve"> active live leaves.</w:t>
      </w:r>
      <w:r w:rsidR="00C0556F" w:rsidRPr="00F866D5">
        <w:t xml:space="preserve"> </w:t>
      </w:r>
      <w:r w:rsidR="00F77DB9" w:rsidRPr="00F866D5">
        <w:t>Inter</w:t>
      </w:r>
      <w:r w:rsidR="007C3FAB" w:rsidRPr="00F866D5">
        <w:t xml:space="preserve"> </w:t>
      </w:r>
      <w:r w:rsidR="00F77DB9" w:rsidRPr="00F866D5">
        <w:t>site d</w:t>
      </w:r>
      <w:r w:rsidR="00981A92" w:rsidRPr="00F866D5">
        <w:t>ifference</w:t>
      </w:r>
      <w:r w:rsidR="00297B95" w:rsidRPr="00F866D5">
        <w:t>s</w:t>
      </w:r>
      <w:r w:rsidR="00954A6C" w:rsidRPr="00F866D5">
        <w:t xml:space="preserve"> at Alexandra Fiord also</w:t>
      </w:r>
      <w:r w:rsidR="00981A92" w:rsidRPr="00F866D5">
        <w:t xml:space="preserve"> </w:t>
      </w:r>
      <w:r w:rsidR="00C0556F" w:rsidRPr="00F866D5">
        <w:t>may have been</w:t>
      </w:r>
      <w:r w:rsidR="00981A92" w:rsidRPr="00F866D5">
        <w:t xml:space="preserve"> </w:t>
      </w:r>
      <w:r w:rsidR="00C0556F" w:rsidRPr="00F866D5">
        <w:t>magnified</w:t>
      </w:r>
      <w:r w:rsidR="00981A92" w:rsidRPr="00F866D5">
        <w:t xml:space="preserve"> </w:t>
      </w:r>
      <w:r w:rsidR="006D194D" w:rsidRPr="00F866D5">
        <w:t xml:space="preserve">by </w:t>
      </w:r>
      <w:r w:rsidR="0015357C" w:rsidRPr="00F866D5">
        <w:t>low soil moisture at WILL;</w:t>
      </w:r>
      <w:r w:rsidR="0069271D" w:rsidRPr="00F866D5">
        <w:t xml:space="preserve"> </w:t>
      </w:r>
      <w:r w:rsidR="0015357C" w:rsidRPr="00F866D5">
        <w:rPr>
          <w:i/>
          <w:iCs/>
        </w:rPr>
        <w:t>S. arctica</w:t>
      </w:r>
      <w:r w:rsidR="0015357C" w:rsidRPr="00F866D5">
        <w:t xml:space="preserve"> is more vigorous </w:t>
      </w:r>
      <w:r w:rsidR="0069271D" w:rsidRPr="00F866D5">
        <w:t xml:space="preserve">at </w:t>
      </w:r>
      <w:r w:rsidR="00CD4176" w:rsidRPr="00F866D5">
        <w:t>well-</w:t>
      </w:r>
      <w:r w:rsidR="00A36E14" w:rsidRPr="00F866D5">
        <w:t>drained sites</w:t>
      </w:r>
      <w:r w:rsidR="0077780B" w:rsidRPr="00F866D5">
        <w:t xml:space="preserve"> </w:t>
      </w:r>
      <w:r w:rsidR="0069271D" w:rsidRPr="00F866D5">
        <w:t xml:space="preserve">than elsewhere on the lowland </w:t>
      </w:r>
      <w:r w:rsidR="0069271D" w:rsidRPr="00F866D5">
        <w:fldChar w:fldCharType="begin"/>
      </w:r>
      <w:r w:rsidR="0069271D" w:rsidRPr="00F866D5">
        <w:instrText xml:space="preserve"> ADDIN ZOTERO_ITEM CSL_CITATION {"citationID":"tnHUIAsX","properties":{"formattedCitation":"(Beamish et al., 2016)","plainCitation":"(Beamish et al., 2016)","noteIndex":0},"citationItems":[{"id":11044,"uris":["http://zotero.org/groups/4708236/items/98ZN34NW"],"itemData":{"id":11044,"type":"article-journal","abstract":"Manual collection of accurate phenology data is time-consuming and expensive. In this study, we investigate whether repeat colour digital photography can be used (1) to identify phenological patterns, (2) to identify differences in vegetation due to experimental warming and site moisture conditions, and (3) as a proxy for biomass. Pixel values (RGB) were extracted from images taken of permanent plots in long-term warming experiments in three tundra communities at a high Arctic site during one growing season. The Greenness Excess Index (GEI) was calculated from image data at the plot scale (1 × 1 m) as well as for two species, Dryas integrifolia and Salix arctica. GEI values were then compared to corresponding field-based phenology observations. GEI and Normalized Difference Vegetation Index (NDVI) values from a paired set of true colour and infrared images were compared with biomass data. The GEI values followed seasonal phenology at the plot and species scale and correlated well with standardized observations. GEI correlated well with biomass and was able to detect quantitative differences between warmed and control plots and the differences between communities due to site-specific moisture conditions. We conclude that true colour images can be used effectively to monitor phenology and biomass in high Arctic tundra. The simplicity and affordability of the photographic method represents an opportunity to expand observations in tundra ecosystems.","container-title":"Arctic Science","DOI":"10.1139/as-2014-0003","ISSN":"2368-7460, 2368-7460","issue":"2","journalAbbreviation":"Arctic Science","language":"en","page":"33-49","source":"DOI.org (Crossref)","title":"Phenology and vegetation change measurements from true colour digital photography in high Arctic tundra","volume":"2","author":[{"family":"Beamish","given":"Alison L."},{"family":"Nijland","given":"Wiebe"},{"family":"Edwards","given":"Marc"},{"family":"Coops","given":"Nicholas C."},{"family":"Henry","given":"Greg H.R."}],"issued":{"date-parts":[["2016",6]]}}}],"schema":"https://github.com/citation-style-language/schema/raw/master/csl-citation.json"} </w:instrText>
      </w:r>
      <w:r w:rsidR="0069271D" w:rsidRPr="00F866D5">
        <w:fldChar w:fldCharType="separate"/>
      </w:r>
      <w:r w:rsidR="0069271D" w:rsidRPr="00F866D5">
        <w:rPr>
          <w:noProof/>
        </w:rPr>
        <w:t>(Beamish et al., 2016)</w:t>
      </w:r>
      <w:r w:rsidR="0069271D" w:rsidRPr="00F866D5">
        <w:fldChar w:fldCharType="end"/>
      </w:r>
      <w:r w:rsidR="00175CDE" w:rsidRPr="00F866D5">
        <w:t xml:space="preserve">. </w:t>
      </w:r>
      <w:r w:rsidR="00CD4176" w:rsidRPr="00F866D5">
        <w:t xml:space="preserve">The </w:t>
      </w:r>
      <w:r w:rsidR="00175CDE" w:rsidRPr="00F866D5">
        <w:t>DRYAS</w:t>
      </w:r>
      <w:r w:rsidR="00CD4176" w:rsidRPr="00F866D5">
        <w:t xml:space="preserve"> site</w:t>
      </w:r>
      <w:r w:rsidR="00175CDE" w:rsidRPr="00F866D5">
        <w:t xml:space="preserve">, also rich in prostrate dwarf shrubs, melts out later and is </w:t>
      </w:r>
      <w:r w:rsidR="00CD4176" w:rsidRPr="00F866D5">
        <w:t xml:space="preserve">has been </w:t>
      </w:r>
      <w:r w:rsidR="00175CDE" w:rsidRPr="00F866D5">
        <w:t>victim to flooding which has raised the water table and promoted a shift towards graminoids</w:t>
      </w:r>
      <w:r w:rsidR="0065407D" w:rsidRPr="00F866D5">
        <w:t xml:space="preserve"> over the last decade</w:t>
      </w:r>
      <w:r w:rsidR="00CD4176" w:rsidRPr="00F866D5">
        <w:t xml:space="preserve"> (G. Henry, </w:t>
      </w:r>
      <w:r w:rsidR="00EB5D49" w:rsidRPr="00F866D5">
        <w:rPr>
          <w:i/>
          <w:iCs/>
        </w:rPr>
        <w:t>pers. comm.</w:t>
      </w:r>
      <w:r w:rsidR="00CD4176" w:rsidRPr="00F866D5">
        <w:t>, 2022)</w:t>
      </w:r>
      <w:r w:rsidR="00175CDE" w:rsidRPr="00F866D5">
        <w:t>.</w:t>
      </w:r>
    </w:p>
    <w:p w14:paraId="13427604" w14:textId="6F6EBEC8" w:rsidR="00FC354F" w:rsidRPr="00F866D5" w:rsidRDefault="00AE0BF7" w:rsidP="00406358">
      <w:pPr>
        <w:pStyle w:val="NormalIndented"/>
      </w:pPr>
      <w:r w:rsidRPr="00F866D5">
        <w:t>L</w:t>
      </w:r>
      <w:r w:rsidR="00DE5FC6" w:rsidRPr="00F866D5">
        <w:t>ight intensity</w:t>
      </w:r>
      <w:r w:rsidR="00E00AD2" w:rsidRPr="00F866D5">
        <w:t xml:space="preserve"> and</w:t>
      </w:r>
      <w:r w:rsidR="00DE5FC6" w:rsidRPr="00F866D5">
        <w:t xml:space="preserve"> incident photosynthetically active radiation</w:t>
      </w:r>
      <w:r w:rsidR="00E00AD2" w:rsidRPr="00F866D5">
        <w:t xml:space="preserve"> </w:t>
      </w:r>
      <w:r w:rsidR="0065407D" w:rsidRPr="00F866D5">
        <w:t xml:space="preserve">(PAR) </w:t>
      </w:r>
      <w:r w:rsidR="00E00AD2" w:rsidRPr="00F866D5">
        <w:t>play</w:t>
      </w:r>
      <w:r w:rsidR="00DE5FC6" w:rsidRPr="00F866D5">
        <w:t xml:space="preserve"> a dominant role in photosynthesis</w:t>
      </w:r>
      <w:r w:rsidRPr="00F866D5">
        <w:t xml:space="preserve"> rates</w:t>
      </w:r>
      <w:r w:rsidR="00DE5FC6" w:rsidRPr="00F866D5">
        <w:t xml:space="preserve"> </w:t>
      </w:r>
      <w:r w:rsidR="00DE5FC6" w:rsidRPr="00F866D5">
        <w:fldChar w:fldCharType="begin"/>
      </w:r>
      <w:r w:rsidR="00DE5FC6" w:rsidRPr="00F866D5">
        <w:instrText xml:space="preserve"> ADDIN ZOTERO_ITEM CSL_CITATION {"citationID":"9CC3zbdx","properties":{"formattedCitation":"(Tieszen, 1973)","plainCitation":"(Tieszen, 1973)","noteIndex":0},"citationItems":[{"id":74154,"uris":["http://zotero.org/groups/4708236/items/ZVMLSB6Z"],"itemData":{"id":74154,"type":"article-journal","abstract":"The influence of light intensity and temperature on the photosynthetic responses of intact leaves was studied in the principal grasses in the vicinity of Barrow, Alaska. Light saturated rates of young expanded leaves varied from 7.0 mg CO2· dm-2· hr-1 in Hierochloë alpina to 30.8 mg CO2· dm-2· hr-1 in Elymus arenarius although most species possessed rates in the range 10 to 20 mg CO2· dm-2· hr-1 Saturation was usually attained near 0.4 cal· cm-2· min-1 (400 to 700 nm) suggesting that few leaves would be light saturated in situ. Light compensation was attained at 0.008 to 0.010 cal· cm-2 which suggests that CO2 exchange could be positive for 24 hr in most leaves until late in July. The shape of the temperature response curves were similar in all species with optima usually around 15°C. All species possessed positive photosynthesis at the lowest temperatures (0 to 5°C) tested. Dark respiration was more temperature de-the range 10 to 20 mg CO2· dm-2· hr-1 pendent than the combined effect of light respiration and oxygen inhibition as shown by a comparison of CO2 exchange in 20% oxygen and 0% oxygen. All species utilized ribulose-1,5-diphosphate carboxylase as the principal carboxylating enzyme, possessed high CO2 compensation points (around 50 ppm at 15°C), and were inhibited by O2 The absolute magnitude (mg CO2· dm-2) of this inhibition was generally greatest at the light intensities and temperature regimes which supported the highest rates of photosynthesis. Inhibition, expressed as a percentage of the photosynthesis rate, increased with an increase in temperature and decreased with an increase in light intensity. All grasses in the Barrow area are C3 plants and possess relatively high rates of CO2 uptake at the low temperatures and light intensities characteristic of these high latitudes. On a daily basis photosynthetic rates should be high and should be closely coupled to radiation.","container-title":"Arctic and Alpine Research","DOI":"10.2307/1550031","ISSN":"0004-0851","issue":"3","note":"publisher: [Regents of the University of Colorado, a body corporate, contracting on behalf of the University of Colorado at Boulder for the benefit of INSTAAR, INSTAAR, University of Colorado]","page":"239-251","source":"JSTOR","title":"Photosynthesis and Respiration in Arctic Tundra Grasses: Field Light Intensity and Temperature Responses","title-short":"Photosynthesis and Respiration in Arctic Tundra Grasses","volume":"5","author":[{"family":"Tieszen","given":"L. L."}],"issued":{"date-parts":[["1973"]]}}}],"schema":"https://github.com/citation-style-language/schema/raw/master/csl-citation.json"} </w:instrText>
      </w:r>
      <w:r w:rsidR="00DE5FC6" w:rsidRPr="00F866D5">
        <w:fldChar w:fldCharType="separate"/>
      </w:r>
      <w:r w:rsidR="00DE5FC6" w:rsidRPr="00F866D5">
        <w:rPr>
          <w:noProof/>
        </w:rPr>
        <w:t>(Tieszen, 1973)</w:t>
      </w:r>
      <w:r w:rsidR="00DE5FC6" w:rsidRPr="00F866D5">
        <w:fldChar w:fldCharType="end"/>
      </w:r>
      <w:r w:rsidR="00DE5FC6" w:rsidRPr="00F866D5">
        <w:t xml:space="preserve"> and ha</w:t>
      </w:r>
      <w:r w:rsidRPr="00F866D5">
        <w:t>ve</w:t>
      </w:r>
      <w:r w:rsidR="00DE5FC6" w:rsidRPr="00F866D5">
        <w:t xml:space="preserve"> been strongly linked to NEE</w:t>
      </w:r>
      <w:r w:rsidRPr="00F866D5">
        <w:t xml:space="preserve"> </w:t>
      </w:r>
      <w:r w:rsidR="00847401" w:rsidRPr="00F866D5">
        <w:t>rates in the field</w:t>
      </w:r>
      <w:r w:rsidR="00DE5FC6" w:rsidRPr="00F866D5">
        <w:t xml:space="preserve"> </w:t>
      </w:r>
      <w:r w:rsidR="00DE5FC6" w:rsidRPr="00F866D5">
        <w:fldChar w:fldCharType="begin"/>
      </w:r>
      <w:r w:rsidR="00DE5FC6" w:rsidRPr="00F866D5">
        <w:instrText xml:space="preserve"> ADDIN ZOTERO_ITEM CSL_CITATION {"citationID":"ZiuUK7o6","properties":{"formattedCitation":"(Skeeter et al., 2020)","plainCitation":"(Skeeter et al., 2020)","noteIndex":0},"citationItems":[{"id":74103,"uris":["http://zotero.org/groups/4708236/items/S9AJFKQT"],"itemData":{"id":74103,"type":"article-journal","abstract":"Thermokarst features are widespread in ice-rich regions of the circumpolar Arctic. The rate of thermokarst lake formation and drainage is anticipated to accelerate as the climate warms. However, it is uncertain how these dynamic features impact the terrestrial Arctic carbon cycle. Methane (CH4) and carbon dioxide (CO2) fluxes were measured during peak growing season using eddy covariance and chambers at Illisarvik, a 0.16&amp;thinsp;km2 thermokarst lake basin that was experimentally drained in 1978 on Richards Island, Northwest Territories, Canada. Vegetation in the basin differs markedly from the surrounding dwarf-shrub tundra and included patches of tall shrubs, grasses, and sedges with some bare ground and a small pond in the centre. During the peak growing season, temperature and wind conditions were highly variable, and soil water content decreased steadily. Basin-scaled net ecosystem CO2 exchange (NEE) measured by eddy covariance was −1.5 [CI95 %±0.2]&amp;thinsp;g&amp;thinsp;C−CO2&amp;thinsp;m-2d-1; NEE followed a marked diurnal pattern with no day-to-day trend during the study period. Variations in half-hourly NEE were primarily controlled by photosynthetic photon flux density and influenced by vapour pressure deficit, volumetric water content, and the presence of shrubs within the flux tower footprint, which varied with wind direction. Net methane exchange (NME) was low (8.7 [CI95 %±0.4]&amp;thinsp;mgCH4m-2d-1) and had little impact on the growing season carbon balance of the basin. NME displayed high spatial variability, and sedge areas in the basin were the strongest source of CH4 while upland areas outside the basin were a net sink. Soil moisture and temperature were the main environmental factors influencing NME. Presently, Illisarvik is a carbon sink during the peak growing season. However, these results suggest that rates of growing season CO2 and CH4 exchange rates may change as the basin's vegetation community continues to evolve.","container-title":"Biogeosciences","DOI":"10.5194/bg-17-4421-2020","ISSN":"1726-4170","issue":"17","language":"English","note":"publisher: Copernicus GmbH","page":"4421-4441","source":"Copernicus Online Journals","title":"Vegetation influence and environmental controls on greenhouse gas fluxes from a drained thermokarst lake in the western Canadian Arctic","volume":"17","author":[{"family":"Skeeter","given":"June"},{"family":"Christen","given":"Andreas"},{"family":"Laforce","given":"Andrée-Anne"},{"family":"Humphreys","given":"Elyn"},{"family":"Henry","given":"Greg"}],"issued":{"date-parts":[["2020",9,4]]}}}],"schema":"https://github.com/citation-style-language/schema/raw/master/csl-citation.json"} </w:instrText>
      </w:r>
      <w:r w:rsidR="00DE5FC6" w:rsidRPr="00F866D5">
        <w:fldChar w:fldCharType="separate"/>
      </w:r>
      <w:r w:rsidR="00DE5FC6" w:rsidRPr="00F866D5">
        <w:rPr>
          <w:noProof/>
        </w:rPr>
        <w:t>(Skeeter et al., 2020)</w:t>
      </w:r>
      <w:r w:rsidR="00DE5FC6" w:rsidRPr="00F866D5">
        <w:fldChar w:fldCharType="end"/>
      </w:r>
      <w:r w:rsidR="00DE5FC6" w:rsidRPr="00F866D5">
        <w:t xml:space="preserve">. </w:t>
      </w:r>
      <w:r w:rsidR="004C53B3" w:rsidRPr="00F866D5">
        <w:t xml:space="preserve">Like </w:t>
      </w:r>
      <w:r w:rsidR="00A3627C" w:rsidRPr="00F866D5">
        <w:t xml:space="preserve">many plants in open environments, </w:t>
      </w:r>
      <w:r w:rsidR="00DE5FC6" w:rsidRPr="00F866D5">
        <w:t>Arctic plants</w:t>
      </w:r>
      <w:r w:rsidR="00783C80" w:rsidRPr="00F866D5">
        <w:t xml:space="preserve"> </w:t>
      </w:r>
      <w:r w:rsidR="00A3627C" w:rsidRPr="00F866D5">
        <w:t xml:space="preserve">are shade intolerant and </w:t>
      </w:r>
      <w:r w:rsidR="00783C80" w:rsidRPr="00F866D5">
        <w:t>vary</w:t>
      </w:r>
      <w:r w:rsidR="00A3627C" w:rsidRPr="00F866D5">
        <w:t xml:space="preserve"> sensitive to changes in light levels</w:t>
      </w:r>
      <w:r w:rsidR="00D621BF" w:rsidRPr="00F866D5">
        <w:t xml:space="preserve">. </w:t>
      </w:r>
      <w:r w:rsidR="00F1370D" w:rsidRPr="00F866D5">
        <w:t xml:space="preserve">Plants are rarely light-saturated, and </w:t>
      </w:r>
      <w:r w:rsidR="0065407D" w:rsidRPr="00F866D5">
        <w:t>GEP is</w:t>
      </w:r>
      <w:r w:rsidR="00847401" w:rsidRPr="00F866D5">
        <w:t xml:space="preserve"> highly sensitive to </w:t>
      </w:r>
      <w:r w:rsidR="0065407D" w:rsidRPr="00F866D5">
        <w:t>PAR</w:t>
      </w:r>
      <w:r w:rsidR="00DE5FC6" w:rsidRPr="00F866D5">
        <w:t xml:space="preserve"> </w:t>
      </w:r>
      <w:r w:rsidR="00DE5FC6" w:rsidRPr="00F866D5">
        <w:fldChar w:fldCharType="begin"/>
      </w:r>
      <w:r w:rsidR="00DE5FC6" w:rsidRPr="00F866D5">
        <w:instrText xml:space="preserve"> ADDIN ZOTERO_ITEM CSL_CITATION {"citationID":"bjI4r5mu","properties":{"formattedCitation":"(Edwards, 2012; Tieszen, 1973)","plainCitation":"(Edwards, 2012; Tieszen, 1973)","noteIndex":0},"citationItems":[{"id":10810,"uris":["http://zotero.org/groups/4708236/items/WWFLREVX"],"itemData":{"id":10810,"type":"thesis","abstract":"Arctic regions are experiencing faster rates of atmospheric warming than any other biome. Increasing temperatures will affect the biomass, phenology, and composition of Arctic vegetation, which in turn will alter ecosystem functions such as greenhouse gas flux and nutrient cyclin","genre":"M.S. Thesis","language":"eng","note":"DOI: 10.14288/1.0072736","publisher":"University of British Columbia","source":"open.library.ubc.ca","title":"Effects of long-term experimental warming on three High Arctic plant communities","URL":"https://open.library.ubc.ca/soa/cIRcle/collections/ubctheses/24/items/1.0072736","author":[{"family":"Edwards","given":"Marc"}],"accessed":{"date-parts":[["2023",3,13]]},"issued":{"date-parts":[["2012"]]}}},{"id":74154,"uris":["http://zotero.org/groups/4708236/items/ZVMLSB6Z"],"itemData":{"id":74154,"type":"article-journal","abstract":"The influence of light intensity and temperature on the photosynthetic responses of intact leaves was studied in the principal grasses in the vicinity of Barrow, Alaska. Light saturated rates of young expanded leaves varied from 7.0 mg CO2· dm-2· hr-1 in Hierochloë alpina to 30.8 mg CO2· dm-2· hr-1 in Elymus arenarius although most species possessed rates in the range 10 to 20 mg CO2· dm-2· hr-1 Saturation was usually attained near 0.4 cal· cm-2· min-1 (400 to 700 nm) suggesting that few leaves would be light saturated in situ. Light compensation was attained at 0.008 to 0.010 cal· cm-2 which suggests that CO2 exchange could be positive for 24 hr in most leaves until late in July. The shape of the temperature response curves were similar in all species with optima usually around 15°C. All species possessed positive photosynthesis at the lowest temperatures (0 to 5°C) tested. Dark respiration was more temperature de-the range 10 to 20 mg CO2· dm-2· hr-1 pendent than the combined effect of light respiration and oxygen inhibition as shown by a comparison of CO2 exchange in 20% oxygen and 0% oxygen. All species utilized ribulose-1,5-diphosphate carboxylase as the principal carboxylating enzyme, possessed high CO2 compensation points (around 50 ppm at 15°C), and were inhibited by O2 The absolute magnitude (mg CO2· dm-2) of this inhibition was generally greatest at the light intensities and temperature regimes which supported the highest rates of photosynthesis. Inhibition, expressed as a percentage of the photosynthesis rate, increased with an increase in temperature and decreased with an increase in light intensity. All grasses in the Barrow area are C3 plants and possess relatively high rates of CO2 uptake at the low temperatures and light intensities characteristic of these high latitudes. On a daily basis photosynthetic rates should be high and should be closely coupled to radiation.","container-title":"Arctic and Alpine Research","DOI":"10.2307/1550031","ISSN":"0004-0851","issue":"3","note":"publisher: [Regents of the University of Colorado, a body corporate, contracting on behalf of the University of Colorado at Boulder for the benefit of INSTAAR, INSTAAR, University of Colorado]","page":"239-251","source":"JSTOR","title":"Photosynthesis and Respiration in Arctic Tundra Grasses: Field Light Intensity and Temperature Responses","title-short":"Photosynthesis and Respiration in Arctic Tundra Grasses","volume":"5","author":[{"family":"Tieszen","given":"L. L."}],"issued":{"date-parts":[["1973"]]}}}],"schema":"https://github.com/citation-style-language/schema/raw/master/csl-citation.json"} </w:instrText>
      </w:r>
      <w:r w:rsidR="00DE5FC6" w:rsidRPr="00F866D5">
        <w:fldChar w:fldCharType="separate"/>
      </w:r>
      <w:r w:rsidR="00DE5FC6" w:rsidRPr="00F866D5">
        <w:rPr>
          <w:noProof/>
        </w:rPr>
        <w:t>(Edwards, 2012; Tieszen, 1973)</w:t>
      </w:r>
      <w:r w:rsidR="00DE5FC6" w:rsidRPr="00F866D5">
        <w:fldChar w:fldCharType="end"/>
      </w:r>
      <w:r w:rsidR="00DE5FC6" w:rsidRPr="00F866D5">
        <w:t xml:space="preserve">. </w:t>
      </w:r>
      <w:r w:rsidR="00C66B7B" w:rsidRPr="00F866D5">
        <w:t>Leaf n</w:t>
      </w:r>
      <w:r w:rsidR="000C48D6" w:rsidRPr="00F866D5">
        <w:t xml:space="preserve">itrogen </w:t>
      </w:r>
      <w:r w:rsidR="000C48D6" w:rsidRPr="00F866D5">
        <w:lastRenderedPageBreak/>
        <w:t xml:space="preserve">commonly also </w:t>
      </w:r>
      <w:r w:rsidR="00DE5FC6" w:rsidRPr="00F866D5">
        <w:t xml:space="preserve">limits </w:t>
      </w:r>
      <w:r w:rsidR="000C48D6" w:rsidRPr="00F866D5">
        <w:t>or</w:t>
      </w:r>
      <w:r w:rsidR="00DE5FC6" w:rsidRPr="00F866D5">
        <w:t xml:space="preserve"> drives photosynthesis rates </w:t>
      </w:r>
      <w:r w:rsidR="00DE5FC6" w:rsidRPr="00F866D5">
        <w:fldChar w:fldCharType="begin"/>
      </w:r>
      <w:r w:rsidR="00DE5FC6" w:rsidRPr="00F866D5">
        <w:instrText xml:space="preserve"> ADDIN ZOTERO_ITEM CSL_CITATION {"citationID":"e4oweJYi","properties":{"formattedCitation":"(Arndal et al., 2009; Evans, 1989)","plainCitation":"(Arndal et al., 2009; Evans, 1989)","noteIndex":0},"citationItems":[{"id":10865,"uris":["http://zotero.org/groups/4708236/items/ZPAZWDU7"],"itemData":{"id":10865,"type":"article-journal","abstract":"The Arctic is extremely vulnerable to projected climate change, and global warming may result in major community reorganizations. The aim of this study was a thorough investigation of plant biomass production throughout an entire growing season in five different high arctic vegetation types: Cassiope, Dryas, and Salix heath, grassland, and fen. The main focus was on the gross ecosystem production (GEP), and the biotic and abiotic factors which may influence GEP. Photosynthesis, aboveground biomass, and carbon, nitrogen, and chlorophyll content were measured weekly during nine weeks.There were large differences in seasonal growth and production within and among vegetation types. Mosses contributed considerably to the total C and N pool in grassland, fen, and Salix heath. Fen, which had the highest pool of leaf N, leaf chlorophyll, and moss N, was the most productive vegetation type in terms of GEP, despite the lowest total biomass. Across vegetation types, leaf biomass, leaf N, and moss N pool size influenced GEP. Within most vegetation types GEP correlated with leaf N, in correspondence with the notion that N may limit plant production in many high arctic ecosystems. The timing of the peaks in C and N pools in leaves did not coincide with that in the mosses and in woody tissues. This emphasizes the importance of sampling throughout the growing season, when using field data from the Arctic to estimate plant biomasses and modeling C and N fluxes and pool sizes.","container-title":"Arctic, Antarctic, and Alpine Research","DOI":"10.1657/1938-4246-41.2.164","ISSN":"1523-0430, 1938-4246","issue":"2","journalAbbreviation":"aare","note":"publisher: Institute of Arctic and Alpine Research (INSTAAR), University of Colorado","page":"164-173","source":"bioone.org","title":"Seasonal Variation in Gross Ecosystem Production, Plant Biomass, and Carbon and Nitrogen Pools in Five High Arctic Vegetation Types","volume":"41","author":[{"family":"Arndal","given":"M. F."},{"family":"Illeris","given":"L."},{"family":"Michelsen","given":"A."},{"family":"Albert","given":"K."},{"family":"Tamstorf","given":"M."},{"family":"Hansen","given":"B. U."}],"issued":{"date-parts":[["2009",5]]}}},{"id":11167,"uris":["http://zotero.org/groups/4708236/items/A56BWF8A"],"itemData":{"id":11167,"type":"article-journal","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container-title":"Oecologia","DOI":"10.1007/BF00377192","ISSN":"1432-1939","issue":"1","journalAbbreviation":"Oecologia","language":"en","page":"9-19","source":"Springer Link","title":"Photosynthesis and nitrogen relationships in leaves of C3 plants","volume":"78","author":[{"family":"Evans","given":"John R."}],"issued":{"date-parts":[["1989",1,1]]}}}],"schema":"https://github.com/citation-style-language/schema/raw/master/csl-citation.json"} </w:instrText>
      </w:r>
      <w:r w:rsidR="00DE5FC6" w:rsidRPr="00F866D5">
        <w:fldChar w:fldCharType="separate"/>
      </w:r>
      <w:r w:rsidR="00DE5FC6" w:rsidRPr="00F866D5">
        <w:rPr>
          <w:noProof/>
        </w:rPr>
        <w:t>(Arndal et al., 2009; Evans, 1989)</w:t>
      </w:r>
      <w:r w:rsidR="00DE5FC6" w:rsidRPr="00F866D5">
        <w:fldChar w:fldCharType="end"/>
      </w:r>
      <w:r w:rsidR="00DE5FC6" w:rsidRPr="00F866D5">
        <w:t xml:space="preserve">. This has been </w:t>
      </w:r>
      <w:r w:rsidR="00803603" w:rsidRPr="00F866D5">
        <w:t xml:space="preserve">corroborated by </w:t>
      </w:r>
      <w:r w:rsidR="005425A1" w:rsidRPr="00F866D5">
        <w:t>field</w:t>
      </w:r>
      <w:r w:rsidR="00803603" w:rsidRPr="00F866D5">
        <w:t xml:space="preserve"> </w:t>
      </w:r>
      <w:r w:rsidR="00803603" w:rsidRPr="00F866D5">
        <w:fldChar w:fldCharType="begin"/>
      </w:r>
      <w:r w:rsidR="005425A1" w:rsidRPr="00F866D5">
        <w:instrText xml:space="preserve"> ADDIN ZOTERO_ITEM CSL_CITATION {"citationID":"SnmTLLeG","properties":{"formattedCitation":"(Betway-May et al., 2022; J\\uc0\\u243{}nsd\\uc0\\u243{}ttir et al., 2022)","plainCitation":"(Betway-May et al., 2022; Jónsdóttir et al., 2022)","noteIndex":0},"citationItems":[{"id":11171,"uris":["http://zotero.org/groups/4708236/items/97Z8PZJR"],"itemData":{"id":11171,"type":"article-journal","abstract":"The Arctic is warming twice as fast as the rest of the globe. Graminoid, deciduous shrub, and evergreen shrub cover has increased in some regions, but not others. To better understand why plant responses vary across regions, we compared change in plant cover over time with nine functional traits of 12 dominant species in three regions of northern Alaska (Utqiaġvik, Atqasuk, and Toolik Lake). Cover was measured three times from 2008 to 2018. Repeated-measures analysis of variance (ANOVA) found that one species — Carex aquatilis — showed significant change in cover over time, increasing by 12.7% at Atqasuk. Canonical correspondence analysis suggested a relationship between shifts in species cover and traits, but Pearson and Spearman rank correlations did not find a significant trend for any trait when analyzed individually. Investigation of community-weighted means (CWMs) for each trait revealed no significant changes over time for any trait in any region. By comparison, estimated ecosystem values for several traits important to ecosystem functioning showed consistent increases over time in two regions (Utqiaġvik and Atqasuk). Our results indicate that vascular plant community composition and function have remained consistent over time; however, documented increases in total plant cover have important implications for ecosystem functioning.","container-title":"Arctic Science","DOI":"10.1139/as-2020-0036","ISSN":"2368-7460, 2368-7460","issue":"3","journalAbbreviation":"Arctic Science","language":"en","page":"899-915","source":"DOI.org (Crossref)","title":"Can plant functional traits explain shifts in community composition in a changing Arctic?","volume":"8","author":[{"family":"Betway-May","given":"Katlyn R."},{"family":"Hollister","given":"Robert D."},{"family":"May","given":"Jeremy L."},{"family":"Harris","given":"Jacob A."},{"family":"Gould","given":"William A."},{"family":"Oberbauer","given":"Steven F."}],"issued":{"date-parts":[["2022",9,1]]}}},{"id":10812,"uris":["http://zotero.org/groups/4708236/items/3XK2LMWV"],"itemData":{"id":10812,"type":"article-journal","abstract":"In the high Arctic, plant community species composition generally responds slowly to climate warming, whereas less is known about the community functional trait responses and consequences for ecosystem functioning. The slow species turnover and large distribution ranges of many Arctic plant species suggest a significant role of intraspecific trait variability in functional responses to climate change. Here we compare taxonomic and functional community compositional responses to a long-term (17-year) warming experiment in Svalbard, Norway, replicated across three major high Arctic habitats shaped by topography and contrasting snow regimes. We observed taxonomic compositional changes in all plant communities over time. Still, responses to experimental warming were minor and most pronounced in the drier habitats with relatively early snowmelt timing and long growing seasons (Cassiope and Dryas heaths). The habitats were clearly separated in functional trait space, defined by 12 size- and leaf economics-related traits, primarily due to interspecific trait variation. Functional traits also responded to experimental warming, most prominently in the Dryas heath and mostly due to intraspecific trait variation. Leaf area and mass increased and leaf δ15N decreased in response to the warming treatment. Intraspecific trait variability ranged between 30% and 71% of the total trait variation, reflecting the functional resilience of those communities, dominated by long-lived plants, due to either phenotypic plasticity or genotypic variation, which most likely underlies the observed resistance of high Arctic vegetation to climate warming. We further explored the consequences of trait variability for ecosystem functioning by measuring peak season CO2 fluxes. Together, environmental, taxonomic, and functional trait variables explained a large proportion of the variation in net ecosystem exchange (NEE), which increased when intraspecific trait variation was accounted for. In contrast, even though ecosystem respiration and gross ecosystem production both increased in response to warming across habitats, they were mainly driven by the direct kinetic impacts of temperature on plant physiology and biochemical processes. Our study shows that long-term experimental warming has a modest but significant effect on plant community functional trait composition and suggests that intraspecific trait variability is a key feature underlying high Arctic ecosystem resistance to climate warming.","container-title":"Ecological Monographs","DOI":"10.1002/ecm.1555","ISSN":"1557-7015","issue":"1","language":"en","note":"_eprint: https://onlinelibrary.wiley.com/doi/pdf/10.1002/ecm.1555","page":"e1555","source":"Wiley Online Library","title":"Intraspecific trait variability is a key feature underlying high Arctic plant community resistance to climate warming","volume":"93","author":[{"family":"Jónsdóttir","given":"Ingibjörg S."},{"family":"Halbritter","given":"Aud H."},{"family":"Christiansen","given":"Casper T."},{"family":"Althuizen","given":"Inge H. J."},{"family":"Haugum","given":"Siri V."},{"family":"Henn","given":"Jonathan J."},{"family":"Björnsdóttir","given":"Katrín"},{"family":"Maitner","given":"Brian Salvin"},{"family":"Malhi","given":"Yadvinder"},{"family":"Michaletz","given":"Sean T."},{"family":"Roos","given":"Ruben E."},{"family":"Klanderud","given":"Kari"},{"family":"Lee","given":"Hanna"},{"family":"Enquist","given":"Brian J."},{"family":"Vandvik","given":"Vigdis"}],"issued":{"date-parts":[["2022"]]}}}],"schema":"https://github.com/citation-style-language/schema/raw/master/csl-citation.json"} </w:instrText>
      </w:r>
      <w:r w:rsidR="00803603" w:rsidRPr="00F866D5">
        <w:fldChar w:fldCharType="separate"/>
      </w:r>
      <w:r w:rsidR="005425A1" w:rsidRPr="00F866D5">
        <w:rPr>
          <w:rFonts w:ascii="Calibri" w:cs="Calibri"/>
          <w:lang w:val="en-US"/>
        </w:rPr>
        <w:t>(Betway-May et al., 2022; Jónsdóttir et al., 2022)</w:t>
      </w:r>
      <w:r w:rsidR="00803603" w:rsidRPr="00F866D5">
        <w:fldChar w:fldCharType="end"/>
      </w:r>
      <w:r w:rsidR="005425A1" w:rsidRPr="00F866D5">
        <w:t xml:space="preserve"> </w:t>
      </w:r>
      <w:r w:rsidR="00803603" w:rsidRPr="00F866D5">
        <w:t xml:space="preserve">and </w:t>
      </w:r>
      <w:r w:rsidR="00DE5FC6" w:rsidRPr="00F866D5">
        <w:t xml:space="preserve">fertilization experiments </w:t>
      </w:r>
      <w:r w:rsidR="00DE5FC6" w:rsidRPr="00F866D5">
        <w:fldChar w:fldCharType="begin"/>
      </w:r>
      <w:r w:rsidR="00DE5FC6" w:rsidRPr="00F866D5">
        <w:instrText xml:space="preserve"> ADDIN ZOTERO_ITEM CSL_CITATION {"citationID":"VpX5UEQL","properties":{"formattedCitation":"(Boelman et al., 2003; Shaver et al., 1998)","plainCitation":"(Boelman et al., 2003; Shaver et al., 1998)","noteIndex":0},"citationItems":[{"id":10818,"uris":["http://zotero.org/groups/4708236/items/GT7XMWMT"],"itemData":{"id":10818,"type":"article-journal","abstract":"This study explores the relationship between the normalized difference vegetation index (NDVI), aboveground plant biomass, and ecosystem C fluxes including gross ecosystem production (GEP), ecosystem respiration (ER) and net ecosystem production. We measured NDVI across long-term experimental treatments in wet sedge tundra at the Toolik Lake LTER site, in northern Alaska. Over 13 years, N and P were applied in factorial experiments (N, P and N + P), air temperature was increased using greenhouses with and without N + P fertilizer, and light intensity (photosynthetically active photon flux density) was reduced by 50% using shade cloth. Within each treatment plot, NDVI, aboveground biomass and whole-system CO2 flux measurements were made at the same sampling points during the peak-growing season of 2001. We found that across all treatments, NDVI is correlated with aboveground biomass (r2=0.84), GEP (r2=0.75) and ER (r2=0.71), providing a basis for linking remotely sensed NDVI to aboveground biomass and ecosystem carbon flux.","container-title":"Oecologia","DOI":"10.1007/s00442-003-1198-3","ISSN":"1432-1939","issue":"3","journalAbbreviation":"Oecologia","language":"en","page":"414-421","source":"Springer Link","title":"Response of NDVI, biomass, and ecosystem gas exchange to long-term warming and fertilization in wet sedge tundra","volume":"135","author":[{"family":"Boelman","given":"Natalie T."},{"family":"Stieglitz","given":"Marc"},{"family":"Rueth","given":"Heather M."},{"family":"Sommerkorn","given":"Martin"},{"family":"Griffin","given":"Kevin L."},{"family":"Shaver","given":"Gaius R."},{"family":"Gamon","given":"John A."}],"issued":{"date-parts":[["2003",5,1]]}}},{"id":323,"uris":["http://zotero.org/groups/4708236/items/ABI2V65Y"],"itemData":{"id":323,"type":"article-journal","abstract":"The aim of this research was to analyze the effects of increased N or P availability, increased air temperature, and decreased light intensity on wet sedge tundra in northern Alaska. Nutrient availability was increased for 6–9 growing seasons, using N and P fertilizers in factorial experiments at three separate ﬁeld sites. Air temperature was increased for six growing seasons, using plastic greenhouses at two sites, both with and without N ϩ P fertilizer. Light intensity (photosynthetically active photon ﬂux) was reduced by 50% for six growing seasons at the same two sites, using optically neutral shade cloth. Responses of wet sedge tundra to these treatments were documented as changes in vegetation biomass, N mass, and P mass, changes in whole-system CO2 ﬂuxes, and changes in species composition and leaf-level photosynthesis.","container-title":"Ecological Monographs","DOI":"10.1890/0012-9615(1998)068[0075:BACFIW]2.0.CO;2","ISSN":"0012-9615","issue":"1","journalAbbreviation":"Ecological Monographs","language":"en","page":"75-97","source":"DOI.org (Crossref)","title":"Biomass and CO2 flux in wet sedge tundras: responses to nutrients, temperature, and light","title-short":"BIOMASS AND CO &lt;sub&gt;2&lt;/sub&gt; FLUX IN WET SEDGE TUNDRAS","volume":"68","author":[{"family":"Shaver","given":"G. R."},{"family":"Johnson","given":"L. C."},{"family":"Cades","given":"D. H."},{"family":"Murray","given":"G."},{"family":"Laundre","given":"J. A."},{"family":"Rastetter","given":"E. B."},{"family":"Nadelhoffer","given":"K. J."},{"family":"Giblin","given":"A. E."}],"issued":{"date-parts":[["1998",2]]}}}],"schema":"https://github.com/citation-style-language/schema/raw/master/csl-citation.json"} </w:instrText>
      </w:r>
      <w:r w:rsidR="00DE5FC6" w:rsidRPr="00F866D5">
        <w:fldChar w:fldCharType="separate"/>
      </w:r>
      <w:r w:rsidR="00DE5FC6" w:rsidRPr="00F866D5">
        <w:rPr>
          <w:noProof/>
        </w:rPr>
        <w:t>(Boelman et al., 2003; Shaver et al., 1998)</w:t>
      </w:r>
      <w:r w:rsidR="00DE5FC6" w:rsidRPr="00F866D5">
        <w:fldChar w:fldCharType="end"/>
      </w:r>
      <w:r w:rsidR="00DE5FC6" w:rsidRPr="00F866D5">
        <w:t xml:space="preserve">. We did not measure incident PAR or the size of the nitrogen pool, but some of the unexplained variation in our models is likely due to these two parameters. </w:t>
      </w:r>
      <w:r w:rsidR="000C48D6" w:rsidRPr="00F866D5">
        <w:t>Overall</w:t>
      </w:r>
      <w:r w:rsidR="00C66B7B" w:rsidRPr="00F866D5">
        <w:t>,</w:t>
      </w:r>
      <w:r w:rsidR="000C48D6" w:rsidRPr="00F866D5">
        <w:t xml:space="preserve"> we can conclude that while </w:t>
      </w:r>
      <w:r w:rsidR="00430FDE" w:rsidRPr="00F866D5">
        <w:t>we have not captured the full diversity of factors affecting</w:t>
      </w:r>
      <w:r w:rsidR="000C48D6" w:rsidRPr="00F866D5">
        <w:t xml:space="preserve"> </w:t>
      </w:r>
      <w:r w:rsidR="00E32276" w:rsidRPr="00F866D5">
        <w:t>GEP</w:t>
      </w:r>
      <w:r w:rsidR="00430FDE" w:rsidRPr="00F866D5">
        <w:t>,</w:t>
      </w:r>
      <w:r w:rsidR="00F70B69" w:rsidRPr="00F866D5">
        <w:t xml:space="preserve"> </w:t>
      </w:r>
      <w:r w:rsidR="00430FDE" w:rsidRPr="00F866D5">
        <w:t>plant community, canopy cover, leaf area, and photosynthetic capacity play significant roles in determining this flux and the overall carbon balance.</w:t>
      </w:r>
    </w:p>
    <w:p w14:paraId="2C198526" w14:textId="2DF02EE7" w:rsidR="00655C22" w:rsidRPr="00F866D5" w:rsidRDefault="00BC42EE" w:rsidP="001A5602">
      <w:pPr>
        <w:pStyle w:val="Heading3"/>
      </w:pPr>
      <w:bookmarkStart w:id="79" w:name="_Toc133416730"/>
      <w:r w:rsidRPr="00F866D5">
        <w:t>Ecosystem respiration</w:t>
      </w:r>
      <w:bookmarkEnd w:id="79"/>
    </w:p>
    <w:p w14:paraId="003A2ACE" w14:textId="677A9115" w:rsidR="00C933DE" w:rsidRPr="00F866D5" w:rsidRDefault="000833D7" w:rsidP="00406358">
      <w:pPr>
        <w:pStyle w:val="NormalIndented"/>
      </w:pPr>
      <w:r w:rsidRPr="00F866D5">
        <w:t>Ecosystem respiration</w:t>
      </w:r>
      <w:r w:rsidR="00F7650D" w:rsidRPr="00F866D5">
        <w:t xml:space="preserve"> is </w:t>
      </w:r>
      <w:r w:rsidR="006D5627" w:rsidRPr="00F866D5">
        <w:t xml:space="preserve">the cumulative respiratory efflux of carbon dioxide from plants (photorespiration, </w:t>
      </w:r>
      <w:r w:rsidR="00EB388F" w:rsidRPr="00F866D5">
        <w:t>growth,</w:t>
      </w:r>
      <w:r w:rsidR="006D5627" w:rsidRPr="00F866D5">
        <w:t xml:space="preserve"> and metabolic processes), </w:t>
      </w:r>
      <w:r w:rsidR="00F7650D" w:rsidRPr="00F866D5">
        <w:t xml:space="preserve">mycorrhizal networks, soil microbes, and other detritivores. </w:t>
      </w:r>
      <w:r w:rsidR="001912DC" w:rsidRPr="00F866D5">
        <w:t>The belowground component of ER</w:t>
      </w:r>
      <w:r w:rsidR="00D05FEC" w:rsidRPr="00F866D5">
        <w:t xml:space="preserve"> comprises most</w:t>
      </w:r>
      <w:r w:rsidR="001912DC" w:rsidRPr="00F866D5">
        <w:t xml:space="preserve"> of the ecosystem’s total CO</w:t>
      </w:r>
      <w:r w:rsidR="001912DC" w:rsidRPr="00F866D5">
        <w:rPr>
          <w:vertAlign w:val="subscript"/>
        </w:rPr>
        <w:t>2</w:t>
      </w:r>
      <w:r w:rsidR="001912DC" w:rsidRPr="00F866D5">
        <w:t xml:space="preserve"> release </w:t>
      </w:r>
      <w:r w:rsidR="00A459B7" w:rsidRPr="00F866D5">
        <w:fldChar w:fldCharType="begin"/>
      </w:r>
      <w:r w:rsidR="00A37CEF" w:rsidRPr="00F866D5">
        <w:instrText xml:space="preserve"> ADDIN ZOTERO_ITEM CSL_CITATION {"citationID":"t765EhDI","properties":{"formattedCitation":"(Liu et al., 2022; Marchand et al., 2004)","plainCitation":"(Liu et al., 2022; Marchand et al., 2004)","noteIndex":0},"citationItems":[{"id":74346,"uris":["http://zotero.org/groups/4708236/items/W9APGCU3"],"itemData":{"id":74346,"type":"article-journal","abstract":"In this study, we developed a three-way carbon dioxide (CO2) flux-partitioning algorithm that separates net ecosystem exchange (NEE) into aboveground plant respiration (Rabove), belowground root and soil respiration (Rbelow), and gross primary production (GPP). We applied this algorithm to a coupled dataset of continuous chamber-measured soil respiration and eddy covariance (EC)-measured NEE of CO2 in an oak-hickory (Quercus-Carya) deciduous broadleaf forest from 2006 to 2015. We found that on annual time scale, Rbelow dominated over Rabove with the former accounting for 66.9–86.4% and the latter 13.6–33.1%, of the total ecosystem respiration (Reco). The ratio of Rbelow to Rabove varied seasonally, ranging from 1.77 to 7.25 in growing season, and 1.02 to 4.57 in non-growing season. The temperature sensitivity (E0) of Rbelow was significantly higher than that of Rabove, and E0 of Reco responded differently to air and soil temperature. Over the whole study period, annual mean Rabove, Rbelow, and GPP were 243, 806, and 1170 g C m−2, respectively, with annual Reco accounting for 89.6% of GPP, of which 68.8% was lost as Rbelow and 20.8% lost as Rabove, and leaving only 10% of the carbon fixation in ecosystems. These estimates, however, did not consider potential light inhibition of leaf respiration. If we accept the presence of light inhibition, then the daytime three-way partitioning method would underestimate annual Rabove by 20.4% whereas the nighttime method would overestimate Rabove by 23.9% and GPP by 4.7%, compared with estimates accounting for light inhibition in leaves.","container-title":"Agricultural and Forest Meteorology","DOI":"10.1016/j.agrformet.2022.108807","ISSN":"0168-1923","journalAbbreviation":"Agricultural and Forest Meteorology","language":"en","page":"108807","source":"ScienceDirect","title":"Aboveground and belowground contributions to ecosystem respiration in a temperate deciduous forest","volume":"314","author":[{"family":"Liu","given":"Xiuping"},{"family":"Dong","given":"Wenxu"},{"family":"Wood","given":"Jeffrey D."},{"family":"Wang","given":"Yuying"},{"family":"Li","given":"Xiaoxin"},{"family":"Zhang","given":"Yuming"},{"family":"Hu","given":"Chunsheng"},{"family":"Gu","given":"Lianhong"}],"issued":{"date-parts":[["2022",3,1]]}}},{"id":330,"uris":["http://zotero.org/groups/4708236/items/WW96WB7T"],"itemData":{"id":330,"type":"article-journal","abstract":"Tundra ecosystems constitute large stocks of carbon and might therefore, if climate warming releases CO2, induce positive feedback and amplify temperature increase. We studied the effect of a 2.58C temperature increment, induced by controlled infrared irradiation, on various components of the carbon balance of a High Arctic tundra ecosystem at Zackenberg in Northeast Greenland (748N, 218W) over the 1999 growing season. Gross photosynthesis (Pgross), belowground respiration (Rsoil), and canopy respiration (Rcanopy) were regularly determined with closed dynamic CO2 exchange systems, and the whole-growing season C-balance was reconstructed by relating these components to potentially controlling factors (green cover, soil moisture, radiation, soil and canopy temperature, and thawing depth). Thawing depth and green cover increased in heated plots, while soil moisture was not signiﬁcantly affected. Pgross increased 24.2%, owing to both a green cover and a physiological inﬂuence of warming. Belowground respiration was enhanced 33.3%, mainly through direct warming impact and in spite of lower Q10 in the heated plots; the factors controlling Rsoil were day of the year and soil moisture. Rcanopy did not differ signiﬁcantly between treatments, although green cover was higher in the heated plots. This tundra ecosystem acted as a relatively small net sink both under current (0.86 mol CO2 mÀ2) and heated (1.24 mol CO2 mÀ2) conditions. Nevertheless, turnover increased, which was best explained by a combination of direct and indirect temperature effects, and delayed senescence.","container-title":"Arctic, Antarctic, and Alpine Research","DOI":"10.1657/1523-0430(2004)036[0298:ITBLCI]2.0.CO;2","ISSN":"1523-0430, 1938-4246","issue":"3","journalAbbreviation":"Arctic, Antarctic, and Alpine Research","language":"en","page":"298-307","source":"DOI.org (Crossref)","title":"Increased Turnover but Little Change in the Carbon Balance of High-Arctic Tundra Exposed to Whole Growing Season Warming","volume":"36","author":[{"family":"Marchand","given":"Fleur L."},{"family":"Nijs","given":"Ivan"},{"family":"Boeck","given":"Hans J.","non-dropping-particle":"de"},{"family":"Kockelbergh","given":"Fred"},{"family":"Mertens","given":"Sofie"},{"family":"Beyens","given":"Louis"}],"issued":{"date-parts":[["2004",8]]}}}],"schema":"https://github.com/citation-style-language/schema/raw/master/csl-citation.json"} </w:instrText>
      </w:r>
      <w:r w:rsidR="00A459B7" w:rsidRPr="00F866D5">
        <w:fldChar w:fldCharType="separate"/>
      </w:r>
      <w:r w:rsidR="00A37CEF" w:rsidRPr="00F866D5">
        <w:rPr>
          <w:noProof/>
        </w:rPr>
        <w:t>(Liu et al., 2022; Marchand et al., 2004)</w:t>
      </w:r>
      <w:r w:rsidR="00A459B7" w:rsidRPr="00F866D5">
        <w:fldChar w:fldCharType="end"/>
      </w:r>
      <w:r w:rsidR="00A459B7" w:rsidRPr="00F866D5">
        <w:t>.</w:t>
      </w:r>
      <w:r w:rsidR="001912DC" w:rsidRPr="00F866D5">
        <w:t xml:space="preserve"> </w:t>
      </w:r>
      <w:r w:rsidR="00925B5B" w:rsidRPr="00F866D5">
        <w:t xml:space="preserve">Variation in </w:t>
      </w:r>
      <w:r w:rsidR="00203B0F" w:rsidRPr="00F866D5">
        <w:t xml:space="preserve">our </w:t>
      </w:r>
      <w:r w:rsidR="00925B5B" w:rsidRPr="00F866D5">
        <w:t xml:space="preserve">ER </w:t>
      </w:r>
      <w:r w:rsidR="00203B0F" w:rsidRPr="00F866D5">
        <w:t xml:space="preserve">measurements </w:t>
      </w:r>
      <w:r w:rsidR="00925B5B" w:rsidRPr="00F866D5">
        <w:t>was explained by</w:t>
      </w:r>
      <w:r w:rsidR="006E6E59" w:rsidRPr="00F866D5">
        <w:t xml:space="preserve"> site, treatment, and </w:t>
      </w:r>
      <w:r w:rsidR="00F135C7" w:rsidRPr="00F866D5">
        <w:t xml:space="preserve">GEI. </w:t>
      </w:r>
      <w:r w:rsidR="006646AE" w:rsidRPr="00F866D5">
        <w:t xml:space="preserve">GEI </w:t>
      </w:r>
      <w:r w:rsidR="000A6EE6" w:rsidRPr="00F866D5">
        <w:t xml:space="preserve">was </w:t>
      </w:r>
      <w:r w:rsidR="006646AE" w:rsidRPr="00F866D5">
        <w:t>t</w:t>
      </w:r>
      <w:r w:rsidR="000A6EE6" w:rsidRPr="00F866D5">
        <w:t xml:space="preserve">he </w:t>
      </w:r>
      <w:r w:rsidR="006646AE" w:rsidRPr="00F866D5">
        <w:t>largest and most significant influence</w:t>
      </w:r>
      <w:r w:rsidR="001453F1" w:rsidRPr="00F866D5">
        <w:t>, likely because</w:t>
      </w:r>
      <w:r w:rsidR="00353FEE" w:rsidRPr="00F866D5">
        <w:t xml:space="preserve"> </w:t>
      </w:r>
      <w:r w:rsidR="004014B3" w:rsidRPr="00F866D5">
        <w:t xml:space="preserve">it is an index </w:t>
      </w:r>
      <w:r w:rsidR="00353FEE" w:rsidRPr="00F866D5">
        <w:t>of</w:t>
      </w:r>
      <w:r w:rsidR="001453F1" w:rsidRPr="00F866D5">
        <w:t xml:space="preserve"> biomass and plant</w:t>
      </w:r>
      <w:r w:rsidR="001912DC" w:rsidRPr="00F866D5">
        <w:t>/canopy</w:t>
      </w:r>
      <w:r w:rsidR="001453F1" w:rsidRPr="00F866D5">
        <w:t xml:space="preserve"> size</w:t>
      </w:r>
      <w:r w:rsidR="004A6DED" w:rsidRPr="00F866D5">
        <w:t xml:space="preserve">. </w:t>
      </w:r>
      <w:r w:rsidR="00761A73" w:rsidRPr="00F866D5">
        <w:t>More</w:t>
      </w:r>
      <w:r w:rsidR="001453F1" w:rsidRPr="00F866D5">
        <w:t xml:space="preserve"> above-ground plant</w:t>
      </w:r>
      <w:r w:rsidR="00761A73" w:rsidRPr="00F866D5">
        <w:t xml:space="preserve"> tissue is </w:t>
      </w:r>
      <w:r w:rsidR="00EA67E9" w:rsidRPr="00F866D5">
        <w:t>associated</w:t>
      </w:r>
      <w:r w:rsidR="00761A73" w:rsidRPr="00F866D5">
        <w:t xml:space="preserve"> with higher ER fluxes because larger plants have larger root and mycorrhizal networks and higher litter production</w:t>
      </w:r>
      <w:r w:rsidR="00D61332" w:rsidRPr="00F866D5">
        <w:t xml:space="preserve">. These traits </w:t>
      </w:r>
      <w:r w:rsidR="00761A73" w:rsidRPr="00F866D5">
        <w:t xml:space="preserve">are associated with higher soil microbial activity and soil organic matter decomposition [cite; potentially Bjorkman et al 2020]. </w:t>
      </w:r>
      <w:r w:rsidR="004014B3" w:rsidRPr="00F866D5">
        <w:t xml:space="preserve">Ecosystem respiration </w:t>
      </w:r>
      <w:r w:rsidR="00AE7641" w:rsidRPr="00F866D5">
        <w:t xml:space="preserve">fluxes were largest at WILL which </w:t>
      </w:r>
      <w:r w:rsidR="00AD4406" w:rsidRPr="00F866D5">
        <w:t>has large carbon stocks and steady litter production from deciduous woody shrubs</w:t>
      </w:r>
      <w:r w:rsidR="002E7289" w:rsidRPr="00F866D5">
        <w:t xml:space="preserve">. Unlike MEAD however, high litter production at WILL </w:t>
      </w:r>
      <w:r w:rsidR="004014B3" w:rsidRPr="00F866D5">
        <w:t>is likely matched by greater decomposition rates and litter does not accumulate</w:t>
      </w:r>
      <w:r w:rsidR="002E7289" w:rsidRPr="00F866D5">
        <w:t xml:space="preserve">. </w:t>
      </w:r>
      <w:r w:rsidR="00D33898" w:rsidRPr="00F866D5">
        <w:t>Compared with GEP and NEE, the GEI</w:t>
      </w:r>
      <w:r w:rsidR="002E7289" w:rsidRPr="00F866D5">
        <w:t>-ER regression</w:t>
      </w:r>
      <w:r w:rsidR="00D33898" w:rsidRPr="00F866D5">
        <w:t xml:space="preserve"> trendline was relatively shallow and poorly fit</w:t>
      </w:r>
      <w:r w:rsidR="002E7289" w:rsidRPr="00F866D5">
        <w:t xml:space="preserve"> both overall and at each site,</w:t>
      </w:r>
      <w:r w:rsidR="00D33898" w:rsidRPr="00F866D5">
        <w:t xml:space="preserve"> suggesting that this flux is significantly driven by other factors</w:t>
      </w:r>
      <w:r w:rsidR="00C933DE" w:rsidRPr="00F866D5">
        <w:t>.</w:t>
      </w:r>
      <w:r w:rsidR="00FC61CA" w:rsidRPr="00F866D5">
        <w:t xml:space="preserve"> </w:t>
      </w:r>
    </w:p>
    <w:p w14:paraId="1984E17F" w14:textId="3BF73EEC" w:rsidR="001912DC" w:rsidRPr="00F866D5" w:rsidRDefault="001912DC" w:rsidP="00406358">
      <w:pPr>
        <w:pStyle w:val="NormalIndented"/>
      </w:pPr>
      <w:r w:rsidRPr="00F866D5">
        <w:lastRenderedPageBreak/>
        <w:t xml:space="preserve">Site and </w:t>
      </w:r>
      <w:r w:rsidR="0050296E" w:rsidRPr="00F866D5">
        <w:t>treatment</w:t>
      </w:r>
      <w:r w:rsidR="00207E75" w:rsidRPr="00F866D5">
        <w:t xml:space="preserve"> variation</w:t>
      </w:r>
      <w:r w:rsidRPr="00F866D5">
        <w:t xml:space="preserve"> may</w:t>
      </w:r>
      <w:r w:rsidR="00F44CA4" w:rsidRPr="00F866D5">
        <w:t xml:space="preserve"> support an ER-climate change positive feedback loop</w:t>
      </w:r>
      <w:r w:rsidRPr="00F866D5">
        <w:t xml:space="preserve"> mechanism </w:t>
      </w:r>
      <w:r w:rsidR="00F44CA4" w:rsidRPr="00F866D5">
        <w:t>descri</w:t>
      </w:r>
      <w:r w:rsidR="00B954BC" w:rsidRPr="00F866D5">
        <w:t>b</w:t>
      </w:r>
      <w:r w:rsidR="00F44CA4" w:rsidRPr="00F866D5">
        <w:t>ed</w:t>
      </w:r>
      <w:r w:rsidRPr="00F866D5">
        <w:t xml:space="preserve"> by </w:t>
      </w:r>
      <w:r w:rsidR="00207E75" w:rsidRPr="00F866D5">
        <w:fldChar w:fldCharType="begin"/>
      </w:r>
      <w:r w:rsidR="00995FB6" w:rsidRPr="00F866D5">
        <w:instrText xml:space="preserve"> ADDIN ZOTERO_ITEM CSL_CITATION {"citationID":"Ob4vEzkD","properties":{"formattedCitation":"(Grant et al., 2011)","plainCitation":"(Grant et al., 2011)","dontUpdate":true,"noteIndex":0},"citationItems":[{"id":270,"uris":["http://zotero.org/groups/4708236/items/NRFI3WZL"],"itemData":{"id":270,"type":"article-journal","abstract":"Changes in arctic C stocks with climate are thought to be caused by rising net primary productivity (NPP) during longer and warmer growing seasons, offset by rising heterotrophic respiration (Rh) in warmer and deeper soil active layers. In this study, we used the process model ecosys to test hypotheses for these changes with CO2 and energy fluxes measured by eddy covariance over a mesic shrub tundra at Daring Lake, Canada, under varying growing seasons. These tests corroborated substantial rises in NPP, smaller rises in Rh, and, hence, rises in net ecosystem productivity (NEP) from 17 to 45 g C m2 yr1 (net C sink), modeled with higher Ta and longer growing seasons. However, NEP was found to decline briefly during midsummer warming events (Ta &gt; 20°C). A model run under climate change predicted for Daring Lake indicated that rises in NPP would exceed those in Rh during the first 100 years, causing NEP to rise. Rises in NPP were driven by more rapid net N mineralization from more rapid Rh in warming soils. However, greater declines in NEP were modeled during more frequent and intense midsummer warming events as climate change progressed. Consequently, average annual NEP (± interannual variability) rose from 30 (±13) g C m2 yr1 under current climate to 57 (±40) g C m2 yr1 after 90 years but declined to 44 (±51) g C m2 yr1 after 150 years, indicating that gains in tundra NEP under climate change may not be indefinite.","container-title":"Journal of Geophysical Research. Biogeosciences","DOI":"https://doi.org/10.1029/2010JG001555","ISSN":"21698953","issue":"1","language":"English","license":"Copyright 2011 by American Geophysical Union","note":"publisher-place: Washington, United Kingdom\npublisher: Blackwell Publishing Ltd.","source":"ProQuest","title":"Ecological controls on net ecosystem productivity of a mesic arctic tundra under current and future climates","URL":"https://www.proquest.com/docview/861110019/abstract/9450B17258F640BCPQ/1","volume":"116","author":[{"family":"Grant","given":"R. F."},{"family":"Humphreys","given":"E. R."},{"family":"Lafleur","given":"P. M."},{"family":"Dimitrov","given":"D. D."}],"accessed":{"date-parts":[["2022",6,1]]},"issued":{"date-parts":[["2011"]]}}}],"schema":"https://github.com/citation-style-language/schema/raw/master/csl-citation.json"} </w:instrText>
      </w:r>
      <w:r w:rsidR="00207E75" w:rsidRPr="00F866D5">
        <w:fldChar w:fldCharType="separate"/>
      </w:r>
      <w:r w:rsidR="00207E75" w:rsidRPr="00F866D5">
        <w:rPr>
          <w:noProof/>
        </w:rPr>
        <w:t xml:space="preserve">Grant et al. </w:t>
      </w:r>
      <w:r w:rsidR="007B2B92" w:rsidRPr="00F866D5">
        <w:rPr>
          <w:noProof/>
        </w:rPr>
        <w:t>(</w:t>
      </w:r>
      <w:r w:rsidR="00207E75" w:rsidRPr="00F866D5">
        <w:rPr>
          <w:noProof/>
        </w:rPr>
        <w:t>2011)</w:t>
      </w:r>
      <w:r w:rsidR="00207E75" w:rsidRPr="00F866D5">
        <w:fldChar w:fldCharType="end"/>
      </w:r>
      <w:r w:rsidR="00F44CA4" w:rsidRPr="00F866D5">
        <w:t>. They</w:t>
      </w:r>
      <w:r w:rsidR="007B2B92" w:rsidRPr="00F866D5">
        <w:t xml:space="preserve"> </w:t>
      </w:r>
      <w:r w:rsidRPr="00F866D5">
        <w:t xml:space="preserve">suggest </w:t>
      </w:r>
      <w:r w:rsidR="00F44CA4" w:rsidRPr="00F866D5">
        <w:t>that</w:t>
      </w:r>
      <w:r w:rsidRPr="00F866D5">
        <w:t xml:space="preserve"> warming promotes permafrost </w:t>
      </w:r>
      <w:r w:rsidR="00B954BC" w:rsidRPr="00F866D5">
        <w:t>thaw</w:t>
      </w:r>
      <w:r w:rsidRPr="00F866D5">
        <w:t>, which generates a deeper, warmer active layer for longer in the summer, which enable</w:t>
      </w:r>
      <w:r w:rsidR="00B954BC" w:rsidRPr="00F866D5">
        <w:t>s</w:t>
      </w:r>
      <w:r w:rsidRPr="00F866D5">
        <w:t xml:space="preserve"> increased decomposer activity, carbon remineralization, and CO</w:t>
      </w:r>
      <w:r w:rsidRPr="00F866D5">
        <w:rPr>
          <w:vertAlign w:val="subscript"/>
        </w:rPr>
        <w:t>2</w:t>
      </w:r>
      <w:r w:rsidRPr="00F866D5">
        <w:t xml:space="preserve"> efflux.</w:t>
      </w:r>
      <w:r w:rsidR="00207E75" w:rsidRPr="00F866D5">
        <w:t xml:space="preserve"> </w:t>
      </w:r>
      <w:r w:rsidR="007B2B92" w:rsidRPr="00F866D5">
        <w:t xml:space="preserve">ER fluxes are higher at the OTC-warmed sites, </w:t>
      </w:r>
      <w:r w:rsidR="0050296E" w:rsidRPr="00F866D5">
        <w:t>aligned with</w:t>
      </w:r>
      <w:r w:rsidR="007B2B92" w:rsidRPr="00F866D5">
        <w:t xml:space="preserve"> strong experimental evidence supporting the strong dependency of ER on temperature </w:t>
      </w:r>
      <w:r w:rsidR="007B2B92" w:rsidRPr="00F866D5">
        <w:fldChar w:fldCharType="begin"/>
      </w:r>
      <w:r w:rsidR="007B2B92" w:rsidRPr="00F866D5">
        <w:instrText xml:space="preserve"> ADDIN ZOTERO_ITEM CSL_CITATION {"citationID":"NZNJTNbw","properties":{"formattedCitation":"(Cahoon et al., 2012; J\\uc0\\u243{}nsd\\uc0\\u243{}ttir et al., 2022)","plainCitation":"(Cahoon et al., 2012; Jónsdóttir et al., 2022)","noteIndex":0},"citationItems":[{"id":11184,"uris":["http://zotero.org/groups/4708236/items/XBU4EQX6"],"itemData":{"id":11184,"type":"article-journal","abstract":"Arctic and Boreal terrestrial ecosystems are important components of the climate system because they contain vast amounts of soil carbon (C). Evidence suggests that deciduous shrubs are increasing in abundance, but the implications for ecosystem C budgets remain uncertain. Using midsummer CO2 flux data from 21 sites spanning 16° of latitude in the Arctic and Boreal biomes, we show that air temperature explains c. one-half of the variation in ecosystem respiration (ER) and that ER drives the pattern in net ecosystem CO2 exchange across ecosystems. Woody sites were slightly stronger C sinks compared with herbaceous communities. However, woody sites with warm soils (&gt; 10 °C) were net sources of CO2, whereas woody sites with cold soils (&lt; 10 °C) were strong sinks. Our results indicate that transition to a shrub-dominated Arctic will increase the rate of C cycling, and may lead to net C loss if soil temperatures rise.","container-title":"Ecology Letters","DOI":"10.1111/j.1461-0248.2012.01865.x","ISSN":"1461-0248","issue":"12","language":"en","note":"_eprint: https://onlinelibrary.wiley.com/doi/pdf/10.1111/j.1461-0248.2012.01865.x","page":"1415-1422","source":"Wiley Online Library","title":"Interactions among shrub cover and the soil microclimate may determine future Arctic carbon budgets","volume":"15","author":[{"family":"Cahoon","given":"Sean M. P."},{"family":"Sullivan","given":"Patrick F."},{"family":"Shaver","given":"Gaius R."},{"family":"Welker","given":"Jeffrey M."},{"family":"Post","given":"Eric"}],"issued":{"date-parts":[["2012"]]}}},{"id":10812,"uris":["http://zotero.org/groups/4708236/items/3XK2LMWV"],"itemData":{"id":10812,"type":"article-journal","abstract":"In the high Arctic, plant community species composition generally responds slowly to climate warming, whereas less is known about the community functional trait responses and consequences for ecosystem functioning. The slow species turnover and large distribution ranges of many Arctic plant species suggest a significant role of intraspecific trait variability in functional responses to climate change. Here we compare taxonomic and functional community compositional responses to a long-term (17-year) warming experiment in Svalbard, Norway, replicated across three major high Arctic habitats shaped by topography and contrasting snow regimes. We observed taxonomic compositional changes in all plant communities over time. Still, responses to experimental warming were minor and most pronounced in the drier habitats with relatively early snowmelt timing and long growing seasons (Cassiope and Dryas heaths). The habitats were clearly separated in functional trait space, defined by 12 size- and leaf economics-related traits, primarily due to interspecific trait variation. Functional traits also responded to experimental warming, most prominently in the Dryas heath and mostly due to intraspecific trait variation. Leaf area and mass increased and leaf δ15N decreased in response to the warming treatment. Intraspecific trait variability ranged between 30% and 71% of the total trait variation, reflecting the functional resilience of those communities, dominated by long-lived plants, due to either phenotypic plasticity or genotypic variation, which most likely underlies the observed resistance of high Arctic vegetation to climate warming. We further explored the consequences of trait variability for ecosystem functioning by measuring peak season CO2 fluxes. Together, environmental, taxonomic, and functional trait variables explained a large proportion of the variation in net ecosystem exchange (NEE), which increased when intraspecific trait variation was accounted for. In contrast, even though ecosystem respiration and gross ecosystem production both increased in response to warming across habitats, they were mainly driven by the direct kinetic impacts of temperature on plant physiology and biochemical processes. Our study shows that long-term experimental warming has a modest but significant effect on plant community functional trait composition and suggests that intraspecific trait variability is a key feature underlying high Arctic ecosystem resistance to climate warming.","container-title":"Ecological Monographs","DOI":"10.1002/ecm.1555","ISSN":"1557-7015","issue":"1","language":"en","note":"_eprint: https://onlinelibrary.wiley.com/doi/pdf/10.1002/ecm.1555","page":"e1555","source":"Wiley Online Library","title":"Intraspecific trait variability is a key feature underlying high Arctic plant community resistance to climate warming","volume":"93","author":[{"family":"Jónsdóttir","given":"Ingibjörg S."},{"family":"Halbritter","given":"Aud H."},{"family":"Christiansen","given":"Casper T."},{"family":"Althuizen","given":"Inge H. J."},{"family":"Haugum","given":"Siri V."},{"family":"Henn","given":"Jonathan J."},{"family":"Björnsdóttir","given":"Katrín"},{"family":"Maitner","given":"Brian Salvin"},{"family":"Malhi","given":"Yadvinder"},{"family":"Michaletz","given":"Sean T."},{"family":"Roos","given":"Ruben E."},{"family":"Klanderud","given":"Kari"},{"family":"Lee","given":"Hanna"},{"family":"Enquist","given":"Brian J."},{"family":"Vandvik","given":"Vigdis"}],"issued":{"date-parts":[["2022"]]}}}],"schema":"https://github.com/citation-style-language/schema/raw/master/csl-citation.json"} </w:instrText>
      </w:r>
      <w:r w:rsidR="007B2B92" w:rsidRPr="00F866D5">
        <w:fldChar w:fldCharType="separate"/>
      </w:r>
      <w:r w:rsidR="007B2B92" w:rsidRPr="00F866D5">
        <w:rPr>
          <w:rFonts w:ascii="Calibri" w:cs="Calibri"/>
          <w:lang w:val="en-US"/>
        </w:rPr>
        <w:t>(Cahoon et al., 2012; Jónsdóttir et al., 2022)</w:t>
      </w:r>
      <w:r w:rsidR="007B2B92" w:rsidRPr="00F866D5">
        <w:fldChar w:fldCharType="end"/>
      </w:r>
      <w:r w:rsidR="007B2B92" w:rsidRPr="00F866D5">
        <w:t>, as</w:t>
      </w:r>
      <w:r w:rsidR="00A63B4A" w:rsidRPr="00F866D5">
        <w:t xml:space="preserve"> temperature limitations on enzyme kinetics, as well as active layer freezing, can dramatically slow carbon mineralization</w:t>
      </w:r>
      <w:r w:rsidR="00B954BC" w:rsidRPr="00F866D5">
        <w:t xml:space="preserve"> (REF)</w:t>
      </w:r>
      <w:r w:rsidR="00A63B4A" w:rsidRPr="00F866D5">
        <w:t>.</w:t>
      </w:r>
      <w:r w:rsidR="00FC61CA" w:rsidRPr="00F866D5">
        <w:t xml:space="preserve"> </w:t>
      </w:r>
    </w:p>
    <w:p w14:paraId="01FD3B8D" w14:textId="04F46728" w:rsidR="00BE58F0" w:rsidRPr="00F866D5" w:rsidRDefault="00C37FEC" w:rsidP="00F177A3">
      <w:pPr>
        <w:pStyle w:val="Heading2"/>
        <w:rPr>
          <w:color w:val="auto"/>
        </w:rPr>
      </w:pPr>
      <w:bookmarkStart w:id="80" w:name="_Toc133416731"/>
      <w:r w:rsidRPr="00F866D5">
        <w:rPr>
          <w:color w:val="auto"/>
        </w:rPr>
        <w:t xml:space="preserve">Model results and excluded </w:t>
      </w:r>
      <w:r w:rsidR="00C62E20" w:rsidRPr="00F866D5">
        <w:rPr>
          <w:color w:val="auto"/>
        </w:rPr>
        <w:t>parameters</w:t>
      </w:r>
      <w:bookmarkEnd w:id="80"/>
    </w:p>
    <w:p w14:paraId="4344CFFE" w14:textId="7CB53EF1" w:rsidR="005D3CDE" w:rsidRPr="00F866D5" w:rsidRDefault="00D73033" w:rsidP="00406358">
      <w:pPr>
        <w:pStyle w:val="NormalIndented"/>
      </w:pPr>
      <w:r w:rsidRPr="00F866D5">
        <w:t xml:space="preserve">NEE was 30% higher in warmed plots and GEP, ER varied significantly between </w:t>
      </w:r>
      <w:r w:rsidR="00C62E20" w:rsidRPr="00F866D5">
        <w:t>sites</w:t>
      </w:r>
      <w:r w:rsidRPr="00F866D5">
        <w:t xml:space="preserve">; treatment was a small but significant predictor of variation in the ER final model. </w:t>
      </w:r>
      <w:r w:rsidR="00B30EB6" w:rsidRPr="00F866D5">
        <w:t>Backwards selection removed</w:t>
      </w:r>
      <w:r w:rsidR="000E6670" w:rsidRPr="00F866D5">
        <w:t xml:space="preserve"> </w:t>
      </w:r>
      <w:r w:rsidR="00B30EB6" w:rsidRPr="00F866D5">
        <w:t xml:space="preserve">air temperature, soil temperature, and soil moisture from our </w:t>
      </w:r>
      <w:r w:rsidR="000E6670" w:rsidRPr="00F866D5">
        <w:t xml:space="preserve">GEP, ER, and NEE </w:t>
      </w:r>
      <w:r w:rsidR="00B30EB6" w:rsidRPr="00F866D5">
        <w:t>full</w:t>
      </w:r>
      <w:r w:rsidR="00D14E88" w:rsidRPr="00F866D5">
        <w:t xml:space="preserve"> models</w:t>
      </w:r>
      <w:r w:rsidR="00B30EB6" w:rsidRPr="00F866D5">
        <w:t xml:space="preserve">. </w:t>
      </w:r>
      <w:r w:rsidR="009B7F37" w:rsidRPr="00F866D5">
        <w:t>This status, and the associated</w:t>
      </w:r>
      <w:r w:rsidR="00095F03" w:rsidRPr="00F866D5">
        <w:t xml:space="preserve"> small parameter estimates of these environmental parameters</w:t>
      </w:r>
      <w:r w:rsidR="009B7F37" w:rsidRPr="00F866D5">
        <w:t>,</w:t>
      </w:r>
      <w:r w:rsidR="00095F03" w:rsidRPr="00F866D5">
        <w:t xml:space="preserve"> </w:t>
      </w:r>
      <w:r w:rsidR="00D14E88" w:rsidRPr="00F866D5">
        <w:t>suggest</w:t>
      </w:r>
      <w:r w:rsidR="00095F03" w:rsidRPr="00F866D5">
        <w:t>s</w:t>
      </w:r>
      <w:r w:rsidR="00D14E88" w:rsidRPr="00F866D5">
        <w:t xml:space="preserve"> that </w:t>
      </w:r>
      <w:r w:rsidR="00095F03" w:rsidRPr="00F866D5">
        <w:t>they</w:t>
      </w:r>
      <w:r w:rsidR="00D14E88" w:rsidRPr="00F866D5">
        <w:t xml:space="preserve"> do not explain a significant </w:t>
      </w:r>
      <w:r w:rsidR="009B7F37" w:rsidRPr="00F866D5">
        <w:t xml:space="preserve">amount of variation in any of our observed fluxes. </w:t>
      </w:r>
      <w:r w:rsidR="006016B9" w:rsidRPr="00F866D5">
        <w:t>This</w:t>
      </w:r>
      <w:r w:rsidR="00505E35" w:rsidRPr="00F866D5">
        <w:t xml:space="preserve"> is in contrast to much of the literature on </w:t>
      </w:r>
      <w:r w:rsidR="001B2CBA" w:rsidRPr="00F866D5">
        <w:t xml:space="preserve">ecosystem carbon balances, which often find trends between </w:t>
      </w:r>
      <w:r w:rsidR="00785127" w:rsidRPr="00F866D5">
        <w:t xml:space="preserve">each flux and </w:t>
      </w:r>
      <w:r w:rsidR="00B076F8" w:rsidRPr="00F866D5">
        <w:t>in situ air/soil temperature and soil moisture</w:t>
      </w:r>
      <w:r w:rsidR="00DE664B" w:rsidRPr="00F866D5">
        <w:t>.</w:t>
      </w:r>
      <w:r w:rsidR="00745BC1" w:rsidRPr="00F866D5">
        <w:t xml:space="preserve"> </w:t>
      </w:r>
    </w:p>
    <w:p w14:paraId="3A785C49" w14:textId="2D1C6B9C" w:rsidR="0079332B" w:rsidRPr="00F866D5" w:rsidRDefault="00BE58F0" w:rsidP="001A5602">
      <w:pPr>
        <w:pStyle w:val="Heading3"/>
      </w:pPr>
      <w:bookmarkStart w:id="81" w:name="_Toc133416732"/>
      <w:r w:rsidRPr="00F866D5">
        <w:t>T</w:t>
      </w:r>
      <w:r w:rsidR="000134D6" w:rsidRPr="00F866D5">
        <w:t xml:space="preserve">emperature and </w:t>
      </w:r>
      <w:r w:rsidR="0031647E" w:rsidRPr="00F866D5">
        <w:t>OTC-</w:t>
      </w:r>
      <w:r w:rsidR="000134D6" w:rsidRPr="00F866D5">
        <w:t>warming responses</w:t>
      </w:r>
      <w:bookmarkEnd w:id="81"/>
    </w:p>
    <w:p w14:paraId="2F191F09" w14:textId="77AC6FA1" w:rsidR="000B3D17" w:rsidRPr="00F866D5" w:rsidRDefault="00AD2BA4" w:rsidP="00406358">
      <w:pPr>
        <w:pStyle w:val="NormalIndented"/>
      </w:pPr>
      <w:r w:rsidRPr="00F866D5">
        <w:t>A</w:t>
      </w:r>
      <w:r w:rsidR="0079332B" w:rsidRPr="00F866D5">
        <w:t xml:space="preserve">ir and soil </w:t>
      </w:r>
      <w:r w:rsidR="001A7B7E" w:rsidRPr="00F866D5">
        <w:t xml:space="preserve">temperature </w:t>
      </w:r>
      <w:r w:rsidR="0079332B" w:rsidRPr="00F866D5">
        <w:t>were</w:t>
      </w:r>
      <w:r w:rsidR="005D3CDE" w:rsidRPr="00F866D5">
        <w:t xml:space="preserve"> removed from the final</w:t>
      </w:r>
      <w:r w:rsidR="001A7B7E" w:rsidRPr="00F866D5">
        <w:t xml:space="preserve"> flux</w:t>
      </w:r>
      <w:r w:rsidR="005D3CDE" w:rsidRPr="00F866D5">
        <w:t xml:space="preserve"> model</w:t>
      </w:r>
      <w:r w:rsidR="001A7B7E" w:rsidRPr="00F866D5">
        <w:t>s</w:t>
      </w:r>
      <w:r w:rsidR="005D3CDE" w:rsidRPr="00F866D5">
        <w:t xml:space="preserve">, </w:t>
      </w:r>
      <w:r w:rsidRPr="00F866D5">
        <w:t xml:space="preserve">though </w:t>
      </w:r>
      <w:r w:rsidR="004770FA" w:rsidRPr="00F866D5">
        <w:t>our results</w:t>
      </w:r>
      <w:r w:rsidRPr="00F866D5">
        <w:t xml:space="preserve"> demonstrate that </w:t>
      </w:r>
      <w:r w:rsidR="00B95AAF" w:rsidRPr="00F866D5">
        <w:t xml:space="preserve">the temperature </w:t>
      </w:r>
      <w:r w:rsidR="00FC1E38" w:rsidRPr="00F866D5">
        <w:t>measurements</w:t>
      </w:r>
      <w:r w:rsidR="00B95AAF" w:rsidRPr="00F866D5">
        <w:t xml:space="preserve"> captured by the IRGA probes</w:t>
      </w:r>
      <w:r w:rsidR="00A4547C" w:rsidRPr="00F866D5">
        <w:t xml:space="preserve"> </w:t>
      </w:r>
      <w:r w:rsidR="00B95AAF" w:rsidRPr="00F866D5">
        <w:t>during CO</w:t>
      </w:r>
      <w:r w:rsidR="00B95AAF" w:rsidRPr="00F866D5">
        <w:rPr>
          <w:vertAlign w:val="subscript"/>
        </w:rPr>
        <w:t xml:space="preserve">2 </w:t>
      </w:r>
      <w:r w:rsidR="00B95AAF" w:rsidRPr="00F866D5">
        <w:t xml:space="preserve">flux measurements are likely </w:t>
      </w:r>
      <w:r w:rsidR="00A4547C" w:rsidRPr="00F866D5">
        <w:t xml:space="preserve">a poor </w:t>
      </w:r>
      <w:r w:rsidR="00B95AAF" w:rsidRPr="00F866D5">
        <w:t>approximation of the seasonal temperature record.</w:t>
      </w:r>
      <w:r w:rsidR="00B74A31" w:rsidRPr="00F866D5">
        <w:t xml:space="preserve"> This makes sense because while the HOBO pendants </w:t>
      </w:r>
      <w:r w:rsidR="001622CB" w:rsidRPr="00F866D5">
        <w:t xml:space="preserve">measured </w:t>
      </w:r>
      <w:r w:rsidR="00152033" w:rsidRPr="00F866D5">
        <w:t>the surrounding</w:t>
      </w:r>
      <w:r w:rsidR="001622CB" w:rsidRPr="00F866D5">
        <w:t xml:space="preserve"> air</w:t>
      </w:r>
      <w:r w:rsidR="00207F52" w:rsidRPr="00F866D5">
        <w:t>/soil</w:t>
      </w:r>
      <w:r w:rsidR="001622CB" w:rsidRPr="00F866D5">
        <w:t xml:space="preserve"> temperature in and out of the OTCs</w:t>
      </w:r>
      <w:r w:rsidR="00207F52" w:rsidRPr="00F866D5">
        <w:t>, the IRGA temperature probes consistently measured</w:t>
      </w:r>
      <w:r w:rsidR="004E0C16" w:rsidRPr="00F866D5">
        <w:t xml:space="preserve"> temperature while the OTCs were temporarily off the </w:t>
      </w:r>
      <w:r w:rsidR="00697106" w:rsidRPr="00F866D5">
        <w:t>plots,</w:t>
      </w:r>
      <w:r w:rsidR="004E0C16" w:rsidRPr="00F866D5">
        <w:t xml:space="preserve"> but the IRGA </w:t>
      </w:r>
      <w:r w:rsidR="004E0C16" w:rsidRPr="00F866D5">
        <w:lastRenderedPageBreak/>
        <w:t>chamber was sealed.</w:t>
      </w:r>
      <w:r w:rsidR="009721ED" w:rsidRPr="00F866D5">
        <w:t xml:space="preserve"> We thus would not expect the IRGA probes to model OTC differences.</w:t>
      </w:r>
      <w:r w:rsidR="006818B3" w:rsidRPr="00F866D5">
        <w:t xml:space="preserve"> </w:t>
      </w:r>
      <w:r w:rsidR="009721ED" w:rsidRPr="00F866D5">
        <w:t>G</w:t>
      </w:r>
      <w:r w:rsidR="00566263" w:rsidRPr="00F866D5">
        <w:t>iven that CO</w:t>
      </w:r>
      <w:r w:rsidR="00566263" w:rsidRPr="00F866D5">
        <w:rPr>
          <w:vertAlign w:val="subscript"/>
        </w:rPr>
        <w:t>2</w:t>
      </w:r>
      <w:r w:rsidR="00566263" w:rsidRPr="00F866D5">
        <w:t xml:space="preserve"> fluxes are dependent on a variety of </w:t>
      </w:r>
      <w:r w:rsidR="00236E36" w:rsidRPr="00F866D5">
        <w:t xml:space="preserve">plant traits and ecosystem drivers that are themselves dependent on long-term climatological conditions, </w:t>
      </w:r>
      <w:r w:rsidR="004D3332" w:rsidRPr="00F866D5">
        <w:t>OTC presence</w:t>
      </w:r>
      <w:r w:rsidR="00566263" w:rsidRPr="00F866D5">
        <w:t xml:space="preserve"> </w:t>
      </w:r>
      <w:r w:rsidR="004D3332" w:rsidRPr="00F866D5">
        <w:t>likely captures a suite of warming-based effects that drive variation between</w:t>
      </w:r>
      <w:r w:rsidR="000A1616" w:rsidRPr="00F866D5">
        <w:t xml:space="preserve"> </w:t>
      </w:r>
      <w:r w:rsidR="004D3332" w:rsidRPr="00F866D5">
        <w:t>treatments.</w:t>
      </w:r>
    </w:p>
    <w:p w14:paraId="44AD6A5E" w14:textId="271FA3FA" w:rsidR="009E2BAC" w:rsidRPr="00F866D5" w:rsidRDefault="00D1751C" w:rsidP="00406358">
      <w:pPr>
        <w:pStyle w:val="NormalIndented"/>
      </w:pPr>
      <w:r w:rsidRPr="00F866D5">
        <w:t>S</w:t>
      </w:r>
      <w:r w:rsidR="00127F27" w:rsidRPr="00F866D5">
        <w:t xml:space="preserve">oil temperature responded unevenly to OTC </w:t>
      </w:r>
      <w:r w:rsidR="001B635B" w:rsidRPr="00F866D5">
        <w:t>presence,</w:t>
      </w:r>
      <w:r w:rsidRPr="00F866D5">
        <w:t xml:space="preserve"> but</w:t>
      </w:r>
      <w:r w:rsidR="00127F27" w:rsidRPr="00F866D5">
        <w:t xml:space="preserve"> air temperature was consistently warmer. This is in line with recent ITEX-wide findings which suggest a decoupled air/soil temperature OTC response </w:t>
      </w:r>
      <w:r w:rsidR="00127F27" w:rsidRPr="00F866D5">
        <w:fldChar w:fldCharType="begin"/>
      </w:r>
      <w:r w:rsidR="00127F27" w:rsidRPr="00F866D5">
        <w:instrText xml:space="preserve"> ADDIN ZOTERO_ITEM CSL_CITATION {"citationID":"HoIg8p43","properties":{"formattedCitation":"(Hollister et al., 2022)","plainCitation":"(Hollister et al., 2022)","noteIndex":0},"citationItems":[{"id":11081,"uris":["http://zotero.org/groups/4708236/items/UK7YL9ZK"],"itemData":{"id":11081,"type":"article-journal","abstract":"Open top chambers (OTCs) were adopted as the recommended warming mechanism by the International Tundra Experiment network in the early 1990s. Since then, OTCs have been deployed across the globe. Hundreds of papers have reported the impacts of OTCs on the abiotic environment and the biota. Here, we review the impacts of the OTC on the physical environment, with comments on the appropriateness of using OTCs to characterize the response of biota to warming. The purpose of this review is to guide readers to previously published work and to provide recommendations for continued use of OTCs to understand the implications of warming on low stature ecosystems. In short, the OTC is a useful tool to experimentally manipulate temperature; however, the characteristics and magnitude of warming varies greatly in different environments; therefore, it is important to document chamber performance to maximize the interpretation of biotic response. When coupled with long-term monitoring, warming experiments are a valuable means to understand the impacts of climate change on natural ecosystems.","container-title":"Arctic Science","DOI":"10.1139/as-2022-0030","note":"publisher: NRC Research Press","source":"cdnsciencepub.com (Atypon)","title":"A review of open top chamber (OTC) performance across the ITEX Network","URL":"https://cdnsciencepub.com/doi/10.1139/as-2022-0030","author":[{"family":"Hollister","given":"Robert D."},{"family":"Elphinstone","given":"Cassandra"},{"family":"Henry","given":"Greg H. R."},{"family":"Bjorkman","given":"Anne D."},{"family":"Klanderud","given":"Kari"},{"family":"Björk","given":"Robert G."},{"family":"Björkman","given":"Mats P."},{"family":"Bokhorst","given":"Stef"},{"family":"Carbognani","given":"Michele"},{"family":"Cooper","given":"Elisabeth J."},{"family":"Dorrepaal","given":"Ellen"},{"family":"Elmendorf","given":"Sarah C."},{"family":"Fetcher","given":"Ned"},{"family":"Gallois","given":"Elise C."},{"family":"Guðmundsson","given":"Jón"},{"family":"Healey","given":"Nathan C."},{"family":"Jónsdóttir","given":"Ingibjörg Svala"},{"family":"Klarenberg","given":"Ingeborg J."},{"family":"Oberbauer","given":"Steven F."},{"family":"Macek","given":"Petr"},{"family":"May","given":"Jeremy L."},{"family":"Mereghetti","given":"Alessandro"},{"family":"Molau","given":"Ulf"},{"family":"Petraglia","given":"Alessandro"},{"family":"Rinnan","given":"Riikka"},{"family":"Rixen","given":"Christian"},{"family":"Wookey","given":"Philip A."}],"accessed":{"date-parts":[["2023",3,25]]},"issued":{"date-parts":[["2022",10,19]]}}}],"schema":"https://github.com/citation-style-language/schema/raw/master/csl-citation.json"} </w:instrText>
      </w:r>
      <w:r w:rsidR="00127F27" w:rsidRPr="00F866D5">
        <w:fldChar w:fldCharType="separate"/>
      </w:r>
      <w:r w:rsidR="00127F27" w:rsidRPr="00F866D5">
        <w:rPr>
          <w:noProof/>
        </w:rPr>
        <w:t>(Hollister et al., 2022)</w:t>
      </w:r>
      <w:r w:rsidR="00127F27" w:rsidRPr="00F866D5">
        <w:fldChar w:fldCharType="end"/>
      </w:r>
      <w:r w:rsidR="00127F27" w:rsidRPr="00F866D5">
        <w:t>.</w:t>
      </w:r>
      <w:r w:rsidR="00EA421B" w:rsidRPr="00F866D5">
        <w:t xml:space="preserve"> </w:t>
      </w:r>
      <w:r w:rsidR="00773D5A" w:rsidRPr="00F866D5">
        <w:t xml:space="preserve">Given that </w:t>
      </w:r>
      <w:r w:rsidR="004D1BD6" w:rsidRPr="00F866D5">
        <w:t>experimental</w:t>
      </w:r>
      <w:r w:rsidR="00773D5A" w:rsidRPr="00F866D5">
        <w:t xml:space="preserve"> </w:t>
      </w:r>
      <w:r w:rsidR="00BB676E" w:rsidRPr="00F866D5">
        <w:t xml:space="preserve"> and long term warming have</w:t>
      </w:r>
      <w:r w:rsidR="00773D5A" w:rsidRPr="00F866D5">
        <w:t xml:space="preserve"> increase</w:t>
      </w:r>
      <w:r w:rsidR="00BB676E" w:rsidRPr="00F866D5">
        <w:t>d</w:t>
      </w:r>
      <w:r w:rsidR="00773D5A" w:rsidRPr="00F866D5">
        <w:t xml:space="preserve"> vegetation cover</w:t>
      </w:r>
      <w:r w:rsidR="00BB676E" w:rsidRPr="00F866D5">
        <w:t xml:space="preserve"> in many experimental plots, </w:t>
      </w:r>
      <w:r w:rsidR="00A81402" w:rsidRPr="00F866D5">
        <w:t xml:space="preserve">soil temperatures </w:t>
      </w:r>
      <w:r w:rsidR="00697106" w:rsidRPr="00F866D5">
        <w:t xml:space="preserve">may not match </w:t>
      </w:r>
      <w:r w:rsidR="009D5902" w:rsidRPr="00F866D5">
        <w:t xml:space="preserve">air warming trends </w:t>
      </w:r>
      <w:r w:rsidR="00A81402" w:rsidRPr="00F866D5">
        <w:t>due to increased shading</w:t>
      </w:r>
      <w:r w:rsidR="00773D5A" w:rsidRPr="00F866D5">
        <w:t xml:space="preserve"> </w:t>
      </w:r>
      <w:r w:rsidR="00773D5A" w:rsidRPr="00F866D5">
        <w:fldChar w:fldCharType="begin"/>
      </w:r>
      <w:r w:rsidR="00A7546A" w:rsidRPr="00F866D5">
        <w:instrText xml:space="preserve"> ADDIN ZOTERO_ITEM CSL_CITATION {"citationID":"V2GXLldL","properties":{"formattedCitation":"(Elmendorf, Henry, Hollister, Bj\\uc0\\u246{}rk, Bjorkman, et al., 2012; Elmendorf, Henry, Hollister, Bj\\uc0\\u246{}rk, Boulanger-Lapointe, et al., 2012)","plainCitation":"(Elmendorf, Henry, Hollister, Björk, Bjorkman, et al., 2012; Elmendorf, Henry, Hollister, Björk, Boulanger-Lapointe, et al., 2012)","dontUpdate":true,"noteIndex":0},"citationItems":[{"id":74351,"uris":["http://zotero.org/groups/4708236/items/ZQJLN8G4"],"itemData":{"id":74351,"type":"article-journal","abstract":"Ecology Letters (2011) Abstract Understanding the sensitivity of tundra vegetation to climate warming is critical to forecasting future biodiversity and vegetation feedbacks to climate. In situ warming experiments accelerate climate change on a small scale to forecast responses of local plant communities. Limitations of this approach include the apparent site-specificity of results and uncertainty about the power of short-term studies to anticipate longer term change. We address these issues with a synthesis of 61 experimental warming studies, of up to 20 years duration, in tundra sites worldwide. The response of plant groups to warming often differed with ambient summer temperature, soil moisture and experimental duration. Shrubs increased with warming only where ambient temperature was high, whereas graminoids increased primarily in the coldest study sites. Linear increases in effect size over time were frequently observed. There was little indication of saturating or accelerating effects, as would be predicted if negative or positive vegetation feedbacks were common. These results indicate that tundra vegetation exhibits strong regional variation in response to warming, and that in vulnerable regions, cumulative effects of long-term warming on tundra vegetation – and associated ecosystem consequences – have the potential to be much greater than we have observed to date.","container-title":"Ecology Letters","DOI":"10.1111/j.1461-0248.2011.01716.x","ISSN":"1461-0248","issue":"2","language":"en","note":"_eprint: https://onlinelibrary.wiley.com/doi/pdf/10.1111/j.1461-0248.2011.01716.x","page":"164-175","source":"Wiley Online Library","title":"Global assessment of experimental climate warming on tundra vegetation: heterogeneity over space and time","title-short":"Global assessment of experimental climate warming on tundra vegetation","volume":"15","author":[{"family":"Elmendorf","given":"Sarah C."},{"family":"Henry","given":"Gregory H. R."},{"family":"Hollister","given":"Robert D."},{"family":"Björk","given":"Robert G."},{"family":"Bjorkman","given":"Anne D."},{"family":"Callaghan","given":"Terry V."},{"family":"Collier","given":"Laura Siegwart"},{"family":"Cooper","given":"Elisabeth J."},{"family":"Cornelissen","given":"Johannes H. C."},{"family":"Day","given":"Thomas A."},{"family":"Fosaa","given":"Anna Maria"},{"family":"Gould","given":"William A."},{"family":"Grétarsdóttir","given":"Járngerður"},{"family":"Harte","given":"John"},{"family":"Hermanutz","given":"Luise"},{"family":"Hik","given":"David S."},{"family":"Hofgaard","given":"Annika"},{"family":"Jarrad","given":"Frith"},{"family":"Jónsdóttir","given":"Ingibjörg Svala"},{"family":"Keuper","given":"Frida"},{"family":"Klanderud","given":"Kari"},{"family":"Klein","given":"Julia A."},{"family":"Koh","given":"Saewan"},{"family":"Kudo","given":"Gaku"},{"family":"Lang","given":"Simone I."},{"family":"Loewen","given":"Val"},{"family":"May","given":"Jeremy L."},{"family":"Mercado","given":"Joel"},{"family":"Michelsen","given":"Anders"},{"family":"Molau","given":"Ulf"},{"family":"Myers-Smith","given":"Isla H."},{"family":"Oberbauer","given":"Steven F."},{"family":"Pieper","given":"Sara"},{"family":"Post","given":"Eric"},{"family":"Rixen","given":"Christian"},{"family":"Robinson","given":"Clare H."},{"family":"Schmidt","given":"Niels Martin"},{"family":"Shaver","given":"Gaius R."},{"family":"Stenström","given":"Anna"},{"family":"Tolvanen","given":"Anne"},{"family":"Totland","given":"Ørjan"},{"family":"Troxler","given":"Tiffany"},{"family":"Wahren","given":"Carl-Henrik"},{"family":"Webber","given":"Patrick J."},{"family":"Welker","given":"Jeffery M."},{"family":"Wookey","given":"Philip A."}],"issued":{"date-parts":[["2012"]]}}},{"id":74349,"uris":["http://zotero.org/groups/4708236/items/KK2C4DTY"],"itemData":{"id":74349,"type":"article-journal","abstract":"Satellite data suggest that contemporary climate warming has already resulted in increased productivity and shrub biomass over much of the Arctic, but plot-level evidence for vegetation transformation remains sparse. Now research provides plot-scale evidence linking changes in vascular plant abundance to local summer warming in widely dispersed tundra locations across the globe.","container-title":"Nature Climate Change","DOI":"10.1038/nclimate1465","ISSN":"1758-6798","issue":"6","journalAbbreviation":"Nature Clim Change","language":"en","license":"2012 Nature Publishing Group","note":"number: 6\npublisher: Nature Publishing Group","page":"453-457","source":"www.nature.com","title":"Plot-scale evidence of tundra vegetation change and links to recent summer warming","volume":"2","author":[{"family":"Elmendorf","given":"Sarah C."},{"family":"Henry","given":"Gregory H. R."},{"family":"Hollister","given":"Robert D."},{"family":"Björk","given":"Robert G."},{"family":"Boulanger-Lapointe","given":"Noémie"},{"family":"Cooper","given":"Elisabeth J."},{"family":"Cornelissen","given":"Johannes H. C."},{"family":"Day","given":"Thomas A."},{"family":"Dorrepaal","given":"Ellen"},{"family":"Elumeeva","given":"Tatiana G."},{"family":"Gill","given":"Mike"},{"family":"Gould","given":"William A."},{"family":"Harte","given":"John"},{"family":"Hik","given":"David S."},{"family":"Hofgaard","given":"Annika"},{"family":"Johnson","given":"David R."},{"family":"Johnstone","given":"Jill F."},{"family":"Jónsdóttir","given":"Ingibjörg Svala"},{"family":"Jorgenson","given":"Janet C."},{"family":"Klanderud","given":"Kari"},{"family":"Klein","given":"Julia A."},{"family":"Koh","given":"Saewan"},{"family":"Kudo","given":"Gaku"},{"family":"Lara","given":"Mark"},{"family":"Lévesque","given":"Esther"},{"family":"Magnússon","given":"Borgthor"},{"family":"May","given":"Jeremy L."},{"family":"Mercado-Dı´az","given":"Joel A."},{"family":"Michelsen","given":"Anders"},{"family":"Molau","given":"Ulf"},{"family":"Myers-Smith","given":"Isla H."},{"family":"Oberbauer","given":"Steven F."},{"family":"Onipchenko","given":"Vladimir G."},{"family":"Rixen","given":"Christian"},{"family":"Martin Schmidt","given":"Niels"},{"family":"Shaver","given":"Gaius R."},{"family":"Spasojevic","given":"Marko J."},{"family":"Þórhallsdóttir","given":"Þóra Ellen"},{"family":"Tolvanen","given":"Anne"},{"family":"Troxler","given":"Tiffany"},{"family":"Tweedie","given":"Craig E."},{"family":"Villareal","given":"Sandra"},{"family":"Wahren","given":"Carl-Henrik"},{"family":"Walker","given":"Xanthe"},{"family":"Webber","given":"Patrick J."},{"family":"Welker","given":"Jeffrey M."},{"family":"Wipf","given":"Sonja"}],"issued":{"date-parts":[["2012",6]]}}}],"schema":"https://github.com/citation-style-language/schema/raw/master/csl-citation.json"} </w:instrText>
      </w:r>
      <w:r w:rsidR="00773D5A" w:rsidRPr="00F866D5">
        <w:fldChar w:fldCharType="separate"/>
      </w:r>
      <w:r w:rsidR="00CF0ACC" w:rsidRPr="00F866D5">
        <w:rPr>
          <w:rFonts w:ascii="Calibri" w:cs="Calibri"/>
          <w:lang w:val="en-US"/>
        </w:rPr>
        <w:t>(Elmendorf</w:t>
      </w:r>
      <w:r w:rsidR="002B0A92" w:rsidRPr="00F866D5">
        <w:rPr>
          <w:rFonts w:ascii="Calibri" w:cs="Calibri"/>
          <w:lang w:val="en-US"/>
        </w:rPr>
        <w:t xml:space="preserve"> </w:t>
      </w:r>
      <w:r w:rsidR="00CF0ACC" w:rsidRPr="00F866D5">
        <w:rPr>
          <w:rFonts w:ascii="Calibri" w:cs="Calibri"/>
          <w:lang w:val="en-US"/>
        </w:rPr>
        <w:t>et al., 2012</w:t>
      </w:r>
      <w:r w:rsidR="002B0A92" w:rsidRPr="00F866D5">
        <w:rPr>
          <w:rFonts w:ascii="Calibri" w:cs="Calibri"/>
          <w:lang w:val="en-US"/>
        </w:rPr>
        <w:t>a,</w:t>
      </w:r>
      <w:r w:rsidR="004D1BD6" w:rsidRPr="00F866D5">
        <w:rPr>
          <w:rFonts w:ascii="Calibri" w:cs="Calibri"/>
          <w:lang w:val="en-US"/>
        </w:rPr>
        <w:t xml:space="preserve"> 2012</w:t>
      </w:r>
      <w:r w:rsidR="002B0A92" w:rsidRPr="00F866D5">
        <w:rPr>
          <w:rFonts w:ascii="Calibri" w:cs="Calibri"/>
          <w:lang w:val="en-US"/>
        </w:rPr>
        <w:t>b</w:t>
      </w:r>
      <w:r w:rsidR="00CF0ACC" w:rsidRPr="00F866D5">
        <w:rPr>
          <w:rFonts w:ascii="Calibri" w:cs="Calibri"/>
          <w:lang w:val="en-US"/>
        </w:rPr>
        <w:t>)</w:t>
      </w:r>
      <w:r w:rsidR="00773D5A" w:rsidRPr="00F866D5">
        <w:fldChar w:fldCharType="end"/>
      </w:r>
      <w:r w:rsidR="00FD2103" w:rsidRPr="00F866D5">
        <w:t>,</w:t>
      </w:r>
      <w:r w:rsidR="00127F27" w:rsidRPr="00F866D5">
        <w:t xml:space="preserve"> Recent ITEX analyses </w:t>
      </w:r>
      <w:r w:rsidRPr="00F866D5">
        <w:t xml:space="preserve">also </w:t>
      </w:r>
      <w:r w:rsidR="00127F27" w:rsidRPr="00F866D5">
        <w:t xml:space="preserve">suggest that there is little species composition change in and out of the OTCs </w:t>
      </w:r>
      <w:r w:rsidR="00127F27" w:rsidRPr="00F866D5">
        <w:fldChar w:fldCharType="begin"/>
      </w:r>
      <w:r w:rsidR="00127F27" w:rsidRPr="00F866D5">
        <w:instrText xml:space="preserve"> ADDIN ZOTERO_ITEM CSL_CITATION {"citationID":"GITBoT4I","properties":{"formattedCitation":"(Henry et al., 2022)","plainCitation":"(Henry et al., 2022)","noteIndex":0},"citationItems":[{"id":10796,"uris":["http://zotero.org/groups/4708236/items/DLDWWMUE"],"itemData":{"id":10796,"type":"article-journal","abstract":"The International Tundra Experiment (ITEX) was founded in 1990 as a network of scientists studying responses of tundra ecosystems to ambient and experimental climate change at Arctic and alpine sites across the globe. Common measurement and experimental design protocols have facilitated synthesis of results across sites to gain biome-wide insights of climate change impacts on tundra. This special issue presents results from more than 30 years of ITEX research. The importance of snow regimes, bryophytes, and herbivory are highlighted, with new protocols and studies proposed. The increasing frequency and magnitude of extreme climate events is shown to have strong effects on plant reproduction. The most consistent plant trait response across sites is an increase in vegetation height, especially for shrubs. This will affect surface energy balance, carbon and nutrient dynamics and trophic level interactions. Common garden studies show adaptation responses in tundra species to climate change but they are species and regionally specific. Recommendations are made including establishing sites near northern communities to increase reciprocal engagement with local knowledge holders and establishing multi-factor experiments. The success of ITEX is based on collegial cooperation among researchers and the network remains focused on documenting and understanding impacts of environmental change on tundra ecosystems.","container-title":"Arctic Science","DOI":"10.1139/as-2022-0041","issue":"3","note":"publisher: NRC Research Press","page":"550-571","source":"cdnsciencepub.com (Atypon)","title":"The International Tundra Experiment (ITEX): 30 years of research on tundra ecosystems","title-short":"The International Tundra Experiment (ITEX)","volume":"8","author":[{"family":"Henry","given":"Greg H.R."},{"family":"Hollister","given":"Robert D."},{"family":"Klanderud","given":"Kari"},{"family":"Björk","given":"Robert G."},{"family":"Bjorkman","given":"Anne D."},{"family":"Elphinstone","given":"Cassandra"},{"family":"Jónsdóttir","given":"Ingibjörg Svala"},{"family":"Molau","given":"Ulf"},{"family":"Petraglia","given":"Alessandro"},{"family":"Oberbauer","given":"Steven F."},{"family":"Rixen","given":"Christian"},{"family":"Wookey","given":"Philip A."}],"issued":{"date-parts":[["2022",9]]}}}],"schema":"https://github.com/citation-style-language/schema/raw/master/csl-citation.json"} </w:instrText>
      </w:r>
      <w:r w:rsidR="00127F27" w:rsidRPr="00F866D5">
        <w:fldChar w:fldCharType="separate"/>
      </w:r>
      <w:r w:rsidR="00127F27" w:rsidRPr="00F866D5">
        <w:rPr>
          <w:noProof/>
        </w:rPr>
        <w:t>(Henry et al., 2022)</w:t>
      </w:r>
      <w:r w:rsidR="00127F27" w:rsidRPr="00F866D5">
        <w:fldChar w:fldCharType="end"/>
      </w:r>
      <w:r w:rsidR="00127F27" w:rsidRPr="00F866D5">
        <w:t xml:space="preserve">, affirming the robustness of OTCs as a method of experimental manipulation that can guide our understanding of vegetative climate-warming responses </w:t>
      </w:r>
      <w:r w:rsidR="00127F27" w:rsidRPr="00F866D5">
        <w:fldChar w:fldCharType="begin"/>
      </w:r>
      <w:r w:rsidR="00127F27" w:rsidRPr="00F866D5">
        <w:instrText xml:space="preserve"> ADDIN ZOTERO_ITEM CSL_CITATION {"citationID":"duhPCJYE","properties":{"formattedCitation":"(Hollister et al., 2022)","plainCitation":"(Hollister et al., 2022)","noteIndex":0},"citationItems":[{"id":11081,"uris":["http://zotero.org/groups/4708236/items/UK7YL9ZK"],"itemData":{"id":11081,"type":"article-journal","abstract":"Open top chambers (OTCs) were adopted as the recommended warming mechanism by the International Tundra Experiment network in the early 1990s. Since then, OTCs have been deployed across the globe. Hundreds of papers have reported the impacts of OTCs on the abiotic environment and the biota. Here, we review the impacts of the OTC on the physical environment, with comments on the appropriateness of using OTCs to characterize the response of biota to warming. The purpose of this review is to guide readers to previously published work and to provide recommendations for continued use of OTCs to understand the implications of warming on low stature ecosystems. In short, the OTC is a useful tool to experimentally manipulate temperature; however, the characteristics and magnitude of warming varies greatly in different environments; therefore, it is important to document chamber performance to maximize the interpretation of biotic response. When coupled with long-term monitoring, warming experiments are a valuable means to understand the impacts of climate change on natural ecosystems.","container-title":"Arctic Science","DOI":"10.1139/as-2022-0030","note":"publisher: NRC Research Press","source":"cdnsciencepub.com (Atypon)","title":"A review of open top chamber (OTC) performance across the ITEX Network","URL":"https://cdnsciencepub.com/doi/10.1139/as-2022-0030","author":[{"family":"Hollister","given":"Robert D."},{"family":"Elphinstone","given":"Cassandra"},{"family":"Henry","given":"Greg H. R."},{"family":"Bjorkman","given":"Anne D."},{"family":"Klanderud","given":"Kari"},{"family":"Björk","given":"Robert G."},{"family":"Björkman","given":"Mats P."},{"family":"Bokhorst","given":"Stef"},{"family":"Carbognani","given":"Michele"},{"family":"Cooper","given":"Elisabeth J."},{"family":"Dorrepaal","given":"Ellen"},{"family":"Elmendorf","given":"Sarah C."},{"family":"Fetcher","given":"Ned"},{"family":"Gallois","given":"Elise C."},{"family":"Guðmundsson","given":"Jón"},{"family":"Healey","given":"Nathan C."},{"family":"Jónsdóttir","given":"Ingibjörg Svala"},{"family":"Klarenberg","given":"Ingeborg J."},{"family":"Oberbauer","given":"Steven F."},{"family":"Macek","given":"Petr"},{"family":"May","given":"Jeremy L."},{"family":"Mereghetti","given":"Alessandro"},{"family":"Molau","given":"Ulf"},{"family":"Petraglia","given":"Alessandro"},{"family":"Rinnan","given":"Riikka"},{"family":"Rixen","given":"Christian"},{"family":"Wookey","given":"Philip A."}],"accessed":{"date-parts":[["2023",3,25]]},"issued":{"date-parts":[["2022",10,19]]}}}],"schema":"https://github.com/citation-style-language/schema/raw/master/csl-citation.json"} </w:instrText>
      </w:r>
      <w:r w:rsidR="00127F27" w:rsidRPr="00F866D5">
        <w:fldChar w:fldCharType="separate"/>
      </w:r>
      <w:r w:rsidR="00127F27" w:rsidRPr="00F866D5">
        <w:rPr>
          <w:noProof/>
        </w:rPr>
        <w:t>(Hollister et al., 2022)</w:t>
      </w:r>
      <w:r w:rsidR="00127F27" w:rsidRPr="00F866D5">
        <w:fldChar w:fldCharType="end"/>
      </w:r>
      <w:r w:rsidR="00127F27" w:rsidRPr="00F866D5">
        <w:t xml:space="preserve">. </w:t>
      </w:r>
    </w:p>
    <w:p w14:paraId="35ABFACD" w14:textId="4AB39351" w:rsidR="000134D6" w:rsidRPr="00F866D5" w:rsidRDefault="000134D6" w:rsidP="001A5602">
      <w:pPr>
        <w:pStyle w:val="Heading3"/>
      </w:pPr>
      <w:bookmarkStart w:id="82" w:name="_Toc133416733"/>
      <w:r w:rsidRPr="00F866D5">
        <w:t xml:space="preserve">Soil </w:t>
      </w:r>
      <w:r w:rsidRPr="001A5602">
        <w:t>moisture</w:t>
      </w:r>
      <w:bookmarkEnd w:id="82"/>
      <w:r w:rsidR="000A754C" w:rsidRPr="00F866D5">
        <w:t xml:space="preserve"> </w:t>
      </w:r>
    </w:p>
    <w:p w14:paraId="33C1CC9F" w14:textId="1F5E64FF" w:rsidR="00CA653D" w:rsidRPr="00F866D5" w:rsidRDefault="009E6C04" w:rsidP="00406358">
      <w:pPr>
        <w:pStyle w:val="NormalIndented"/>
      </w:pPr>
      <w:r w:rsidRPr="00F866D5">
        <w:t xml:space="preserve">Soil moisture </w:t>
      </w:r>
      <w:r w:rsidR="00C416DC" w:rsidRPr="00F866D5">
        <w:t>varied significantly between sites and had opposite warming responses in different sites</w:t>
      </w:r>
      <w:r w:rsidR="007C4DAB" w:rsidRPr="00F866D5">
        <w:t>. W</w:t>
      </w:r>
      <w:r w:rsidR="00DF6D0B" w:rsidRPr="00F866D5">
        <w:t xml:space="preserve">ater content was lower in warmed plots at DRYAS and WILL but </w:t>
      </w:r>
      <w:r w:rsidR="00CA653D" w:rsidRPr="00F866D5">
        <w:t>higher</w:t>
      </w:r>
      <w:r w:rsidR="00DF6D0B" w:rsidRPr="00F866D5">
        <w:t xml:space="preserve"> at MEAD</w:t>
      </w:r>
      <w:r w:rsidR="005C0C65" w:rsidRPr="00F866D5">
        <w:t>, and didn’t follow a clear seasonal trend at any of the sites</w:t>
      </w:r>
      <w:r w:rsidR="00C416DC" w:rsidRPr="00F866D5">
        <w:t>. Rather than</w:t>
      </w:r>
      <w:r w:rsidR="005C0C65" w:rsidRPr="00F866D5">
        <w:t xml:space="preserve"> </w:t>
      </w:r>
      <w:r w:rsidR="00CA653D" w:rsidRPr="00F866D5">
        <w:t>indicating</w:t>
      </w:r>
      <w:r w:rsidR="005C0C65" w:rsidRPr="00F866D5">
        <w:t xml:space="preserve"> a strong treatment-site interaction, </w:t>
      </w:r>
      <w:r w:rsidR="001301FC" w:rsidRPr="00F866D5">
        <w:t>these results are likely due to</w:t>
      </w:r>
      <w:r w:rsidR="005C0C65" w:rsidRPr="00F866D5">
        <w:t xml:space="preserve"> soil moisture </w:t>
      </w:r>
      <w:r w:rsidR="001301FC" w:rsidRPr="00F866D5">
        <w:t>varying based on</w:t>
      </w:r>
      <w:r w:rsidR="00913981" w:rsidRPr="00F866D5">
        <w:t xml:space="preserve"> local hydrological conditions unique to each site.</w:t>
      </w:r>
      <w:r w:rsidR="00FF5773" w:rsidRPr="00F866D5">
        <w:t xml:space="preserve"> </w:t>
      </w:r>
    </w:p>
    <w:p w14:paraId="1BA7FD55" w14:textId="2EA1A8FC" w:rsidR="00367E50" w:rsidRPr="00F866D5" w:rsidRDefault="00CA653D" w:rsidP="00406358">
      <w:pPr>
        <w:pStyle w:val="NormalIndented"/>
      </w:pPr>
      <w:r w:rsidRPr="00F866D5">
        <w:t xml:space="preserve">It is common to see interactions </w:t>
      </w:r>
      <w:r w:rsidR="009D3D3F" w:rsidRPr="00F866D5">
        <w:t>where soil moisture affects the warming response of</w:t>
      </w:r>
      <w:r w:rsidRPr="00F866D5">
        <w:t xml:space="preserve"> plant </w:t>
      </w:r>
      <w:r w:rsidR="00A7546A" w:rsidRPr="00F866D5">
        <w:t xml:space="preserve">traits </w:t>
      </w:r>
      <w:r w:rsidR="00A7546A" w:rsidRPr="00F866D5">
        <w:fldChar w:fldCharType="begin"/>
      </w:r>
      <w:r w:rsidR="00DE0ADE" w:rsidRPr="00F866D5">
        <w:instrText xml:space="preserve"> ADDIN ZOTERO_ITEM CSL_CITATION {"citationID":"RveNTmXw","properties":{"formattedCitation":"(Bjorkman et al., 2018)","plainCitation":"(Bjorkman et al., 2018)","noteIndex":0},"citationItems":[{"id":252,"uris":["http://zotero.org/groups/4708236/items/IIR2RH88"],"itemData":{"id":252,"type":"article-journal","abstract":"The tundra is warming more rapidly than any other biome on Earth, and the potential ramifications are far-reaching because of global feedback effects between vegetation and climate. A better understanding of how environmental factors shape plant structure and function is crucial for predicting the consequences of environmental change for ecosystem functioning. Here we explore the biome-wide relationships between temperature, moisture and seven key plant functional traits both across space and over three decades of warming at 117 tundra locations. Spatial temperature–trait relationships were generally strong but soil moisture had a marked influence on the strength and direction of these relationships, highlighting the potentially important influence of changes in water availability on future trait shifts in tundra plant communities. Community height increased with warming across all sites over the past three decades, but other traits lagged far behind predicted rates of change. Our findings highlight the challenge of using space-for-time substitution to predict the functional consequences of future warming and suggest that functions that are tied closely to plant height will experience the most rapid change. They also reveal the strength with which environmental factors shape biotic communities at the coldest extremes of the planet and will help to improve projections of functional changes in tundra ecosystems with climate warming.","container-title":"Nature","DOI":"10.1038/s41586-018-0563-7","ISSN":"1476-4687","issue":"7725","language":"en","license":"2018 Springer Nature Limited","note":"number: 7725\npublisher: Nature Publishing Group","page":"57-62","source":"www.nature.com","title":"Plant functional trait change across a warming tundra biome","volume":"562","author":[{"family":"Bjorkman","given":"Anne D."},{"family":"Myers-Smith","given":"Isla H."},{"family":"Elmendorf","given":"Sarah C."},{"family":"Normand","given":"Signe"},{"family":"Rüger","given":"Nadja"},{"family":"Beck","given":"Pieter S. A."},{"family":"Blach-Overgaard","given":"Anne"},{"family":"Blok","given":"Daan"},{"family":"Cornelissen","given":"J. Hans C."},{"family":"Forbes","given":"Bruce C."},{"family":"Georges","given":"Damien"},{"family":"Goetz","given":"Scott J."},{"family":"Guay","given":"Kevin C."},{"family":"Henry","given":"Gregory H. R."},{"family":"HilleRisLambers","given":"Janneke"},{"family":"Hollister","given":"Robert D."},{"family":"Karger","given":"Dirk N."},{"family":"Kattge","given":"Jens"},{"family":"Manning","given":"Peter"},{"family":"Prevéy","given":"Janet S."},{"family":"Rixen","given":"Christian"},{"family":"Schaepman-Strub","given":"Gabriela"},{"family":"Thomas","given":"Haydn J. D."},{"family":"Vellend","given":"Mark"},{"family":"Wilmking","given":"Martin"},{"family":"Wipf","given":"Sonja"},{"family":"Carbognani","given":"Michele"},{"family":"Hermanutz","given":"Luise"},{"family":"Lévesque","given":"Esther"},{"family":"Molau","given":"Ulf"},{"family":"Petraglia","given":"Alessandro"},{"family":"Soudzilovskaia","given":"Nadejda A."},{"family":"Spasojevic","given":"Marko J."},{"family":"Tomaselli","given":"Marcello"},{"family":"Vowles","given":"Tage"},{"family":"Alatalo","given":"Juha M."},{"family":"Alexander","given":"Heather D."},{"family":"Anadon-Rosell","given":"Alba"},{"family":"Angers-Blondin","given":"Sandra"},{"family":"Beest","given":"Mariska","dropping-particle":"te"},{"family":"Berner","given":"Logan"},{"family":"Björk","given":"Robert G."},{"family":"Buchwal","given":"Agata"},{"family":"Buras","given":"Allan"},{"family":"Christie","given":"Katherine"},{"family":"Cooper","given":"Elisabeth J."},{"family":"Dullinger","given":"Stefan"},{"family":"Elberling","given":"Bo"},{"family":"Eskelinen","given":"Anu"},{"family":"Frei","given":"Esther R."},{"family":"Grau","given":"Oriol"},{"family":"Grogan","given":"Paul"},{"family":"Hallinger","given":"Martin"},{"family":"Harper","given":"Karen A."},{"family":"Heijmans","given":"Monique M. P. D."},{"family":"Hudson","given":"James"},{"family":"Hülber","given":"Karl"},{"family":"Iturrate-Garcia","given":"Maitane"},{"family":"Iversen","given":"Colleen M."},{"family":"Jaroszynska","given":"Francesca"},{"family":"Johnstone","given":"Jill F."},{"family":"Jørgensen","given":"Rasmus Halfdan"},{"family":"Kaarlejärvi","given":"Elina"},{"family":"Klady","given":"Rebecca"},{"family":"Kuleza","given":"Sara"},{"family":"Kulonen","given":"Aino"},{"family":"Lamarque","given":"Laurent J."},{"family":"Lantz","given":"Trevor"},{"family":"Little","given":"Chelsea J."},{"family":"Speed","given":"James D. M."},{"family":"Michelsen","given":"Anders"},{"family":"Milbau","given":"Ann"},{"family":"Nabe-Nielsen","given":"Jacob"},{"family":"Nielsen","given":"Sigrid Schøler"},{"family":"Ninot","given":"Josep M."},{"family":"Oberbauer","given":"Steven F."},{"family":"Olofsson","given":"Johan"},{"family":"Onipchenko","given":"Vladimir G."},{"family":"Rumpf","given":"Sabine B."},{"family":"Semenchuk","given":"Philipp"},{"family":"Shetti","given":"Rohan"},{"family":"Collier","given":"Laura Siegwart"},{"family":"Street","given":"Lorna E."},{"family":"Suding","given":"Katharine N."},{"family":"Tape","given":"Ken D."},{"family":"Trant","given":"Andrew"},{"family":"Treier","given":"Urs A."},{"family":"Tremblay","given":"Jean-Pierre"},{"family":"Tremblay","given":"Maxime"},{"family":"Venn","given":"Susanna"},{"family":"Weijers","given":"Stef"},{"family":"Zamin","given":"Tara"},{"family":"Boulanger-Lapointe","given":"Noémie"},{"family":"Gould","given":"William A."},{"family":"Hik","given":"David S."},{"family":"Hofgaard","given":"Annika"},{"family":"Jónsdóttir","given":"Ingibjörg S."},{"family":"Jorgenson","given":"Janet"},{"family":"Klein","given":"Julia"},{"family":"Magnusson","given":"Borgthor"},{"family":"Tweedie","given":"Craig"},{"family":"Wookey","given":"Philip A."},{"family":"Bahn","given":"Michael"},{"family":"Blonder","given":"Benjamin"},{"family":"Bodegom","given":"Peter M.","non-dropping-particle":"van"},{"family":"Bond-Lamberty","given":"Benjamin"},{"family":"Campetella","given":"Giandiego"},{"family":"Cerabolini","given":"Bruno E. L."},{"family":"Chapin","given":"F. Stuart"},{"family":"Cornwell","given":"William K."},{"family":"Craine","given":"Joseph"},{"family":"Dainese","given":"Matteo"},{"family":"Vries","given":"Franciska T.","non-dropping-particle":"de"},{"family":"Díaz","given":"Sandra"},{"family":"Enquist","given":"Brian J."},{"family":"Green","given":"Walton"},{"family":"Milla","given":"Ruben"},{"family":"Niinemets","given":"Ülo"},{"family":"Onoda","given":"Yusuke"},{"family":"Ordoñez","given":"Jenny C."},{"family":"Ozinga","given":"Wim A."},{"family":"Penuelas","given":"Josep"},{"family":"Poorter","given":"Hendrik"},{"family":"Poschlod","given":"Peter"},{"family":"Reich","given":"Peter B."},{"family":"Sandel","given":"Brody"},{"family":"Schamp","given":"Brandon"},{"family":"Sheremetev","given":"Serge"},{"family":"Weiher","given":"Evan"}],"issued":{"date-parts":[["2018",10]]}}}],"schema":"https://github.com/citation-style-language/schema/raw/master/csl-citation.json"} </w:instrText>
      </w:r>
      <w:r w:rsidR="00A7546A" w:rsidRPr="00F866D5">
        <w:fldChar w:fldCharType="separate"/>
      </w:r>
      <w:r w:rsidR="00DE0ADE" w:rsidRPr="00F866D5">
        <w:rPr>
          <w:noProof/>
        </w:rPr>
        <w:t>(Bjorkman et al., 2018)</w:t>
      </w:r>
      <w:r w:rsidR="00A7546A" w:rsidRPr="00F866D5">
        <w:fldChar w:fldCharType="end"/>
      </w:r>
      <w:r w:rsidR="00A7546A" w:rsidRPr="00F866D5">
        <w:t xml:space="preserve"> </w:t>
      </w:r>
      <w:r w:rsidRPr="00F866D5">
        <w:t>and</w:t>
      </w:r>
      <w:r w:rsidR="009D3D3F" w:rsidRPr="00F866D5">
        <w:t xml:space="preserve"> the magnitude and direction of ecosystem carbon</w:t>
      </w:r>
      <w:r w:rsidRPr="00F866D5">
        <w:t xml:space="preserve"> fluxes </w:t>
      </w:r>
      <w:r w:rsidRPr="00F866D5">
        <w:fldChar w:fldCharType="begin"/>
      </w:r>
      <w:r w:rsidR="00B03F91" w:rsidRPr="00F866D5">
        <w:instrText xml:space="preserve"> ADDIN ZOTERO_ITEM CSL_CITATION {"citationID":"w50oUrQo","properties":{"formattedCitation":"(Oberbauer et al., 2007; Shaver et al., 1998)","plainCitation":"(Oberbauer et al., 2007; Shaver et al., 1998)","noteIndex":0},"citationItems":[{"id":260,"uris":["http://zotero.org/groups/4708236/items/L6WEC52I"],"itemData":{"id":260,"type":"article-journal","abstract":"Climate warming is expected to differentially affect CO2 exchange of the diverse ecosystems in the Arctic. Quantifying responses of CO2 exchange to warming in these ecosystems will require coordinated experimentation using standard temperature manipulations and measurements. Here, we used the International Tundra Experiment (ITEX) standard warming treatment to determine CO2 flux responses to growing-season warming for ecosystems spanning natural temperature and moisture ranges across the Arctic biome. We used the four North American Arctic ITEX sites (Toolik Lake, Atqasuk, and Barrow [USA] and Alexandra Fiord [Canada]) that span 10° of latitude. At each site, we investigated the CO2 responses to warming in both dry and wet or moist ecosystems. Net ecosystem CO2 exchange (NEE), ecosystem respiration (ER), and gross ecosystem photosynthesis (GEP) were assessed using chamber techniques conducted over 24-h periods sampled regularly throughout the summers of two years at all sites. At Toolik Lake, warming increased net CO2 losses in both moist and dry ecosystems. In contrast, at Atqasuk and Barrow, warming increased net CO2 uptake in wet ecosystems but increased losses from dry ecosystems. At Alexandra Fiord, warming improved net carbon uptake in the moist ecosystem in both years, but in the wet and dry ecosystems uptake increased in one year and decreased the other. Warming generally increased ER, with the largest increases in dry ecosystems. In wet ecosystems, high soil moisture limited increases in respiration relative to increases in photosynthesis. Warming generally increased GEP, with the notable exception of the Toolik Lake moist ecosystem, where warming unexpectedly decreased GEP &gt;25%. Overall, the respiration response determined the effect of warming on ecosystem CO2 balance. Our results provide the first multiple-site comparison of arctic tundra CO2 flux responses to standard warming treatments across a large climate gradient. These results indicate that (1) dry tundra may be initially the most responsive ecosystems to climate warming by virtue of strong increases in ER, (2) moist and wet tundra responses are dampened by higher water tables and soil water contents, and (3) both GEP and ER are responsive to climate warming, but the magnitudes and directions are ecosystem-dependent.","container-title":"Ecological Monographs","ISSN":"0012-9615","issue":"2","note":"publisher: Ecological Society of America","page":"221-238","source":"JSTOR","title":"Tundra CO2 Fluxes in Response to Experimental Warming across Latitudinal and Moisture Gradients","volume":"77","author":[{"family":"Oberbauer","given":"Steven F."},{"family":"Tweedie","given":"Craig E."},{"family":"Welker","given":"Jeff M."},{"family":"Fahnestock","given":"Jace T."},{"family":"Henry","given":"Greg H. R."},{"family":"Webber","given":"Patrick J."},{"family":"Hollister","given":"Robert D."},{"family":"Walker","given":"Marilyn D."},{"family":"Kuchy","given":"Andrea"},{"family":"Elmore","given":"Elizabeth"},{"family":"Starr","given":"Gregory"}],"issued":{"date-parts":[["2007"]]}}},{"id":323,"uris":["http://zotero.org/groups/4708236/items/ABI2V65Y"],"itemData":{"id":323,"type":"article-journal","abstract":"The aim of this research was to analyze the effects of increased N or P availability, increased air temperature, and decreased light intensity on wet sedge tundra in northern Alaska. Nutrient availability was increased for 6–9 growing seasons, using N and P fertilizers in factorial experiments at three separate ﬁeld sites. Air temperature was increased for six growing seasons, using plastic greenhouses at two sites, both with and without N ϩ P fertilizer. Light intensity (photosynthetically active photon ﬂux) was reduced by 50% for six growing seasons at the same two sites, using optically neutral shade cloth. Responses of wet sedge tundra to these treatments were documented as changes in vegetation biomass, N mass, and P mass, changes in whole-system CO2 ﬂuxes, and changes in species composition and leaf-level photosynthesis.","container-title":"Ecological Monographs","DOI":"10.1890/0012-9615(1998)068[0075:BACFIW]2.0.CO;2","ISSN":"0012-9615","issue":"1","journalAbbreviation":"Ecological Monographs","language":"en","page":"75-97","source":"DOI.org (Crossref)","title":"Biomass and CO2 flux in wet sedge tundras: responses to nutrients, temperature, and light","title-short":"BIOMASS AND CO &lt;sub&gt;2&lt;/sub&gt; FLUX IN WET SEDGE TUNDRAS","volume":"68","author":[{"family":"Shaver","given":"G. R."},{"family":"Johnson","given":"L. C."},{"family":"Cades","given":"D. H."},{"family":"Murray","given":"G."},{"family":"Laundre","given":"J. A."},{"family":"Rastetter","given":"E. B."},{"family":"Nadelhoffer","given":"K. J."},{"family":"Giblin","given":"A. E."}],"issued":{"date-parts":[["1998",2]]}}}],"schema":"https://github.com/citation-style-language/schema/raw/master/csl-citation.json"} </w:instrText>
      </w:r>
      <w:r w:rsidRPr="00F866D5">
        <w:fldChar w:fldCharType="separate"/>
      </w:r>
      <w:r w:rsidR="00B03F91" w:rsidRPr="00F866D5">
        <w:rPr>
          <w:noProof/>
        </w:rPr>
        <w:t>(Oberbauer et al., 2007; Shaver et al., 1998)</w:t>
      </w:r>
      <w:r w:rsidRPr="00F866D5">
        <w:fldChar w:fldCharType="end"/>
      </w:r>
      <w:r w:rsidRPr="00F866D5">
        <w:t xml:space="preserve">. </w:t>
      </w:r>
      <w:r w:rsidR="009F2FF9" w:rsidRPr="00F866D5">
        <w:t xml:space="preserve">Huemmrich et al. (2010) and Oberbauer et al. (2007) both provided strong evidence for temperature-soil water content interactions, experimental manipulations of temperature and soil moisture found positive correlations </w:t>
      </w:r>
      <w:r w:rsidR="009F2FF9" w:rsidRPr="00F866D5">
        <w:lastRenderedPageBreak/>
        <w:t xml:space="preserve">between each of these and NEE, with synergistic effects between the factors. </w:t>
      </w:r>
      <w:r w:rsidR="003352FD" w:rsidRPr="00F866D5">
        <w:t>Especially in hydric ecosystems, soil water content can be high enough that anoxic conditions in soils limit belowground respiration</w:t>
      </w:r>
      <w:r w:rsidR="00A64D74" w:rsidRPr="00F866D5">
        <w:t xml:space="preserve"> </w:t>
      </w:r>
      <w:r w:rsidR="00A80269" w:rsidRPr="00F866D5">
        <w:fldChar w:fldCharType="begin"/>
      </w:r>
      <w:r w:rsidR="00A80269" w:rsidRPr="00F866D5">
        <w:instrText xml:space="preserve"> ADDIN ZOTERO_ITEM CSL_CITATION {"citationID":"lXCfVKJh","properties":{"formattedCitation":"(Oberbauer et al., 2007)","plainCitation":"(Oberbauer et al., 2007)","noteIndex":0},"citationItems":[{"id":260,"uris":["http://zotero.org/groups/4708236/items/L6WEC52I"],"itemData":{"id":260,"type":"article-journal","abstract":"Climate warming is expected to differentially affect CO2 exchange of the diverse ecosystems in the Arctic. Quantifying responses of CO2 exchange to warming in these ecosystems will require coordinated experimentation using standard temperature manipulations and measurements. Here, we used the International Tundra Experiment (ITEX) standard warming treatment to determine CO2 flux responses to growing-season warming for ecosystems spanning natural temperature and moisture ranges across the Arctic biome. We used the four North American Arctic ITEX sites (Toolik Lake, Atqasuk, and Barrow [USA] and Alexandra Fiord [Canada]) that span 10° of latitude. At each site, we investigated the CO2 responses to warming in both dry and wet or moist ecosystems. Net ecosystem CO2 exchange (NEE), ecosystem respiration (ER), and gross ecosystem photosynthesis (GEP) were assessed using chamber techniques conducted over 24-h periods sampled regularly throughout the summers of two years at all sites. At Toolik Lake, warming increased net CO2 losses in both moist and dry ecosystems. In contrast, at Atqasuk and Barrow, warming increased net CO2 uptake in wet ecosystems but increased losses from dry ecosystems. At Alexandra Fiord, warming improved net carbon uptake in the moist ecosystem in both years, but in the wet and dry ecosystems uptake increased in one year and decreased the other. Warming generally increased ER, with the largest increases in dry ecosystems. In wet ecosystems, high soil moisture limited increases in respiration relative to increases in photosynthesis. Warming generally increased GEP, with the notable exception of the Toolik Lake moist ecosystem, where warming unexpectedly decreased GEP &gt;25%. Overall, the respiration response determined the effect of warming on ecosystem CO2 balance. Our results provide the first multiple-site comparison of arctic tundra CO2 flux responses to standard warming treatments across a large climate gradient. These results indicate that (1) dry tundra may be initially the most responsive ecosystems to climate warming by virtue of strong increases in ER, (2) moist and wet tundra responses are dampened by higher water tables and soil water contents, and (3) both GEP and ER are responsive to climate warming, but the magnitudes and directions are ecosystem-dependent.","container-title":"Ecological Monographs","ISSN":"0012-9615","issue":"2","note":"publisher: Ecological Society of America","page":"221-238","source":"JSTOR","title":"Tundra CO2 Fluxes in Response to Experimental Warming across Latitudinal and Moisture Gradients","volume":"77","author":[{"family":"Oberbauer","given":"Steven F."},{"family":"Tweedie","given":"Craig E."},{"family":"Welker","given":"Jeff M."},{"family":"Fahnestock","given":"Jace T."},{"family":"Henry","given":"Greg H. R."},{"family":"Webber","given":"Patrick J."},{"family":"Hollister","given":"Robert D."},{"family":"Walker","given":"Marilyn D."},{"family":"Kuchy","given":"Andrea"},{"family":"Elmore","given":"Elizabeth"},{"family":"Starr","given":"Gregory"}],"issued":{"date-parts":[["2007"]]}}}],"schema":"https://github.com/citation-style-language/schema/raw/master/csl-citation.json"} </w:instrText>
      </w:r>
      <w:r w:rsidR="00A80269" w:rsidRPr="00F866D5">
        <w:fldChar w:fldCharType="separate"/>
      </w:r>
      <w:r w:rsidR="00A80269" w:rsidRPr="00F866D5">
        <w:rPr>
          <w:noProof/>
        </w:rPr>
        <w:t>(Oberbauer et al., 2007)</w:t>
      </w:r>
      <w:r w:rsidR="00A80269" w:rsidRPr="00F866D5">
        <w:fldChar w:fldCharType="end"/>
      </w:r>
      <w:r w:rsidR="00717CFD" w:rsidRPr="00F866D5">
        <w:t>, and on an ecosystem scale</w:t>
      </w:r>
      <w:r w:rsidR="00CD72DB" w:rsidRPr="00F866D5">
        <w:t>,</w:t>
      </w:r>
      <w:r w:rsidR="00717CFD" w:rsidRPr="00F866D5">
        <w:t xml:space="preserve"> a high water table can reduce the mineralization and efflux of CO</w:t>
      </w:r>
      <w:r w:rsidR="00717CFD" w:rsidRPr="00F866D5">
        <w:rPr>
          <w:vertAlign w:val="subscript"/>
        </w:rPr>
        <w:t>2</w:t>
      </w:r>
      <w:r w:rsidR="00717CFD" w:rsidRPr="00F866D5">
        <w:t xml:space="preserve"> </w:t>
      </w:r>
      <w:r w:rsidR="00717CFD" w:rsidRPr="00F866D5">
        <w:fldChar w:fldCharType="begin"/>
      </w:r>
      <w:r w:rsidR="00717CFD" w:rsidRPr="00F866D5">
        <w:instrText xml:space="preserve"> ADDIN ZOTERO_ITEM CSL_CITATION {"citationID":"2uUXvMd7","properties":{"formattedCitation":"(Knoblauch et al., 2013; M. J. Kwon et al., 2019)","plainCitation":"(Knoblauch et al., 2013; M. J. Kwon et al., 2019)","noteIndex":0},"citationItems":[{"id":11144,"uris":["http://zotero.org/groups/4708236/items/RM27MMZ7"],"itemData":{"id":11144,"type":"article-journal","abstract":"The currently observed Arctic warming will increase permafrost degradation followed by mineralization of formerly frozen organic matter to carbon dioxide (CO2) and methane (CH4). Despite increasing awareness of permafrost carbon vulnerability, the potential long-term formation of trace gases from thawing permafrost remains unclear. The objective of the current study is to quantify the potential long-term release of trace gases from permafrost organic matter. Therefore, Holocene and Pleistocene permafrost deposits were sampled in the Lena River Delta, Northeast Siberia. The sampled permafrost contained between 0.6% and 12.4% organic carbon. CO2 and CH4 production was measured for 1200 days in aerobic and anaerobic incubations at 4 °C. The derived fluxes were used to estimate parameters of a two pool carbon degradation model. Total CO2 production was similar in Holocene permafrost (1.3 ± 0.8 mg CO2-C gdw−1 aerobically, 0.25 ± 0.13 mg CO2-C gdw−1 anaerobically) as in 34 000–42 000-year-old Pleistocene permafrost (1.6 ± 1.2 mg CO2-C gdw−1 aerobically, 0.26 ± 0.10 mg CO2-C gdw−1 anaerobically). The main predictor for carbon mineralization was the content of organic matter. Anaerobic conditions strongly reduced carbon mineralization since only 25% of aerobically mineralized carbon was released as CO2 and CH4 in the absence of oxygen. CH4 production was low or absent in most of the Pleistocene permafrost and always started after a significant delay. After 1200 days on average 3.1% of initial carbon was mineralized to CO2 under aerobic conditions while without oxygen 0.55% were released as CO2 and 0.28% as CH4. The calibrated carbon degradation model predicted cumulative CO2 production over a period of 100 years accounting for 15.1% (aerobic) and 1.8% (anaerobic) of initial organic carbon, which is significantly less than recent estimates. The multiyear time series from the incubation experiments helps to more reliably constrain projections of future trace gas fluxes from thawing permafrost landscapes.","container-title":"Global Change Biology","DOI":"10.1111/gcb.12116","ISSN":"1365-2486","issue":"4","language":"en","note":"_eprint: https://onlinelibrary.wiley.com/doi/pdf/10.1111/gcb.12116","page":"1160-1172","source":"Wiley Online Library","title":"Predicting long-term carbon mineralization and trace gas production from thawing permafrost of Northeast Siberia","volume":"19","author":[{"family":"Knoblauch","given":"Christian"},{"family":"Beer","given":"Christian"},{"family":"Sosnin","given":"Alexander"},{"family":"Wagner","given":"Dirk"},{"family":"Pfeiffer","given":"Eva-Maria"}],"issued":{"date-parts":[["2013"]]}}},{"id":11196,"uris":["http://zotero.org/groups/4708236/items/M8QMZJ55"],"itemData":{"id":11196,"type":"article-journal","abstract":"Warming temperatures are likely to accelerate permafrost thaw in the Arctic, potentially leading to the release of old carbon previously stored in deep frozen soil layers. Deeper thaw depths in combination with geomorphological changes due to the loss of ice structures in permafrost, may modify soil water distribution, creating wetter or drier soil conditions. Previous studies revealed higher ecosystem respiration rates under drier conditions, and this study investigated the cause of the increased ecosystem respiration rates using radiocarbon signatures of respired CO2 from two drying manipulation experiments: one in moist and the other in wet tundra. We demonstrate that higher contributions of CO2 from shallow soil layers (0–15 cm; modern soil carbon) drive the increased ecosystem respiration rates, while contributions from deeper soil (below 15 cm from surface and down to the permafrost table; old soil carbon) decreased. These changes can be attributed to more aerobic conditions in shallow soil layers, but also the soil temperature increases in shallow layers but decreases in deep layers, due to the altered thermal properties of organic soils. Decreased abundance of aerenchymatous plant species following drainage in wet tundra reduced old carbon release but increased aboveground plant biomass elevated contributions of autotrophic respiration to ecosystem respiration. The results of this study suggest that drier soils following drainage may accelerate decomposition of modern soil carbon in shallow layers but slow down decomposition of old soil carbon in deep layers, which may offset some of the old soil carbon loss from thawing permafrost.","container-title":"Global Change Biology","DOI":"10.1111/gcb.14578","ISSN":"1365-2486","issue":"4","language":"en","note":"_eprint: https://onlinelibrary.wiley.com/doi/pdf/10.1111/gcb.14578","page":"1315-1325","source":"Wiley Online Library","title":"Drainage enhances modern soil carbon contribution but reduces old soil carbon contribution to ecosystem respiration in tundra ecosystems","volume":"25","author":[{"family":"Kwon","given":"Min Jung"},{"family":"Natali","given":"Susan M."},{"family":"Hicks Pries","given":"Caitlin E."},{"family":"Schuur","given":"Edward A. G."},{"family":"Steinhof","given":"Axel"},{"family":"Crummer","given":"K. Grace"},{"family":"Zimov","given":"Nikita"},{"family":"Zimov","given":"Sergey A."},{"family":"Heimann","given":"Martin"},{"family":"Kolle","given":"Olaf"},{"family":"Göckede","given":"Mathias"}],"issued":{"date-parts":[["2019"]]}}}],"schema":"https://github.com/citation-style-language/schema/raw/master/csl-citation.json"} </w:instrText>
      </w:r>
      <w:r w:rsidR="00717CFD" w:rsidRPr="00F866D5">
        <w:fldChar w:fldCharType="separate"/>
      </w:r>
      <w:r w:rsidR="00717CFD" w:rsidRPr="00F866D5">
        <w:rPr>
          <w:noProof/>
        </w:rPr>
        <w:t>(Knoblauch et al., 2013; M. J. Kwon et al., 2019)</w:t>
      </w:r>
      <w:r w:rsidR="00717CFD" w:rsidRPr="00F866D5">
        <w:fldChar w:fldCharType="end"/>
      </w:r>
      <w:r w:rsidR="00717CFD" w:rsidRPr="00F866D5">
        <w:t xml:space="preserve">. </w:t>
      </w:r>
      <w:r w:rsidR="00BD6FDB" w:rsidRPr="00F866D5">
        <w:t xml:space="preserve">The anoxia-ER relationship is also well documented in Low Arctic studies examining permafrost-carbon feedbacks </w:t>
      </w:r>
      <w:r w:rsidR="00BD6FDB" w:rsidRPr="00F866D5">
        <w:fldChar w:fldCharType="begin"/>
      </w:r>
      <w:r w:rsidR="00BD6FDB" w:rsidRPr="00F866D5">
        <w:instrText xml:space="preserve"> ADDIN ZOTERO_ITEM CSL_CITATION {"citationID":"PfZCpmME","properties":{"formattedCitation":"(Knoblauch et al., 2013; H.-J. Kwon et al., 2006; M. J. Kwon et al., 2019)","plainCitation":"(Knoblauch et al., 2013; H.-J. Kwon et al., 2006; M. J. Kwon et al., 2019)","noteIndex":0},"citationItems":[{"id":11144,"uris":["http://zotero.org/groups/4708236/items/RM27MMZ7"],"itemData":{"id":11144,"type":"article-journal","abstract":"The currently observed Arctic warming will increase permafrost degradation followed by mineralization of formerly frozen organic matter to carbon dioxide (CO2) and methane (CH4). Despite increasing awareness of permafrost carbon vulnerability, the potential long-term formation of trace gases from thawing permafrost remains unclear. The objective of the current study is to quantify the potential long-term release of trace gases from permafrost organic matter. Therefore, Holocene and Pleistocene permafrost deposits were sampled in the Lena River Delta, Northeast Siberia. The sampled permafrost contained between 0.6% and 12.4% organic carbon. CO2 and CH4 production was measured for 1200 days in aerobic and anaerobic incubations at 4 °C. The derived fluxes were used to estimate parameters of a two pool carbon degradation model. Total CO2 production was similar in Holocene permafrost (1.3 ± 0.8 mg CO2-C gdw−1 aerobically, 0.25 ± 0.13 mg CO2-C gdw−1 anaerobically) as in 34 000–42 000-year-old Pleistocene permafrost (1.6 ± 1.2 mg CO2-C gdw−1 aerobically, 0.26 ± 0.10 mg CO2-C gdw−1 anaerobically). The main predictor for carbon mineralization was the content of organic matter. Anaerobic conditions strongly reduced carbon mineralization since only 25% of aerobically mineralized carbon was released as CO2 and CH4 in the absence of oxygen. CH4 production was low or absent in most of the Pleistocene permafrost and always started after a significant delay. After 1200 days on average 3.1% of initial carbon was mineralized to CO2 under aerobic conditions while without oxygen 0.55% were released as CO2 and 0.28% as CH4. The calibrated carbon degradation model predicted cumulative CO2 production over a period of 100 years accounting for 15.1% (aerobic) and 1.8% (anaerobic) of initial organic carbon, which is significantly less than recent estimates. The multiyear time series from the incubation experiments helps to more reliably constrain projections of future trace gas fluxes from thawing permafrost landscapes.","container-title":"Global Change Biology","DOI":"10.1111/gcb.12116","ISSN":"1365-2486","issue":"4","language":"en","note":"_eprint: https://onlinelibrary.wiley.com/doi/pdf/10.1111/gcb.12116","page":"1160-1172","source":"Wiley Online Library","title":"Predicting long-term carbon mineralization and trace gas production from thawing permafrost of Northeast Siberia","volume":"19","author":[{"family":"Knoblauch","given":"Christian"},{"family":"Beer","given":"Christian"},{"family":"Sosnin","given":"Alexander"},{"family":"Wagner","given":"Dirk"},{"family":"Pfeiffer","given":"Eva-Maria"}],"issued":{"date-parts":[["2013"]]}}},{"id":11198,"uris":["http://zotero.org/groups/4708236/items/632VMU38"],"itemData":{"id":11198,"type":"article-journal","abstract":"Temporal and spatial variability in the Arctic introduces considerable uncertainty in the estimation of the current carbon budget and Arctic ecosystem response to climate change. Few representative measurements are available for land-surface parameterization of the Arctic tundra in regional and global climate models. In this study, the eddy covariance technique was used to measure net ecosystem CO2 exchange (NEE) of Alaskan wet sedge tundra and moist tussock tundra ecosystems during the summer (i.e., 1 June to 31 August) from 1999 to 2003 in order to quantify the seasonal and spatial variability in NEE and to determine controlling factors on NEE in these tundra ecosystems. Warmer and drier conditions prevailed for the moist tussock tundra compared with that of the wet sedge tundra. Over the 5-year period, the wet sedge tundra was a sink for carbon of 46.4 to 70.0 gC m−2 season−1, while the moist tussock tundra either lost carbon of up to 60.8 gC m−2 season−1 or was in balance. The contrasting patterns of carbon balance at the two sites demonstrate that ecosystem difference can be more important in determining landscape NEE than intraseasonal and interseasonal variability due to environmental factors with respect to NEE. The wet sedge tundra showed an acclimation (e.g., over days) to temperature, while the moist tussock tundra illustrated a strong temperature dependence. Warming and drying accentuated ecosystem respiration in the moist tussock tundra, causing a net loss of carbon. Better characterization of spatial variability in NEE and associated environmental controls is required to improve current and future estimates of the Arctic terrestrial carbon balance.","container-title":"Journal of Geophysical Research: Biogeosciences","DOI":"10.1029/2005JG000036","ISSN":"2156-2202","issue":"G3","language":"en","note":"_eprint: https://onlinelibrary.wiley.com/doi/pdf/10.1029/2005JG000036","source":"Wiley Online Library","title":"Effects of climate variability on carbon sequestration among adjacent wet sedge tundra and moist tussock tundra ecosystems","URL":"https://onlinelibrary.wiley.com/doi/abs/10.1029/2005JG000036","volume":"111","author":[{"family":"Kwon","given":"Hyo-Jung"},{"family":"Oechel","given":"Walter C."},{"family":"Zulueta","given":"Rommel C."},{"family":"Hastings","given":"Steven J."}],"accessed":{"date-parts":[["2023",3,29]]},"issued":{"date-parts":[["2006"]]}}},{"id":11196,"uris":["http://zotero.org/groups/4708236/items/M8QMZJ55"],"itemData":{"id":11196,"type":"article-journal","abstract":"Warming temperatures are likely to accelerate permafrost thaw in the Arctic, potentially leading to the release of old carbon previously stored in deep frozen soil layers. Deeper thaw depths in combination with geomorphological changes due to the loss of ice structures in permafrost, may modify soil water distribution, creating wetter or drier soil conditions. Previous studies revealed higher ecosystem respiration rates under drier conditions, and this study investigated the cause of the increased ecosystem respiration rates using radiocarbon signatures of respired CO2 from two drying manipulation experiments: one in moist and the other in wet tundra. We demonstrate that higher contributions of CO2 from shallow soil layers (0–15 cm; modern soil carbon) drive the increased ecosystem respiration rates, while contributions from deeper soil (below 15 cm from surface and down to the permafrost table; old soil carbon) decreased. These changes can be attributed to more aerobic conditions in shallow soil layers, but also the soil temperature increases in shallow layers but decreases in deep layers, due to the altered thermal properties of organic soils. Decreased abundance of aerenchymatous plant species following drainage in wet tundra reduced old carbon release but increased aboveground plant biomass elevated contributions of autotrophic respiration to ecosystem respiration. The results of this study suggest that drier soils following drainage may accelerate decomposition of modern soil carbon in shallow layers but slow down decomposition of old soil carbon in deep layers, which may offset some of the old soil carbon loss from thawing permafrost.","container-title":"Global Change Biology","DOI":"10.1111/gcb.14578","ISSN":"1365-2486","issue":"4","language":"en","note":"_eprint: https://onlinelibrary.wiley.com/doi/pdf/10.1111/gcb.14578","page":"1315-1325","source":"Wiley Online Library","title":"Drainage enhances modern soil carbon contribution but reduces old soil carbon contribution to ecosystem respiration in tundra ecosystems","volume":"25","author":[{"family":"Kwon","given":"Min Jung"},{"family":"Natali","given":"Susan M."},{"family":"Hicks Pries","given":"Caitlin E."},{"family":"Schuur","given":"Edward A. G."},{"family":"Steinhof","given":"Axel"},{"family":"Crummer","given":"K. Grace"},{"family":"Zimov","given":"Nikita"},{"family":"Zimov","given":"Sergey A."},{"family":"Heimann","given":"Martin"},{"family":"Kolle","given":"Olaf"},{"family":"Göckede","given":"Mathias"}],"issued":{"date-parts":[["2019"]]}}}],"schema":"https://github.com/citation-style-language/schema/raw/master/csl-citation.json"} </w:instrText>
      </w:r>
      <w:r w:rsidR="00BD6FDB" w:rsidRPr="00F866D5">
        <w:fldChar w:fldCharType="separate"/>
      </w:r>
      <w:r w:rsidR="00BD6FDB" w:rsidRPr="00F866D5">
        <w:rPr>
          <w:noProof/>
        </w:rPr>
        <w:t>(Knoblauch et al., 2013; H.-J. Kwon et al., 2006; M. J. Kwon et al., 2019)</w:t>
      </w:r>
      <w:r w:rsidR="00BD6FDB" w:rsidRPr="00F866D5">
        <w:fldChar w:fldCharType="end"/>
      </w:r>
      <w:r w:rsidR="00BD6FDB" w:rsidRPr="00F866D5">
        <w:t>.</w:t>
      </w:r>
    </w:p>
    <w:p w14:paraId="71F53995" w14:textId="60845DF4" w:rsidR="001B4396" w:rsidRPr="00F866D5" w:rsidRDefault="00367E50" w:rsidP="00E168E5">
      <w:pPr>
        <w:pStyle w:val="NormalIndented"/>
      </w:pPr>
      <w:r w:rsidRPr="00F866D5">
        <w:t>It was unexpected that our data did not present a relationship between soil moisture and ER, especially given the significant variation between the hydric and often-saturated soil conditions at MEAD</w:t>
      </w:r>
      <w:r w:rsidR="00BD6FDB" w:rsidRPr="00F866D5">
        <w:t>,</w:t>
      </w:r>
      <w:r w:rsidRPr="00F866D5">
        <w:t xml:space="preserve"> and the well-drained xeric conditions at WILL. </w:t>
      </w:r>
      <w:r w:rsidR="00E168E5" w:rsidRPr="00F866D5">
        <w:t xml:space="preserve">The MEAD site had the highest soil moisture and the lowest ER, although it was not significantly different from the other two sites. </w:t>
      </w:r>
      <w:r w:rsidR="004C57FD" w:rsidRPr="00F866D5">
        <w:t>One potential explanation is that large quantities of root and rhizome biomass likely account for the bulk of belowground ER at MEAD</w:t>
      </w:r>
      <w:r w:rsidR="002E0591" w:rsidRPr="00F866D5">
        <w:t xml:space="preserve"> (G. Henry, </w:t>
      </w:r>
      <w:r w:rsidR="002E0591" w:rsidRPr="00F866D5">
        <w:rPr>
          <w:i/>
          <w:iCs/>
        </w:rPr>
        <w:t>pers. comm.</w:t>
      </w:r>
      <w:r w:rsidR="004C57FD" w:rsidRPr="00F866D5">
        <w:t>,</w:t>
      </w:r>
      <w:r w:rsidR="002E0591" w:rsidRPr="00F866D5">
        <w:t xml:space="preserve"> April 2023),</w:t>
      </w:r>
      <w:r w:rsidR="004C57FD" w:rsidRPr="00F866D5">
        <w:t xml:space="preserve"> where microbial ER is more prominent in the other sites. Even if microbial respiration rates were dramatically reduced at MEAD, we might still capture a weak gradient with soil moisture </w:t>
      </w:r>
      <w:r w:rsidR="00421BEA" w:rsidRPr="00F866D5">
        <w:t>because</w:t>
      </w:r>
      <w:r w:rsidR="004C57FD" w:rsidRPr="00F866D5">
        <w:t xml:space="preserve"> root, rhizome, and mycorrhizal respiration collectively offset this difference. </w:t>
      </w:r>
      <w:r w:rsidR="00E168E5" w:rsidRPr="00F866D5">
        <w:fldChar w:fldCharType="begin"/>
      </w:r>
      <w:r w:rsidR="00E168E5" w:rsidRPr="00F866D5">
        <w:instrText xml:space="preserve"> ADDIN ZOTERO_ITEM CSL_CITATION {"citationID":"eRVGVUq3","properties":{"formattedCitation":"(Huemmrich et al., 2010)","plainCitation":"(Huemmrich et al., 2010)","dontUpdate":true,"noteIndex":0},"citationItems":[{"id":10967,"uris":["http://zotero.org/groups/4708236/items/EL24AAAX"],"itemData":{"id":10967,"type":"article-journal","abstract":"To understand the effects of environmental change on tundra carbon balance, a manipulation experiment was performed in wet sedge tundra near Barrow, Alaska. Three replicates of six environmental treatments were made: control, heating, raising or lowering water table, and heating along with raising or lowering water table. Carbon fluxes were measured using a portable chamber for six days during the 2001 growing season. Spectral reflectance and meteorological measurements were also collected. Empirical models derived from flux measurements were developed for daily gross ecosystem production (GEP) and ecosystem respiration (Re). The amount of photosynthetically active radiation absorbed by the plants was strongly correlated with GEP. This relationship was not affected by treatment or time during the growing season. Re was related to soil temperature with a different relationship for each water level treatment. Re in the lowered water table treatment had a strong response to temperature changes, while the raised water table treatment showed little temperature response. These models calculated daily net ecosystem exchange for all of the treatments over the growing season. Warming increased both the seasonal carbon gain and carbon loss. By the end of summer the lowered water table treatments, both heated and unheated, were net carbon sources while all other treatments were sinks. Warming and/or raising the water table increased the strength of the net sink. Over the timescale of this experiment, water table primarily determined whether the ecosystem was a source or sink, with temperature modifying the strength of the source or sink.","container-title":"Journal of Geophysical Research: Biogeosciences","DOI":"10.1029/2009JG001237","ISSN":"2156-2202","issue":"G4","language":"en","note":"_eprint: https://onlinelibrary.wiley.com/doi/pdf/10.1029/2009JG001237","source":"Wiley Online Library","title":"Tundra carbon balance under varying temperature and moisture regimes","URL":"https://onlinelibrary.wiley.com/doi/abs/10.1029/2009JG001237","volume":"115","author":[{"family":"Huemmrich","given":"K. F."},{"family":"Kinoshita","given":"G."},{"family":"Gamon","given":"J. A."},{"family":"Houston","given":"S."},{"family":"Kwon","given":"H."},{"family":"Oechel","given":"W. C."}],"accessed":{"date-parts":[["2023",3,24]]},"issued":{"date-parts":[["2010"]]}}}],"schema":"https://github.com/citation-style-language/schema/raw/master/csl-citation.json"} </w:instrText>
      </w:r>
      <w:r w:rsidR="00E168E5" w:rsidRPr="00F866D5">
        <w:fldChar w:fldCharType="separate"/>
      </w:r>
      <w:r w:rsidR="00E168E5" w:rsidRPr="00F866D5">
        <w:rPr>
          <w:noProof/>
        </w:rPr>
        <w:t>Huemmrich et al. (2010)</w:t>
      </w:r>
      <w:r w:rsidR="00E168E5" w:rsidRPr="00F866D5">
        <w:fldChar w:fldCharType="end"/>
      </w:r>
      <w:r w:rsidR="00E168E5" w:rsidRPr="00F866D5">
        <w:t xml:space="preserve"> suggest that the corollary to anoxic flux limitations is that soil saturation should also limit ER responses to temperature. Our data is opposite to this–at MEAD, ER has the strongest increase in magnitude with warming. </w:t>
      </w:r>
      <w:r w:rsidR="0070677B" w:rsidRPr="00F866D5">
        <w:t xml:space="preserve">Where </w:t>
      </w:r>
      <w:r w:rsidR="00A82952" w:rsidRPr="00F866D5">
        <w:t xml:space="preserve">the warming response of </w:t>
      </w:r>
      <w:r w:rsidR="0070677B" w:rsidRPr="00F866D5">
        <w:t>soil microbes and detritivores</w:t>
      </w:r>
      <w:r w:rsidR="00A82952" w:rsidRPr="00F866D5">
        <w:t xml:space="preserve"> is almost completely </w:t>
      </w:r>
      <w:r w:rsidR="00D02566" w:rsidRPr="00F866D5">
        <w:t>dependent</w:t>
      </w:r>
      <w:r w:rsidR="00A82952" w:rsidRPr="00F866D5">
        <w:t xml:space="preserve"> on soil temperatures, which are </w:t>
      </w:r>
      <w:r w:rsidR="000321E8" w:rsidRPr="00F866D5">
        <w:t>reduced through shading and somewhat</w:t>
      </w:r>
      <w:r w:rsidR="00A82952" w:rsidRPr="00F866D5">
        <w:t xml:space="preserve"> </w:t>
      </w:r>
      <w:r w:rsidR="000321E8" w:rsidRPr="00F866D5">
        <w:t>decoupled from the</w:t>
      </w:r>
      <w:r w:rsidR="00D02566" w:rsidRPr="00F866D5">
        <w:t xml:space="preserve"> OTCs,</w:t>
      </w:r>
      <w:r w:rsidR="00A82952" w:rsidRPr="00F866D5">
        <w:t xml:space="preserve"> b</w:t>
      </w:r>
      <w:r w:rsidR="00622D05" w:rsidRPr="00F866D5">
        <w:t>elowground plant tissues can</w:t>
      </w:r>
      <w:r w:rsidR="00A82952" w:rsidRPr="00F866D5">
        <w:t xml:space="preserve"> also</w:t>
      </w:r>
      <w:r w:rsidR="00622D05" w:rsidRPr="00F866D5">
        <w:t xml:space="preserve"> respond to</w:t>
      </w:r>
      <w:r w:rsidR="00A82952" w:rsidRPr="00F866D5">
        <w:t xml:space="preserve"> aboveground</w:t>
      </w:r>
      <w:r w:rsidR="00622D05" w:rsidRPr="00F866D5">
        <w:t xml:space="preserve"> warming</w:t>
      </w:r>
      <w:r w:rsidR="000321E8" w:rsidRPr="00F866D5">
        <w:t xml:space="preserve">. </w:t>
      </w:r>
      <w:r w:rsidR="00377FCD" w:rsidRPr="00F866D5">
        <w:t>ER might increase</w:t>
      </w:r>
      <w:r w:rsidR="00622D05" w:rsidRPr="00F866D5">
        <w:t xml:space="preserve"> </w:t>
      </w:r>
      <w:r w:rsidR="00D02566" w:rsidRPr="00F866D5">
        <w:t>through</w:t>
      </w:r>
      <w:r w:rsidR="0070677B" w:rsidRPr="00F866D5">
        <w:t xml:space="preserve"> receiv</w:t>
      </w:r>
      <w:r w:rsidR="00D02566" w:rsidRPr="00F866D5">
        <w:t>ing</w:t>
      </w:r>
      <w:r w:rsidR="0070677B" w:rsidRPr="00F866D5">
        <w:t xml:space="preserve"> additional photosynthates and other benefits from the rest of the plant</w:t>
      </w:r>
      <w:r w:rsidR="00D02566" w:rsidRPr="00F866D5">
        <w:t xml:space="preserve"> experiencing higher air temperatures.</w:t>
      </w:r>
    </w:p>
    <w:p w14:paraId="5A75AA1F" w14:textId="6AEAE6B2" w:rsidR="001233C5" w:rsidRPr="00F866D5" w:rsidRDefault="00C3688E" w:rsidP="00F177A3">
      <w:pPr>
        <w:pStyle w:val="Heading2"/>
        <w:rPr>
          <w:color w:val="auto"/>
        </w:rPr>
      </w:pPr>
      <w:bookmarkStart w:id="83" w:name="_Toc133416734"/>
      <w:r w:rsidRPr="00F866D5">
        <w:rPr>
          <w:color w:val="auto"/>
        </w:rPr>
        <w:lastRenderedPageBreak/>
        <w:t>Long term trends</w:t>
      </w:r>
      <w:bookmarkEnd w:id="83"/>
    </w:p>
    <w:p w14:paraId="3AA20B76" w14:textId="3EEF7308" w:rsidR="006F6EF0" w:rsidRPr="00F866D5" w:rsidRDefault="003D03CC" w:rsidP="00406358">
      <w:pPr>
        <w:pStyle w:val="NormalIndented"/>
      </w:pPr>
      <w:r w:rsidRPr="00F866D5">
        <w:t>Our</w:t>
      </w:r>
      <w:r w:rsidR="00BA5FB1" w:rsidRPr="00F866D5">
        <w:t xml:space="preserve"> 2022</w:t>
      </w:r>
      <w:r w:rsidRPr="00F866D5">
        <w:t xml:space="preserve"> measurements at Alexandra Fiord were the fifth </w:t>
      </w:r>
      <w:r w:rsidR="009A13B6" w:rsidRPr="00F866D5">
        <w:t>since 2000</w:t>
      </w:r>
      <w:r w:rsidR="00BA5FB1" w:rsidRPr="00F866D5">
        <w:t>,</w:t>
      </w:r>
      <w:r w:rsidR="00DB7547" w:rsidRPr="00F866D5">
        <w:t xml:space="preserve"> </w:t>
      </w:r>
      <w:r w:rsidR="00177949" w:rsidRPr="00F866D5">
        <w:t xml:space="preserve">contributing another landscape-level observation to our </w:t>
      </w:r>
      <w:r w:rsidR="00E15FA6" w:rsidRPr="00F866D5">
        <w:t>long-term</w:t>
      </w:r>
      <w:r w:rsidR="00177949" w:rsidRPr="00F866D5">
        <w:t xml:space="preserve"> warming experiment. </w:t>
      </w:r>
      <w:r w:rsidR="009D77E2" w:rsidRPr="00F866D5">
        <w:t>I examined nine other s</w:t>
      </w:r>
      <w:r w:rsidR="00177949" w:rsidRPr="00F866D5">
        <w:t>imilar</w:t>
      </w:r>
      <w:r w:rsidR="0016789F" w:rsidRPr="00F866D5">
        <w:t xml:space="preserve"> chamber-based</w:t>
      </w:r>
      <w:r w:rsidR="00177949" w:rsidRPr="00F866D5">
        <w:t xml:space="preserve"> </w:t>
      </w:r>
      <w:r w:rsidR="0016789F" w:rsidRPr="00F866D5">
        <w:t>studies</w:t>
      </w:r>
      <w:r w:rsidR="009D77E2" w:rsidRPr="00F866D5">
        <w:t>, which</w:t>
      </w:r>
      <w:r w:rsidR="0016789F" w:rsidRPr="00F866D5">
        <w:t xml:space="preserve"> </w:t>
      </w:r>
      <w:r w:rsidR="009D77E2" w:rsidRPr="00F866D5">
        <w:t xml:space="preserve">represent </w:t>
      </w:r>
      <w:r w:rsidR="0016789F" w:rsidRPr="00F866D5">
        <w:t>ongoing</w:t>
      </w:r>
      <w:r w:rsidR="009D77E2" w:rsidRPr="00F866D5">
        <w:t xml:space="preserve"> work</w:t>
      </w:r>
      <w:r w:rsidR="0016789F" w:rsidRPr="00F866D5">
        <w:t xml:space="preserve"> at</w:t>
      </w:r>
      <w:r w:rsidR="009D77E2" w:rsidRPr="00F866D5">
        <w:t xml:space="preserve"> Alexandra Fiord (Nunavut),</w:t>
      </w:r>
      <w:r w:rsidR="0016789F" w:rsidRPr="00F866D5">
        <w:t xml:space="preserve"> Toolik Lake (Alaska)</w:t>
      </w:r>
      <w:r w:rsidR="009D77E2" w:rsidRPr="00F866D5">
        <w:t xml:space="preserve">, </w:t>
      </w:r>
      <w:r w:rsidR="0016789F" w:rsidRPr="00F866D5">
        <w:t>and Utqiagvik (Alaska), along with</w:t>
      </w:r>
      <w:r w:rsidR="00917409" w:rsidRPr="00F866D5">
        <w:t xml:space="preserve"> </w:t>
      </w:r>
      <w:r w:rsidR="009D77E2" w:rsidRPr="00F866D5">
        <w:t>more</w:t>
      </w:r>
      <w:r w:rsidR="00917409" w:rsidRPr="00F866D5">
        <w:t xml:space="preserve"> intermittent work at other sites across the circumpolar High Arctic (</w:t>
      </w:r>
      <w:r w:rsidR="00DF4026" w:rsidRPr="00F866D5">
        <w:fldChar w:fldCharType="begin"/>
      </w:r>
      <w:r w:rsidR="00DF4026" w:rsidRPr="00F866D5">
        <w:instrText xml:space="preserve"> REF _Ref133404402 \h </w:instrText>
      </w:r>
      <w:r w:rsidR="00DF4026" w:rsidRPr="00F866D5">
        <w:fldChar w:fldCharType="separate"/>
      </w:r>
      <w:r w:rsidR="00CB6242" w:rsidRPr="00F866D5">
        <w:t xml:space="preserve">Table </w:t>
      </w:r>
      <w:r w:rsidR="00CB6242" w:rsidRPr="00F866D5">
        <w:rPr>
          <w:noProof/>
        </w:rPr>
        <w:t>5</w:t>
      </w:r>
      <w:r w:rsidR="00DF4026" w:rsidRPr="00F866D5">
        <w:fldChar w:fldCharType="end"/>
      </w:r>
      <w:r w:rsidR="00917409" w:rsidRPr="00F866D5">
        <w:t>).</w:t>
      </w:r>
      <w:r w:rsidR="0050546A" w:rsidRPr="00F866D5">
        <w:t xml:space="preserve"> Our results are similar to other warming manipulations on High Arctic carbon balance</w:t>
      </w:r>
      <w:r w:rsidR="00A93E57" w:rsidRPr="00F866D5">
        <w:t xml:space="preserve">: GEP and ER nearly always increase in magnitude in response to warming, </w:t>
      </w:r>
      <w:r w:rsidR="000F0A6A" w:rsidRPr="00F866D5">
        <w:t>with variable responses in</w:t>
      </w:r>
      <w:r w:rsidR="00A93E57" w:rsidRPr="00F866D5">
        <w:t xml:space="preserve"> NEE</w:t>
      </w:r>
      <w:r w:rsidR="00FB669F" w:rsidRPr="00F866D5">
        <w:t xml:space="preserve">. </w:t>
      </w:r>
      <w:r w:rsidR="000A18AF" w:rsidRPr="00F866D5">
        <w:t xml:space="preserve">Mean daytime growing season </w:t>
      </w:r>
      <w:r w:rsidR="003661E7" w:rsidRPr="00F866D5">
        <w:t xml:space="preserve">NEE increased more often than </w:t>
      </w:r>
      <w:r w:rsidR="000A18AF" w:rsidRPr="00F866D5">
        <w:t xml:space="preserve">it </w:t>
      </w:r>
      <w:r w:rsidR="003661E7" w:rsidRPr="00F866D5">
        <w:t>decreased</w:t>
      </w:r>
      <w:r w:rsidR="000A18AF" w:rsidRPr="00F866D5">
        <w:t xml:space="preserve">, which is supported by landscape-scale eddy covariance work in the </w:t>
      </w:r>
      <w:r w:rsidR="008E7CB0" w:rsidRPr="00F866D5">
        <w:t>Low Arctic</w:t>
      </w:r>
      <w:r w:rsidR="001061D0" w:rsidRPr="00F866D5">
        <w:t xml:space="preserve"> </w:t>
      </w:r>
      <w:r w:rsidR="000A18AF" w:rsidRPr="00F866D5">
        <w:fldChar w:fldCharType="begin"/>
      </w:r>
      <w:r w:rsidR="000A18AF" w:rsidRPr="00F866D5">
        <w:instrText xml:space="preserve"> ADDIN ZOTERO_ITEM CSL_CITATION {"citationID":"eFImPtPa","properties":{"formattedCitation":"(Grant et al., 2011; McFadden et al., 2003; Skeeter et al., 2022)","plainCitation":"(Grant et al., 2011; McFadden et al., 2003; Skeeter et al., 2022)","noteIndex":0},"citationItems":[{"id":270,"uris":["http://zotero.org/groups/4708236/items/NRFI3WZL"],"itemData":{"id":270,"type":"article-journal","abstract":"Changes in arctic C stocks with climate are thought to be caused by rising net primary productivity (NPP) during longer and warmer growing seasons, offset by rising heterotrophic respiration (Rh) in warmer and deeper soil active layers. In this study, we used the process model ecosys to test hypotheses for these changes with CO2 and energy fluxes measured by eddy covariance over a mesic shrub tundra at Daring Lake, Canada, under varying growing seasons. These tests corroborated substantial rises in NPP, smaller rises in Rh, and, hence, rises in net ecosystem productivity (NEP) from 17 to 45 g C m2 yr1 (net C sink), modeled with higher Ta and longer growing seasons. However, NEP was found to decline briefly during midsummer warming events (Ta &gt; 20°C). A model run under climate change predicted for Daring Lake indicated that rises in NPP would exceed those in Rh during the first 100 years, causing NEP to rise. Rises in NPP were driven by more rapid net N mineralization from more rapid Rh in warming soils. However, greater declines in NEP were modeled during more frequent and intense midsummer warming events as climate change progressed. Consequently, average annual NEP (± interannual variability) rose from 30 (±13) g C m2 yr1 under current climate to 57 (±40) g C m2 yr1 after 90 years but declined to 44 (±51) g C m2 yr1 after 150 years, indicating that gains in tundra NEP under climate change may not be indefinite.","container-title":"Journal of Geophysical Research. Biogeosciences","DOI":"https://doi.org/10.1029/2010JG001555","ISSN":"21698953","issue":"1","language":"English","license":"Copyright 2011 by American Geophysical Union","note":"publisher-place: Washington, United Kingdom\npublisher: Blackwell Publishing Ltd.","source":"ProQuest","title":"Ecological controls on net ecosystem productivity of a mesic arctic tundra under current and future climates","URL":"https://www.proquest.com/docview/861110019/abstract/9450B17258F640BCPQ/1","volume":"116","author":[{"family":"Grant","given":"R. F."},{"family":"Humphreys","given":"E. R."},{"family":"Lafleur","given":"P. M."},{"family":"Dimitrov","given":"D. D."}],"accessed":{"date-parts":[["2022",6,1]]},"issued":{"date-parts":[["2011"]]}}},{"id":11154,"uris":["http://zotero.org/groups/4708236/items/K2L99S22"],"itemData":{"id":11154,"type":"article-journal","abstract":"Water vapor and CO2 exchanges were measured by the eddy covariance method in 24 ecosystems along a transect from the Arctic coast to the latitudinal tree line in northern Alaska during three growing seasons. Variations in net ecosystem exchange across the region were controlled by differences in the net uptake of CO2 due to photosynthesis, rather than by differences in ecosystem respiration. Daytime CO2 uptake was related mainly to site differences in leaf area index, whereas nighttime CO2 efflux was related to leaf area index and soil moisture. Temperature had no effect on regional patterns of ecosystem respiration during the growing season. Regional variations in surface conductance were largely explained by the water content of the moss-soil layer. Water vapor and CO2 fluxes were poorly coupled because water vapor exchange was determined largely by evaporation from mosses, whereas CO2 exchange was controlled by vascular plant activity. This is in contrast to the close correlation between maximum rates of surface conductance and CO2 assimilation that is observed at the global scale. The results also suggest that the relationship between the maximum rates of surface conductance and stomatal conductance in arctic tundra departs markedly from the global pattern, because the moss layer dried more readily than a moist soil. These spatially distributed eddy covariance measurements revealed new functional relationships among water vapor and CO2 exchanges and their environmental controls in arctic tundra; however, there remains a need for winter flux observations and long-term measurements to understand the net effect of these processes on the annual carbon balance of the region.","container-title":"Ecology","ISSN":"0012-9658","issue":"10","note":"publisher: Ecological Society of America","page":"2762-2776","source":"JSTOR","title":"A Regional Study of the Controls on Water Vapor and CO2 Exchange in Arctic Tundra","volume":"84","author":[{"family":"McFadden","given":"Joseph P."},{"family":"Eugster","given":"Werner"},{"family":"Chapin","given":"F. Stuart"}],"issued":{"date-parts":[["2003"]]}}},{"id":11089,"uris":["http://zotero.org/groups/4708236/items/G8N6EPFK"],"itemData":{"id":11089,"type":"article-journal","abstract":"DOAJ is a unique and extensive index of diverse open access journals from around the world, driven by a growing community, committed to ensuring quality content is freely available online for everyone.","container-title":"Arctic Science","DOI":"10.1139/as-2021-0034","ISSN":"2368-7460","issue":"2","language":"en","note":"publisher: Canadian Science Publishing","page":"471-497","source":"doaj.org","title":"Controls on carbon dioxide and methane fluxes from a low-center polygonal peatland in the Mackenzie River Delta, Northwest Territories","volume":"8","author":[{"family":"Skeeter","given":"June"},{"family":"Christen","given":"Andreas"},{"family":"Henry","given":"Greg H. R."}],"issued":{"date-parts":[["2022",6,1]]}}}],"schema":"https://github.com/citation-style-language/schema/raw/master/csl-citation.json"} </w:instrText>
      </w:r>
      <w:r w:rsidR="000A18AF" w:rsidRPr="00F866D5">
        <w:fldChar w:fldCharType="separate"/>
      </w:r>
      <w:r w:rsidR="000A18AF" w:rsidRPr="00F866D5">
        <w:rPr>
          <w:noProof/>
        </w:rPr>
        <w:t>(Grant et al., 2011; McFadden et al., 2003; Skeeter et al., 2022)</w:t>
      </w:r>
      <w:r w:rsidR="000A18AF" w:rsidRPr="00F866D5">
        <w:fldChar w:fldCharType="end"/>
      </w:r>
      <w:r w:rsidR="000A18AF" w:rsidRPr="00F866D5">
        <w:t xml:space="preserve">. </w:t>
      </w:r>
      <w:r w:rsidR="00200FE1" w:rsidRPr="00F866D5">
        <w:t xml:space="preserve">A review study of global </w:t>
      </w:r>
      <w:r w:rsidR="008E7CB0" w:rsidRPr="00F866D5">
        <w:t>A</w:t>
      </w:r>
      <w:r w:rsidR="00200FE1" w:rsidRPr="00F866D5">
        <w:t>rctic and sub</w:t>
      </w:r>
      <w:r w:rsidR="008E7CB0" w:rsidRPr="00F866D5">
        <w:t>-A</w:t>
      </w:r>
      <w:r w:rsidR="00200FE1" w:rsidRPr="00F866D5">
        <w:t xml:space="preserve">rctic chamber studies also found </w:t>
      </w:r>
      <w:r w:rsidR="00D90580" w:rsidRPr="00F866D5">
        <w:t xml:space="preserve">that NEE had </w:t>
      </w:r>
      <w:r w:rsidR="00200FE1" w:rsidRPr="00F866D5">
        <w:t xml:space="preserve">variable warming </w:t>
      </w:r>
      <w:r w:rsidR="00D90580" w:rsidRPr="00F866D5">
        <w:t>responses</w:t>
      </w:r>
      <w:r w:rsidR="00200FE1" w:rsidRPr="00F866D5">
        <w:t xml:space="preserve"> </w:t>
      </w:r>
      <w:r w:rsidR="00200FE1" w:rsidRPr="00F866D5">
        <w:fldChar w:fldCharType="begin"/>
      </w:r>
      <w:r w:rsidR="00200FE1" w:rsidRPr="00F866D5">
        <w:instrText xml:space="preserve"> ADDIN ZOTERO_ITEM CSL_CITATION {"citationID":"PZSW2OOe","properties":{"formattedCitation":"(Virkkala et al., 2018)","plainCitation":"(Virkkala et al., 2018)","noteIndex":0},"citationItems":[{"id":74108,"uris":["http://zotero.org/groups/4708236/items/HL5RXTPQ"],"itemData":{"id":74108,"type":"article-journal","abstract":"The Arctic tundra plays an important role in the carbon cycle as it stores 50% of global soil organic carbon reservoirs. The processes (fluxes) regulating these stocks are predicted to change due to direct and indirect effects of climate change. Understanding the current and future carbon balance calls for a summary of the level of knowledge regarding chamber-derived carbon dioxide (CO2) flux studies. Here, we describe progress from recently (2000?2016) published studies of growing-season CO2 flux chamber measurements, namely GPP (gross primary production), ER (ecosystem respiration), and NEE (net ecosystem exchange), in the tundra region. We review the study areas and designs along with the explanatory environmental drivers used. Most of the studies were conducted in Alaska and Fennoscandia, and we stress the need for measuring fluxes in other tundra regions, particularly in more extreme climatic, productivity, and soil conditions. Soil respiration and other greenhouse gas measurements were seldom included in the studies. Although most of the environmental drivers of CO2 fluxes have been relatively well investigated (such as the effect of vegetation type and soil microclimate on fluxes), soil nutrients, other greenhouse gases and disturbance regimes require more research as they might define the future carbon balance. Particular attention should be paid to the effects of shrubification, geomorphology, and other disturbance effects such as fire events, and disease and herbivore outbreaks. An improved conceptual framework and understanding of underlying processes of biosphere?atmosphere CO2 exchange will provide more information on carbon cycling in the tundra.","container-title":"Progress in Physical Geography: Earth and Environment","DOI":"10.1177/0309133317745784","ISSN":"0309-1333","issue":"2","language":"en","note":"publisher: SAGE Publications Ltd","page":"162-184","source":"SAGE Journals","title":"The current state of CO2 flux chamber studies in the Arctic tundra: A review","title-short":"The current state of CO2 flux chamber studies in the Arctic tundra","volume":"42","author":[{"family":"Virkkala","given":"Anna-Maria"},{"family":"Virtanen","given":"Tarmo"},{"family":"Lehtonen","given":"Aleksi"},{"family":"Rinne","given":"Janne"},{"family":"Luoto","given":"Miska"}],"issued":{"date-parts":[["2018",4,1]]}}}],"schema":"https://github.com/citation-style-language/schema/raw/master/csl-citation.json"} </w:instrText>
      </w:r>
      <w:r w:rsidR="00200FE1" w:rsidRPr="00F866D5">
        <w:fldChar w:fldCharType="separate"/>
      </w:r>
      <w:r w:rsidR="00200FE1" w:rsidRPr="00F866D5">
        <w:rPr>
          <w:noProof/>
        </w:rPr>
        <w:t>(Virkkala et al., 2018)</w:t>
      </w:r>
      <w:r w:rsidR="00200FE1" w:rsidRPr="00F866D5">
        <w:fldChar w:fldCharType="end"/>
      </w:r>
      <w:r w:rsidR="00200FE1" w:rsidRPr="00F866D5">
        <w:t xml:space="preserve">. The complex of interacting environmental variables </w:t>
      </w:r>
      <w:r w:rsidR="00140BA1" w:rsidRPr="00F866D5">
        <w:t>which</w:t>
      </w:r>
      <w:r w:rsidR="00200FE1" w:rsidRPr="00F866D5">
        <w:t xml:space="preserve"> determines fluxes and carbon balance are sensitive enough that </w:t>
      </w:r>
      <w:r w:rsidR="00140BA1" w:rsidRPr="00F866D5">
        <w:t>intra</w:t>
      </w:r>
      <w:r w:rsidR="008E7CB0" w:rsidRPr="00F866D5">
        <w:t>-</w:t>
      </w:r>
      <w:r w:rsidR="00140BA1" w:rsidRPr="00F866D5">
        <w:t>an</w:t>
      </w:r>
      <w:r w:rsidR="008E7CB0" w:rsidRPr="00F866D5">
        <w:t>n</w:t>
      </w:r>
      <w:r w:rsidR="00140BA1" w:rsidRPr="00F866D5">
        <w:t>ual</w:t>
      </w:r>
      <w:r w:rsidR="00200FE1" w:rsidRPr="00F866D5">
        <w:t xml:space="preserve"> and inter-site variability appear to be larger than </w:t>
      </w:r>
      <w:r w:rsidR="00140BA1" w:rsidRPr="00F866D5">
        <w:t>long</w:t>
      </w:r>
      <w:r w:rsidR="008E7CB0" w:rsidRPr="00F866D5">
        <w:t>-</w:t>
      </w:r>
      <w:r w:rsidR="00140BA1" w:rsidRPr="00F866D5">
        <w:t xml:space="preserve">term </w:t>
      </w:r>
      <w:r w:rsidR="00200FE1" w:rsidRPr="00F866D5">
        <w:t xml:space="preserve">warming responses, </w:t>
      </w:r>
      <w:r w:rsidR="00140BA1" w:rsidRPr="00F866D5">
        <w:t>making</w:t>
      </w:r>
      <w:r w:rsidR="00200FE1" w:rsidRPr="00F866D5">
        <w:t xml:space="preserve"> it difficult to draw conclusions about climate-NEE feedback loops. </w:t>
      </w:r>
    </w:p>
    <w:p w14:paraId="1114E57C" w14:textId="77777777" w:rsidR="00957C29" w:rsidRPr="00F866D5" w:rsidRDefault="00115297" w:rsidP="00406358">
      <w:pPr>
        <w:pStyle w:val="NormalIndented"/>
      </w:pPr>
      <w:r w:rsidRPr="00F866D5">
        <w:t xml:space="preserve">Comparing our results with previous results from </w:t>
      </w:r>
      <w:r w:rsidR="00E85DD8" w:rsidRPr="00F866D5">
        <w:t>Alexandra Fiord</w:t>
      </w:r>
      <w:r w:rsidRPr="00F866D5">
        <w:t xml:space="preserve">, we see </w:t>
      </w:r>
      <w:r w:rsidR="00EE1435" w:rsidRPr="00F866D5">
        <w:t>a positive trend in NEE at DRYAS.</w:t>
      </w:r>
      <w:r w:rsidRPr="00F866D5">
        <w:t xml:space="preserve"> </w:t>
      </w:r>
      <w:r w:rsidR="00EE1435" w:rsidRPr="00F866D5">
        <w:t>T</w:t>
      </w:r>
      <w:r w:rsidR="006542E9" w:rsidRPr="00F866D5">
        <w:t xml:space="preserve">he negative NEE values seen in 2000 and 2001 at DRYAS </w:t>
      </w:r>
      <w:r w:rsidR="00AE60D5" w:rsidRPr="00F866D5">
        <w:t xml:space="preserve">were negligible in 2011 and </w:t>
      </w:r>
      <w:r w:rsidR="00900248" w:rsidRPr="00F866D5">
        <w:t>positive</w:t>
      </w:r>
      <w:r w:rsidR="00AE60D5" w:rsidRPr="00F866D5">
        <w:t xml:space="preserve"> in 2022.</w:t>
      </w:r>
      <w:r w:rsidR="00223473" w:rsidRPr="00F866D5">
        <w:t xml:space="preserve"> </w:t>
      </w:r>
      <w:r w:rsidR="009C159E" w:rsidRPr="00F866D5">
        <w:t>T</w:t>
      </w:r>
      <w:r w:rsidR="005B07F2" w:rsidRPr="00F866D5">
        <w:t>he variable war</w:t>
      </w:r>
      <w:r w:rsidR="006D27A5" w:rsidRPr="00F866D5">
        <w:t>m</w:t>
      </w:r>
      <w:r w:rsidR="005B07F2" w:rsidRPr="00F866D5">
        <w:t xml:space="preserve">ing responses of </w:t>
      </w:r>
      <w:r w:rsidR="006D27A5" w:rsidRPr="00F866D5">
        <w:t xml:space="preserve">the </w:t>
      </w:r>
      <w:r w:rsidR="005B07F2" w:rsidRPr="00F866D5">
        <w:t>fl</w:t>
      </w:r>
      <w:r w:rsidR="009C159E" w:rsidRPr="00F866D5">
        <w:t>u</w:t>
      </w:r>
      <w:r w:rsidR="005B07F2" w:rsidRPr="00F866D5">
        <w:t xml:space="preserve">xes </w:t>
      </w:r>
      <w:r w:rsidR="00085F47" w:rsidRPr="00F866D5">
        <w:t xml:space="preserve">have </w:t>
      </w:r>
      <w:r w:rsidR="009C159E" w:rsidRPr="00F866D5">
        <w:t xml:space="preserve">also </w:t>
      </w:r>
      <w:r w:rsidR="00085F47" w:rsidRPr="00F866D5">
        <w:t xml:space="preserve">become more positive. </w:t>
      </w:r>
      <w:r w:rsidR="0010064F" w:rsidRPr="00F866D5">
        <w:t xml:space="preserve">While we could </w:t>
      </w:r>
      <w:r w:rsidR="00400666" w:rsidRPr="00F866D5">
        <w:t>speculatively associate</w:t>
      </w:r>
      <w:r w:rsidR="0010064F" w:rsidRPr="00F866D5">
        <w:t xml:space="preserve"> </w:t>
      </w:r>
      <w:r w:rsidR="00400666" w:rsidRPr="00F866D5">
        <w:t>the</w:t>
      </w:r>
      <w:r w:rsidR="0010064F" w:rsidRPr="00F866D5">
        <w:t xml:space="preserve"> trend </w:t>
      </w:r>
      <w:r w:rsidR="00400666" w:rsidRPr="00F866D5">
        <w:t>of</w:t>
      </w:r>
      <w:r w:rsidR="0010064F" w:rsidRPr="00F866D5">
        <w:t xml:space="preserve"> increasingly positive NEE and warming responses </w:t>
      </w:r>
      <w:r w:rsidR="00400666" w:rsidRPr="00F866D5">
        <w:t>with</w:t>
      </w:r>
      <w:r w:rsidR="0010064F" w:rsidRPr="00F866D5">
        <w:t xml:space="preserve"> long</w:t>
      </w:r>
      <w:r w:rsidR="006D27A5" w:rsidRPr="00F866D5">
        <w:t>-</w:t>
      </w:r>
      <w:r w:rsidR="0010064F" w:rsidRPr="00F866D5">
        <w:t xml:space="preserve">term </w:t>
      </w:r>
      <w:r w:rsidR="00400666" w:rsidRPr="00F866D5">
        <w:t xml:space="preserve">warming from </w:t>
      </w:r>
      <w:r w:rsidR="0010064F" w:rsidRPr="00F866D5">
        <w:t>climate change</w:t>
      </w:r>
      <w:r w:rsidR="00400666" w:rsidRPr="00F866D5">
        <w:t xml:space="preserve"> and 30+ years of OTC presence</w:t>
      </w:r>
      <w:r w:rsidR="0010064F" w:rsidRPr="00F866D5">
        <w:t xml:space="preserve">, it is also certainly driven in part by hydrological changes on the </w:t>
      </w:r>
    </w:p>
    <w:p w14:paraId="69B48642" w14:textId="787ADDAE" w:rsidR="00957C29" w:rsidRPr="00F866D5" w:rsidRDefault="00957C29" w:rsidP="00957C29">
      <w:pPr>
        <w:pStyle w:val="Caption"/>
        <w:rPr>
          <w:color w:val="auto"/>
        </w:rPr>
      </w:pPr>
      <w:bookmarkStart w:id="84" w:name="_Ref133404402"/>
      <w:bookmarkStart w:id="85" w:name="_Toc133414651"/>
      <w:r w:rsidRPr="00F866D5">
        <w:rPr>
          <w:color w:val="auto"/>
        </w:rPr>
        <w:lastRenderedPageBreak/>
        <w:t xml:space="preserve">Table </w:t>
      </w:r>
      <w:r w:rsidRPr="00F866D5">
        <w:rPr>
          <w:color w:val="auto"/>
        </w:rPr>
        <w:fldChar w:fldCharType="begin"/>
      </w:r>
      <w:r w:rsidRPr="00F866D5">
        <w:rPr>
          <w:color w:val="auto"/>
        </w:rPr>
        <w:instrText xml:space="preserve"> SEQ Table \* ARABIC </w:instrText>
      </w:r>
      <w:r w:rsidRPr="00F866D5">
        <w:rPr>
          <w:color w:val="auto"/>
        </w:rPr>
        <w:fldChar w:fldCharType="separate"/>
      </w:r>
      <w:r w:rsidR="00CB6242" w:rsidRPr="00F866D5">
        <w:rPr>
          <w:noProof/>
          <w:color w:val="auto"/>
        </w:rPr>
        <w:t>5</w:t>
      </w:r>
      <w:r w:rsidRPr="00F866D5">
        <w:rPr>
          <w:color w:val="auto"/>
        </w:rPr>
        <w:fldChar w:fldCharType="end"/>
      </w:r>
      <w:bookmarkEnd w:id="84"/>
      <w:r w:rsidRPr="00F866D5">
        <w:rPr>
          <w:color w:val="auto"/>
        </w:rPr>
        <w:t>. Flux responses from published field studies at sites across the High Arctic.</w:t>
      </w:r>
      <w:r w:rsidRPr="00F866D5">
        <w:rPr>
          <w:noProof/>
          <w:color w:val="auto"/>
        </w:rPr>
        <w:t xml:space="preserve"> </w:t>
      </w:r>
      <w:r w:rsidRPr="00F866D5">
        <w:rPr>
          <w:noProof/>
          <w:color w:val="auto"/>
        </w:rPr>
        <w:drawing>
          <wp:inline distT="0" distB="0" distL="0" distR="0" wp14:anchorId="66DC09A1" wp14:editId="575CF077">
            <wp:extent cx="8679554" cy="5657846"/>
            <wp:effectExtent l="0" t="0" r="0" b="0"/>
            <wp:docPr id="2123489537"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489537" name="Picture 2" descr="Table&#10;&#10;Description automatically generated"/>
                    <pic:cNvPicPr/>
                  </pic:nvPicPr>
                  <pic:blipFill rotWithShape="1">
                    <a:blip r:embed="rId19" cstate="print">
                      <a:extLst>
                        <a:ext uri="{28A0092B-C50C-407E-A947-70E740481C1C}">
                          <a14:useLocalDpi xmlns:a14="http://schemas.microsoft.com/office/drawing/2010/main" val="0"/>
                        </a:ext>
                      </a:extLst>
                    </a:blip>
                    <a:srcRect t="3872"/>
                    <a:stretch/>
                  </pic:blipFill>
                  <pic:spPr bwMode="auto">
                    <a:xfrm rot="16200000">
                      <a:off x="0" y="0"/>
                      <a:ext cx="8711394" cy="5678601"/>
                    </a:xfrm>
                    <a:prstGeom prst="rect">
                      <a:avLst/>
                    </a:prstGeom>
                    <a:ln>
                      <a:noFill/>
                    </a:ln>
                    <a:extLst>
                      <a:ext uri="{53640926-AAD7-44D8-BBD7-CCE9431645EC}">
                        <a14:shadowObscured xmlns:a14="http://schemas.microsoft.com/office/drawing/2010/main"/>
                      </a:ext>
                    </a:extLst>
                  </pic:spPr>
                </pic:pic>
              </a:graphicData>
            </a:graphic>
          </wp:inline>
        </w:drawing>
      </w:r>
      <w:bookmarkEnd w:id="85"/>
    </w:p>
    <w:p w14:paraId="305BFE2F" w14:textId="78AAF97E" w:rsidR="00115297" w:rsidRPr="00F866D5" w:rsidRDefault="0010064F" w:rsidP="00957C29">
      <w:r w:rsidRPr="00F866D5">
        <w:lastRenderedPageBreak/>
        <w:t>landscape.</w:t>
      </w:r>
      <w:r w:rsidR="00A3420D" w:rsidRPr="00F866D5">
        <w:t xml:space="preserve"> </w:t>
      </w:r>
      <w:r w:rsidR="00A400DE" w:rsidRPr="00F866D5">
        <w:t>DRYAS in particular has had significant enough changes in moisture regime that it would be impossible to isolate a single driver of long</w:t>
      </w:r>
      <w:r w:rsidR="006D27A5" w:rsidRPr="00F866D5">
        <w:t>-</w:t>
      </w:r>
      <w:r w:rsidR="00A400DE" w:rsidRPr="00F866D5">
        <w:t>term change.</w:t>
      </w:r>
    </w:p>
    <w:p w14:paraId="3165040E" w14:textId="403AA458" w:rsidR="004D0988" w:rsidRPr="00F866D5" w:rsidRDefault="000A18AF" w:rsidP="00406358">
      <w:pPr>
        <w:pStyle w:val="NormalIndented"/>
      </w:pPr>
      <w:r w:rsidRPr="00F866D5">
        <w:t>Of particular interest in the long term may be the impacts of s</w:t>
      </w:r>
      <w:r w:rsidR="001500E3" w:rsidRPr="00F866D5">
        <w:t>hrubification</w:t>
      </w:r>
      <w:r w:rsidRPr="00F866D5">
        <w:t>,</w:t>
      </w:r>
      <w:r w:rsidR="00646EC4" w:rsidRPr="00F866D5">
        <w:t xml:space="preserve"> the process by which deciduous shrubs with taller maximum canopy </w:t>
      </w:r>
      <w:r w:rsidR="00A23043" w:rsidRPr="00F866D5">
        <w:t>heights</w:t>
      </w:r>
      <w:r w:rsidR="002438D6" w:rsidRPr="00F866D5">
        <w:t xml:space="preserve"> advance</w:t>
      </w:r>
      <w:r w:rsidRPr="00F866D5">
        <w:t>. A</w:t>
      </w:r>
      <w:r w:rsidR="00682474" w:rsidRPr="00F866D5">
        <w:t>s</w:t>
      </w:r>
      <w:r w:rsidRPr="00F866D5">
        <w:t xml:space="preserve"> patches are</w:t>
      </w:r>
      <w:r w:rsidR="002438D6" w:rsidRPr="00F866D5">
        <w:t xml:space="preserve"> infill</w:t>
      </w:r>
      <w:r w:rsidRPr="00F866D5">
        <w:t>ed</w:t>
      </w:r>
      <w:r w:rsidR="00677A5B" w:rsidRPr="00F866D5">
        <w:t xml:space="preserve"> and prostrate shrubs</w:t>
      </w:r>
      <w:r w:rsidR="00646EC4" w:rsidRPr="00F866D5">
        <w:t xml:space="preserve"> </w:t>
      </w:r>
      <w:r w:rsidR="00A23043" w:rsidRPr="00F866D5">
        <w:t>increas</w:t>
      </w:r>
      <w:r w:rsidR="00677A5B" w:rsidRPr="00F866D5">
        <w:t>e</w:t>
      </w:r>
      <w:r w:rsidR="00A23043" w:rsidRPr="00F866D5">
        <w:t xml:space="preserve"> growth</w:t>
      </w:r>
      <w:r w:rsidR="002438D6" w:rsidRPr="00F866D5">
        <w:t>,</w:t>
      </w:r>
      <w:r w:rsidR="00A23043" w:rsidRPr="00F866D5">
        <w:t xml:space="preserve"> </w:t>
      </w:r>
      <w:r w:rsidR="00677A5B" w:rsidRPr="00F866D5">
        <w:t>these plants may come to dominate</w:t>
      </w:r>
      <w:r w:rsidR="002F34B4" w:rsidRPr="00F866D5">
        <w:t xml:space="preserve"> </w:t>
      </w:r>
      <w:r w:rsidR="002438D6" w:rsidRPr="00F866D5">
        <w:t xml:space="preserve">tundra </w:t>
      </w:r>
      <w:r w:rsidR="002F34B4" w:rsidRPr="00F866D5">
        <w:t xml:space="preserve">ecosystems as they warm </w:t>
      </w:r>
      <w:r w:rsidR="002F34B4" w:rsidRPr="00F866D5">
        <w:fldChar w:fldCharType="begin"/>
      </w:r>
      <w:r w:rsidR="008B76B3" w:rsidRPr="00F866D5">
        <w:instrText xml:space="preserve"> ADDIN ZOTERO_ITEM CSL_CITATION {"citationID":"ooyDtsEO","properties":{"formattedCitation":"(Mekonnen et al., 2018, 2021)","plainCitation":"(Mekonnen et al., 2018, 2021)","noteIndex":0},"citationItems":[{"id":11062,"uris":["http://zotero.org/groups/4708236/items/9KSEXIYR"],"itemData":{"id":11062,"type":"article-journal","abstract":"Recent observed shifts in Arctic tundra shrub cover have uncertain impacts on 21st century net ecosystem carbon exchanges. Here we applied a well-tested ecosystem model, ecosys, to examine the effects of North America Arctic tundra plant dynamics on ecosystem carbon balances from 1980–2100 under the RCP8.5 scenario. Tundra productivity was modeled to increase from enhanced carbon fixation and N mineralization under recent and future climates. Between 1982 and 2100 and averaged across the region, predicted increases in relative dominance of woody versus non-woody plants increased ecosystem annual net primary productivity by 244 g C m−2 that offset concurrent increases in annual heterotrophic respiration (139 g C m−2), resulting in an increasing net carbon sink over the 21st century. However, smaller increases in seasonal carbon uptake during winter (1 g C m−2) and autumn (22 g C m−2) and greater increases in ecosystem respiration (winter (23 g C m−2) and autumn (47 g C m−2)) by 2100 versus 1982 resulted in larger carbon losses during these seasons that completely offset the gains in spring (13 g C m−2) and 25% of the gains in summer (140 g C m−2). Modeled soil temperatures were predicted to increase more slowly than air temperatures ( 0.6 °C for every 1 °C increase in air temperature over the 21st century). This slower soil versus air warming, and thus greater increases in CO2 fixation versus soil respiration rates, also contributed to the tundra remaining a carbon sink through 2100. However, these higher gains versus losses of carbon may be a transient response and not sustainable under further soil warming beyond 2100. Our modeling analysis allows us to extend beyond results from short-term warming experiments, which cannot characterize effects associated with decadal-scale changes in plant communities.","container-title":"Environmental Research Letters","DOI":"10.1088/1748-9326/aabf28","ISSN":"1748-9326","issue":"5","journalAbbreviation":"Environ. Res. Lett.","language":"en","note":"publisher: IOP Publishing","page":"054029","source":"Institute of Physics","title":"21st century tundra shrubification could enhance net carbon uptake of North America Arctic tundra under an RCP8.5 climate trajectory","volume":"13","author":[{"family":"Mekonnen","given":"Zelalem A."},{"family":"Riley","given":"William J."},{"family":"Grant","given":"Robert F."}],"issued":{"date-parts":[["2018",5]]}}},{"id":10858,"uris":["http://zotero.org/groups/4708236/items/7BKAF2RT"],"itemData":{"id":10858,"type":"article-journal","abstract":"Vegetation composition shifts, and in particular, shrub expansion across the Arctic tundra are some of the most important and widely observed responses of high-latitude ecosystems to rapid climate warming. These changes in vegetation potentially alter ecosystem carbon balances by affecting a complex set of soil–plant–atmosphere interactions. In this review, we synthesize the literature on (a) observed shrub expansion, (b) key climatic and environmental controls and mechanisms that affect shrub expansion, (c) impacts of shrub expansion on ecosystem carbon balance, and (d) research gaps and future directions to improve process representations in land models. A broad range of evidence, including in-situ observations, warming experiments, and remotely sensed vegetation indices have shown increases in growth and abundance of woody plants, particularly tall deciduous shrubs, and advancing shrublines across the circumpolar Arctic. This recent shrub expansion is affected by several interacting factors including climate warming, accelerated nutrient cycling, changing disturbance regimes, and local variation in topography and hydrology. Under warmer conditions, tall deciduous shrubs can be more competitive than other plant functional types in tundra ecosystems because of their taller maximum canopy heights and often dense canopy structure. Competitive abilities of tall deciduous shrubs vs herbaceous plants are also controlled by variation in traits that affect carbon and nutrient investments and retention strategies in leaves, stems, and roots. Overall, shrub expansion may affect tundra carbon balances by enhancing ecosystem carbon uptake and altering ecosystem respiration, and through complex feedback mechanisms that affect snowpack dynamics, permafrost degradation, surface energy balance, and litter inputs. Observed and projected tall deciduous shrub expansion and the subsequent effects on surface energy and carbon balances may alter feedbacks to the climate system. Land models, including those integrated in Earth System Models, need to account for differences in plant traits that control competitive interactions to accurately predict decadal- to centennial-scale tundra vegetation and carbon dynamics.","container-title":"Environmental Research Letters","DOI":"10.1088/1748-9326/abf28b","ISSN":"1748-9326","issue":"5","journalAbbreviation":"Environ. Res. Lett.","language":"en","note":"publisher: IOP Publishing","page":"053001","source":"Institute of Physics","title":"Arctic tundra shrubification: a review of mechanisms and impacts on ecosystem carbon balance","title-short":"Arctic tundra shrubification","volume":"16","author":[{"family":"Mekonnen","given":"Zelalem A."},{"family":"Riley","given":"William J."},{"family":"Berner","given":"Logan T."},{"family":"Bouskill","given":"Nicholas J."},{"family":"Torn","given":"Margaret S."},{"family":"Iwahana","given":"Go"},{"family":"Breen","given":"Amy L."},{"family":"Myers-Smith","given":"Isla H."},{"family":"Criado","given":"Mariana García"},{"family":"Liu","given":"Yanlan"},{"family":"Euskirchen","given":"Eugénie S."},{"family":"Goetz","given":"Scott J."},{"family":"Mack","given":"Michelle C."},{"family":"Grant","given":"Robert F."}],"issued":{"date-parts":[["2021",4]]}}}],"schema":"https://github.com/citation-style-language/schema/raw/master/csl-citation.json"} </w:instrText>
      </w:r>
      <w:r w:rsidR="002F34B4" w:rsidRPr="00F866D5">
        <w:fldChar w:fldCharType="separate"/>
      </w:r>
      <w:r w:rsidR="008B76B3" w:rsidRPr="00F866D5">
        <w:rPr>
          <w:noProof/>
        </w:rPr>
        <w:t>(Mekonnen et al., 2018, 2021)</w:t>
      </w:r>
      <w:r w:rsidR="002F34B4" w:rsidRPr="00F866D5">
        <w:fldChar w:fldCharType="end"/>
      </w:r>
      <w:r w:rsidR="004D0988" w:rsidRPr="00F866D5">
        <w:t>.</w:t>
      </w:r>
      <w:r w:rsidR="00763858" w:rsidRPr="00F866D5">
        <w:t xml:space="preserve"> Shrubification can affect </w:t>
      </w:r>
      <w:r w:rsidR="00FA06D8" w:rsidRPr="00F866D5">
        <w:t>flux rates by favouring</w:t>
      </w:r>
      <w:r w:rsidR="00AC363E" w:rsidRPr="00F866D5">
        <w:t xml:space="preserve"> larger plants and</w:t>
      </w:r>
      <w:r w:rsidR="00FA06D8" w:rsidRPr="00F866D5">
        <w:t xml:space="preserve"> </w:t>
      </w:r>
      <w:r w:rsidR="003547EB" w:rsidRPr="00F866D5">
        <w:t>species</w:t>
      </w:r>
      <w:r w:rsidR="00FA06D8" w:rsidRPr="00F866D5">
        <w:t xml:space="preserve"> with higher photosynthesis rate</w:t>
      </w:r>
      <w:r w:rsidR="00E62718" w:rsidRPr="00F866D5">
        <w:t>s and</w:t>
      </w:r>
      <w:r w:rsidR="00FA06D8" w:rsidRPr="00F866D5">
        <w:t xml:space="preserve"> increasing litter production and thus </w:t>
      </w:r>
      <w:r w:rsidR="006D27A5" w:rsidRPr="00F866D5">
        <w:t xml:space="preserve">soil </w:t>
      </w:r>
      <w:r w:rsidR="00FA06D8" w:rsidRPr="00F866D5">
        <w:t xml:space="preserve">respiration </w:t>
      </w:r>
      <w:r w:rsidR="00FA06D8" w:rsidRPr="00F866D5">
        <w:fldChar w:fldCharType="begin"/>
      </w:r>
      <w:r w:rsidR="008B76B3" w:rsidRPr="00F866D5">
        <w:instrText xml:space="preserve"> ADDIN ZOTERO_ITEM CSL_CITATION {"citationID":"XG3oc5d1","properties":{"formattedCitation":"(Finderup Nielsen et al., 2019; Virkkala et al., 2018)","plainCitation":"(Finderup Nielsen et al., 2019; Virkkala et al., 2018)","noteIndex":0},"citationItems":[{"id":11189,"uris":["http://zotero.org/groups/4708236/items/6QFETUHI"],"itemData":{"id":11189,"type":"article-journal","abstract":"Soils of northern latitude tundra ecosystems have accumulated large amounts of carbon that might be released as CO2 when temperature rises and the tree-line moves north. We aim to investigate the potential CO2 flux changes at a subarctic tundra heath under changing climate.","container-title":"Plant and Soil","DOI":"10.1007/s11104-019-04282-9","ISSN":"1573-5036","issue":"1","journalAbbreviation":"Plant Soil","language":"en","page":"365-382","source":"Springer Link","title":"Increased CO2 efflux due to long-term experimental summer warming and litter input in subarctic tundra – CO2 fluxes at snowmelt, in growing season, fall and winter","volume":"444","author":[{"family":"Finderup Nielsen","given":"Tora"},{"family":"Ravn","given":"Nynne Rand"},{"family":"Michelsen","given":"Anders"}],"issued":{"date-parts":[["2019",11,1]]}}},{"id":74108,"uris":["http://zotero.org/groups/4708236/items/HL5RXTPQ"],"itemData":{"id":74108,"type":"article-journal","abstract":"The Arctic tundra plays an important role in the carbon cycle as it stores 50% of global soil organic carbon reservoirs. The processes (fluxes) regulating these stocks are predicted to change due to direct and indirect effects of climate change. Understanding the current and future carbon balance calls for a summary of the level of knowledge regarding chamber-derived carbon dioxide (CO2) flux studies. Here, we describe progress from recently (2000?2016) published studies of growing-season CO2 flux chamber measurements, namely GPP (gross primary production), ER (ecosystem respiration), and NEE (net ecosystem exchange), in the tundra region. We review the study areas and designs along with the explanatory environmental drivers used. Most of the studies were conducted in Alaska and Fennoscandia, and we stress the need for measuring fluxes in other tundra regions, particularly in more extreme climatic, productivity, and soil conditions. Soil respiration and other greenhouse gas measurements were seldom included in the studies. Although most of the environmental drivers of CO2 fluxes have been relatively well investigated (such as the effect of vegetation type and soil microclimate on fluxes), soil nutrients, other greenhouse gases and disturbance regimes require more research as they might define the future carbon balance. Particular attention should be paid to the effects of shrubification, geomorphology, and other disturbance effects such as fire events, and disease and herbivore outbreaks. An improved conceptual framework and understanding of underlying processes of biosphere?atmosphere CO2 exchange will provide more information on carbon cycling in the tundra.","container-title":"Progress in Physical Geography: Earth and Environment","DOI":"10.1177/0309133317745784","ISSN":"0309-1333","issue":"2","language":"en","note":"publisher: SAGE Publications Ltd","page":"162-184","source":"SAGE Journals","title":"The current state of CO2 flux chamber studies in the Arctic tundra: A review","title-short":"The current state of CO2 flux chamber studies in the Arctic tundra","volume":"42","author":[{"family":"Virkkala","given":"Anna-Maria"},{"family":"Virtanen","given":"Tarmo"},{"family":"Lehtonen","given":"Aleksi"},{"family":"Rinne","given":"Janne"},{"family":"Luoto","given":"Miska"}],"issued":{"date-parts":[["2018",4,1]]}}}],"schema":"https://github.com/citation-style-language/schema/raw/master/csl-citation.json"} </w:instrText>
      </w:r>
      <w:r w:rsidR="00FA06D8" w:rsidRPr="00F866D5">
        <w:fldChar w:fldCharType="separate"/>
      </w:r>
      <w:r w:rsidR="008B76B3" w:rsidRPr="00F866D5">
        <w:rPr>
          <w:noProof/>
        </w:rPr>
        <w:t>(Finderup Nielsen et al., 2019; Virkkala et al., 2018)</w:t>
      </w:r>
      <w:r w:rsidR="00FA06D8" w:rsidRPr="00F866D5">
        <w:fldChar w:fldCharType="end"/>
      </w:r>
      <w:r w:rsidR="008B76B3" w:rsidRPr="00F866D5">
        <w:t>.</w:t>
      </w:r>
      <w:r w:rsidR="004D0988" w:rsidRPr="00F866D5">
        <w:t xml:space="preserve"> </w:t>
      </w:r>
      <w:r w:rsidR="001A5686" w:rsidRPr="00F866D5">
        <w:t xml:space="preserve">Our </w:t>
      </w:r>
      <w:r w:rsidR="006D27A5" w:rsidRPr="00F866D5">
        <w:t xml:space="preserve">deciduous dwarf </w:t>
      </w:r>
      <w:r w:rsidR="001A5686" w:rsidRPr="00F866D5">
        <w:t>shrub</w:t>
      </w:r>
      <w:r w:rsidR="00E62718" w:rsidRPr="00F866D5">
        <w:t>-</w:t>
      </w:r>
      <w:r w:rsidR="001A5686" w:rsidRPr="00F866D5">
        <w:t>dominated site had the largest carbon fluxes, and c</w:t>
      </w:r>
      <w:r w:rsidR="00F20073" w:rsidRPr="00F866D5">
        <w:t xml:space="preserve">ompositional shifts towards woody shrubs have been noticed at </w:t>
      </w:r>
      <w:r w:rsidR="001335CE" w:rsidRPr="00F866D5">
        <w:t xml:space="preserve">the MEAD and DRYAS sites (i.e. those not already dominated by </w:t>
      </w:r>
      <w:r w:rsidR="001335CE" w:rsidRPr="00F866D5">
        <w:rPr>
          <w:i/>
          <w:iCs/>
        </w:rPr>
        <w:t>S. arctica</w:t>
      </w:r>
      <w:r w:rsidR="001335CE" w:rsidRPr="00F866D5">
        <w:t xml:space="preserve">; </w:t>
      </w:r>
      <w:r w:rsidR="001335CE" w:rsidRPr="00F866D5">
        <w:fldChar w:fldCharType="begin"/>
      </w:r>
      <w:r w:rsidR="00995FB6" w:rsidRPr="00F866D5">
        <w:instrText xml:space="preserve"> ADDIN ZOTERO_ITEM CSL_CITATION {"citationID":"0wWxJID0","properties":{"formattedCitation":"(Edwards &amp; Henry, 2016)","plainCitation":"(Edwards &amp; Henry, 2016)","dontUpdate":true,"noteIndex":0},"citationItems":[{"id":372,"uris":["http://zotero.org/groups/4708236/items/XE4J6APV"],"itemData":{"id":372,"type":"article-journal","abstract":"Methods: We experimentally warmed patches of tundra using the International Tundra Experiment (ITEX) open-top chambers to simulate climate change. We measured differences in community structure after 18 yr of experimental warming in three distinct plant communities: a wet sedge meadow, a mesic evergreen shrub-dominated community and a dry deciduous shrubdominated community. We measured plant cover, height and growth form composition using a point-intercept method and investigated the use of handheld NDVI at the plot scale as a proxy for plant community structure.\nResults: All three plant communities showed unique differences after longterm experimental warming. Both the meadow and evergreen shrub communities had signiﬁcant differences in community composition between control and warmed plots, but none of the communities showed differences in plant cover or height. Deciduous shrubs and bryophytes were more abundant in warmed over control plots at both the evergreen shrub and meadow communities. Warmed plots in the meadow community had fewer graminoids and lower height values. Lichen was consistently less abundant in warmed plots across all communities where it occurred. NDVI values were driven by deciduous shrubs, and graminoids and showed community-speciﬁc correlations with plant cover.\nConclusions: Our results suggest community-level resistance to warming in terms of plant cover and height, but compositional differences support the hypothesis that climate change responses will be community-speciﬁc. Plot-scale studies such as this one can reveal important details that contribute to the understanding and validation of coarser-scale measurements from satellite data.","container-title":"Journal of Vegetation Science","DOI":"10.1111/jvs.12417","ISSN":"11009233","issue":"5","journalAbbreviation":"J Veg Sci","language":"en","page":"904-913","source":"DOI.org (Crossref)","title":"The effects of long-term experimental warming on the structure of three High Arctic plant communities","volume":"27","author":[{"family":"Edwards","given":"Marc"},{"family":"Henry","given":"Gregory H.R."}],"editor":[{"family":"Kühn","given":"Ingolf"}],"issued":{"date-parts":[["2016",9]]}}}],"schema":"https://github.com/citation-style-language/schema/raw/master/csl-citation.json"} </w:instrText>
      </w:r>
      <w:r w:rsidR="001335CE" w:rsidRPr="00F866D5">
        <w:fldChar w:fldCharType="separate"/>
      </w:r>
      <w:r w:rsidR="007F0499" w:rsidRPr="00F866D5">
        <w:rPr>
          <w:noProof/>
        </w:rPr>
        <w:t>Edwards &amp; Henry, 2016)</w:t>
      </w:r>
      <w:r w:rsidR="001335CE" w:rsidRPr="00F866D5">
        <w:fldChar w:fldCharType="end"/>
      </w:r>
      <w:r w:rsidR="001A5686" w:rsidRPr="00F866D5">
        <w:t xml:space="preserve">. </w:t>
      </w:r>
      <w:r w:rsidR="00E62718" w:rsidRPr="00F866D5">
        <w:t>C</w:t>
      </w:r>
      <w:r w:rsidR="001A5686" w:rsidRPr="00F866D5">
        <w:t>hangin</w:t>
      </w:r>
      <w:r w:rsidR="00E62718" w:rsidRPr="00F866D5">
        <w:t>g species composition and</w:t>
      </w:r>
      <w:r w:rsidR="001A5686" w:rsidRPr="00F866D5">
        <w:t xml:space="preserve"> hydrological conditions</w:t>
      </w:r>
      <w:r w:rsidR="007F0499" w:rsidRPr="00F866D5">
        <w:t xml:space="preserve"> will certainly continue to affect NEE</w:t>
      </w:r>
      <w:r w:rsidR="005C1925" w:rsidRPr="00F866D5">
        <w:t xml:space="preserve"> into the future.</w:t>
      </w:r>
    </w:p>
    <w:p w14:paraId="049C596C" w14:textId="7EAB1038" w:rsidR="00BD2E8E" w:rsidRPr="00F866D5" w:rsidRDefault="001A5686" w:rsidP="00F177A3">
      <w:pPr>
        <w:pStyle w:val="Heading2"/>
        <w:rPr>
          <w:color w:val="auto"/>
        </w:rPr>
      </w:pPr>
      <w:bookmarkStart w:id="86" w:name="_Toc133416735"/>
      <w:r w:rsidRPr="00F866D5">
        <w:rPr>
          <w:color w:val="auto"/>
        </w:rPr>
        <w:t>Year-round</w:t>
      </w:r>
      <w:r w:rsidR="0046032C" w:rsidRPr="00F866D5">
        <w:rPr>
          <w:color w:val="auto"/>
        </w:rPr>
        <w:t xml:space="preserve"> fluxes</w:t>
      </w:r>
      <w:bookmarkEnd w:id="86"/>
    </w:p>
    <w:p w14:paraId="6FD5EF6A" w14:textId="408E6C6E" w:rsidR="00DD2C1D" w:rsidRPr="00F866D5" w:rsidRDefault="00512F8C" w:rsidP="00406358">
      <w:pPr>
        <w:pStyle w:val="NormalIndented"/>
      </w:pPr>
      <w:r w:rsidRPr="00F866D5">
        <w:t>While we have seen increases</w:t>
      </w:r>
      <w:r w:rsidR="0046032C" w:rsidRPr="00F866D5">
        <w:t xml:space="preserve"> in GEP, ER, and NEE</w:t>
      </w:r>
      <w:r w:rsidRPr="00F866D5">
        <w:t xml:space="preserve"> </w:t>
      </w:r>
      <w:r w:rsidR="0046032C" w:rsidRPr="00F866D5">
        <w:t>d</w:t>
      </w:r>
      <w:r w:rsidRPr="00F866D5">
        <w:t xml:space="preserve">uring the summer, </w:t>
      </w:r>
      <w:r w:rsidR="00E62718" w:rsidRPr="00F866D5">
        <w:t>we did not measure shoulder season fluxes</w:t>
      </w:r>
      <w:r w:rsidR="0046032C" w:rsidRPr="00F866D5">
        <w:t xml:space="preserve"> at Alexandra Fiord.</w:t>
      </w:r>
      <w:r w:rsidR="005824C3" w:rsidRPr="00F866D5">
        <w:t xml:space="preserve"> </w:t>
      </w:r>
      <w:r w:rsidR="000025AA" w:rsidRPr="00F866D5">
        <w:t xml:space="preserve">Across the </w:t>
      </w:r>
      <w:r w:rsidR="006D27A5" w:rsidRPr="00F866D5">
        <w:t>Arctic</w:t>
      </w:r>
      <w:r w:rsidR="00D955EE" w:rsidRPr="00F866D5">
        <w:t>,</w:t>
      </w:r>
      <w:r w:rsidR="000025AA" w:rsidRPr="00F866D5">
        <w:t xml:space="preserve"> photon flux density has been shown to play a significant role in photosynthesis rates and carbon flux magnitudes,</w:t>
      </w:r>
      <w:r w:rsidR="00073139" w:rsidRPr="00F866D5">
        <w:t xml:space="preserve"> and </w:t>
      </w:r>
      <w:r w:rsidR="00D955EE" w:rsidRPr="00F866D5">
        <w:t xml:space="preserve">drives </w:t>
      </w:r>
      <w:r w:rsidR="00384AB0" w:rsidRPr="00F866D5">
        <w:t>diurnal and</w:t>
      </w:r>
      <w:r w:rsidR="005824C3" w:rsidRPr="00F866D5">
        <w:t xml:space="preserve"> seasonal pattern</w:t>
      </w:r>
      <w:r w:rsidR="00384AB0" w:rsidRPr="00F866D5">
        <w:t>s</w:t>
      </w:r>
      <w:r w:rsidR="005824C3" w:rsidRPr="00F866D5">
        <w:t xml:space="preserve"> in </w:t>
      </w:r>
      <w:r w:rsidR="00073139" w:rsidRPr="00F866D5">
        <w:t xml:space="preserve">GEP and </w:t>
      </w:r>
      <w:r w:rsidR="005824C3" w:rsidRPr="00F866D5">
        <w:t>NEE</w:t>
      </w:r>
      <w:r w:rsidR="00D955EE" w:rsidRPr="00F866D5">
        <w:t xml:space="preserve"> </w:t>
      </w:r>
      <w:r w:rsidR="00D955EE" w:rsidRPr="00F866D5">
        <w:fldChar w:fldCharType="begin"/>
      </w:r>
      <w:r w:rsidR="00D955EE" w:rsidRPr="00F866D5">
        <w:instrText xml:space="preserve"> ADDIN ZOTERO_ITEM CSL_CITATION {"citationID":"wWPVdkUV","properties":{"formattedCitation":"(Skeeter et al., 2020)","plainCitation":"(Skeeter et al., 2020)","noteIndex":0},"citationItems":[{"id":74103,"uris":["http://zotero.org/groups/4708236/items/S9AJFKQT"],"itemData":{"id":74103,"type":"article-journal","abstract":"Thermokarst features are widespread in ice-rich regions of the circumpolar Arctic. The rate of thermokarst lake formation and drainage is anticipated to accelerate as the climate warms. However, it is uncertain how these dynamic features impact the terrestrial Arctic carbon cycle. Methane (CH4) and carbon dioxide (CO2) fluxes were measured during peak growing season using eddy covariance and chambers at Illisarvik, a 0.16&amp;thinsp;km2 thermokarst lake basin that was experimentally drained in 1978 on Richards Island, Northwest Territories, Canada. Vegetation in the basin differs markedly from the surrounding dwarf-shrub tundra and included patches of tall shrubs, grasses, and sedges with some bare ground and a small pond in the centre. During the peak growing season, temperature and wind conditions were highly variable, and soil water content decreased steadily. Basin-scaled net ecosystem CO2 exchange (NEE) measured by eddy covariance was −1.5 [CI95 %±0.2]&amp;thinsp;g&amp;thinsp;C−CO2&amp;thinsp;m-2d-1; NEE followed a marked diurnal pattern with no day-to-day trend during the study period. Variations in half-hourly NEE were primarily controlled by photosynthetic photon flux density and influenced by vapour pressure deficit, volumetric water content, and the presence of shrubs within the flux tower footprint, which varied with wind direction. Net methane exchange (NME) was low (8.7 [CI95 %±0.4]&amp;thinsp;mgCH4m-2d-1) and had little impact on the growing season carbon balance of the basin. NME displayed high spatial variability, and sedge areas in the basin were the strongest source of CH4 while upland areas outside the basin were a net sink. Soil moisture and temperature were the main environmental factors influencing NME. Presently, Illisarvik is a carbon sink during the peak growing season. However, these results suggest that rates of growing season CO2 and CH4 exchange rates may change as the basin's vegetation community continues to evolve.","container-title":"Biogeosciences","DOI":"10.5194/bg-17-4421-2020","ISSN":"1726-4170","issue":"17","language":"English","note":"publisher: Copernicus GmbH","page":"4421-4441","source":"Copernicus Online Journals","title":"Vegetation influence and environmental controls on greenhouse gas fluxes from a drained thermokarst lake in the western Canadian Arctic","volume":"17","author":[{"family":"Skeeter","given":"June"},{"family":"Christen","given":"Andreas"},{"family":"Laforce","given":"Andrée-Anne"},{"family":"Humphreys","given":"Elyn"},{"family":"Henry","given":"Greg"}],"issued":{"date-parts":[["2020",9,4]]}}}],"schema":"https://github.com/citation-style-language/schema/raw/master/csl-citation.json"} </w:instrText>
      </w:r>
      <w:r w:rsidR="00D955EE" w:rsidRPr="00F866D5">
        <w:fldChar w:fldCharType="separate"/>
      </w:r>
      <w:r w:rsidR="00D955EE" w:rsidRPr="00F866D5">
        <w:rPr>
          <w:noProof/>
        </w:rPr>
        <w:t>(Skeeter et al., 2020)</w:t>
      </w:r>
      <w:r w:rsidR="00D955EE" w:rsidRPr="00F866D5">
        <w:fldChar w:fldCharType="end"/>
      </w:r>
      <w:r w:rsidR="00D955EE" w:rsidRPr="00F866D5">
        <w:t xml:space="preserve">. </w:t>
      </w:r>
      <w:r w:rsidR="003E53BD" w:rsidRPr="00F866D5">
        <w:t xml:space="preserve">GEP ramps up through the spring </w:t>
      </w:r>
      <w:r w:rsidR="009C66FF" w:rsidRPr="00F866D5">
        <w:t xml:space="preserve">with leaf bud expansion, and declines </w:t>
      </w:r>
      <w:r w:rsidR="0022524F" w:rsidRPr="00F866D5">
        <w:t xml:space="preserve">throughout the fall with decreasing daylight hours and photon flux density </w:t>
      </w:r>
      <w:r w:rsidR="0022524F" w:rsidRPr="00F866D5">
        <w:fldChar w:fldCharType="begin"/>
      </w:r>
      <w:r w:rsidR="0022524F" w:rsidRPr="00F866D5">
        <w:instrText xml:space="preserve"> ADDIN ZOTERO_ITEM CSL_CITATION {"citationID":"i8VD9rU8","properties":{"formattedCitation":"(Uchida et al., 2016)","plainCitation":"(Uchida et al., 2016)","noteIndex":0},"citationItems":[{"id":11066,"uris":["http://zotero.org/groups/4708236/items/E7BNF6ZJ"],"itemData":{"id":11066,"type":"article-journal","abstract":"Arctic terrestrial ecosystems are extremely vulnerable to climate change. A major concern is how the carbon balance of these ecosystems will respond to climate change. In this study, we constructed a simple ecological process-based model to assess how the carbon balance will be altered by ongoing climate change in High Arctic tundra ecosystems using in situ observations of carbon cycle processes. In particular, we simulated stand-level photosynthesis, root respiration, heterotrophic respiration, and hence net ecosystem production (NEP) of a plant community dominated by vascular plants and mosses. Analyses were carried out for current and future temperature and precipitation conditions. Our results showed that the tundra ecosystem was a CO2 sink (NEP of 2.3–18.9 gC m−2 growing season−1) under present temperature conditions. Under rising temperature (2–6 °C), carbon gain is significantly reduced, but a few days’ extension of the foliage period caused by their higher temperatures compensated for the negative effect of temperature on NEP. Precipitation is the major environmental factor driving photosynthetic productivity of mosses, but it had a minor influence on community-level NEP. However, NEP decreased by a maximum 15.3 gC m−2 growing season−1 under a 30-day prolongation of the moss-growing season, suggesting that growing season extension had a negative effect on ecosystem carbon gain, because of poorer light conditions in autumn. Because the growing season creates a weak CO2 sink at present, lengthening of the snow-free season coupled with rising temperature could seriously affect the future carbon balance of this Arctic tundra ecosystem.","container-title":"Polar Biology","DOI":"10.1007/s00300-015-1777-x","ISSN":"1432-2056","issue":"2","journalAbbreviation":"Polar Biol","language":"en","page":"251-265","source":"Springer Link","title":"Sensitivity analysis of ecosystem CO2 exchange to climate change in High Arctic tundra using an ecological process-based model","volume":"39","author":[{"family":"Uchida","given":"Masaki"},{"family":"Muraoka","given":"Hiroyuki"},{"family":"Nakatsubo","given":"Takayuki"}],"issued":{"date-parts":[["2016",2,1]]}}}],"schema":"https://github.com/citation-style-language/schema/raw/master/csl-citation.json"} </w:instrText>
      </w:r>
      <w:r w:rsidR="0022524F" w:rsidRPr="00F866D5">
        <w:fldChar w:fldCharType="separate"/>
      </w:r>
      <w:r w:rsidR="0022524F" w:rsidRPr="00F866D5">
        <w:rPr>
          <w:noProof/>
        </w:rPr>
        <w:t>(Uchida et al., 2016)</w:t>
      </w:r>
      <w:r w:rsidR="0022524F" w:rsidRPr="00F866D5">
        <w:fldChar w:fldCharType="end"/>
      </w:r>
      <w:r w:rsidR="000A2DF7" w:rsidRPr="00F866D5">
        <w:t>; c</w:t>
      </w:r>
      <w:r w:rsidR="002A4266" w:rsidRPr="00F866D5">
        <w:t>arbon</w:t>
      </w:r>
      <w:r w:rsidR="00473A4A" w:rsidRPr="00F866D5">
        <w:t xml:space="preserve"> assimilation stops </w:t>
      </w:r>
      <w:r w:rsidR="002A4266" w:rsidRPr="00F866D5">
        <w:t xml:space="preserve">completely </w:t>
      </w:r>
      <w:r w:rsidR="00473A4A" w:rsidRPr="00F866D5">
        <w:t xml:space="preserve">while the active layer is completely frozen and plants are covered with snow </w:t>
      </w:r>
      <w:r w:rsidR="00473A4A" w:rsidRPr="00F866D5">
        <w:fldChar w:fldCharType="begin"/>
      </w:r>
      <w:r w:rsidR="00473A4A" w:rsidRPr="00F866D5">
        <w:instrText xml:space="preserve"> ADDIN ZOTERO_ITEM CSL_CITATION {"citationID":"JtnMl4Go","properties":{"formattedCitation":"(Pirk et al., 2016)","plainCitation":"(Pirk et al., 2016)","noteIndex":0},"citationItems":[{"id":283,"uris":["http://zotero.org/groups/4708236/items/VXEXRPRA"],"itemData":{"id":283,"type":"article-journal","abstract":"Measurements of the land-atmosphere exchange of the greenhouse gases methane (CH4) and carbon dioxide (CO2) in high Arctic tundra ecosystems are particularly difficult in the cold season, resulting in large uncertainty on flux magnitudes and their controlling factors during this long, frozen period. We conducted snowpack measurements of these gases at permafrost-underlain wetland sites in Zackenberg Valley (NE Greenland, 74°N) and Adventdalen Valley (Svalbard, 78°N), both of which also feature automatic closed chamber flux measurements during the snow-free period. At Zackenberg, cold season emissions were 1 to 2 orders of magnitude lower than growing season fluxes. Perennially, CH4 fluxes resembled the same spatial pattern, which was largely attributed to differences in soil wetness controlling substrate accumulation and microbial activity. We found no significant gas sinks or sources inside the snowpack but detected a pulse in the δ13C-CH4 stable isotopic signature of the soil's CH4 source during snowmelt, which suggests the release of a CH4 reservoir that was strongly affected by methanotrophic microorganisms. In the polygonal tundra of Adventdalen, the snowpack featured several ice layers, which suppressed the expected gas emissions to the atmosphere, and conversely lead to snowpack gas accumulations of up to 86 ppm CH4 and 3800 ppm CO2 by late winter. CH4 to CO2 ratios indicated distinctly different source characteristics in the rampart of ice-wedge polygons compared to elsewhere on the measured transect, possibly due to geomorphological soil cracks. Collectively, these findings suggest important ties between growing season and cold season greenhouse gas emissions from high Arctic tundra.","container-title":"Journal of Geophysical Research: Biogeosciences","DOI":"10.1002/2016JG003486","ISSN":"2169-8961","issue":"11","language":"en","note":"_eprint: https://onlinelibrary.wiley.com/doi/pdf/10.1002/2016JG003486","page":"2886-2900","source":"Wiley Online Library","title":"Snowpack fluxes of methane and carbon dioxide from high Arctic tundra","volume":"121","author":[{"family":"Pirk","given":"Norbert"},{"family":"Tamstorf","given":"Mikkel P."},{"family":"Lund","given":"Magnus"},{"family":"Mastepanov","given":"Mikhail"},{"family":"Pedersen","given":"Stine H."},{"family":"Mylius","given":"Maria R."},{"family":"Parmentier","given":"Frans-Jan W."},{"family":"Christiansen","given":"Hanne H."},{"family":"Christensen","given":"Torben R."}],"issued":{"date-parts":[["2016"]]}}}],"schema":"https://github.com/citation-style-language/schema/raw/master/csl-citation.json"} </w:instrText>
      </w:r>
      <w:r w:rsidR="00473A4A" w:rsidRPr="00F866D5">
        <w:fldChar w:fldCharType="separate"/>
      </w:r>
      <w:r w:rsidR="00473A4A" w:rsidRPr="00F866D5">
        <w:rPr>
          <w:noProof/>
        </w:rPr>
        <w:t>(Pirk et al., 2016)</w:t>
      </w:r>
      <w:r w:rsidR="00473A4A" w:rsidRPr="00F866D5">
        <w:fldChar w:fldCharType="end"/>
      </w:r>
      <w:r w:rsidR="00473A4A" w:rsidRPr="00F866D5">
        <w:t>.</w:t>
      </w:r>
      <w:r w:rsidR="002A4266" w:rsidRPr="00F866D5">
        <w:t xml:space="preserve"> </w:t>
      </w:r>
      <w:r w:rsidR="000A2DF7" w:rsidRPr="00F866D5">
        <w:t>When</w:t>
      </w:r>
      <w:r w:rsidR="002A4266" w:rsidRPr="00F866D5">
        <w:t xml:space="preserve"> incident light </w:t>
      </w:r>
      <w:r w:rsidR="009D323C" w:rsidRPr="00F866D5">
        <w:t>is low</w:t>
      </w:r>
      <w:r w:rsidR="002A4266" w:rsidRPr="00F866D5">
        <w:t xml:space="preserve"> but </w:t>
      </w:r>
      <w:r w:rsidR="009D323C" w:rsidRPr="00F866D5">
        <w:t xml:space="preserve">shoulder season </w:t>
      </w:r>
      <w:r w:rsidR="002A4266" w:rsidRPr="00F866D5">
        <w:t xml:space="preserve">temperatures </w:t>
      </w:r>
      <w:r w:rsidR="009D323C" w:rsidRPr="00F866D5">
        <w:t>are</w:t>
      </w:r>
      <w:r w:rsidR="002A4266" w:rsidRPr="00F866D5">
        <w:t xml:space="preserve"> mild</w:t>
      </w:r>
      <w:r w:rsidR="009D323C" w:rsidRPr="00F866D5">
        <w:t xml:space="preserve"> (especially </w:t>
      </w:r>
      <w:r w:rsidR="00DD2C1D" w:rsidRPr="00F866D5">
        <w:t>typical</w:t>
      </w:r>
      <w:r w:rsidR="009D323C" w:rsidRPr="00F866D5">
        <w:t xml:space="preserve"> of </w:t>
      </w:r>
      <w:r w:rsidR="00857B2F" w:rsidRPr="00F866D5">
        <w:t xml:space="preserve">the </w:t>
      </w:r>
      <w:r w:rsidR="009D323C" w:rsidRPr="00F866D5">
        <w:t>early to mid-</w:t>
      </w:r>
      <w:r w:rsidR="00857B2F" w:rsidRPr="00F866D5">
        <w:t>autumn</w:t>
      </w:r>
      <w:r w:rsidR="009D323C" w:rsidRPr="00F866D5">
        <w:t>)</w:t>
      </w:r>
      <w:r w:rsidR="002A4266" w:rsidRPr="00F866D5">
        <w:t xml:space="preserve">, respiration </w:t>
      </w:r>
      <w:r w:rsidR="001A55A5" w:rsidRPr="00F866D5">
        <w:t>does not decline with photosynthesis</w:t>
      </w:r>
      <w:r w:rsidR="002A4266" w:rsidRPr="00F866D5">
        <w:t xml:space="preserve"> </w:t>
      </w:r>
      <w:r w:rsidR="009D323C" w:rsidRPr="00F866D5">
        <w:t>and instead</w:t>
      </w:r>
      <w:r w:rsidR="00D572BE" w:rsidRPr="00F866D5">
        <w:t xml:space="preserve"> drives a negative NEE flux</w:t>
      </w:r>
      <w:r w:rsidR="00654129" w:rsidRPr="00F866D5">
        <w:t xml:space="preserve"> </w:t>
      </w:r>
      <w:r w:rsidR="00654129" w:rsidRPr="00F866D5">
        <w:fldChar w:fldCharType="begin"/>
      </w:r>
      <w:r w:rsidR="00654129" w:rsidRPr="00F866D5">
        <w:instrText xml:space="preserve"> ADDIN ZOTERO_ITEM CSL_CITATION {"citationID":"doHsbfBA","properties":{"formattedCitation":"(Christiansen et al., 2012)","plainCitation":"(Christiansen et al., 2012)","noteIndex":0},"citationItems":[{"id":10953,"uris":["http://zotero.org/groups/4708236/items/7IJ4FM47"],"itemData":{"id":10953,"type":"article-journal","abstract":"Climate change may alter the terrestrial ecosystem carbon balance in the Arctic, and previous studies have emphasized the importance of cold season gas exchange when considering the annual carbon balance. Here, we examined gross ecosystem production (GEP), ecosystem respiration (Reco) and net ecosystem exchange (NEE) during autumn at a high arctic dry open heath, over a period where air temperatures decreased from +9.8 to −16.5°C. GEP declined by 95–100% during autumn but GEP significantly different from 0 was measured on October 8 despite sub-zero temperatures. Reco declined by 90% and dominated NEE throughout the study as the ecosystem on all measurement days was a source of atmospheric CO2. We estimated net September carbon losses (NEE) to be 17 g CO2 m−2, emphasizing the importance of autumn in relation to annual carbon budgets. The study site has been subjected to 14 summers of water addition, and occasional pulses of nitrogen (N) addition in a fully factorial design. N addition enhanced GEP up to 17-fold during September, although there was no effect in October when GEP was very low. Summer water addition decreased autumn Reco by up to 25%. Both N amendment and water addition decreased carbon loss, that is, increased NEE; N amendment increased NEE on all dates by 13–64% whereas water addition increased NEE by 20–54% late in September and onward, demonstrating the importance of nutrient and water availability on carbon balance in high arctic tundra, also during the autumn freeze-in.","container-title":"Ecosystems","DOI":"10.1007/s10021-012-9569-4","ISSN":"1435-0629","issue":"7","journalAbbreviation":"Ecosystems","language":"en","page":"1083-1092","source":"Springer Link","title":"High Arctic Dry Heath CO2 Exchange During the Early Cold Season","volume":"15","author":[{"family":"Christiansen","given":"Casper Tai"},{"family":"Schmidt","given":"Niels Martin"},{"family":"Michelsen","given":"Anders"}],"issued":{"date-parts":[["2012",11,1]]}}}],"schema":"https://github.com/citation-style-language/schema/raw/master/csl-citation.json"} </w:instrText>
      </w:r>
      <w:r w:rsidR="00654129" w:rsidRPr="00F866D5">
        <w:fldChar w:fldCharType="separate"/>
      </w:r>
      <w:r w:rsidR="00654129" w:rsidRPr="00F866D5">
        <w:rPr>
          <w:noProof/>
        </w:rPr>
        <w:t xml:space="preserve">(Christiansen et al., </w:t>
      </w:r>
      <w:r w:rsidR="00654129" w:rsidRPr="00F866D5">
        <w:rPr>
          <w:noProof/>
        </w:rPr>
        <w:lastRenderedPageBreak/>
        <w:t>2012)</w:t>
      </w:r>
      <w:r w:rsidR="00654129" w:rsidRPr="00F866D5">
        <w:fldChar w:fldCharType="end"/>
      </w:r>
      <w:r w:rsidR="00D572BE" w:rsidRPr="00F866D5">
        <w:t xml:space="preserve">, </w:t>
      </w:r>
      <w:r w:rsidR="00857B2F" w:rsidRPr="00F866D5">
        <w:t xml:space="preserve">also </w:t>
      </w:r>
      <w:r w:rsidR="009F1F76" w:rsidRPr="00F866D5">
        <w:t xml:space="preserve">experimentally observed at Alexandra Fiord </w:t>
      </w:r>
      <w:r w:rsidR="009F1F76" w:rsidRPr="00F866D5">
        <w:fldChar w:fldCharType="begin"/>
      </w:r>
      <w:r w:rsidR="009F1F76" w:rsidRPr="00F866D5">
        <w:instrText xml:space="preserve"> ADDIN ZOTERO_ITEM CSL_CITATION {"citationID":"niUx0Hxp","properties":{"formattedCitation":"(Welker et al., 2004)","plainCitation":"(Welker et al., 2004)","noteIndex":0},"citationItems":[{"id":10803,"uris":["http://zotero.org/groups/4708236/items/SNR86SIJ"],"itemData":{"id":10803,"type":"article-journal","abstract":"Carbon dioxide exchange, soil C and N, leaf mineral nutrition and leaf carbon isotope discrimination (LCID-Δ) were measured in three High Arctic tundra ecosystems over 2 years under ambient and long-term (9 years) warmed (</w:instrText>
      </w:r>
      <w:r w:rsidR="009F1F76" w:rsidRPr="00F866D5">
        <w:rPr>
          <w:rFonts w:ascii="Cambria Math" w:hAnsi="Cambria Math" w:cs="Cambria Math"/>
        </w:rPr>
        <w:instrText>∼</w:instrText>
      </w:r>
      <w:r w:rsidR="009F1F76" w:rsidRPr="00F866D5">
        <w:instrText xml:space="preserve">2°C) conditions. These ecosystems are located at Alexandra Fiord (79°N) on Ellesmere Island, Nunavut, and span a soil water gradient; dry, mesic, and wet tundra. Growing season CO2 fluxes (i.e., net ecosystem exchange (NEE), gross ecosystem photosynthesis (GEP), and ecosystem respiration (Re)) were measured using an infrared gas analyzer and winter C losses were estimated by chemical absorption. All three tundra ecosystems lost CO2 to the atmosphere during the winter, ranging from 7 to 12 g CO2-C m−2 season−1 being highest in the wet tundra. The period during the growing season when mesic tundra switch from being a CO2 source to a CO2 sink was increased by 2 weeks because of warming and increases in GEP. Warming during the summer stimulated dry tundra GEP more than Re and thus, NEE was consistently greater under warmed as opposed to ambient temperatures. In mesic tundra, warming stimulated GEP with no effect on Re increasing NEE by </w:instrText>
      </w:r>
      <w:r w:rsidR="009F1F76" w:rsidRPr="00F866D5">
        <w:rPr>
          <w:rFonts w:ascii="Cambria Math" w:hAnsi="Cambria Math" w:cs="Cambria Math"/>
        </w:rPr>
        <w:instrText>∼</w:instrText>
      </w:r>
      <w:r w:rsidR="009F1F76" w:rsidRPr="00F866D5">
        <w:instrText xml:space="preserve">10%, especially in the first half of the summer. During the </w:instrText>
      </w:r>
      <w:r w:rsidR="009F1F76" w:rsidRPr="00F866D5">
        <w:rPr>
          <w:rFonts w:ascii="Cambria Math" w:hAnsi="Cambria Math" w:cs="Cambria Math"/>
        </w:rPr>
        <w:instrText>∼</w:instrText>
      </w:r>
      <w:r w:rsidR="009F1F76" w:rsidRPr="00F866D5">
        <w:instrText xml:space="preserve">70 days growing season (mid-June–mid-August), the dry and wet tundra ecosystems were net CO2-C sinks (30 and 67 g C m−2 season−1, respectively) and the mesic ecosystem was a net C source (58 g C m−2 season−1) to the atmosphere under ambient temperature conditions, due in part to unusual glacier melt water flooding that occurred in the mesic tundra. Experimental warming during the growing season increased net C uptake by </w:instrText>
      </w:r>
      <w:r w:rsidR="009F1F76" w:rsidRPr="00F866D5">
        <w:rPr>
          <w:rFonts w:ascii="Cambria Math" w:hAnsi="Cambria Math" w:cs="Cambria Math"/>
        </w:rPr>
        <w:instrText>∼</w:instrText>
      </w:r>
      <w:r w:rsidR="009F1F76" w:rsidRPr="00F866D5">
        <w:instrText xml:space="preserve">12% in dry tundra, but reduced net C uptake by </w:instrText>
      </w:r>
      <w:r w:rsidR="009F1F76" w:rsidRPr="00F866D5">
        <w:rPr>
          <w:rFonts w:ascii="Cambria Math" w:hAnsi="Cambria Math" w:cs="Cambria Math"/>
        </w:rPr>
        <w:instrText>∼</w:instrText>
      </w:r>
      <w:r w:rsidR="009F1F76" w:rsidRPr="00F866D5">
        <w:instrText xml:space="preserve">20% in wet tundra primarily because of greater rates of Re as opposed to lower rates of GEP. Mesic tundra responded to long-term warming with </w:instrText>
      </w:r>
      <w:r w:rsidR="009F1F76" w:rsidRPr="00F866D5">
        <w:rPr>
          <w:rFonts w:ascii="Cambria Math" w:hAnsi="Cambria Math" w:cs="Cambria Math"/>
        </w:rPr>
        <w:instrText>∼</w:instrText>
      </w:r>
      <w:r w:rsidR="009F1F76" w:rsidRPr="00F866D5">
        <w:instrText xml:space="preserve">30% increase in GEP with almost no change in Re reducing this tundra type to a slight C source (17 g C m−2 season−1). Warming caused LCID of Dryas integrafolia plants to be higher in dry tundra and lower in Salix arctic plants in mesic and wet tundra. Our findings indicate that: (1) High Arctic ecosystems, which occur in similar mesoclimates, have different net CO2 exchange rates with the atmosphere; (2) long-term warming can increase the net CO2 exchange of High Arctic tundra by stimulating GEP, but it can also reduce net CO2 exchange in some tundra types during the summer by stimulating Re to a greater degree than stimulating GEP; (3) after 9 years of experimental warming, increases in soil carbon and nitrogen are detectable, in part, because of increases in deciduous shrub cover, biomass, and leaf litter inputs; (4) dry tundra increases in GEP, in response to long-term warming, is reflected in D. integrifolia LCID; and (5) the differential carbon exchange responses of dry, mesic, and wet tundra to similar warming magnitudes appear to depend, in part, on the hydrologic (soil water) conditions. Annual net ecosystem CO2-C exchange rates ranged from losses of 64 g C m−2 yr−1 to gains of 55 g C m−2 yr−1. These magnitudes of positive NEE are close to the estimates of NPP for these tundra types in Alexandra Fiord and in other High Arctic locations based on destructive harvests.","container-title":"Global Change Biology","DOI":"10.1111/j.1365-2486.2004.00857.x","ISSN":"1365-2486","issue":"12","language":"en","note":"_eprint: https://onlinelibrary.wiley.com/doi/pdf/10.1111/j.1365-2486.2004.00857.x","page":"1981-1995","source":"Wiley Online Library","title":"CO2 exchange in three Canadian High Arctic ecosystems: response to long-term experimental warming","title-short":"CO2 exchange in three Canadian High Arctic ecosystems","volume":"10","author":[{"family":"Welker","given":"Jeffrey M."},{"family":"Fahnestock","given":"Jace T."},{"family":"Henry","given":"Greg H. R."},{"family":"O'Dea","given":"Kevin W."},{"family":"Chimner","given":"Rodney A."}],"issued":{"date-parts":[["2004"]]}}}],"schema":"https://github.com/citation-style-language/schema/raw/master/csl-citation.json"} </w:instrText>
      </w:r>
      <w:r w:rsidR="009F1F76" w:rsidRPr="00F866D5">
        <w:fldChar w:fldCharType="separate"/>
      </w:r>
      <w:r w:rsidR="009F1F76" w:rsidRPr="00F866D5">
        <w:rPr>
          <w:noProof/>
        </w:rPr>
        <w:t>(Welker et al., 2004)</w:t>
      </w:r>
      <w:r w:rsidR="009F1F76" w:rsidRPr="00F866D5">
        <w:fldChar w:fldCharType="end"/>
      </w:r>
      <w:r w:rsidR="00654129" w:rsidRPr="00F866D5">
        <w:t>.</w:t>
      </w:r>
      <w:r w:rsidR="00DD2C1D" w:rsidRPr="00F866D5">
        <w:t xml:space="preserve"> </w:t>
      </w:r>
      <w:r w:rsidR="006D27A5" w:rsidRPr="00F866D5">
        <w:t>Respiration continues throughout the year, but f</w:t>
      </w:r>
      <w:r w:rsidR="00473A4A" w:rsidRPr="00F866D5">
        <w:t xml:space="preserve">lux magnitudes </w:t>
      </w:r>
      <w:r w:rsidR="009B3E88" w:rsidRPr="00F866D5">
        <w:t>are much smaller in the winter,</w:t>
      </w:r>
      <w:r w:rsidR="009D0060" w:rsidRPr="00F866D5">
        <w:t xml:space="preserve"> </w:t>
      </w:r>
      <w:r w:rsidR="005A74D2" w:rsidRPr="00F866D5">
        <w:t>with observable effluxes of both CO</w:t>
      </w:r>
      <w:r w:rsidR="005A74D2" w:rsidRPr="00F866D5">
        <w:rPr>
          <w:vertAlign w:val="subscript"/>
        </w:rPr>
        <w:t>2</w:t>
      </w:r>
      <w:r w:rsidR="005A74D2" w:rsidRPr="00F866D5">
        <w:t xml:space="preserve"> and methane </w:t>
      </w:r>
      <w:r w:rsidR="005A74D2" w:rsidRPr="00F866D5">
        <w:fldChar w:fldCharType="begin"/>
      </w:r>
      <w:r w:rsidR="007B23C1" w:rsidRPr="00F866D5">
        <w:instrText xml:space="preserve"> ADDIN ZOTERO_ITEM CSL_CITATION {"citationID":"Ngrw8QeY","properties":{"formattedCitation":"(Christiansen et al., 2012; Pirk et al., 2016)","plainCitation":"(Christiansen et al., 2012; Pirk et al., 2016)","noteIndex":0},"citationItems":[{"id":10953,"uris":["http://zotero.org/groups/4708236/items/7IJ4FM47"],"itemData":{"id":10953,"type":"article-journal","abstract":"Climate change may alter the terrestrial ecosystem carbon balance in the Arctic, and previous studies have emphasized the importance of cold season gas exchange when considering the annual carbon balance. Here, we examined gross ecosystem production (GEP), ecosystem respiration (Reco) and net ecosystem exchange (NEE) during autumn at a high arctic dry open heath, over a period where air temperatures decreased from +9.8 to −16.5°C. GEP declined by 95–100% during autumn but GEP significantly different from 0 was measured on October 8 despite sub-zero temperatures. Reco declined by 90% and dominated NEE throughout the study as the ecosystem on all measurement days was a source of atmospheric CO2. We estimated net September carbon losses (NEE) to be 17 g CO2 m−2, emphasizing the importance of autumn in relation to annual carbon budgets. The study site has been subjected to 14 summers of water addition, and occasional pulses of nitrogen (N) addition in a fully factorial design. N addition enhanced GEP up to 17-fold during September, although there was no effect in October when GEP was very low. Summer water addition decreased autumn Reco by up to 25%. Both N amendment and water addition decreased carbon loss, that is, increased NEE; N amendment increased NEE on all dates by 13–64% whereas water addition increased NEE by 20–54% late in September and onward, demonstrating the importance of nutrient and water availability on carbon balance in high arctic tundra, also during the autumn freeze-in.","container-title":"Ecosystems","DOI":"10.1007/s10021-012-9569-4","ISSN":"1435-0629","issue":"7","journalAbbreviation":"Ecosystems","language":"en","page":"1083-1092","source":"Springer Link","title":"High Arctic Dry Heath CO2 Exchange During the Early Cold Season","volume":"15","author":[{"family":"Christiansen","given":"Casper Tai"},{"family":"Schmidt","given":"Niels Martin"},{"family":"Michelsen","given":"Anders"}],"issued":{"date-parts":[["2012",11,1]]}}},{"id":283,"uris":["http://zotero.org/groups/4708236/items/VXEXRPRA"],"itemData":{"id":283,"type":"article-journal","abstract":"Measurements of the land-atmosphere exchange of the greenhouse gases methane (CH4) and carbon dioxide (CO2) in high Arctic tundra ecosystems are particularly difficult in the cold season, resulting in large uncertainty on flux magnitudes and their controlling factors during this long, frozen period. We conducted snowpack measurements of these gases at permafrost-underlain wetland sites in Zackenberg Valley (NE Greenland, 74°N) and Adventdalen Valley (Svalbard, 78°N), both of which also feature automatic closed chamber flux measurements during the snow-free period. At Zackenberg, cold season emissions were 1 to 2 orders of magnitude lower than growing season fluxes. Perennially, CH4 fluxes resembled the same spatial pattern, which was largely attributed to differences in soil wetness controlling substrate accumulation and microbial activity. We found no significant gas sinks or sources inside the snowpack but detected a pulse in the δ13C-CH4 stable isotopic signature of the soil's CH4 source during snowmelt, which suggests the release of a CH4 reservoir that was strongly affected by methanotrophic microorganisms. In the polygonal tundra of Adventdalen, the snowpack featured several ice layers, which suppressed the expected gas emissions to the atmosphere, and conversely lead to snowpack gas accumulations of up to 86 ppm CH4 and 3800 ppm CO2 by late winter. CH4 to CO2 ratios indicated distinctly different source characteristics in the rampart of ice-wedge polygons compared to elsewhere on the measured transect, possibly due to geomorphological soil cracks. Collectively, these findings suggest important ties between growing season and cold season greenhouse gas emissions from high Arctic tundra.","container-title":"Journal of Geophysical Research: Biogeosciences","DOI":"10.1002/2016JG003486","ISSN":"2169-8961","issue":"11","language":"en","note":"_eprint: https://onlinelibrary.wiley.com/doi/pdf/10.1002/2016JG003486","page":"2886-2900","source":"Wiley Online Library","title":"Snowpack fluxes of methane and carbon dioxide from high Arctic tundra","volume":"121","author":[{"family":"Pirk","given":"Norbert"},{"family":"Tamstorf","given":"Mikkel P."},{"family":"Lund","given":"Magnus"},{"family":"Mastepanov","given":"Mikhail"},{"family":"Pedersen","given":"Stine H."},{"family":"Mylius","given":"Maria R."},{"family":"Parmentier","given":"Frans-Jan W."},{"family":"Christiansen","given":"Hanne H."},{"family":"Christensen","given":"Torben R."}],"issued":{"date-parts":[["2016"]]}}}],"schema":"https://github.com/citation-style-language/schema/raw/master/csl-citation.json"} </w:instrText>
      </w:r>
      <w:r w:rsidR="005A74D2" w:rsidRPr="00F866D5">
        <w:fldChar w:fldCharType="separate"/>
      </w:r>
      <w:r w:rsidR="007B23C1" w:rsidRPr="00F866D5">
        <w:rPr>
          <w:noProof/>
        </w:rPr>
        <w:t>(Christiansen et al., 2012; Pirk et al., 2016)</w:t>
      </w:r>
      <w:r w:rsidR="005A74D2" w:rsidRPr="00F866D5">
        <w:fldChar w:fldCharType="end"/>
      </w:r>
      <w:r w:rsidR="007B23C1" w:rsidRPr="00F866D5">
        <w:t xml:space="preserve">. </w:t>
      </w:r>
    </w:p>
    <w:p w14:paraId="7CACAC75" w14:textId="32E29A1E" w:rsidR="00B91077" w:rsidRPr="00F866D5" w:rsidRDefault="00952CBD" w:rsidP="00406358">
      <w:pPr>
        <w:pStyle w:val="NormalIndented"/>
      </w:pPr>
      <w:r w:rsidRPr="00F866D5">
        <w:t>This</w:t>
      </w:r>
      <w:r w:rsidR="00DD2C1D" w:rsidRPr="00F866D5">
        <w:t xml:space="preserve"> </w:t>
      </w:r>
      <w:r w:rsidRPr="00F866D5">
        <w:t>trend prevents us from extrapolating</w:t>
      </w:r>
      <w:r w:rsidR="00384AB0" w:rsidRPr="00F866D5">
        <w:t xml:space="preserve"> conclusions about whether our site is a net </w:t>
      </w:r>
      <w:r w:rsidR="006D27A5" w:rsidRPr="00F866D5">
        <w:t xml:space="preserve">sink </w:t>
      </w:r>
      <w:r w:rsidR="00384AB0" w:rsidRPr="00F866D5">
        <w:t xml:space="preserve">of carbon sequestration beyond </w:t>
      </w:r>
      <w:r w:rsidR="00F006BF" w:rsidRPr="00F866D5">
        <w:t xml:space="preserve">daytime </w:t>
      </w:r>
      <w:r w:rsidR="00092BCF" w:rsidRPr="00F866D5">
        <w:t xml:space="preserve">hours </w:t>
      </w:r>
      <w:r w:rsidR="00F006BF" w:rsidRPr="00F866D5">
        <w:t xml:space="preserve">in </w:t>
      </w:r>
      <w:r w:rsidR="00092BCF" w:rsidRPr="00F866D5">
        <w:t xml:space="preserve">the </w:t>
      </w:r>
      <w:r w:rsidR="00EB639C" w:rsidRPr="00F866D5">
        <w:t>growing season</w:t>
      </w:r>
      <w:r w:rsidR="00370872" w:rsidRPr="00F866D5">
        <w:t>.</w:t>
      </w:r>
      <w:r w:rsidR="00F006BF" w:rsidRPr="00F866D5">
        <w:t xml:space="preserve"> To </w:t>
      </w:r>
      <w:r w:rsidR="00092BCF" w:rsidRPr="00F866D5">
        <w:t>understand</w:t>
      </w:r>
      <w:r w:rsidR="00F006BF" w:rsidRPr="00F866D5">
        <w:t xml:space="preserve"> the complete impact of </w:t>
      </w:r>
      <w:r w:rsidR="00092BCF" w:rsidRPr="00F866D5">
        <w:t>the tundra</w:t>
      </w:r>
      <w:r w:rsidR="00573DF4" w:rsidRPr="00F866D5">
        <w:t xml:space="preserve"> on atmospheric CO2 concentrations, one would need to do 24-h/day </w:t>
      </w:r>
      <w:r w:rsidR="00EB639C" w:rsidRPr="00F866D5">
        <w:t>measurements</w:t>
      </w:r>
      <w:r w:rsidR="00573DF4" w:rsidRPr="00F866D5">
        <w:t xml:space="preserve"> throughout all seasons; a logistical impossibility for researchers who do not live at their field site and are constrained to diurnal field practices.</w:t>
      </w:r>
      <w:r w:rsidR="00EB639C" w:rsidRPr="00F866D5">
        <w:t xml:space="preserve"> While winter and nighttime GEP fluxes are lower</w:t>
      </w:r>
      <w:r w:rsidR="00B91077" w:rsidRPr="00F866D5">
        <w:t xml:space="preserve"> than the growing season daytime, Welker et al. (2004) found that </w:t>
      </w:r>
      <w:r w:rsidR="001C3295" w:rsidRPr="00F866D5">
        <w:t>the flux magnitudes at those times were small enough that they did not dominate the carbon balance and did not change NEE from a sink to a source</w:t>
      </w:r>
      <w:r w:rsidR="006D27A5" w:rsidRPr="00F866D5">
        <w:t xml:space="preserve"> at our site</w:t>
      </w:r>
      <w:r w:rsidR="008002B4" w:rsidRPr="00F866D5">
        <w:t xml:space="preserve">. </w:t>
      </w:r>
      <w:r w:rsidR="008A4AC0" w:rsidRPr="00F866D5">
        <w:t>G</w:t>
      </w:r>
      <w:r w:rsidR="008002B4" w:rsidRPr="00F866D5">
        <w:t xml:space="preserve">rowing season daytime fluxes are </w:t>
      </w:r>
      <w:r w:rsidR="008A4AC0" w:rsidRPr="00F866D5">
        <w:t xml:space="preserve">the largest of any </w:t>
      </w:r>
      <w:r w:rsidR="000E2D9F" w:rsidRPr="00F866D5">
        <w:t>time</w:t>
      </w:r>
      <w:r w:rsidR="008A4AC0" w:rsidRPr="00F866D5">
        <w:t xml:space="preserve"> of day or year</w:t>
      </w:r>
      <w:r w:rsidR="009E585D" w:rsidRPr="00F866D5">
        <w:t>,</w:t>
      </w:r>
      <w:r w:rsidR="008A4AC0" w:rsidRPr="00F866D5">
        <w:t xml:space="preserve"> and so remain the most important drivers of </w:t>
      </w:r>
      <w:r w:rsidR="000E2D9F" w:rsidRPr="00F866D5">
        <w:t xml:space="preserve">net year-round </w:t>
      </w:r>
      <w:r w:rsidR="008A4AC0" w:rsidRPr="00F866D5">
        <w:t>ecosystem carbon balance</w:t>
      </w:r>
      <w:r w:rsidR="000E2D9F" w:rsidRPr="00F866D5">
        <w:t>.</w:t>
      </w:r>
    </w:p>
    <w:p w14:paraId="596AC3B0" w14:textId="77777777" w:rsidR="001A5602" w:rsidRDefault="001A5602">
      <w:pPr>
        <w:spacing w:line="240" w:lineRule="auto"/>
        <w:rPr>
          <w:rFonts w:asciiTheme="majorHAnsi" w:eastAsiaTheme="majorEastAsia" w:hAnsiTheme="majorHAnsi" w:cstheme="majorBidi"/>
          <w:sz w:val="32"/>
          <w:szCs w:val="32"/>
        </w:rPr>
      </w:pPr>
      <w:r>
        <w:br w:type="page"/>
      </w:r>
    </w:p>
    <w:p w14:paraId="2C337D18" w14:textId="2F0E79FE" w:rsidR="007D3FF4" w:rsidRPr="00F866D5" w:rsidRDefault="007D3FF4" w:rsidP="00F177A3">
      <w:pPr>
        <w:pStyle w:val="Heading1"/>
        <w:rPr>
          <w:color w:val="auto"/>
        </w:rPr>
      </w:pPr>
      <w:bookmarkStart w:id="87" w:name="_Toc133416736"/>
      <w:r w:rsidRPr="00F866D5">
        <w:rPr>
          <w:color w:val="auto"/>
        </w:rPr>
        <w:lastRenderedPageBreak/>
        <w:t>Conclusion</w:t>
      </w:r>
      <w:bookmarkEnd w:id="87"/>
    </w:p>
    <w:p w14:paraId="03C1A016" w14:textId="3B659EF1" w:rsidR="000E2D9F" w:rsidRPr="00F866D5" w:rsidRDefault="00D135F5" w:rsidP="00406358">
      <w:r w:rsidRPr="00F866D5">
        <w:t>We measured carbon dioxide fluxes at</w:t>
      </w:r>
      <w:r w:rsidR="00A87401" w:rsidRPr="00F866D5">
        <w:t xml:space="preserve"> three sites</w:t>
      </w:r>
      <w:r w:rsidR="006620F1" w:rsidRPr="00F866D5">
        <w:t xml:space="preserve"> in the Alexandra Fiord valley on Ellesmere Island, NU. Our sites</w:t>
      </w:r>
      <w:r w:rsidR="00A87401" w:rsidRPr="00F866D5">
        <w:t xml:space="preserve"> represent</w:t>
      </w:r>
      <w:r w:rsidR="006620F1" w:rsidRPr="00F866D5">
        <w:t>ed</w:t>
      </w:r>
      <w:r w:rsidR="00A87401" w:rsidRPr="00F866D5">
        <w:t xml:space="preserve"> a diversity of plant communities</w:t>
      </w:r>
      <w:r w:rsidR="0017587D" w:rsidRPr="00F866D5">
        <w:t xml:space="preserve"> with species compositions </w:t>
      </w:r>
      <w:r w:rsidRPr="00F866D5">
        <w:t>varying along a soil moisture gradient</w:t>
      </w:r>
      <w:r w:rsidR="0017587D" w:rsidRPr="00F866D5">
        <w:t xml:space="preserve">. Our results conclusively showed that </w:t>
      </w:r>
      <w:r w:rsidR="00771691" w:rsidRPr="00F866D5">
        <w:t>this High Arctic tundra is</w:t>
      </w:r>
      <w:r w:rsidR="000E2D9F" w:rsidRPr="00F866D5">
        <w:t xml:space="preserve"> acting as a net sink of carbon throughout the day during the growing season.</w:t>
      </w:r>
      <w:r w:rsidR="006B735E" w:rsidRPr="00F866D5">
        <w:t xml:space="preserve"> </w:t>
      </w:r>
      <w:r w:rsidR="00ED7523" w:rsidRPr="00F866D5">
        <w:t>W</w:t>
      </w:r>
      <w:r w:rsidR="006B735E" w:rsidRPr="00F866D5">
        <w:t xml:space="preserve">arming manipulations demonstrated that experimental warming, a simulation for climate change, </w:t>
      </w:r>
      <w:r w:rsidR="00115297" w:rsidRPr="00F866D5">
        <w:t>drives larger fluxes</w:t>
      </w:r>
      <w:r w:rsidR="00287A00" w:rsidRPr="00F866D5">
        <w:t xml:space="preserve"> and increases the sequestration of CO</w:t>
      </w:r>
      <w:r w:rsidR="00287A00" w:rsidRPr="00F866D5">
        <w:rPr>
          <w:vertAlign w:val="subscript"/>
        </w:rPr>
        <w:t>2</w:t>
      </w:r>
      <w:r w:rsidR="00287A00" w:rsidRPr="00F866D5">
        <w:t xml:space="preserve"> in all three plant communities</w:t>
      </w:r>
      <w:r w:rsidR="00115297" w:rsidRPr="00F866D5">
        <w:t xml:space="preserve">. </w:t>
      </w:r>
      <w:r w:rsidR="003E32A1" w:rsidRPr="00F866D5">
        <w:t>The</w:t>
      </w:r>
      <w:r w:rsidR="00892539" w:rsidRPr="00F866D5">
        <w:t xml:space="preserve"> xeric dwarf shrub site dominated by </w:t>
      </w:r>
      <w:r w:rsidR="00F93C3A" w:rsidRPr="00F866D5">
        <w:rPr>
          <w:i/>
          <w:iCs/>
        </w:rPr>
        <w:t>Salix arctica</w:t>
      </w:r>
      <w:r w:rsidR="00892539" w:rsidRPr="00F866D5">
        <w:t xml:space="preserve"> demonstrated the largest fluxes</w:t>
      </w:r>
      <w:r w:rsidR="005F5B78" w:rsidRPr="00F866D5">
        <w:t xml:space="preserve"> and response to warming.</w:t>
      </w:r>
      <w:r w:rsidR="003E32A1" w:rsidRPr="00F866D5">
        <w:t xml:space="preserve"> </w:t>
      </w:r>
      <w:r w:rsidR="000E2D9F" w:rsidRPr="00F866D5">
        <w:t>Greenness</w:t>
      </w:r>
      <w:r w:rsidR="00EE27B2" w:rsidRPr="00F866D5">
        <w:t xml:space="preserve"> excess index</w:t>
      </w:r>
      <w:r w:rsidR="000E2D9F" w:rsidRPr="00F866D5">
        <w:t>, a proxy for biomass,</w:t>
      </w:r>
      <w:r w:rsidR="00EE27B2" w:rsidRPr="00F866D5">
        <w:t xml:space="preserve"> leaf canopy, and photosynthetic capacity,</w:t>
      </w:r>
      <w:r w:rsidR="000E2D9F" w:rsidRPr="00F866D5">
        <w:t xml:space="preserve"> was by far the most important driver of NEE and its component fluxes, ER and GEP.</w:t>
      </w:r>
      <w:r w:rsidR="0037730A" w:rsidRPr="00F866D5">
        <w:t xml:space="preserve"> </w:t>
      </w:r>
      <w:r w:rsidR="003D36A9" w:rsidRPr="00F866D5">
        <w:t xml:space="preserve">The stronger </w:t>
      </w:r>
      <w:r w:rsidR="00ED505C" w:rsidRPr="00F866D5">
        <w:t>relationships</w:t>
      </w:r>
      <w:r w:rsidR="003D36A9" w:rsidRPr="00F866D5">
        <w:t xml:space="preserve"> between GEI and GEP/NEE compared with ER </w:t>
      </w:r>
      <w:r w:rsidR="00287A00" w:rsidRPr="00F866D5">
        <w:t>indicates</w:t>
      </w:r>
      <w:r w:rsidR="003D36A9" w:rsidRPr="00F866D5">
        <w:t xml:space="preserve"> that plant size as measured by greenness has more </w:t>
      </w:r>
      <w:r w:rsidR="00287A00" w:rsidRPr="00F866D5">
        <w:t xml:space="preserve">influence </w:t>
      </w:r>
      <w:r w:rsidR="003D36A9" w:rsidRPr="00F866D5">
        <w:t xml:space="preserve">on carbon assimilation, and efflux </w:t>
      </w:r>
      <w:r w:rsidR="006B735E" w:rsidRPr="00F866D5">
        <w:t>is likely determined by other factors including more direct links with temperature and soil moisture</w:t>
      </w:r>
      <w:r w:rsidR="00287A00" w:rsidRPr="00F866D5">
        <w:t xml:space="preserve"> and belowground processes</w:t>
      </w:r>
      <w:r w:rsidR="006B735E" w:rsidRPr="00F866D5">
        <w:t>.</w:t>
      </w:r>
      <w:r w:rsidR="00E661B1" w:rsidRPr="00F866D5">
        <w:t xml:space="preserve"> NEE </w:t>
      </w:r>
      <w:r w:rsidR="00127635" w:rsidRPr="00F866D5">
        <w:t>studies should continue into the future to observe how ecohydrology and species composition continue to affect Arctic carbon fluxes.</w:t>
      </w:r>
    </w:p>
    <w:p w14:paraId="2D0B7B3B" w14:textId="77777777" w:rsidR="000E2D9F" w:rsidRPr="00F866D5" w:rsidRDefault="000E2D9F" w:rsidP="00406358">
      <w:r w:rsidRPr="00F866D5">
        <w:br w:type="page"/>
      </w:r>
    </w:p>
    <w:p w14:paraId="57504565" w14:textId="31E26086" w:rsidR="006046FF" w:rsidRPr="00F866D5" w:rsidRDefault="0010726D" w:rsidP="00F177A3">
      <w:pPr>
        <w:pStyle w:val="Heading1"/>
        <w:rPr>
          <w:color w:val="auto"/>
        </w:rPr>
      </w:pPr>
      <w:bookmarkStart w:id="88" w:name="_Toc133416737"/>
      <w:r w:rsidRPr="00F866D5">
        <w:rPr>
          <w:color w:val="auto"/>
        </w:rPr>
        <w:lastRenderedPageBreak/>
        <w:t>Acknowledgements</w:t>
      </w:r>
      <w:bookmarkEnd w:id="88"/>
    </w:p>
    <w:p w14:paraId="3678AF5D" w14:textId="03B6A8B3" w:rsidR="00302808" w:rsidRPr="00F866D5" w:rsidRDefault="00915907" w:rsidP="00406358">
      <w:pPr>
        <w:pStyle w:val="NormalIndented"/>
      </w:pPr>
      <w:r w:rsidRPr="00F866D5">
        <w:t xml:space="preserve">I had the </w:t>
      </w:r>
      <w:r w:rsidR="00794158" w:rsidRPr="00F866D5">
        <w:t>privilege</w:t>
      </w:r>
      <w:r w:rsidRPr="00F866D5">
        <w:t xml:space="preserve"> of spending the summer</w:t>
      </w:r>
      <w:r w:rsidR="00794158" w:rsidRPr="00F866D5">
        <w:t xml:space="preserve"> on Ellesmere</w:t>
      </w:r>
      <w:r w:rsidRPr="00F866D5">
        <w:t xml:space="preserve"> with </w:t>
      </w:r>
      <w:r w:rsidR="00794158" w:rsidRPr="00F866D5">
        <w:t xml:space="preserve">Sofie Agger, </w:t>
      </w:r>
      <w:r w:rsidR="00B9784A" w:rsidRPr="00F866D5">
        <w:t>Brittney Mille</w:t>
      </w:r>
      <w:r w:rsidR="00794158" w:rsidRPr="00F866D5">
        <w:t>r, Nicola Rammell, and my supervisor, Greg Henry.</w:t>
      </w:r>
      <w:r w:rsidR="00440CCF" w:rsidRPr="00F866D5">
        <w:t xml:space="preserve"> </w:t>
      </w:r>
      <w:r w:rsidR="00331C13" w:rsidRPr="00F866D5">
        <w:t>I am gratefully indeb</w:t>
      </w:r>
      <w:r w:rsidR="0048418A" w:rsidRPr="00F866D5">
        <w:t>ted</w:t>
      </w:r>
      <w:r w:rsidR="00331C13" w:rsidRPr="00F866D5">
        <w:t xml:space="preserve"> to their </w:t>
      </w:r>
      <w:r w:rsidR="0048418A" w:rsidRPr="00F866D5">
        <w:t xml:space="preserve">warmth, </w:t>
      </w:r>
      <w:r w:rsidR="00331C13" w:rsidRPr="00F866D5">
        <w:t>senses of humour, musical talents</w:t>
      </w:r>
      <w:r w:rsidR="0048418A" w:rsidRPr="00F866D5">
        <w:t>, cooking abilities, and work ethics: they made my time at Alexandra Fiord incredibly educational and fun. Brittney, Nicola</w:t>
      </w:r>
      <w:r w:rsidR="00255F25" w:rsidRPr="00F866D5">
        <w:t xml:space="preserve"> and </w:t>
      </w:r>
      <w:r w:rsidR="00DB7570" w:rsidRPr="00F866D5">
        <w:t>Greg assisted</w:t>
      </w:r>
      <w:r w:rsidR="0048418A" w:rsidRPr="00F866D5">
        <w:t xml:space="preserve"> in data collection for </w:t>
      </w:r>
      <w:r w:rsidR="00B20CB8" w:rsidRPr="00F866D5">
        <w:t>the flux measurements. Courtney Collins and Cassandra Elphinstone provided guidance on the modelling and analysis of my data. Dr.</w:t>
      </w:r>
      <w:r w:rsidR="00FF0E01" w:rsidRPr="00F866D5">
        <w:t xml:space="preserve"> Greg</w:t>
      </w:r>
      <w:r w:rsidR="00B20CB8" w:rsidRPr="00F866D5">
        <w:t xml:space="preserve"> Henry was both the architect o</w:t>
      </w:r>
      <w:r w:rsidR="00D4380E" w:rsidRPr="00F866D5">
        <w:t>f</w:t>
      </w:r>
      <w:r w:rsidR="00B20CB8" w:rsidRPr="00F866D5">
        <w:t xml:space="preserve"> the Alexandra Fiord warming experiment and this particular project</w:t>
      </w:r>
      <w:r w:rsidR="0088611B" w:rsidRPr="00F866D5">
        <w:t>–I th</w:t>
      </w:r>
      <w:r w:rsidR="00FF0E01" w:rsidRPr="00F866D5">
        <w:t>a</w:t>
      </w:r>
      <w:r w:rsidR="0088611B" w:rsidRPr="00F866D5">
        <w:t xml:space="preserve">nk him particularly for his </w:t>
      </w:r>
      <w:r w:rsidR="009B427C" w:rsidRPr="00F866D5">
        <w:t>support, encouragement,</w:t>
      </w:r>
      <w:r w:rsidR="0088611B" w:rsidRPr="00F866D5">
        <w:t xml:space="preserve"> mentor</w:t>
      </w:r>
      <w:r w:rsidR="00BC39DD">
        <w:t xml:space="preserve">ship, and trust </w:t>
      </w:r>
      <w:r w:rsidR="009B427C" w:rsidRPr="00F866D5">
        <w:t>as I analyzed our data and prepared this manu</w:t>
      </w:r>
      <w:r w:rsidR="007258E1" w:rsidRPr="00F866D5">
        <w:t>s</w:t>
      </w:r>
      <w:r w:rsidR="009B427C" w:rsidRPr="00F866D5">
        <w:t>cript</w:t>
      </w:r>
      <w:r w:rsidR="00302808" w:rsidRPr="00F866D5">
        <w:t>.</w:t>
      </w:r>
    </w:p>
    <w:p w14:paraId="447E04FA" w14:textId="3378285B" w:rsidR="00404A07" w:rsidRPr="00F866D5" w:rsidRDefault="007F1129" w:rsidP="00406358">
      <w:pPr>
        <w:pStyle w:val="NormalIndented"/>
      </w:pPr>
      <w:r w:rsidRPr="00F866D5">
        <w:t>As scientists we had the privilege of living and working out of six buildings on the lowland constructed by the RCMP in the early 1950s as part of a forced relocation of Inuit from Nunavik and Baffin</w:t>
      </w:r>
      <w:r w:rsidR="0137095F" w:rsidRPr="00F866D5">
        <w:t xml:space="preserve"> Island</w:t>
      </w:r>
      <w:r w:rsidRPr="00F866D5">
        <w:t xml:space="preserve"> by the Canadian government </w:t>
      </w:r>
      <w:r w:rsidR="00B13AD7" w:rsidRPr="00F866D5">
        <w:t xml:space="preserve">to assert their colonial sovereignty over the High Arctic </w:t>
      </w:r>
      <w:r w:rsidR="250BA29F" w:rsidRPr="00F866D5">
        <w:t>A</w:t>
      </w:r>
      <w:r w:rsidR="00B13AD7" w:rsidRPr="00F866D5">
        <w:t xml:space="preserve">rchipelago. </w:t>
      </w:r>
      <w:r w:rsidRPr="00F866D5">
        <w:t xml:space="preserve"> </w:t>
      </w:r>
      <w:r w:rsidR="00B13AD7" w:rsidRPr="00F866D5">
        <w:t>Our research site sites on Crown land, and land owned by the</w:t>
      </w:r>
      <w:r w:rsidR="002164DC" w:rsidRPr="00F866D5">
        <w:t xml:space="preserve"> Qikiqtani Inuit Association</w:t>
      </w:r>
      <w:r w:rsidR="00B13AD7" w:rsidRPr="00F866D5">
        <w:t xml:space="preserve"> under the Nunavut Land Claims agreement. </w:t>
      </w:r>
      <w:r w:rsidR="00404A07" w:rsidRPr="00F866D5">
        <w:t>I am grateful for the opportunity to have been able to visit and work at Alexandra Fiord and learn about the North.</w:t>
      </w:r>
    </w:p>
    <w:p w14:paraId="0E6C37A4" w14:textId="5ACC7825" w:rsidR="003218BE" w:rsidRDefault="00404A07" w:rsidP="00406358">
      <w:pPr>
        <w:pStyle w:val="NormalIndented"/>
      </w:pPr>
      <w:r w:rsidRPr="00F866D5">
        <w:t xml:space="preserve">Our work was funded by the Canada Foundation for Innovation, Polar Knowledge Canada, </w:t>
      </w:r>
      <w:r w:rsidR="00D4380E" w:rsidRPr="00F866D5">
        <w:t>and the Natural Sciences Engineering and Research Council.</w:t>
      </w:r>
      <w:r w:rsidR="5A239EE9" w:rsidRPr="00F866D5">
        <w:t xml:space="preserve"> </w:t>
      </w:r>
      <w:r w:rsidR="7DFD5AF5" w:rsidRPr="00F866D5">
        <w:t xml:space="preserve">The field research was conducted under a </w:t>
      </w:r>
      <w:r w:rsidR="5A239EE9" w:rsidRPr="00F866D5">
        <w:t>Wildlife Research Permit</w:t>
      </w:r>
      <w:r w:rsidR="003A3635">
        <w:t xml:space="preserve"> </w:t>
      </w:r>
      <w:r w:rsidR="003A3635">
        <w:rPr>
          <w:rFonts w:ascii="Calibri" w:hAnsi="Calibri" w:cs="Calibri"/>
          <w:color w:val="000000"/>
          <w:sz w:val="22"/>
          <w:szCs w:val="22"/>
        </w:rPr>
        <w:t>WL 2021-040</w:t>
      </w:r>
      <w:r w:rsidR="5A239EE9" w:rsidRPr="00F866D5">
        <w:t xml:space="preserve"> from the </w:t>
      </w:r>
      <w:r w:rsidR="66DB6239" w:rsidRPr="00F866D5">
        <w:t>Nunavut Department of Environment</w:t>
      </w:r>
      <w:r w:rsidR="003A3635">
        <w:t>.</w:t>
      </w:r>
    </w:p>
    <w:p w14:paraId="43146978" w14:textId="77777777" w:rsidR="003218BE" w:rsidRDefault="003218BE">
      <w:pPr>
        <w:spacing w:line="240" w:lineRule="auto"/>
      </w:pPr>
      <w:r>
        <w:br w:type="page"/>
      </w:r>
    </w:p>
    <w:p w14:paraId="44FB3481" w14:textId="1A1A653C" w:rsidR="00E72FC4" w:rsidRDefault="00E72FC4" w:rsidP="00E72FC4">
      <w:pPr>
        <w:pStyle w:val="Heading1"/>
      </w:pPr>
      <w:bookmarkStart w:id="89" w:name="_Toc133416738"/>
      <w:r>
        <w:lastRenderedPageBreak/>
        <w:t>Author</w:t>
      </w:r>
      <w:r w:rsidR="00F2264E">
        <w:t>’</w:t>
      </w:r>
      <w:r>
        <w:t>s Note</w:t>
      </w:r>
      <w:bookmarkEnd w:id="89"/>
    </w:p>
    <w:p w14:paraId="194531C9" w14:textId="302308BF" w:rsidR="00E72FC4" w:rsidRDefault="00A46A26" w:rsidP="00A46A26">
      <w:pPr>
        <w:spacing w:line="360" w:lineRule="auto"/>
        <w:ind w:firstLine="709"/>
      </w:pPr>
      <w:r>
        <w:t>This manuscript is</w:t>
      </w:r>
      <w:r w:rsidR="00E72FC4">
        <w:t xml:space="preserve"> the product of burnt midnight oil (</w:t>
      </w:r>
      <w:r>
        <w:t>metaphorical</w:t>
      </w:r>
      <w:r w:rsidR="00E72FC4">
        <w:t xml:space="preserve"> carbon), burnt </w:t>
      </w:r>
      <w:r w:rsidR="00F2264E">
        <w:t>jet fuel</w:t>
      </w:r>
      <w:r w:rsidR="00E72FC4">
        <w:t xml:space="preserve"> (real carbon), and a lot of chocolate covered almonds. </w:t>
      </w:r>
      <w:r>
        <w:t xml:space="preserve">Even so, it feels like it’s missing something. </w:t>
      </w:r>
      <w:r w:rsidR="00E72FC4">
        <w:t xml:space="preserve">I would be remiss if I didn’t </w:t>
      </w:r>
      <w:r>
        <w:t>remark on how this project change me</w:t>
      </w:r>
      <w:r w:rsidR="00E72FC4">
        <w:t xml:space="preserve">. I am ocean </w:t>
      </w:r>
      <w:r>
        <w:t>person</w:t>
      </w:r>
      <w:r w:rsidR="00E72FC4">
        <w:t xml:space="preserve"> at heart, </w:t>
      </w:r>
      <w:r>
        <w:t>and had always</w:t>
      </w:r>
      <w:r w:rsidR="00E72FC4">
        <w:t xml:space="preserve"> focused my academic lens on the rocky, briny</w:t>
      </w:r>
      <w:r w:rsidR="00F2264E">
        <w:t xml:space="preserve"> shores </w:t>
      </w:r>
      <w:r w:rsidR="00E72FC4">
        <w:t>of the British Columbia coast</w:t>
      </w:r>
      <w:r>
        <w:t xml:space="preserve">. That is, </w:t>
      </w:r>
      <w:r w:rsidR="00E72FC4">
        <w:t>until May 2022</w:t>
      </w:r>
      <w:r>
        <w:t>,</w:t>
      </w:r>
      <w:r w:rsidR="00E72FC4">
        <w:t xml:space="preserve"> when I boarded a plane and headed </w:t>
      </w:r>
      <w:r>
        <w:t>North</w:t>
      </w:r>
      <w:r w:rsidR="00E72FC4">
        <w:t>.</w:t>
      </w:r>
      <w:r>
        <w:t xml:space="preserve"> </w:t>
      </w:r>
      <w:r w:rsidR="00E72FC4">
        <w:t>Alexandra Fiord is a truly magical and transformative place</w:t>
      </w:r>
      <w:r>
        <w:t>,</w:t>
      </w:r>
      <w:r w:rsidR="00E72FC4">
        <w:t xml:space="preserve"> it offer</w:t>
      </w:r>
      <w:r>
        <w:t>s</w:t>
      </w:r>
      <w:r w:rsidR="00E72FC4">
        <w:t xml:space="preserve"> a</w:t>
      </w:r>
      <w:r>
        <w:t xml:space="preserve"> rare </w:t>
      </w:r>
      <w:r w:rsidR="00E72FC4">
        <w:t xml:space="preserve">opportunity to live beyond the reach of roads, phones, internet, plumbing, and even darkness. </w:t>
      </w:r>
    </w:p>
    <w:p w14:paraId="187FA25F" w14:textId="77777777" w:rsidR="00A46A26" w:rsidRDefault="00A46A26" w:rsidP="00A46A26">
      <w:pPr>
        <w:spacing w:line="360" w:lineRule="auto"/>
        <w:ind w:firstLine="709"/>
      </w:pPr>
      <w:r>
        <w:t>This manuscript is missing involuntary, helpless grin I couldn’t wipe off my face at the taste of fresh blueberry scones, and the pure joy that eating brought all summer.</w:t>
      </w:r>
    </w:p>
    <w:p w14:paraId="0E93BD65" w14:textId="47A02B1A" w:rsidR="00E72FC4" w:rsidRDefault="00E72FC4" w:rsidP="00A46A26">
      <w:pPr>
        <w:spacing w:line="360" w:lineRule="auto"/>
        <w:ind w:firstLine="709"/>
      </w:pPr>
      <w:r>
        <w:t xml:space="preserve">This </w:t>
      </w:r>
      <w:r w:rsidR="00A46A26">
        <w:t>manuscript</w:t>
      </w:r>
      <w:r>
        <w:t xml:space="preserve"> doesn’t tell the story of the </w:t>
      </w:r>
      <w:r w:rsidR="00A46A26">
        <w:t>night on which</w:t>
      </w:r>
      <w:r>
        <w:t xml:space="preserve"> Nicola and I danced around the main building at Alex Fiord to Joni Mitchell, the eleven p.m. sun reflecting off the sea ice through the kitchen windows, </w:t>
      </w:r>
      <w:r w:rsidR="00A46A26">
        <w:t xml:space="preserve">crying, </w:t>
      </w:r>
      <w:r>
        <w:t xml:space="preserve">not because anything was wrong, but because of how beautiful and simply </w:t>
      </w:r>
      <w:r w:rsidRPr="009332D3">
        <w:rPr>
          <w:i/>
          <w:iCs/>
        </w:rPr>
        <w:t>astonishing</w:t>
      </w:r>
      <w:r>
        <w:t xml:space="preserve"> it was to listen to Joni Mitchell three hundred kilometers from anyone else on the planet.</w:t>
      </w:r>
    </w:p>
    <w:p w14:paraId="1EFD94F7" w14:textId="73B5DE30" w:rsidR="00E72FC4" w:rsidRDefault="00E72FC4" w:rsidP="00A46A26">
      <w:pPr>
        <w:spacing w:line="360" w:lineRule="auto"/>
        <w:ind w:firstLine="709"/>
      </w:pPr>
      <w:r>
        <w:t xml:space="preserve">This </w:t>
      </w:r>
      <w:r w:rsidR="00A46A26">
        <w:t>manuscript</w:t>
      </w:r>
      <w:r>
        <w:t xml:space="preserve"> is silent. You can’t hear the crackle of our VHF radio as High Arctic field camps called in their ‘good mornings’ to the base in Resolute, or Greg softly strumming our taped-up, polar bear-cracked guitar, and teaching me to do the same. You can’t hear </w:t>
      </w:r>
      <w:r w:rsidR="00A46A26">
        <w:t>your ears ring in</w:t>
      </w:r>
      <w:r>
        <w:t xml:space="preserve"> silence that characterized the fiord on windless spring mornings before the streams started to flow.</w:t>
      </w:r>
    </w:p>
    <w:p w14:paraId="6E50DCCD" w14:textId="0F2484CC" w:rsidR="00F2264E" w:rsidRPr="00F2264E" w:rsidRDefault="00E72FC4" w:rsidP="00A248A0">
      <w:pPr>
        <w:spacing w:line="360" w:lineRule="auto"/>
        <w:ind w:firstLine="709"/>
      </w:pPr>
      <w:r>
        <w:t xml:space="preserve">Perhaps a thesis isn’t supposed to capture all of those things, but </w:t>
      </w:r>
      <w:r w:rsidR="00F2264E">
        <w:t>they remain an integral part of the experience of conducting this research for me. And</w:t>
      </w:r>
      <w:r>
        <w:t xml:space="preserve"> I’m generally not a believer in separating researcher from research</w:t>
      </w:r>
      <w:r w:rsidR="00A46A26">
        <w:t>, so I wanted to share</w:t>
      </w:r>
      <w:r>
        <w:t xml:space="preserve">. Thank you for reading–I’m proud of this </w:t>
      </w:r>
      <w:r w:rsidR="00A46A26">
        <w:t>thesis,</w:t>
      </w:r>
      <w:r>
        <w:t xml:space="preserve"> and hope it wasn’t too much of a slog</w:t>
      </w:r>
      <w:r w:rsidR="00A46A26">
        <w:t xml:space="preserve"> to mark</w:t>
      </w:r>
      <w:r>
        <w:t>.</w:t>
      </w:r>
      <w:r w:rsidR="00404A07" w:rsidRPr="00F866D5">
        <w:br w:type="page"/>
      </w:r>
    </w:p>
    <w:p w14:paraId="178D67AB" w14:textId="2EF7AA66" w:rsidR="00CE2424" w:rsidRPr="00F866D5" w:rsidRDefault="00CE2424" w:rsidP="00F177A3">
      <w:pPr>
        <w:pStyle w:val="Heading1"/>
        <w:rPr>
          <w:color w:val="auto"/>
        </w:rPr>
      </w:pPr>
      <w:bookmarkStart w:id="90" w:name="_Toc133416739"/>
      <w:r w:rsidRPr="00F866D5">
        <w:rPr>
          <w:color w:val="auto"/>
        </w:rPr>
        <w:lastRenderedPageBreak/>
        <w:t>Works Cited</w:t>
      </w:r>
      <w:bookmarkEnd w:id="90"/>
    </w:p>
    <w:p w14:paraId="16A45054" w14:textId="77777777" w:rsidR="00DB7570" w:rsidRPr="00F866D5" w:rsidRDefault="00342CA2" w:rsidP="00DB7570">
      <w:pPr>
        <w:pStyle w:val="Bibliography"/>
        <w:rPr>
          <w:lang w:val="en-US"/>
        </w:rPr>
      </w:pPr>
      <w:r w:rsidRPr="00F866D5">
        <w:fldChar w:fldCharType="begin"/>
      </w:r>
      <w:r w:rsidR="00DB7570" w:rsidRPr="00F866D5">
        <w:instrText xml:space="preserve"> ADDIN ZOTERO_BIBL {"uncited":[],"omitted":[],"custom":[]} CSL_BIBLIOGRAPHY </w:instrText>
      </w:r>
      <w:r w:rsidRPr="00F866D5">
        <w:fldChar w:fldCharType="separate"/>
      </w:r>
      <w:r w:rsidR="00DB7570" w:rsidRPr="00F866D5">
        <w:rPr>
          <w:lang w:val="en-US"/>
        </w:rPr>
        <w:t xml:space="preserve">Agger, S. (2022). </w:t>
      </w:r>
      <w:r w:rsidR="00DB7570" w:rsidRPr="00F866D5">
        <w:rPr>
          <w:i/>
          <w:iCs/>
          <w:lang w:val="en-US"/>
        </w:rPr>
        <w:t>Greening responses to long-term experimental warming in high arctic tundra communities using plot-level remote sensing</w:t>
      </w:r>
      <w:r w:rsidR="00DB7570" w:rsidRPr="00F866D5">
        <w:rPr>
          <w:lang w:val="en-US"/>
        </w:rPr>
        <w:t xml:space="preserve"> [M.S. thesis]. The University of British Columbia.</w:t>
      </w:r>
    </w:p>
    <w:p w14:paraId="38AA67C7" w14:textId="77777777" w:rsidR="00DB7570" w:rsidRPr="00F866D5" w:rsidRDefault="00DB7570" w:rsidP="00DB7570">
      <w:pPr>
        <w:pStyle w:val="Bibliography"/>
        <w:rPr>
          <w:lang w:val="en-US"/>
        </w:rPr>
      </w:pPr>
      <w:r w:rsidRPr="00F866D5">
        <w:rPr>
          <w:lang w:val="en-US"/>
        </w:rPr>
        <w:t xml:space="preserve">Ahrends, H. E., Etzold, S., Kutsch, W. L., Stoeckli, R., Bruegger, R., Jeanneret, F., Wanner, H., Buchmann, N., &amp; Eugster, W. (2009). Tree phenology and carbon dioxide fluxes: Use of digital photography for process-based interpretation at the ecosystem scale. </w:t>
      </w:r>
      <w:r w:rsidRPr="00F866D5">
        <w:rPr>
          <w:i/>
          <w:iCs/>
          <w:lang w:val="en-US"/>
        </w:rPr>
        <w:t>Climate Research</w:t>
      </w:r>
      <w:r w:rsidRPr="00F866D5">
        <w:rPr>
          <w:lang w:val="en-US"/>
        </w:rPr>
        <w:t xml:space="preserve">, </w:t>
      </w:r>
      <w:r w:rsidRPr="00F866D5">
        <w:rPr>
          <w:i/>
          <w:iCs/>
          <w:lang w:val="en-US"/>
        </w:rPr>
        <w:t>39</w:t>
      </w:r>
      <w:r w:rsidRPr="00F866D5">
        <w:rPr>
          <w:lang w:val="en-US"/>
        </w:rPr>
        <w:t>(3), 261–274.</w:t>
      </w:r>
    </w:p>
    <w:p w14:paraId="7C5C1F25" w14:textId="77777777" w:rsidR="00DB7570" w:rsidRPr="00F866D5" w:rsidRDefault="00DB7570" w:rsidP="00DB7570">
      <w:pPr>
        <w:pStyle w:val="Bibliography"/>
        <w:rPr>
          <w:lang w:val="en-US"/>
        </w:rPr>
      </w:pPr>
      <w:r w:rsidRPr="00F866D5">
        <w:rPr>
          <w:lang w:val="en-US"/>
        </w:rPr>
        <w:t xml:space="preserve">Antala, M., Juszczak, R., van der Tol, C., &amp; Rastogi, A. (2022). Impact of climate change-induced alterations in peatland vegetation phenology and composition on carbon balance. </w:t>
      </w:r>
      <w:r w:rsidRPr="00F866D5">
        <w:rPr>
          <w:i/>
          <w:iCs/>
          <w:lang w:val="en-US"/>
        </w:rPr>
        <w:t>Science of the Total Environment</w:t>
      </w:r>
      <w:r w:rsidRPr="00F866D5">
        <w:rPr>
          <w:lang w:val="en-US"/>
        </w:rPr>
        <w:t xml:space="preserve">, </w:t>
      </w:r>
      <w:r w:rsidRPr="00F866D5">
        <w:rPr>
          <w:i/>
          <w:iCs/>
          <w:lang w:val="en-US"/>
        </w:rPr>
        <w:t>827</w:t>
      </w:r>
      <w:r w:rsidRPr="00F866D5">
        <w:rPr>
          <w:lang w:val="en-US"/>
        </w:rPr>
        <w:t>, 154294. https://doi.org/10.1016/j.scitotenv.2022.154294</w:t>
      </w:r>
    </w:p>
    <w:p w14:paraId="7523D72F" w14:textId="77777777" w:rsidR="00DB7570" w:rsidRPr="00F866D5" w:rsidRDefault="00DB7570" w:rsidP="00DB7570">
      <w:pPr>
        <w:pStyle w:val="Bibliography"/>
        <w:rPr>
          <w:lang w:val="en-US"/>
        </w:rPr>
      </w:pPr>
      <w:r w:rsidRPr="00F866D5">
        <w:rPr>
          <w:lang w:val="en-US"/>
        </w:rPr>
        <w:t xml:space="preserve">Arndal, M. F., Illeris, L., Michelsen, A., Albert, K., Tamstorf, M., &amp; Hansen, B. U. (2009). Seasonal Variation in Gross Ecosystem Production, Plant Biomass, and Carbon and Nitrogen Pools in Five High Arctic Vegetation Types. </w:t>
      </w:r>
      <w:r w:rsidRPr="00F866D5">
        <w:rPr>
          <w:i/>
          <w:iCs/>
          <w:lang w:val="en-US"/>
        </w:rPr>
        <w:t>Arctic, Antarctic, and Alpine Research</w:t>
      </w:r>
      <w:r w:rsidRPr="00F866D5">
        <w:rPr>
          <w:lang w:val="en-US"/>
        </w:rPr>
        <w:t xml:space="preserve">, </w:t>
      </w:r>
      <w:r w:rsidRPr="00F866D5">
        <w:rPr>
          <w:i/>
          <w:iCs/>
          <w:lang w:val="en-US"/>
        </w:rPr>
        <w:t>41</w:t>
      </w:r>
      <w:r w:rsidRPr="00F866D5">
        <w:rPr>
          <w:lang w:val="en-US"/>
        </w:rPr>
        <w:t>(2), 164–173. https://doi.org/10.1657/1938-4246-41.2.164</w:t>
      </w:r>
    </w:p>
    <w:p w14:paraId="7B0312F1" w14:textId="77777777" w:rsidR="00DB7570" w:rsidRPr="00F866D5" w:rsidRDefault="00DB7570" w:rsidP="00DB7570">
      <w:pPr>
        <w:pStyle w:val="Bibliography"/>
        <w:rPr>
          <w:lang w:val="en-US"/>
        </w:rPr>
      </w:pPr>
      <w:r w:rsidRPr="00F866D5">
        <w:rPr>
          <w:lang w:val="en-US"/>
        </w:rPr>
        <w:t xml:space="preserve">Bates, D., Mächler, M., Bolker, B., &amp; Walker, S. (2015). Fitting Linear Mixed-Effects Models Using lme4. </w:t>
      </w:r>
      <w:r w:rsidRPr="00F866D5">
        <w:rPr>
          <w:i/>
          <w:iCs/>
          <w:lang w:val="en-US"/>
        </w:rPr>
        <w:t>Journal of Statistical Software</w:t>
      </w:r>
      <w:r w:rsidRPr="00F866D5">
        <w:rPr>
          <w:lang w:val="en-US"/>
        </w:rPr>
        <w:t xml:space="preserve">, </w:t>
      </w:r>
      <w:r w:rsidRPr="00F866D5">
        <w:rPr>
          <w:i/>
          <w:iCs/>
          <w:lang w:val="en-US"/>
        </w:rPr>
        <w:t>67</w:t>
      </w:r>
      <w:r w:rsidRPr="00F866D5">
        <w:rPr>
          <w:lang w:val="en-US"/>
        </w:rPr>
        <w:t>(1), 1–48. https://doi.org/10.18637/jss.v067.i01</w:t>
      </w:r>
    </w:p>
    <w:p w14:paraId="3FFAA4E8" w14:textId="77777777" w:rsidR="00DB7570" w:rsidRPr="00F866D5" w:rsidRDefault="00DB7570" w:rsidP="00DB7570">
      <w:pPr>
        <w:pStyle w:val="Bibliography"/>
        <w:rPr>
          <w:lang w:val="en-US"/>
        </w:rPr>
      </w:pPr>
      <w:r w:rsidRPr="00F866D5">
        <w:rPr>
          <w:lang w:val="en-US"/>
        </w:rPr>
        <w:t xml:space="preserve">Beamish, A. L. (2011). </w:t>
      </w:r>
      <w:r w:rsidRPr="00F866D5">
        <w:rPr>
          <w:i/>
          <w:iCs/>
          <w:lang w:val="en-US"/>
        </w:rPr>
        <w:t>The use of repeat colour digital photography to monitor high Arctic tundra vegetation</w:t>
      </w:r>
      <w:r w:rsidRPr="00F866D5">
        <w:rPr>
          <w:lang w:val="en-US"/>
        </w:rPr>
        <w:t>. The University of British Columbia.</w:t>
      </w:r>
    </w:p>
    <w:p w14:paraId="0D952DC7" w14:textId="77777777" w:rsidR="00DB7570" w:rsidRPr="00F866D5" w:rsidRDefault="00DB7570" w:rsidP="00DB7570">
      <w:pPr>
        <w:pStyle w:val="Bibliography"/>
        <w:rPr>
          <w:lang w:val="en-US"/>
        </w:rPr>
      </w:pPr>
      <w:r w:rsidRPr="00F866D5">
        <w:rPr>
          <w:lang w:val="en-US"/>
        </w:rPr>
        <w:t xml:space="preserve">Beamish, A. L., Nijland, W., Edwards, M., Coops, N. C., &amp; Henry, G. H. R. (2016). Phenology and vegetation change measurements from true colour digital photography in high Arctic tundra. </w:t>
      </w:r>
      <w:r w:rsidRPr="00F866D5">
        <w:rPr>
          <w:i/>
          <w:iCs/>
          <w:lang w:val="en-US"/>
        </w:rPr>
        <w:t>Arctic Science</w:t>
      </w:r>
      <w:r w:rsidRPr="00F866D5">
        <w:rPr>
          <w:lang w:val="en-US"/>
        </w:rPr>
        <w:t xml:space="preserve">, </w:t>
      </w:r>
      <w:r w:rsidRPr="00F866D5">
        <w:rPr>
          <w:i/>
          <w:iCs/>
          <w:lang w:val="en-US"/>
        </w:rPr>
        <w:t>2</w:t>
      </w:r>
      <w:r w:rsidRPr="00F866D5">
        <w:rPr>
          <w:lang w:val="en-US"/>
        </w:rPr>
        <w:t>(2), 33–49. https://doi.org/10.1139/as-2014-0003</w:t>
      </w:r>
    </w:p>
    <w:p w14:paraId="2F09E870" w14:textId="77777777" w:rsidR="00DB7570" w:rsidRPr="00F866D5" w:rsidRDefault="00DB7570" w:rsidP="00DB7570">
      <w:pPr>
        <w:pStyle w:val="Bibliography"/>
        <w:rPr>
          <w:lang w:val="en-US"/>
        </w:rPr>
      </w:pPr>
      <w:r w:rsidRPr="00F866D5">
        <w:rPr>
          <w:lang w:val="en-US"/>
        </w:rPr>
        <w:lastRenderedPageBreak/>
        <w:t xml:space="preserve">Betway-May, K. R., Hollister, R. D., May, J. L., Harris, J. A., Gould, W. A., &amp; Oberbauer, S. F. (2022). Can plant functional traits explain shifts in community composition in a changing Arctic? </w:t>
      </w:r>
      <w:r w:rsidRPr="00F866D5">
        <w:rPr>
          <w:i/>
          <w:iCs/>
          <w:lang w:val="en-US"/>
        </w:rPr>
        <w:t>Arctic Science</w:t>
      </w:r>
      <w:r w:rsidRPr="00F866D5">
        <w:rPr>
          <w:lang w:val="en-US"/>
        </w:rPr>
        <w:t xml:space="preserve">, </w:t>
      </w:r>
      <w:r w:rsidRPr="00F866D5">
        <w:rPr>
          <w:i/>
          <w:iCs/>
          <w:lang w:val="en-US"/>
        </w:rPr>
        <w:t>8</w:t>
      </w:r>
      <w:r w:rsidRPr="00F866D5">
        <w:rPr>
          <w:lang w:val="en-US"/>
        </w:rPr>
        <w:t>(3), 899–915. https://doi.org/10.1139/as-2020-0036</w:t>
      </w:r>
    </w:p>
    <w:p w14:paraId="2A26CC8F" w14:textId="77777777" w:rsidR="00DB7570" w:rsidRPr="00F866D5" w:rsidRDefault="00DB7570" w:rsidP="00DB7570">
      <w:pPr>
        <w:pStyle w:val="Bibliography"/>
        <w:rPr>
          <w:lang w:val="en-US"/>
        </w:rPr>
      </w:pPr>
      <w:r w:rsidRPr="00F866D5">
        <w:rPr>
          <w:lang w:val="en-US"/>
        </w:rPr>
        <w:t xml:space="preserve">Billings, W. D., Godfrey, P. J., Chabot, B. F., &amp; Bourque, D. P. (1971). Metabolic Acclimation to Temperature in Arctic and Alpine Ecotypes of Oxyr1A Digyna. </w:t>
      </w:r>
      <w:r w:rsidRPr="00F866D5">
        <w:rPr>
          <w:i/>
          <w:iCs/>
          <w:lang w:val="en-US"/>
        </w:rPr>
        <w:t>Arctic and Alpine Research</w:t>
      </w:r>
      <w:r w:rsidRPr="00F866D5">
        <w:rPr>
          <w:lang w:val="en-US"/>
        </w:rPr>
        <w:t xml:space="preserve">, </w:t>
      </w:r>
      <w:r w:rsidRPr="00F866D5">
        <w:rPr>
          <w:i/>
          <w:iCs/>
          <w:lang w:val="en-US"/>
        </w:rPr>
        <w:t>3</w:t>
      </w:r>
      <w:r w:rsidRPr="00F866D5">
        <w:rPr>
          <w:lang w:val="en-US"/>
        </w:rPr>
        <w:t>(4), 277–289. https://doi.org/10.1080/00040851.1971.12003619</w:t>
      </w:r>
    </w:p>
    <w:p w14:paraId="2D824272" w14:textId="77777777" w:rsidR="00DB7570" w:rsidRPr="00F866D5" w:rsidRDefault="00DB7570" w:rsidP="00DB7570">
      <w:pPr>
        <w:pStyle w:val="Bibliography"/>
        <w:rPr>
          <w:lang w:val="en-US"/>
        </w:rPr>
      </w:pPr>
      <w:r w:rsidRPr="00F866D5">
        <w:rPr>
          <w:lang w:val="en-US"/>
        </w:rPr>
        <w:t xml:space="preserve">Bivand, R., Keitt, T., Rowlingson, B., Pebesma, E., Sumner, M., Hijmans, R., Baston, D., Rouault, E., Warmerdam, F., Ooms, J., &amp; Rundel, C. (2023). </w:t>
      </w:r>
      <w:r w:rsidRPr="00F866D5">
        <w:rPr>
          <w:i/>
          <w:iCs/>
          <w:lang w:val="en-US"/>
        </w:rPr>
        <w:t>rgdal: Bindings for the “Geospatial” Data Abstraction Library</w:t>
      </w:r>
      <w:r w:rsidRPr="00F866D5">
        <w:rPr>
          <w:lang w:val="en-US"/>
        </w:rPr>
        <w:t xml:space="preserve"> (1.6-5). https://CRAN.R-project.org/package=rgdal</w:t>
      </w:r>
    </w:p>
    <w:p w14:paraId="793BE79A" w14:textId="77777777" w:rsidR="00DB7570" w:rsidRPr="00F866D5" w:rsidRDefault="00DB7570" w:rsidP="00DB7570">
      <w:pPr>
        <w:pStyle w:val="Bibliography"/>
        <w:rPr>
          <w:lang w:val="en-US"/>
        </w:rPr>
      </w:pPr>
      <w:r w:rsidRPr="00F866D5">
        <w:rPr>
          <w:lang w:val="en-US"/>
        </w:rPr>
        <w:t xml:space="preserve">Bjorkman, A. D., Elmendorf, S. C., Beamish, A. L., Vellend, M., &amp; Henry, G. H. R. (2015). Contrasting effects of warming and increased snowfall on Arctic tundra plant phenology over the past two decades. </w:t>
      </w:r>
      <w:r w:rsidRPr="00F866D5">
        <w:rPr>
          <w:i/>
          <w:iCs/>
          <w:lang w:val="en-US"/>
        </w:rPr>
        <w:t>Global Change Biology</w:t>
      </w:r>
      <w:r w:rsidRPr="00F866D5">
        <w:rPr>
          <w:lang w:val="en-US"/>
        </w:rPr>
        <w:t xml:space="preserve">, </w:t>
      </w:r>
      <w:r w:rsidRPr="00F866D5">
        <w:rPr>
          <w:i/>
          <w:iCs/>
          <w:lang w:val="en-US"/>
        </w:rPr>
        <w:t>21</w:t>
      </w:r>
      <w:r w:rsidRPr="00F866D5">
        <w:rPr>
          <w:lang w:val="en-US"/>
        </w:rPr>
        <w:t>(12), 4651–4661. https://doi.org/10.1111/gcb.13051</w:t>
      </w:r>
    </w:p>
    <w:p w14:paraId="0A30F722" w14:textId="77777777" w:rsidR="00DB7570" w:rsidRPr="00F866D5" w:rsidRDefault="00DB7570" w:rsidP="00DB7570">
      <w:pPr>
        <w:pStyle w:val="Bibliography"/>
        <w:rPr>
          <w:lang w:val="en-US"/>
        </w:rPr>
      </w:pPr>
      <w:r w:rsidRPr="00F866D5">
        <w:rPr>
          <w:lang w:val="en-US"/>
        </w:rPr>
        <w:t xml:space="preserve">Bjorkman, A. D., Myers-Smith, I. H., Elmendorf, S. C., Normand, S., Rüger, N., Beck, P. S. A., Blach-Overgaard, A., Blok, D., Cornelissen, J. H. C., Forbes, B. C., Georges, D., Goetz, S. J., Guay, K. C., Henry, G. H. R., HilleRisLambers, J., Hollister, R. D., Karger, D. N., Kattge, J., Manning, P., … Weiher, E. (2018). Plant functional trait change across a warming tundra biome. </w:t>
      </w:r>
      <w:r w:rsidRPr="00F866D5">
        <w:rPr>
          <w:i/>
          <w:iCs/>
          <w:lang w:val="en-US"/>
        </w:rPr>
        <w:t>Nature</w:t>
      </w:r>
      <w:r w:rsidRPr="00F866D5">
        <w:rPr>
          <w:lang w:val="en-US"/>
        </w:rPr>
        <w:t xml:space="preserve">, </w:t>
      </w:r>
      <w:r w:rsidRPr="00F866D5">
        <w:rPr>
          <w:i/>
          <w:iCs/>
          <w:lang w:val="en-US"/>
        </w:rPr>
        <w:t>562</w:t>
      </w:r>
      <w:r w:rsidRPr="00F866D5">
        <w:rPr>
          <w:lang w:val="en-US"/>
        </w:rPr>
        <w:t>(7725), Article 7725. https://doi.org/10.1038/s41586-018-0563-7</w:t>
      </w:r>
    </w:p>
    <w:p w14:paraId="13859451" w14:textId="77777777" w:rsidR="00DB7570" w:rsidRPr="00F866D5" w:rsidRDefault="00DB7570" w:rsidP="00DB7570">
      <w:pPr>
        <w:pStyle w:val="Bibliography"/>
        <w:rPr>
          <w:lang w:val="en-US"/>
        </w:rPr>
      </w:pPr>
      <w:r w:rsidRPr="00F866D5">
        <w:rPr>
          <w:lang w:val="en-US"/>
        </w:rPr>
        <w:t xml:space="preserve">Boelman, N. T., Stieglitz, M., Rueth, H. M., Sommerkorn, M., Griffin, K. L., Shaver, G. R., &amp; Gamon, J. A. (2003). Response of NDVI, biomass, and ecosystem gas exchange to </w:t>
      </w:r>
      <w:r w:rsidRPr="00F866D5">
        <w:rPr>
          <w:lang w:val="en-US"/>
        </w:rPr>
        <w:lastRenderedPageBreak/>
        <w:t xml:space="preserve">long-term warming and fertilization in wet sedge tundra. </w:t>
      </w:r>
      <w:r w:rsidRPr="00F866D5">
        <w:rPr>
          <w:i/>
          <w:iCs/>
          <w:lang w:val="en-US"/>
        </w:rPr>
        <w:t>Oecologia</w:t>
      </w:r>
      <w:r w:rsidRPr="00F866D5">
        <w:rPr>
          <w:lang w:val="en-US"/>
        </w:rPr>
        <w:t xml:space="preserve">, </w:t>
      </w:r>
      <w:r w:rsidRPr="00F866D5">
        <w:rPr>
          <w:i/>
          <w:iCs/>
          <w:lang w:val="en-US"/>
        </w:rPr>
        <w:t>135</w:t>
      </w:r>
      <w:r w:rsidRPr="00F866D5">
        <w:rPr>
          <w:lang w:val="en-US"/>
        </w:rPr>
        <w:t>(3), 414–421. https://doi.org/10.1007/s00442-003-1198-3</w:t>
      </w:r>
    </w:p>
    <w:p w14:paraId="0697AD6A" w14:textId="77777777" w:rsidR="00DB7570" w:rsidRPr="00F866D5" w:rsidRDefault="00DB7570" w:rsidP="00DB7570">
      <w:pPr>
        <w:pStyle w:val="Bibliography"/>
        <w:rPr>
          <w:lang w:val="en-US"/>
        </w:rPr>
      </w:pPr>
      <w:r w:rsidRPr="00F866D5">
        <w:rPr>
          <w:lang w:val="en-US"/>
        </w:rPr>
        <w:t xml:space="preserve">Cahoon, S. M. P., Sullivan, P. F., Shaver, G. R., Welker, J. M., &amp; Post, E. (2012). Interactions among shrub cover and the soil microclimate may determine future Arctic carbon budgets. </w:t>
      </w:r>
      <w:r w:rsidRPr="00F866D5">
        <w:rPr>
          <w:i/>
          <w:iCs/>
          <w:lang w:val="en-US"/>
        </w:rPr>
        <w:t>Ecology Letters</w:t>
      </w:r>
      <w:r w:rsidRPr="00F866D5">
        <w:rPr>
          <w:lang w:val="en-US"/>
        </w:rPr>
        <w:t xml:space="preserve">, </w:t>
      </w:r>
      <w:r w:rsidRPr="00F866D5">
        <w:rPr>
          <w:i/>
          <w:iCs/>
          <w:lang w:val="en-US"/>
        </w:rPr>
        <w:t>15</w:t>
      </w:r>
      <w:r w:rsidRPr="00F866D5">
        <w:rPr>
          <w:lang w:val="en-US"/>
        </w:rPr>
        <w:t>(12), 1415–1422. https://doi.org/10.1111/j.1461-0248.2012.01865.x</w:t>
      </w:r>
    </w:p>
    <w:p w14:paraId="03E461A6" w14:textId="77777777" w:rsidR="00DB7570" w:rsidRPr="00F866D5" w:rsidRDefault="00DB7570" w:rsidP="00DB7570">
      <w:pPr>
        <w:pStyle w:val="Bibliography"/>
        <w:rPr>
          <w:lang w:val="en-US"/>
        </w:rPr>
      </w:pPr>
      <w:r w:rsidRPr="00F866D5">
        <w:rPr>
          <w:lang w:val="en-US"/>
        </w:rPr>
        <w:t xml:space="preserve">Campioli, M., Schmidt, N. M., Albert, K. R., Leblans, N., Ro-poulsen, H., &amp; Michelsen, A. (2013). Does warming affect growth rate and biomass production of shrubs in the High Arctic? </w:t>
      </w:r>
      <w:r w:rsidRPr="00F866D5">
        <w:rPr>
          <w:i/>
          <w:iCs/>
          <w:lang w:val="en-US"/>
        </w:rPr>
        <w:t>Plant Ecology</w:t>
      </w:r>
      <w:r w:rsidRPr="00F866D5">
        <w:rPr>
          <w:lang w:val="en-US"/>
        </w:rPr>
        <w:t xml:space="preserve">, </w:t>
      </w:r>
      <w:r w:rsidRPr="00F866D5">
        <w:rPr>
          <w:i/>
          <w:iCs/>
          <w:lang w:val="en-US"/>
        </w:rPr>
        <w:t>214</w:t>
      </w:r>
      <w:r w:rsidRPr="00F866D5">
        <w:rPr>
          <w:lang w:val="en-US"/>
        </w:rPr>
        <w:t>(8), 1049–1058. https://doi.org/10.1007/s11258-013-0230-x</w:t>
      </w:r>
    </w:p>
    <w:p w14:paraId="6B82E23D" w14:textId="77777777" w:rsidR="00DB7570" w:rsidRPr="00F866D5" w:rsidRDefault="00DB7570" w:rsidP="00DB7570">
      <w:pPr>
        <w:pStyle w:val="Bibliography"/>
        <w:rPr>
          <w:lang w:val="en-US"/>
        </w:rPr>
      </w:pPr>
      <w:r w:rsidRPr="00F866D5">
        <w:rPr>
          <w:lang w:val="en-US"/>
        </w:rPr>
        <w:t xml:space="preserve">Christiansen, C. T., Schmidt, N. M., &amp; Michelsen, A. (2012). High Arctic Dry Heath CO2 Exchange During the Early Cold Season. </w:t>
      </w:r>
      <w:r w:rsidRPr="00F866D5">
        <w:rPr>
          <w:i/>
          <w:iCs/>
          <w:lang w:val="en-US"/>
        </w:rPr>
        <w:t>Ecosystems</w:t>
      </w:r>
      <w:r w:rsidRPr="00F866D5">
        <w:rPr>
          <w:lang w:val="en-US"/>
        </w:rPr>
        <w:t xml:space="preserve">, </w:t>
      </w:r>
      <w:r w:rsidRPr="00F866D5">
        <w:rPr>
          <w:i/>
          <w:iCs/>
          <w:lang w:val="en-US"/>
        </w:rPr>
        <w:t>15</w:t>
      </w:r>
      <w:r w:rsidRPr="00F866D5">
        <w:rPr>
          <w:lang w:val="en-US"/>
        </w:rPr>
        <w:t>(7), 1083–1092. https://doi.org/10.1007/s10021-012-9569-4</w:t>
      </w:r>
    </w:p>
    <w:p w14:paraId="172E1C33" w14:textId="77777777" w:rsidR="00DB7570" w:rsidRPr="00F866D5" w:rsidRDefault="00DB7570" w:rsidP="00DB7570">
      <w:pPr>
        <w:pStyle w:val="Bibliography"/>
        <w:rPr>
          <w:lang w:val="en-US"/>
        </w:rPr>
      </w:pPr>
      <w:r w:rsidRPr="00F866D5">
        <w:rPr>
          <w:lang w:val="en-US"/>
        </w:rPr>
        <w:t xml:space="preserve">Constable, A. J., Harper, S., Dawson, J., Holsman, K., Mustonen, T., Piepenburg, D., &amp; Rost, B. (2022). Cross-Chapter Paper 6: Polar Regions Supplementary Material. In H.-O. Pörtner, D. C. Roberts, M. Tignor, E. S. Poloczanska, K. Mintenbeck, A. Alegría, M. Craig, S. Langsdorf, S. Löschke, V. Möller, A. Okem, &amp; B. Rama (Eds.), </w:t>
      </w:r>
      <w:r w:rsidRPr="00F866D5">
        <w:rPr>
          <w:i/>
          <w:iCs/>
          <w:lang w:val="en-US"/>
        </w:rPr>
        <w:t>Climate Change 2022: Impacts, Adaptation, and Vulnerability. Contribution of Working Group II to the Sixth Assessment Report of the Intergovernmental Panel on Climate Change</w:t>
      </w:r>
      <w:r w:rsidRPr="00F866D5">
        <w:rPr>
          <w:lang w:val="en-US"/>
        </w:rPr>
        <w:t>. https://www.ipcc.ch/report/ar6/wg2/</w:t>
      </w:r>
    </w:p>
    <w:p w14:paraId="5EFC8281" w14:textId="77777777" w:rsidR="00DB7570" w:rsidRPr="00F866D5" w:rsidRDefault="00DB7570" w:rsidP="00DB7570">
      <w:pPr>
        <w:pStyle w:val="Bibliography"/>
        <w:rPr>
          <w:lang w:val="en-US"/>
        </w:rPr>
      </w:pPr>
      <w:r w:rsidRPr="00F866D5">
        <w:rPr>
          <w:lang w:val="en-US"/>
        </w:rPr>
        <w:t xml:space="preserve">Davidson, E. A., &amp; Janssens, I. A. (2006). Temperature sensitivity of soil carbon decomposition and feedbacks to climate change. </w:t>
      </w:r>
      <w:r w:rsidRPr="00F866D5">
        <w:rPr>
          <w:i/>
          <w:iCs/>
          <w:lang w:val="en-US"/>
        </w:rPr>
        <w:t>Nature</w:t>
      </w:r>
      <w:r w:rsidRPr="00F866D5">
        <w:rPr>
          <w:lang w:val="en-US"/>
        </w:rPr>
        <w:t xml:space="preserve">, </w:t>
      </w:r>
      <w:r w:rsidRPr="00F866D5">
        <w:rPr>
          <w:i/>
          <w:iCs/>
          <w:lang w:val="en-US"/>
        </w:rPr>
        <w:t>440</w:t>
      </w:r>
      <w:r w:rsidRPr="00F866D5">
        <w:rPr>
          <w:lang w:val="en-US"/>
        </w:rPr>
        <w:t>(7081), Article 7081. https://doi.org/10.1038/nature04514</w:t>
      </w:r>
    </w:p>
    <w:p w14:paraId="18276EA0" w14:textId="77777777" w:rsidR="00DB7570" w:rsidRPr="00F866D5" w:rsidRDefault="00DB7570" w:rsidP="00DB7570">
      <w:pPr>
        <w:pStyle w:val="Bibliography"/>
        <w:rPr>
          <w:lang w:val="en-US"/>
        </w:rPr>
      </w:pPr>
      <w:r w:rsidRPr="00F866D5">
        <w:rPr>
          <w:lang w:val="en-US"/>
        </w:rPr>
        <w:lastRenderedPageBreak/>
        <w:t xml:space="preserve">Derksen, C., Burgess, D., Duguay, C., Howell, S., Mudryk, L., Smith, S., &amp; al,  et. (2019). Changes in Snow, Ice, and Permafrost Across Canada. In E. Bush &amp; D. S. Lemmen (Eds.), </w:t>
      </w:r>
      <w:r w:rsidRPr="00F866D5">
        <w:rPr>
          <w:i/>
          <w:iCs/>
          <w:lang w:val="en-US"/>
        </w:rPr>
        <w:t>Canada’s Changing Climate Report</w:t>
      </w:r>
      <w:r w:rsidRPr="00F866D5">
        <w:rPr>
          <w:lang w:val="en-US"/>
        </w:rPr>
        <w:t xml:space="preserve"> (pp. 194–260). Government of Canada.</w:t>
      </w:r>
    </w:p>
    <w:p w14:paraId="3BCBA8D9" w14:textId="77777777" w:rsidR="00DB7570" w:rsidRPr="00F866D5" w:rsidRDefault="00DB7570" w:rsidP="00DB7570">
      <w:pPr>
        <w:pStyle w:val="Bibliography"/>
        <w:rPr>
          <w:lang w:val="en-US"/>
        </w:rPr>
      </w:pPr>
      <w:r w:rsidRPr="00F866D5">
        <w:rPr>
          <w:lang w:val="en-US"/>
        </w:rPr>
        <w:t xml:space="preserve">Edwards, M. (2012). </w:t>
      </w:r>
      <w:r w:rsidRPr="00F866D5">
        <w:rPr>
          <w:i/>
          <w:iCs/>
          <w:lang w:val="en-US"/>
        </w:rPr>
        <w:t>Effects of long-term experimental warming on three High Arctic plant communities</w:t>
      </w:r>
      <w:r w:rsidRPr="00F866D5">
        <w:rPr>
          <w:lang w:val="en-US"/>
        </w:rPr>
        <w:t xml:space="preserve"> [M.S. Thesis, University of British Columbia]. https://doi.org/10.14288/1.0072736</w:t>
      </w:r>
    </w:p>
    <w:p w14:paraId="0F195391" w14:textId="77777777" w:rsidR="00DB7570" w:rsidRPr="00F866D5" w:rsidRDefault="00DB7570" w:rsidP="00DB7570">
      <w:pPr>
        <w:pStyle w:val="Bibliography"/>
        <w:rPr>
          <w:lang w:val="en-US"/>
        </w:rPr>
      </w:pPr>
      <w:r w:rsidRPr="00F866D5">
        <w:rPr>
          <w:lang w:val="en-US"/>
        </w:rPr>
        <w:t xml:space="preserve">Edwards, M., &amp; Henry, G. H. R. (2016). The effects of long-term experimental warming on the structure of three High Arctic plant communities. </w:t>
      </w:r>
      <w:r w:rsidRPr="00F866D5">
        <w:rPr>
          <w:i/>
          <w:iCs/>
          <w:lang w:val="en-US"/>
        </w:rPr>
        <w:t>Journal of Vegetation Science</w:t>
      </w:r>
      <w:r w:rsidRPr="00F866D5">
        <w:rPr>
          <w:lang w:val="en-US"/>
        </w:rPr>
        <w:t xml:space="preserve">, </w:t>
      </w:r>
      <w:r w:rsidRPr="00F866D5">
        <w:rPr>
          <w:i/>
          <w:iCs/>
          <w:lang w:val="en-US"/>
        </w:rPr>
        <w:t>27</w:t>
      </w:r>
      <w:r w:rsidRPr="00F866D5">
        <w:rPr>
          <w:lang w:val="en-US"/>
        </w:rPr>
        <w:t>(5), 904–913. https://doi.org/10.1111/jvs.12417</w:t>
      </w:r>
    </w:p>
    <w:p w14:paraId="59A7A722" w14:textId="77777777" w:rsidR="00DB7570" w:rsidRPr="00F866D5" w:rsidRDefault="00DB7570" w:rsidP="00DB7570">
      <w:pPr>
        <w:pStyle w:val="Bibliography"/>
        <w:rPr>
          <w:lang w:val="en-US"/>
        </w:rPr>
      </w:pPr>
      <w:r w:rsidRPr="00F866D5">
        <w:rPr>
          <w:lang w:val="en-US"/>
        </w:rPr>
        <w:t xml:space="preserve">Elmendorf, S. C., Henry, G. H. R., Hollister, R. D., Björk, R. G., Bjorkman, A. D., Callaghan, T. V., Collier, L. S., Cooper, E. J., Cornelissen, J. H. C., Day, T. A., Fosaa, A. M., Gould, W. A., Grétarsdóttir, J., Harte, J., Hermanutz, L., Hik, D. S., Hofgaard, A., Jarrad, F., Jónsdóttir, I. S., … Wookey, P. A. (2012). Global assessment of experimental climate warming on tundra vegetation: Heterogeneity over space and time. </w:t>
      </w:r>
      <w:r w:rsidRPr="00F866D5">
        <w:rPr>
          <w:i/>
          <w:iCs/>
          <w:lang w:val="en-US"/>
        </w:rPr>
        <w:t>Ecology Letters</w:t>
      </w:r>
      <w:r w:rsidRPr="00F866D5">
        <w:rPr>
          <w:lang w:val="en-US"/>
        </w:rPr>
        <w:t xml:space="preserve">, </w:t>
      </w:r>
      <w:r w:rsidRPr="00F866D5">
        <w:rPr>
          <w:i/>
          <w:iCs/>
          <w:lang w:val="en-US"/>
        </w:rPr>
        <w:t>15</w:t>
      </w:r>
      <w:r w:rsidRPr="00F866D5">
        <w:rPr>
          <w:lang w:val="en-US"/>
        </w:rPr>
        <w:t>(2), 164–175. https://doi.org/10.1111/j.1461-0248.2011.01716.x</w:t>
      </w:r>
    </w:p>
    <w:p w14:paraId="0FC3ABCE" w14:textId="77777777" w:rsidR="00DB7570" w:rsidRPr="00F866D5" w:rsidRDefault="00DB7570" w:rsidP="00DB7570">
      <w:pPr>
        <w:pStyle w:val="Bibliography"/>
        <w:rPr>
          <w:lang w:val="en-US"/>
        </w:rPr>
      </w:pPr>
      <w:r w:rsidRPr="00F866D5">
        <w:rPr>
          <w:lang w:val="en-US"/>
        </w:rPr>
        <w:t xml:space="preserve">Elmendorf, S. C., Henry, G. H. R., Hollister, R. D., Björk, R. G., Boulanger-Lapointe, N., Cooper, E. J., Cornelissen, J. H. C., Day, T. A., Dorrepaal, E., Elumeeva, T. G., Gill, M., Gould, W. A., Harte, J., Hik, D. S., Hofgaard, A., Johnson, D. R., Johnstone, J. F., Jónsdóttir, I. S., Jorgenson, J. C., … Wipf, S. (2012). Plot-scale evidence of tundra vegetation change and links to recent summer warming. </w:t>
      </w:r>
      <w:r w:rsidRPr="00F866D5">
        <w:rPr>
          <w:i/>
          <w:iCs/>
          <w:lang w:val="en-US"/>
        </w:rPr>
        <w:t>Nature Climate Change</w:t>
      </w:r>
      <w:r w:rsidRPr="00F866D5">
        <w:rPr>
          <w:lang w:val="en-US"/>
        </w:rPr>
        <w:t xml:space="preserve">, </w:t>
      </w:r>
      <w:r w:rsidRPr="00F866D5">
        <w:rPr>
          <w:i/>
          <w:iCs/>
          <w:lang w:val="en-US"/>
        </w:rPr>
        <w:t>2</w:t>
      </w:r>
      <w:r w:rsidRPr="00F866D5">
        <w:rPr>
          <w:lang w:val="en-US"/>
        </w:rPr>
        <w:t>(6), Article 6. https://doi.org/10.1038/nclimate1465</w:t>
      </w:r>
    </w:p>
    <w:p w14:paraId="60A2B941" w14:textId="77777777" w:rsidR="00DB7570" w:rsidRPr="00F866D5" w:rsidRDefault="00DB7570" w:rsidP="00DB7570">
      <w:pPr>
        <w:pStyle w:val="Bibliography"/>
        <w:rPr>
          <w:lang w:val="en-US"/>
        </w:rPr>
      </w:pPr>
      <w:r w:rsidRPr="00F866D5">
        <w:rPr>
          <w:lang w:val="en-US"/>
        </w:rPr>
        <w:t xml:space="preserve">Evans, J. R. (1989). Photosynthesis and nitrogen relationships in leaves of C3 plants. </w:t>
      </w:r>
      <w:r w:rsidRPr="00F866D5">
        <w:rPr>
          <w:i/>
          <w:iCs/>
          <w:lang w:val="en-US"/>
        </w:rPr>
        <w:t>Oecologia</w:t>
      </w:r>
      <w:r w:rsidRPr="00F866D5">
        <w:rPr>
          <w:lang w:val="en-US"/>
        </w:rPr>
        <w:t xml:space="preserve">, </w:t>
      </w:r>
      <w:r w:rsidRPr="00F866D5">
        <w:rPr>
          <w:i/>
          <w:iCs/>
          <w:lang w:val="en-US"/>
        </w:rPr>
        <w:t>78</w:t>
      </w:r>
      <w:r w:rsidRPr="00F866D5">
        <w:rPr>
          <w:lang w:val="en-US"/>
        </w:rPr>
        <w:t>(1), 9–19. https://doi.org/10.1007/BF00377192</w:t>
      </w:r>
    </w:p>
    <w:p w14:paraId="5DA9CE06" w14:textId="77777777" w:rsidR="00DB7570" w:rsidRPr="00F866D5" w:rsidRDefault="00DB7570" w:rsidP="00DB7570">
      <w:pPr>
        <w:pStyle w:val="Bibliography"/>
        <w:rPr>
          <w:lang w:val="en-US"/>
        </w:rPr>
      </w:pPr>
      <w:r w:rsidRPr="00F866D5">
        <w:rPr>
          <w:lang w:val="en-US"/>
        </w:rPr>
        <w:lastRenderedPageBreak/>
        <w:t xml:space="preserve">Finderup Nielsen, T., Ravn, N. R., &amp; Michelsen, A. (2019). Increased CO2 efflux due to long-term experimental summer warming and litter input in subarctic tundra – CO2 fluxes at snowmelt, in growing season, fall and winter. </w:t>
      </w:r>
      <w:r w:rsidRPr="00F866D5">
        <w:rPr>
          <w:i/>
          <w:iCs/>
          <w:lang w:val="en-US"/>
        </w:rPr>
        <w:t>Plant and Soil</w:t>
      </w:r>
      <w:r w:rsidRPr="00F866D5">
        <w:rPr>
          <w:lang w:val="en-US"/>
        </w:rPr>
        <w:t xml:space="preserve">, </w:t>
      </w:r>
      <w:r w:rsidRPr="00F866D5">
        <w:rPr>
          <w:i/>
          <w:iCs/>
          <w:lang w:val="en-US"/>
        </w:rPr>
        <w:t>444</w:t>
      </w:r>
      <w:r w:rsidRPr="00F866D5">
        <w:rPr>
          <w:lang w:val="en-US"/>
        </w:rPr>
        <w:t>(1), 365–382. https://doi.org/10.1007/s11104-019-04282-9</w:t>
      </w:r>
    </w:p>
    <w:p w14:paraId="5651AD18" w14:textId="77777777" w:rsidR="00DB7570" w:rsidRPr="00F866D5" w:rsidRDefault="00DB7570" w:rsidP="00DB7570">
      <w:pPr>
        <w:pStyle w:val="Bibliography"/>
        <w:rPr>
          <w:lang w:val="en-US"/>
        </w:rPr>
      </w:pPr>
      <w:r w:rsidRPr="00F866D5">
        <w:rPr>
          <w:lang w:val="en-US"/>
        </w:rPr>
        <w:t xml:space="preserve">Freedman, B., Svoboda, J., &amp; Henry, G. H. R. (1994). Alexandra Fiord–An ecological oasis in the polar desert. In J. Svoboda &amp; B. Freedman (Eds.), </w:t>
      </w:r>
      <w:r w:rsidRPr="00F866D5">
        <w:rPr>
          <w:i/>
          <w:iCs/>
          <w:lang w:val="en-US"/>
        </w:rPr>
        <w:t>Ecology of a polar oasis: Alexandra Fiord, Ellesmere Island, Canada</w:t>
      </w:r>
      <w:r w:rsidRPr="00F866D5">
        <w:rPr>
          <w:lang w:val="en-US"/>
        </w:rPr>
        <w:t xml:space="preserve"> (pp. 1–9). Captus Univ. Publ.</w:t>
      </w:r>
    </w:p>
    <w:p w14:paraId="166A67A9" w14:textId="77777777" w:rsidR="00DB7570" w:rsidRPr="00F866D5" w:rsidRDefault="00DB7570" w:rsidP="00DB7570">
      <w:pPr>
        <w:pStyle w:val="Bibliography"/>
        <w:rPr>
          <w:lang w:val="en-US"/>
        </w:rPr>
      </w:pPr>
      <w:r w:rsidRPr="00F866D5">
        <w:rPr>
          <w:lang w:val="en-US"/>
        </w:rPr>
        <w:t xml:space="preserve">Frei, E. R., &amp; Henry, G. H. R. (2021). Long-term effects of snowmelt timing and climate warming on phenology, growth, and reproductive effort of Arctic tundra plant species. </w:t>
      </w:r>
      <w:r w:rsidRPr="00F866D5">
        <w:rPr>
          <w:i/>
          <w:iCs/>
          <w:lang w:val="en-US"/>
        </w:rPr>
        <w:t>Arctic Science</w:t>
      </w:r>
      <w:r w:rsidRPr="00F866D5">
        <w:rPr>
          <w:lang w:val="en-US"/>
        </w:rPr>
        <w:t>, 1–22. https://doi.org/10.1139/as-2021-0028</w:t>
      </w:r>
    </w:p>
    <w:p w14:paraId="0B176E21" w14:textId="77777777" w:rsidR="00DB7570" w:rsidRPr="00F866D5" w:rsidRDefault="00DB7570" w:rsidP="00DB7570">
      <w:pPr>
        <w:pStyle w:val="Bibliography"/>
        <w:rPr>
          <w:lang w:val="en-US"/>
        </w:rPr>
      </w:pPr>
      <w:r w:rsidRPr="00F866D5">
        <w:rPr>
          <w:lang w:val="en-US"/>
        </w:rPr>
        <w:t xml:space="preserve">Grant, R. F., Humphreys, E. R., Lafleur, P. M., &amp; Dimitrov, D. D. (2011). Ecological controls on net ecosystem productivity of a mesic arctic tundra under current and future climates. </w:t>
      </w:r>
      <w:r w:rsidRPr="00F866D5">
        <w:rPr>
          <w:i/>
          <w:iCs/>
          <w:lang w:val="en-US"/>
        </w:rPr>
        <w:t>Journal of Geophysical Research. Biogeosciences</w:t>
      </w:r>
      <w:r w:rsidRPr="00F866D5">
        <w:rPr>
          <w:lang w:val="en-US"/>
        </w:rPr>
        <w:t xml:space="preserve">, </w:t>
      </w:r>
      <w:r w:rsidRPr="00F866D5">
        <w:rPr>
          <w:i/>
          <w:iCs/>
          <w:lang w:val="en-US"/>
        </w:rPr>
        <w:t>116</w:t>
      </w:r>
      <w:r w:rsidRPr="00F866D5">
        <w:rPr>
          <w:lang w:val="en-US"/>
        </w:rPr>
        <w:t>(1). https://doi.org/10.1029/2010JG001555</w:t>
      </w:r>
    </w:p>
    <w:p w14:paraId="1CE89027" w14:textId="77777777" w:rsidR="00DB7570" w:rsidRPr="00F866D5" w:rsidRDefault="00DB7570" w:rsidP="00DB7570">
      <w:pPr>
        <w:pStyle w:val="Bibliography"/>
        <w:rPr>
          <w:lang w:val="en-US"/>
        </w:rPr>
      </w:pPr>
      <w:r w:rsidRPr="00F866D5">
        <w:rPr>
          <w:lang w:val="en-US"/>
        </w:rPr>
        <w:t xml:space="preserve">Grolemund, G., &amp; Wickham, H. (2011). Dates and Times Made Easy with lubridate. </w:t>
      </w:r>
      <w:r w:rsidRPr="00F866D5">
        <w:rPr>
          <w:i/>
          <w:iCs/>
          <w:lang w:val="en-US"/>
        </w:rPr>
        <w:t>Journal of Statistical Software</w:t>
      </w:r>
      <w:r w:rsidRPr="00F866D5">
        <w:rPr>
          <w:lang w:val="en-US"/>
        </w:rPr>
        <w:t xml:space="preserve">, </w:t>
      </w:r>
      <w:r w:rsidRPr="00F866D5">
        <w:rPr>
          <w:i/>
          <w:iCs/>
          <w:lang w:val="en-US"/>
        </w:rPr>
        <w:t>40</w:t>
      </w:r>
      <w:r w:rsidRPr="00F866D5">
        <w:rPr>
          <w:lang w:val="en-US"/>
        </w:rPr>
        <w:t>(3), 1–25.</w:t>
      </w:r>
    </w:p>
    <w:p w14:paraId="20EEE96F" w14:textId="77777777" w:rsidR="00DB7570" w:rsidRPr="00F866D5" w:rsidRDefault="00DB7570" w:rsidP="00DB7570">
      <w:pPr>
        <w:pStyle w:val="Bibliography"/>
        <w:rPr>
          <w:lang w:val="en-US"/>
        </w:rPr>
      </w:pPr>
      <w:r w:rsidRPr="00F866D5">
        <w:rPr>
          <w:lang w:val="en-US"/>
        </w:rPr>
        <w:t xml:space="preserve">Happonen, K., Virkkala, A.-M., Kemppinen, J., Niittynen, P., &amp; Luoto, M. (2022). Relationships between above-ground plant traits and carbon cycling in tundra plant communities. </w:t>
      </w:r>
      <w:r w:rsidRPr="00F866D5">
        <w:rPr>
          <w:i/>
          <w:iCs/>
          <w:lang w:val="en-US"/>
        </w:rPr>
        <w:t>Journal of Ecology</w:t>
      </w:r>
      <w:r w:rsidRPr="00F866D5">
        <w:rPr>
          <w:lang w:val="en-US"/>
        </w:rPr>
        <w:t xml:space="preserve">, </w:t>
      </w:r>
      <w:r w:rsidRPr="00F866D5">
        <w:rPr>
          <w:i/>
          <w:iCs/>
          <w:lang w:val="en-US"/>
        </w:rPr>
        <w:t>110</w:t>
      </w:r>
      <w:r w:rsidRPr="00F866D5">
        <w:rPr>
          <w:lang w:val="en-US"/>
        </w:rPr>
        <w:t>(3), 700–716. https://doi.org/10.1111/1365-2745.13832</w:t>
      </w:r>
    </w:p>
    <w:p w14:paraId="087E02D2" w14:textId="77777777" w:rsidR="00DB7570" w:rsidRPr="00F866D5" w:rsidRDefault="00DB7570" w:rsidP="00DB7570">
      <w:pPr>
        <w:pStyle w:val="Bibliography"/>
        <w:rPr>
          <w:lang w:val="en-US"/>
        </w:rPr>
      </w:pPr>
      <w:r w:rsidRPr="00F866D5">
        <w:rPr>
          <w:lang w:val="en-US"/>
        </w:rPr>
        <w:t xml:space="preserve">Henry, G. H. R., Hollister, R. D., Klanderud, K., Björk, R. G., Bjorkman, A. D., Elphinstone, C., Jónsdóttir, I. S., Molau, U., Petraglia, A., Oberbauer, S. F., Rixen, C., &amp; Wookey, P. A. (2022). The International Tundra Experiment (ITEX): 30 years of research on tundra ecosystems. </w:t>
      </w:r>
      <w:r w:rsidRPr="00F866D5">
        <w:rPr>
          <w:i/>
          <w:iCs/>
          <w:lang w:val="en-US"/>
        </w:rPr>
        <w:t>Arctic Science</w:t>
      </w:r>
      <w:r w:rsidRPr="00F866D5">
        <w:rPr>
          <w:lang w:val="en-US"/>
        </w:rPr>
        <w:t xml:space="preserve">, </w:t>
      </w:r>
      <w:r w:rsidRPr="00F866D5">
        <w:rPr>
          <w:i/>
          <w:iCs/>
          <w:lang w:val="en-US"/>
        </w:rPr>
        <w:t>8</w:t>
      </w:r>
      <w:r w:rsidRPr="00F866D5">
        <w:rPr>
          <w:lang w:val="en-US"/>
        </w:rPr>
        <w:t>(3), 550–571. https://doi.org/10.1139/as-2022-0041</w:t>
      </w:r>
    </w:p>
    <w:p w14:paraId="653EEE4E" w14:textId="77777777" w:rsidR="00DB7570" w:rsidRPr="00F866D5" w:rsidRDefault="00DB7570" w:rsidP="00DB7570">
      <w:pPr>
        <w:pStyle w:val="Bibliography"/>
        <w:rPr>
          <w:lang w:val="en-US"/>
        </w:rPr>
      </w:pPr>
      <w:r w:rsidRPr="00F866D5">
        <w:rPr>
          <w:lang w:val="en-US"/>
        </w:rPr>
        <w:lastRenderedPageBreak/>
        <w:t xml:space="preserve">Hobbie, S. E., &amp; Chapin, F. S. (1998). The response of tundra plant biomass, aboveground production, nitrogen, and co2 flux to experimental warming. </w:t>
      </w:r>
      <w:r w:rsidRPr="00F866D5">
        <w:rPr>
          <w:i/>
          <w:iCs/>
          <w:lang w:val="en-US"/>
        </w:rPr>
        <w:t>Ecology</w:t>
      </w:r>
      <w:r w:rsidRPr="00F866D5">
        <w:rPr>
          <w:lang w:val="en-US"/>
        </w:rPr>
        <w:t xml:space="preserve">, </w:t>
      </w:r>
      <w:r w:rsidRPr="00F866D5">
        <w:rPr>
          <w:i/>
          <w:iCs/>
          <w:lang w:val="en-US"/>
        </w:rPr>
        <w:t>79</w:t>
      </w:r>
      <w:r w:rsidRPr="00F866D5">
        <w:rPr>
          <w:lang w:val="en-US"/>
        </w:rPr>
        <w:t>(5), 1526–1544.</w:t>
      </w:r>
    </w:p>
    <w:p w14:paraId="3A491322" w14:textId="77777777" w:rsidR="00DB7570" w:rsidRPr="00F866D5" w:rsidRDefault="00DB7570" w:rsidP="00DB7570">
      <w:pPr>
        <w:pStyle w:val="Bibliography"/>
        <w:rPr>
          <w:lang w:val="en-US"/>
        </w:rPr>
      </w:pPr>
      <w:r w:rsidRPr="00F866D5">
        <w:rPr>
          <w:lang w:val="en-US"/>
        </w:rPr>
        <w:t xml:space="preserve">Hollister, R. D., Elphinstone, C., Henry, G. H. R., Bjorkman, A. D., Klanderud, K., Björk, R. G., Björkman, M. P., Bokhorst, S., Carbognani, M., Cooper, E. J., Dorrepaal, E., Elmendorf, S. C., Fetcher, N., Gallois, E. C., Guðmundsson, J., Healey, N. C., Jónsdóttir, I. S., Klarenberg, I. J., Oberbauer, S. F., … Wookey, P. A. (2022). A review of open top chamber (OTC) performance across the ITEX Network. </w:t>
      </w:r>
      <w:r w:rsidRPr="00F866D5">
        <w:rPr>
          <w:i/>
          <w:iCs/>
          <w:lang w:val="en-US"/>
        </w:rPr>
        <w:t>Arctic Science</w:t>
      </w:r>
      <w:r w:rsidRPr="00F866D5">
        <w:rPr>
          <w:lang w:val="en-US"/>
        </w:rPr>
        <w:t>. https://doi.org/10.1139/as-2022-0030</w:t>
      </w:r>
    </w:p>
    <w:p w14:paraId="206FCF4D" w14:textId="77777777" w:rsidR="00DB7570" w:rsidRPr="00F866D5" w:rsidRDefault="00DB7570" w:rsidP="00DB7570">
      <w:pPr>
        <w:pStyle w:val="Bibliography"/>
        <w:rPr>
          <w:lang w:val="en-US"/>
        </w:rPr>
      </w:pPr>
      <w:r w:rsidRPr="00F866D5">
        <w:rPr>
          <w:lang w:val="en-US"/>
        </w:rPr>
        <w:t xml:space="preserve">Hudson, J. M. G., &amp; Henry, G. H. R. (2009). Increased plant biomass in a High Arctic heath community from 1981 to 2008. </w:t>
      </w:r>
      <w:r w:rsidRPr="00F866D5">
        <w:rPr>
          <w:i/>
          <w:iCs/>
          <w:lang w:val="en-US"/>
        </w:rPr>
        <w:t>Ecology</w:t>
      </w:r>
      <w:r w:rsidRPr="00F866D5">
        <w:rPr>
          <w:lang w:val="en-US"/>
        </w:rPr>
        <w:t xml:space="preserve">, </w:t>
      </w:r>
      <w:r w:rsidRPr="00F866D5">
        <w:rPr>
          <w:i/>
          <w:iCs/>
          <w:lang w:val="en-US"/>
        </w:rPr>
        <w:t>90</w:t>
      </w:r>
      <w:r w:rsidRPr="00F866D5">
        <w:rPr>
          <w:lang w:val="en-US"/>
        </w:rPr>
        <w:t>(10), 2657–2663. https://doi.org/10.1890/09-0102.1</w:t>
      </w:r>
    </w:p>
    <w:p w14:paraId="7C708F8A" w14:textId="77777777" w:rsidR="00DB7570" w:rsidRPr="00F866D5" w:rsidRDefault="00DB7570" w:rsidP="00DB7570">
      <w:pPr>
        <w:pStyle w:val="Bibliography"/>
        <w:rPr>
          <w:lang w:val="en-US"/>
        </w:rPr>
      </w:pPr>
      <w:r w:rsidRPr="00F866D5">
        <w:rPr>
          <w:lang w:val="en-US"/>
        </w:rPr>
        <w:t xml:space="preserve">Hudson, J. M. G., Henry, G. H. R., &amp; Cornwell, W. K. (2011). Taller and larger: Shifts in Arctic tundra leaf traits after 16 years of experimental warming. </w:t>
      </w:r>
      <w:r w:rsidRPr="00F866D5">
        <w:rPr>
          <w:i/>
          <w:iCs/>
          <w:lang w:val="en-US"/>
        </w:rPr>
        <w:t>Global Change Biology</w:t>
      </w:r>
      <w:r w:rsidRPr="00F866D5">
        <w:rPr>
          <w:lang w:val="en-US"/>
        </w:rPr>
        <w:t xml:space="preserve">, </w:t>
      </w:r>
      <w:r w:rsidRPr="00F866D5">
        <w:rPr>
          <w:i/>
          <w:iCs/>
          <w:lang w:val="en-US"/>
        </w:rPr>
        <w:t>17</w:t>
      </w:r>
      <w:r w:rsidRPr="00F866D5">
        <w:rPr>
          <w:lang w:val="en-US"/>
        </w:rPr>
        <w:t>(2), 1013–1021. https://doi.org/10.1111/j.1365-2486.2010.02294.x</w:t>
      </w:r>
    </w:p>
    <w:p w14:paraId="053FA7C8" w14:textId="77777777" w:rsidR="00DB7570" w:rsidRPr="00F866D5" w:rsidRDefault="00DB7570" w:rsidP="00DB7570">
      <w:pPr>
        <w:pStyle w:val="Bibliography"/>
        <w:rPr>
          <w:lang w:val="en-US"/>
        </w:rPr>
      </w:pPr>
      <w:r w:rsidRPr="00F866D5">
        <w:rPr>
          <w:lang w:val="en-US"/>
        </w:rPr>
        <w:t xml:space="preserve">Huemmrich, K. F., Kinoshita, G., Gamon, J. A., Houston, S., Kwon, H., &amp; Oechel, W. C. (2010). Tundra carbon balance under varying temperature and moisture regimes. </w:t>
      </w:r>
      <w:r w:rsidRPr="00F866D5">
        <w:rPr>
          <w:i/>
          <w:iCs/>
          <w:lang w:val="en-US"/>
        </w:rPr>
        <w:t>Journal of Geophysical Research: Biogeosciences</w:t>
      </w:r>
      <w:r w:rsidRPr="00F866D5">
        <w:rPr>
          <w:lang w:val="en-US"/>
        </w:rPr>
        <w:t xml:space="preserve">, </w:t>
      </w:r>
      <w:r w:rsidRPr="00F866D5">
        <w:rPr>
          <w:i/>
          <w:iCs/>
          <w:lang w:val="en-US"/>
        </w:rPr>
        <w:t>115</w:t>
      </w:r>
      <w:r w:rsidRPr="00F866D5">
        <w:rPr>
          <w:lang w:val="en-US"/>
        </w:rPr>
        <w:t>(G4). https://doi.org/10.1029/2009JG001237</w:t>
      </w:r>
    </w:p>
    <w:p w14:paraId="761466DD" w14:textId="77777777" w:rsidR="00DB7570" w:rsidRPr="00F866D5" w:rsidRDefault="00DB7570" w:rsidP="00DB7570">
      <w:pPr>
        <w:pStyle w:val="Bibliography"/>
        <w:rPr>
          <w:lang w:val="en-US"/>
        </w:rPr>
      </w:pPr>
      <w:r w:rsidRPr="00F866D5">
        <w:rPr>
          <w:lang w:val="en-US"/>
        </w:rPr>
        <w:t xml:space="preserve">Hugelius, G., Strauss, J., Zubrzycki, S., Harden, J. W., Schuur, E. a. G., Ping, C.-L., Schirrmeister, L., Grosse, G., Michaelson, G. J., Koven, C. D., O’Donnell, J. A., Elberling, B., Mishra, U., Camill, P., Yu, Z., Palmtag, J., &amp; Kuhry, P. (2014). Estimated stocks of circumpolar permafrost carbon with quantified uncertainty ranges and </w:t>
      </w:r>
      <w:r w:rsidRPr="00F866D5">
        <w:rPr>
          <w:lang w:val="en-US"/>
        </w:rPr>
        <w:lastRenderedPageBreak/>
        <w:t xml:space="preserve">identified data gaps. </w:t>
      </w:r>
      <w:r w:rsidRPr="00F866D5">
        <w:rPr>
          <w:i/>
          <w:iCs/>
          <w:lang w:val="en-US"/>
        </w:rPr>
        <w:t>Biogeosciences</w:t>
      </w:r>
      <w:r w:rsidRPr="00F866D5">
        <w:rPr>
          <w:lang w:val="en-US"/>
        </w:rPr>
        <w:t xml:space="preserve">, </w:t>
      </w:r>
      <w:r w:rsidRPr="00F866D5">
        <w:rPr>
          <w:i/>
          <w:iCs/>
          <w:lang w:val="en-US"/>
        </w:rPr>
        <w:t>11</w:t>
      </w:r>
      <w:r w:rsidRPr="00F866D5">
        <w:rPr>
          <w:lang w:val="en-US"/>
        </w:rPr>
        <w:t>(23), 6573–6593. https://doi.org/10.5194/bg-11-6573-2014</w:t>
      </w:r>
    </w:p>
    <w:p w14:paraId="07BB29DE" w14:textId="77777777" w:rsidR="00DB7570" w:rsidRPr="00F866D5" w:rsidRDefault="00DB7570" w:rsidP="00DB7570">
      <w:pPr>
        <w:pStyle w:val="Bibliography"/>
        <w:rPr>
          <w:lang w:val="en-US"/>
        </w:rPr>
      </w:pPr>
      <w:r w:rsidRPr="00F866D5">
        <w:rPr>
          <w:lang w:val="en-US"/>
        </w:rPr>
        <w:t xml:space="preserve">Jónsdóttir, I. S., Halbritter, A. H., Christiansen, C. T., Althuizen, I. H. J., Haugum, S. V., Henn, J. J., Björnsdóttir, K., Maitner, B. S., Malhi, Y., Michaletz, S. T., Roos, R. E., Klanderud, K., Lee, H., Enquist, B. J., &amp; Vandvik, V. (2022). Intraspecific trait variability is a key feature underlying high Arctic plant community resistance to climate warming. </w:t>
      </w:r>
      <w:r w:rsidRPr="00F866D5">
        <w:rPr>
          <w:i/>
          <w:iCs/>
          <w:lang w:val="en-US"/>
        </w:rPr>
        <w:t>Ecological Monographs</w:t>
      </w:r>
      <w:r w:rsidRPr="00F866D5">
        <w:rPr>
          <w:lang w:val="en-US"/>
        </w:rPr>
        <w:t xml:space="preserve">, </w:t>
      </w:r>
      <w:r w:rsidRPr="00F866D5">
        <w:rPr>
          <w:i/>
          <w:iCs/>
          <w:lang w:val="en-US"/>
        </w:rPr>
        <w:t>93</w:t>
      </w:r>
      <w:r w:rsidRPr="00F866D5">
        <w:rPr>
          <w:lang w:val="en-US"/>
        </w:rPr>
        <w:t>(1), e1555. https://doi.org/10.1002/ecm.1555</w:t>
      </w:r>
    </w:p>
    <w:p w14:paraId="3241ED9C" w14:textId="77777777" w:rsidR="00DB7570" w:rsidRPr="00F866D5" w:rsidRDefault="00DB7570" w:rsidP="00DB7570">
      <w:pPr>
        <w:pStyle w:val="Bibliography"/>
        <w:rPr>
          <w:lang w:val="en-US"/>
        </w:rPr>
      </w:pPr>
      <w:r w:rsidRPr="00F866D5">
        <w:rPr>
          <w:lang w:val="en-US"/>
        </w:rPr>
        <w:t xml:space="preserve">Knoblauch, C., Beer, C., Sosnin, A., Wagner, D., &amp; Pfeiffer, E.-M. (2013). Predicting long-term carbon mineralization and trace gas production from thawing permafrost of Northeast Siberia. </w:t>
      </w:r>
      <w:r w:rsidRPr="00F866D5">
        <w:rPr>
          <w:i/>
          <w:iCs/>
          <w:lang w:val="en-US"/>
        </w:rPr>
        <w:t>Global Change Biology</w:t>
      </w:r>
      <w:r w:rsidRPr="00F866D5">
        <w:rPr>
          <w:lang w:val="en-US"/>
        </w:rPr>
        <w:t xml:space="preserve">, </w:t>
      </w:r>
      <w:r w:rsidRPr="00F866D5">
        <w:rPr>
          <w:i/>
          <w:iCs/>
          <w:lang w:val="en-US"/>
        </w:rPr>
        <w:t>19</w:t>
      </w:r>
      <w:r w:rsidRPr="00F866D5">
        <w:rPr>
          <w:lang w:val="en-US"/>
        </w:rPr>
        <w:t>(4), 1160–1172. https://doi.org/10.1111/gcb.12116</w:t>
      </w:r>
    </w:p>
    <w:p w14:paraId="264549D9" w14:textId="77777777" w:rsidR="00DB7570" w:rsidRPr="00F866D5" w:rsidRDefault="00DB7570" w:rsidP="00DB7570">
      <w:pPr>
        <w:pStyle w:val="Bibliography"/>
        <w:rPr>
          <w:lang w:val="en-US"/>
        </w:rPr>
      </w:pPr>
      <w:r w:rsidRPr="00F866D5">
        <w:rPr>
          <w:lang w:val="en-US"/>
        </w:rPr>
        <w:t xml:space="preserve">Koven, C. D., Ringeval, B., Friedlingstein, P., Ciais, P., Cadule, P., Khvorostyanov, D., Krinner, G., &amp; Tarnocai, C. (2011). Permafrost carbon-climate feedbacks accelerate global warming. </w:t>
      </w:r>
      <w:r w:rsidRPr="00F866D5">
        <w:rPr>
          <w:i/>
          <w:iCs/>
          <w:lang w:val="en-US"/>
        </w:rPr>
        <w:t>Proceedings of the National Academy of Sciences</w:t>
      </w:r>
      <w:r w:rsidRPr="00F866D5">
        <w:rPr>
          <w:lang w:val="en-US"/>
        </w:rPr>
        <w:t xml:space="preserve">, </w:t>
      </w:r>
      <w:r w:rsidRPr="00F866D5">
        <w:rPr>
          <w:i/>
          <w:iCs/>
          <w:lang w:val="en-US"/>
        </w:rPr>
        <w:t>108</w:t>
      </w:r>
      <w:r w:rsidRPr="00F866D5">
        <w:rPr>
          <w:lang w:val="en-US"/>
        </w:rPr>
        <w:t>(36), 14769–14774. https://doi.org/10.1073/pnas.1103910108</w:t>
      </w:r>
    </w:p>
    <w:p w14:paraId="4B2ECAF2" w14:textId="77777777" w:rsidR="00DB7570" w:rsidRPr="00F866D5" w:rsidRDefault="00DB7570" w:rsidP="00DB7570">
      <w:pPr>
        <w:pStyle w:val="Bibliography"/>
        <w:rPr>
          <w:lang w:val="en-US"/>
        </w:rPr>
      </w:pPr>
      <w:r w:rsidRPr="00F866D5">
        <w:rPr>
          <w:lang w:val="en-US"/>
        </w:rPr>
        <w:t xml:space="preserve">Kutzbach, L., Schneider, J., Sachs, T., Giebels, M., Nykanen, H., Shurpali, N. J., Martikainen, P. J., Alm, J., &amp; Wilmking, M. (2007). </w:t>
      </w:r>
      <w:r w:rsidRPr="00F866D5">
        <w:rPr>
          <w:i/>
          <w:iCs/>
          <w:lang w:val="en-US"/>
        </w:rPr>
        <w:t>CO2 ﬂux determination by closed-chamber methods can be seriously biased by inappropriate application of linear regression</w:t>
      </w:r>
      <w:r w:rsidRPr="00F866D5">
        <w:rPr>
          <w:lang w:val="en-US"/>
        </w:rPr>
        <w:t>. 21.</w:t>
      </w:r>
    </w:p>
    <w:p w14:paraId="5D2C79D5" w14:textId="77777777" w:rsidR="00DB7570" w:rsidRPr="00F866D5" w:rsidRDefault="00DB7570" w:rsidP="00DB7570">
      <w:pPr>
        <w:pStyle w:val="Bibliography"/>
        <w:rPr>
          <w:lang w:val="en-US"/>
        </w:rPr>
      </w:pPr>
      <w:r w:rsidRPr="00F866D5">
        <w:rPr>
          <w:lang w:val="en-US"/>
        </w:rPr>
        <w:t xml:space="preserve">Kuznetsova, A., Brockhoff, P. B., &amp; Christensen, R. H. B. (2017). lmerTest Package: Tests in Linear Mixed Effects Models. </w:t>
      </w:r>
      <w:r w:rsidRPr="00F866D5">
        <w:rPr>
          <w:i/>
          <w:iCs/>
          <w:lang w:val="en-US"/>
        </w:rPr>
        <w:t>Journal of Statistical Software</w:t>
      </w:r>
      <w:r w:rsidRPr="00F866D5">
        <w:rPr>
          <w:lang w:val="en-US"/>
        </w:rPr>
        <w:t xml:space="preserve">, </w:t>
      </w:r>
      <w:r w:rsidRPr="00F866D5">
        <w:rPr>
          <w:i/>
          <w:iCs/>
          <w:lang w:val="en-US"/>
        </w:rPr>
        <w:t>82</w:t>
      </w:r>
      <w:r w:rsidRPr="00F866D5">
        <w:rPr>
          <w:lang w:val="en-US"/>
        </w:rPr>
        <w:t>(13), 1–26. https://doi.org/10.18637/jss.v082.i13</w:t>
      </w:r>
    </w:p>
    <w:p w14:paraId="0E4ACB01" w14:textId="77777777" w:rsidR="00DB7570" w:rsidRPr="00F866D5" w:rsidRDefault="00DB7570" w:rsidP="00DB7570">
      <w:pPr>
        <w:pStyle w:val="Bibliography"/>
        <w:rPr>
          <w:lang w:val="en-US"/>
        </w:rPr>
      </w:pPr>
      <w:r w:rsidRPr="00F866D5">
        <w:rPr>
          <w:lang w:val="en-US"/>
        </w:rPr>
        <w:t xml:space="preserve">Kwon, H.-J., Oechel, W. C., Zulueta, R. C., &amp; Hastings, S. J. (2006). Effects of climate variability on carbon sequestration among adjacent wet sedge tundra and moist </w:t>
      </w:r>
      <w:r w:rsidRPr="00F866D5">
        <w:rPr>
          <w:lang w:val="en-US"/>
        </w:rPr>
        <w:lastRenderedPageBreak/>
        <w:t xml:space="preserve">tussock tundra ecosystems. </w:t>
      </w:r>
      <w:r w:rsidRPr="00F866D5">
        <w:rPr>
          <w:i/>
          <w:iCs/>
          <w:lang w:val="en-US"/>
        </w:rPr>
        <w:t>Journal of Geophysical Research: Biogeosciences</w:t>
      </w:r>
      <w:r w:rsidRPr="00F866D5">
        <w:rPr>
          <w:lang w:val="en-US"/>
        </w:rPr>
        <w:t xml:space="preserve">, </w:t>
      </w:r>
      <w:r w:rsidRPr="00F866D5">
        <w:rPr>
          <w:i/>
          <w:iCs/>
          <w:lang w:val="en-US"/>
        </w:rPr>
        <w:t>111</w:t>
      </w:r>
      <w:r w:rsidRPr="00F866D5">
        <w:rPr>
          <w:lang w:val="en-US"/>
        </w:rPr>
        <w:t>(G3). https://doi.org/10.1029/2005JG000036</w:t>
      </w:r>
    </w:p>
    <w:p w14:paraId="665AAB0B" w14:textId="77777777" w:rsidR="00DB7570" w:rsidRPr="00F866D5" w:rsidRDefault="00DB7570" w:rsidP="00DB7570">
      <w:pPr>
        <w:pStyle w:val="Bibliography"/>
        <w:rPr>
          <w:lang w:val="en-US"/>
        </w:rPr>
      </w:pPr>
      <w:r w:rsidRPr="00F866D5">
        <w:rPr>
          <w:lang w:val="en-US"/>
        </w:rPr>
        <w:t xml:space="preserve">Kwon, M. J., Natali, S. M., Hicks Pries, C. E., Schuur, E. A. G., Steinhof, A., Crummer, K. G., Zimov, N., Zimov, S. A., Heimann, M., Kolle, O., &amp; Göckede, M. (2019). Drainage enhances modern soil carbon contribution but reduces old soil carbon contribution to ecosystem respiration in tundra ecosystems. </w:t>
      </w:r>
      <w:r w:rsidRPr="00F866D5">
        <w:rPr>
          <w:i/>
          <w:iCs/>
          <w:lang w:val="en-US"/>
        </w:rPr>
        <w:t>Global Change Biology</w:t>
      </w:r>
      <w:r w:rsidRPr="00F866D5">
        <w:rPr>
          <w:lang w:val="en-US"/>
        </w:rPr>
        <w:t xml:space="preserve">, </w:t>
      </w:r>
      <w:r w:rsidRPr="00F866D5">
        <w:rPr>
          <w:i/>
          <w:iCs/>
          <w:lang w:val="en-US"/>
        </w:rPr>
        <w:t>25</w:t>
      </w:r>
      <w:r w:rsidRPr="00F866D5">
        <w:rPr>
          <w:lang w:val="en-US"/>
        </w:rPr>
        <w:t>(4), 1315–1325. https://doi.org/10.1111/gcb.14578</w:t>
      </w:r>
    </w:p>
    <w:p w14:paraId="3F60C25A" w14:textId="77777777" w:rsidR="00DB7570" w:rsidRPr="00F866D5" w:rsidRDefault="00DB7570" w:rsidP="00DB7570">
      <w:pPr>
        <w:pStyle w:val="Bibliography"/>
        <w:rPr>
          <w:lang w:val="en-US"/>
        </w:rPr>
      </w:pPr>
      <w:r w:rsidRPr="00F866D5">
        <w:rPr>
          <w:lang w:val="en-US"/>
        </w:rPr>
        <w:t xml:space="preserve">Lafleur, P. M., Humphreys, E. R., St. Louis, V. L., Myklebust, M. C., Papakyriakou, T., Poissant, L., Barker, J. D., Pilote, M., &amp; Swystun, K. A. (2012). Variation in Peak Growing Season Net Ecosystem Production Across the Canadian Arctic. </w:t>
      </w:r>
      <w:r w:rsidRPr="00F866D5">
        <w:rPr>
          <w:i/>
          <w:iCs/>
          <w:lang w:val="en-US"/>
        </w:rPr>
        <w:t>Environmental Science &amp; Technology</w:t>
      </w:r>
      <w:r w:rsidRPr="00F866D5">
        <w:rPr>
          <w:lang w:val="en-US"/>
        </w:rPr>
        <w:t xml:space="preserve">, </w:t>
      </w:r>
      <w:r w:rsidRPr="00F866D5">
        <w:rPr>
          <w:i/>
          <w:iCs/>
          <w:lang w:val="en-US"/>
        </w:rPr>
        <w:t>46</w:t>
      </w:r>
      <w:r w:rsidRPr="00F866D5">
        <w:rPr>
          <w:lang w:val="en-US"/>
        </w:rPr>
        <w:t>(15), 7971–7977. https://doi.org/10.1021/es300500m</w:t>
      </w:r>
    </w:p>
    <w:p w14:paraId="7E0CCC1C" w14:textId="77777777" w:rsidR="00DB7570" w:rsidRPr="00F866D5" w:rsidRDefault="00DB7570" w:rsidP="00DB7570">
      <w:pPr>
        <w:pStyle w:val="Bibliography"/>
        <w:rPr>
          <w:lang w:val="en-US"/>
        </w:rPr>
      </w:pPr>
      <w:r w:rsidRPr="00F866D5">
        <w:rPr>
          <w:lang w:val="en-US"/>
        </w:rPr>
        <w:t xml:space="preserve">Liu, X., Dong, W., Wood, J. D., Wang, Y., Li, X., Zhang, Y., Hu, C., &amp; Gu, L. (2022). Aboveground and belowground contributions to ecosystem respiration in a temperate deciduous forest. </w:t>
      </w:r>
      <w:r w:rsidRPr="00F866D5">
        <w:rPr>
          <w:i/>
          <w:iCs/>
          <w:lang w:val="en-US"/>
        </w:rPr>
        <w:t>Agricultural and Forest Meteorology</w:t>
      </w:r>
      <w:r w:rsidRPr="00F866D5">
        <w:rPr>
          <w:lang w:val="en-US"/>
        </w:rPr>
        <w:t xml:space="preserve">, </w:t>
      </w:r>
      <w:r w:rsidRPr="00F866D5">
        <w:rPr>
          <w:i/>
          <w:iCs/>
          <w:lang w:val="en-US"/>
        </w:rPr>
        <w:t>314</w:t>
      </w:r>
      <w:r w:rsidRPr="00F866D5">
        <w:rPr>
          <w:lang w:val="en-US"/>
        </w:rPr>
        <w:t>, 108807. https://doi.org/10.1016/j.agrformet.2022.108807</w:t>
      </w:r>
    </w:p>
    <w:p w14:paraId="4BFF5112" w14:textId="77777777" w:rsidR="00DB7570" w:rsidRPr="00F866D5" w:rsidRDefault="00DB7570" w:rsidP="00DB7570">
      <w:pPr>
        <w:pStyle w:val="Bibliography"/>
        <w:rPr>
          <w:lang w:val="en-US"/>
        </w:rPr>
      </w:pPr>
      <w:r w:rsidRPr="00F866D5">
        <w:rPr>
          <w:lang w:val="en-US"/>
        </w:rPr>
        <w:t xml:space="preserve">Lüdecke, D., Ben-Shachar, M. S., Patil, I., Waggoner, P., &amp; Makowski, D. (2021). performance: An R Package for Assessment, Comparison and Testing of Statistical Models. </w:t>
      </w:r>
      <w:r w:rsidRPr="00F866D5">
        <w:rPr>
          <w:i/>
          <w:iCs/>
          <w:lang w:val="en-US"/>
        </w:rPr>
        <w:t>Journal of Open Source Software</w:t>
      </w:r>
      <w:r w:rsidRPr="00F866D5">
        <w:rPr>
          <w:lang w:val="en-US"/>
        </w:rPr>
        <w:t xml:space="preserve">, </w:t>
      </w:r>
      <w:r w:rsidRPr="00F866D5">
        <w:rPr>
          <w:i/>
          <w:iCs/>
          <w:lang w:val="en-US"/>
        </w:rPr>
        <w:t>6</w:t>
      </w:r>
      <w:r w:rsidRPr="00F866D5">
        <w:rPr>
          <w:lang w:val="en-US"/>
        </w:rPr>
        <w:t>(60), 3139. https://doi.org/10.21105/joss.03139</w:t>
      </w:r>
    </w:p>
    <w:p w14:paraId="1CD605F8" w14:textId="77777777" w:rsidR="00DB7570" w:rsidRPr="00F866D5" w:rsidRDefault="00DB7570" w:rsidP="00DB7570">
      <w:pPr>
        <w:pStyle w:val="Bibliography"/>
        <w:rPr>
          <w:lang w:val="en-US"/>
        </w:rPr>
      </w:pPr>
      <w:r w:rsidRPr="00F866D5">
        <w:rPr>
          <w:lang w:val="en-US"/>
        </w:rPr>
        <w:t xml:space="preserve">Lupascu, M., Welker, J. M., Seibt, U., Maseyk, K., Xu, X., &amp; Czimczik, C. I. (2014). High Arctic wetting reduces permafrost carbon feedbacks to climate warming. </w:t>
      </w:r>
      <w:r w:rsidRPr="00F866D5">
        <w:rPr>
          <w:i/>
          <w:iCs/>
          <w:lang w:val="en-US"/>
        </w:rPr>
        <w:t>Nature Climate Change</w:t>
      </w:r>
      <w:r w:rsidRPr="00F866D5">
        <w:rPr>
          <w:lang w:val="en-US"/>
        </w:rPr>
        <w:t xml:space="preserve">, </w:t>
      </w:r>
      <w:r w:rsidRPr="00F866D5">
        <w:rPr>
          <w:i/>
          <w:iCs/>
          <w:lang w:val="en-US"/>
        </w:rPr>
        <w:t>4</w:t>
      </w:r>
      <w:r w:rsidRPr="00F866D5">
        <w:rPr>
          <w:lang w:val="en-US"/>
        </w:rPr>
        <w:t>(1), Article 1. https://doi.org/10.1038/nclimate2058</w:t>
      </w:r>
    </w:p>
    <w:p w14:paraId="59AFBA2F" w14:textId="77777777" w:rsidR="00DB7570" w:rsidRPr="00F866D5" w:rsidRDefault="00DB7570" w:rsidP="00DB7570">
      <w:pPr>
        <w:pStyle w:val="Bibliography"/>
        <w:rPr>
          <w:lang w:val="en-US"/>
        </w:rPr>
      </w:pPr>
      <w:r w:rsidRPr="00F866D5">
        <w:rPr>
          <w:lang w:val="en-US"/>
        </w:rPr>
        <w:t xml:space="preserve">Marchand, F. L., Nijs, I., de Boeck, H. J., Kockelbergh, F., Mertens, S., &amp; Beyens, L. (2004). Increased Turnover but Little Change in the Carbon Balance of High-Arctic Tundra </w:t>
      </w:r>
      <w:r w:rsidRPr="00F866D5">
        <w:rPr>
          <w:lang w:val="en-US"/>
        </w:rPr>
        <w:lastRenderedPageBreak/>
        <w:t xml:space="preserve">Exposed to Whole Growing Season Warming. </w:t>
      </w:r>
      <w:r w:rsidRPr="00F866D5">
        <w:rPr>
          <w:i/>
          <w:iCs/>
          <w:lang w:val="en-US"/>
        </w:rPr>
        <w:t>Arctic, Antarctic, and Alpine Research</w:t>
      </w:r>
      <w:r w:rsidRPr="00F866D5">
        <w:rPr>
          <w:lang w:val="en-US"/>
        </w:rPr>
        <w:t xml:space="preserve">, </w:t>
      </w:r>
      <w:r w:rsidRPr="00F866D5">
        <w:rPr>
          <w:i/>
          <w:iCs/>
          <w:lang w:val="en-US"/>
        </w:rPr>
        <w:t>36</w:t>
      </w:r>
      <w:r w:rsidRPr="00F866D5">
        <w:rPr>
          <w:lang w:val="en-US"/>
        </w:rPr>
        <w:t>(3), 298–307. https://doi.org/10.1657/1523-0430(2004)036[0298:ITBLCI]2.0.CO;2</w:t>
      </w:r>
    </w:p>
    <w:p w14:paraId="458674AA" w14:textId="77777777" w:rsidR="00DB7570" w:rsidRPr="00F866D5" w:rsidRDefault="00DB7570" w:rsidP="00DB7570">
      <w:pPr>
        <w:pStyle w:val="Bibliography"/>
        <w:rPr>
          <w:lang w:val="en-US"/>
        </w:rPr>
      </w:pPr>
      <w:r w:rsidRPr="00F866D5">
        <w:rPr>
          <w:lang w:val="en-US"/>
        </w:rPr>
        <w:t xml:space="preserve">Marion, G. m., Henry, G. h. r., Freckman, D. w., Johnstone, J., Jones, G., Jones, M. h., Lévesque, E., Molau, U., Mølgaard, P., Parsons, A. n., Svoboda, J., &amp; Virginia, R. a. (1997). Open-top designs for manipulating field temperature in high-latitude ecosystems. </w:t>
      </w:r>
      <w:r w:rsidRPr="00F866D5">
        <w:rPr>
          <w:i/>
          <w:iCs/>
          <w:lang w:val="en-US"/>
        </w:rPr>
        <w:t>Global Change Biology</w:t>
      </w:r>
      <w:r w:rsidRPr="00F866D5">
        <w:rPr>
          <w:lang w:val="en-US"/>
        </w:rPr>
        <w:t xml:space="preserve">, </w:t>
      </w:r>
      <w:r w:rsidRPr="00F866D5">
        <w:rPr>
          <w:i/>
          <w:iCs/>
          <w:lang w:val="en-US"/>
        </w:rPr>
        <w:t>3</w:t>
      </w:r>
      <w:r w:rsidRPr="00F866D5">
        <w:rPr>
          <w:lang w:val="en-US"/>
        </w:rPr>
        <w:t>(S1), 20–32. https://doi.org/10.1111/j.1365-2486.1997.gcb136.x</w:t>
      </w:r>
    </w:p>
    <w:p w14:paraId="5236848F" w14:textId="77777777" w:rsidR="00DB7570" w:rsidRPr="00F866D5" w:rsidRDefault="00DB7570" w:rsidP="00DB7570">
      <w:pPr>
        <w:pStyle w:val="Bibliography"/>
        <w:rPr>
          <w:lang w:val="en-US"/>
        </w:rPr>
      </w:pPr>
      <w:r w:rsidRPr="00F866D5">
        <w:rPr>
          <w:lang w:val="en-US"/>
        </w:rPr>
        <w:t xml:space="preserve">McFadden, J. P., Eugster, W., &amp; Chapin, F. S. (2003). A Regional Study of the Controls on Water Vapor and CO2 Exchange in Arctic Tundra. </w:t>
      </w:r>
      <w:r w:rsidRPr="00F866D5">
        <w:rPr>
          <w:i/>
          <w:iCs/>
          <w:lang w:val="en-US"/>
        </w:rPr>
        <w:t>Ecology</w:t>
      </w:r>
      <w:r w:rsidRPr="00F866D5">
        <w:rPr>
          <w:lang w:val="en-US"/>
        </w:rPr>
        <w:t xml:space="preserve">, </w:t>
      </w:r>
      <w:r w:rsidRPr="00F866D5">
        <w:rPr>
          <w:i/>
          <w:iCs/>
          <w:lang w:val="en-US"/>
        </w:rPr>
        <w:t>84</w:t>
      </w:r>
      <w:r w:rsidRPr="00F866D5">
        <w:rPr>
          <w:lang w:val="en-US"/>
        </w:rPr>
        <w:t>(10), 2762–2776.</w:t>
      </w:r>
    </w:p>
    <w:p w14:paraId="108843E2" w14:textId="77777777" w:rsidR="00DB7570" w:rsidRPr="00F866D5" w:rsidRDefault="00DB7570" w:rsidP="00DB7570">
      <w:pPr>
        <w:pStyle w:val="Bibliography"/>
        <w:rPr>
          <w:lang w:val="en-US"/>
        </w:rPr>
      </w:pPr>
      <w:r w:rsidRPr="00F866D5">
        <w:rPr>
          <w:lang w:val="en-US"/>
        </w:rPr>
        <w:t xml:space="preserve">McGuire, A. D., Anderson, L. G., Christensen, T. R., Dallimore, S., Guo, L., Hayes, D. J., Heimann, M., Lorenson, T. D., Macdonald, R. W., &amp; Roulet, N. (2009). Sensitivity of the carbon cycle in the Arctic to climate change. </w:t>
      </w:r>
      <w:r w:rsidRPr="00F866D5">
        <w:rPr>
          <w:i/>
          <w:iCs/>
          <w:lang w:val="en-US"/>
        </w:rPr>
        <w:t>Ecological Monographs</w:t>
      </w:r>
      <w:r w:rsidRPr="00F866D5">
        <w:rPr>
          <w:lang w:val="en-US"/>
        </w:rPr>
        <w:t xml:space="preserve">, </w:t>
      </w:r>
      <w:r w:rsidRPr="00F866D5">
        <w:rPr>
          <w:i/>
          <w:iCs/>
          <w:lang w:val="en-US"/>
        </w:rPr>
        <w:t>79</w:t>
      </w:r>
      <w:r w:rsidRPr="00F866D5">
        <w:rPr>
          <w:lang w:val="en-US"/>
        </w:rPr>
        <w:t>(4), 523–555. https://doi.org/10.1890/08-2025.1</w:t>
      </w:r>
    </w:p>
    <w:p w14:paraId="56A0F816" w14:textId="77777777" w:rsidR="00DB7570" w:rsidRPr="00F866D5" w:rsidRDefault="00DB7570" w:rsidP="00DB7570">
      <w:pPr>
        <w:pStyle w:val="Bibliography"/>
        <w:rPr>
          <w:lang w:val="en-US"/>
        </w:rPr>
      </w:pPr>
      <w:r w:rsidRPr="00F866D5">
        <w:rPr>
          <w:lang w:val="en-US"/>
        </w:rPr>
        <w:t xml:space="preserve">Mekonnen, Z. A., Riley, W. J., Berner, L. T., Bouskill, N. J., Torn, M. S., Iwahana, G., Breen, A. L., Myers-Smith, I. H., Criado, M. G., Liu, Y., Euskirchen, E. S., Goetz, S. J., Mack, M. C., &amp; Grant, R. F. (2021). Arctic tundra shrubification: A review of mechanisms and impacts on ecosystem carbon balance. </w:t>
      </w:r>
      <w:r w:rsidRPr="00F866D5">
        <w:rPr>
          <w:i/>
          <w:iCs/>
          <w:lang w:val="en-US"/>
        </w:rPr>
        <w:t>Environmental Research Letters</w:t>
      </w:r>
      <w:r w:rsidRPr="00F866D5">
        <w:rPr>
          <w:lang w:val="en-US"/>
        </w:rPr>
        <w:t xml:space="preserve">, </w:t>
      </w:r>
      <w:r w:rsidRPr="00F866D5">
        <w:rPr>
          <w:i/>
          <w:iCs/>
          <w:lang w:val="en-US"/>
        </w:rPr>
        <w:t>16</w:t>
      </w:r>
      <w:r w:rsidRPr="00F866D5">
        <w:rPr>
          <w:lang w:val="en-US"/>
        </w:rPr>
        <w:t>(5), 053001. https://doi.org/10.1088/1748-9326/abf28b</w:t>
      </w:r>
    </w:p>
    <w:p w14:paraId="785A4CAA" w14:textId="77777777" w:rsidR="00DB7570" w:rsidRPr="00F866D5" w:rsidRDefault="00DB7570" w:rsidP="00DB7570">
      <w:pPr>
        <w:pStyle w:val="Bibliography"/>
        <w:rPr>
          <w:lang w:val="en-US"/>
        </w:rPr>
      </w:pPr>
      <w:r w:rsidRPr="00F866D5">
        <w:rPr>
          <w:lang w:val="en-US"/>
        </w:rPr>
        <w:t xml:space="preserve">Mekonnen, Z. A., Riley, W. J., &amp; Grant, R. F. (2018). 21st century tundra shrubification could enhance net carbon uptake of North America Arctic tundra under an RCP8.5 climate trajectory. </w:t>
      </w:r>
      <w:r w:rsidRPr="00F866D5">
        <w:rPr>
          <w:i/>
          <w:iCs/>
          <w:lang w:val="en-US"/>
        </w:rPr>
        <w:t>Environmental Research Letters</w:t>
      </w:r>
      <w:r w:rsidRPr="00F866D5">
        <w:rPr>
          <w:lang w:val="en-US"/>
        </w:rPr>
        <w:t xml:space="preserve">, </w:t>
      </w:r>
      <w:r w:rsidRPr="00F866D5">
        <w:rPr>
          <w:i/>
          <w:iCs/>
          <w:lang w:val="en-US"/>
        </w:rPr>
        <w:t>13</w:t>
      </w:r>
      <w:r w:rsidRPr="00F866D5">
        <w:rPr>
          <w:lang w:val="en-US"/>
        </w:rPr>
        <w:t>(5), 054029. https://doi.org/10.1088/1748-9326/aabf28</w:t>
      </w:r>
    </w:p>
    <w:p w14:paraId="3B3C0C72" w14:textId="77777777" w:rsidR="00DB7570" w:rsidRPr="00F866D5" w:rsidRDefault="00DB7570" w:rsidP="00DB7570">
      <w:pPr>
        <w:pStyle w:val="Bibliography"/>
        <w:rPr>
          <w:lang w:val="en-US"/>
        </w:rPr>
      </w:pPr>
      <w:r w:rsidRPr="00F866D5">
        <w:rPr>
          <w:lang w:val="en-US"/>
        </w:rPr>
        <w:t xml:space="preserve">Nijland, W., de Jong, R., de Jong, S. M., Wulder, M. A., Bater, C. W., &amp; Coops, N. C. (2014). Monitoring plant condition and phenology using infrared sensitive consumer grade </w:t>
      </w:r>
      <w:r w:rsidRPr="00F866D5">
        <w:rPr>
          <w:lang w:val="en-US"/>
        </w:rPr>
        <w:lastRenderedPageBreak/>
        <w:t xml:space="preserve">digital cameras. </w:t>
      </w:r>
      <w:r w:rsidRPr="00F866D5">
        <w:rPr>
          <w:i/>
          <w:iCs/>
          <w:lang w:val="en-US"/>
        </w:rPr>
        <w:t>Agricultural and Forest Meteorology</w:t>
      </w:r>
      <w:r w:rsidRPr="00F866D5">
        <w:rPr>
          <w:lang w:val="en-US"/>
        </w:rPr>
        <w:t xml:space="preserve">, </w:t>
      </w:r>
      <w:r w:rsidRPr="00F866D5">
        <w:rPr>
          <w:i/>
          <w:iCs/>
          <w:lang w:val="en-US"/>
        </w:rPr>
        <w:t>184</w:t>
      </w:r>
      <w:r w:rsidRPr="00F866D5">
        <w:rPr>
          <w:lang w:val="en-US"/>
        </w:rPr>
        <w:t>, 98–106. https://doi.org/10.1016/j.agrformet.2013.09.007</w:t>
      </w:r>
    </w:p>
    <w:p w14:paraId="09B64078" w14:textId="77777777" w:rsidR="00DB7570" w:rsidRPr="00F866D5" w:rsidRDefault="00DB7570" w:rsidP="00DB7570">
      <w:pPr>
        <w:pStyle w:val="Bibliography"/>
        <w:rPr>
          <w:lang w:val="en-US"/>
        </w:rPr>
      </w:pPr>
      <w:r w:rsidRPr="00F866D5">
        <w:rPr>
          <w:lang w:val="en-US"/>
        </w:rPr>
        <w:t xml:space="preserve">Oberbauer, S. F., Tweedie, C. E., Welker, J. M., Fahnestock, J. T., Henry, G. H. R., Webber, P. J., Hollister, R. D., Walker, M. D., Kuchy, A., Elmore, E., &amp; Starr, G. (2007). Tundra CO2 Fluxes in Response to Experimental Warming across Latitudinal and Moisture Gradients. </w:t>
      </w:r>
      <w:r w:rsidRPr="00F866D5">
        <w:rPr>
          <w:i/>
          <w:iCs/>
          <w:lang w:val="en-US"/>
        </w:rPr>
        <w:t>Ecological Monographs</w:t>
      </w:r>
      <w:r w:rsidRPr="00F866D5">
        <w:rPr>
          <w:lang w:val="en-US"/>
        </w:rPr>
        <w:t xml:space="preserve">, </w:t>
      </w:r>
      <w:r w:rsidRPr="00F866D5">
        <w:rPr>
          <w:i/>
          <w:iCs/>
          <w:lang w:val="en-US"/>
        </w:rPr>
        <w:t>77</w:t>
      </w:r>
      <w:r w:rsidRPr="00F866D5">
        <w:rPr>
          <w:lang w:val="en-US"/>
        </w:rPr>
        <w:t>(2), 221–238.</w:t>
      </w:r>
    </w:p>
    <w:p w14:paraId="2FD3E0E9" w14:textId="77777777" w:rsidR="00DB7570" w:rsidRPr="00F866D5" w:rsidRDefault="00DB7570" w:rsidP="00DB7570">
      <w:pPr>
        <w:pStyle w:val="Bibliography"/>
        <w:rPr>
          <w:lang w:val="en-US"/>
        </w:rPr>
      </w:pPr>
      <w:r w:rsidRPr="00F866D5">
        <w:rPr>
          <w:lang w:val="en-US"/>
        </w:rPr>
        <w:t xml:space="preserve">Pirk, N., Tamstorf, M. P., Lund, M., Mastepanov, M., Pedersen, S. H., Mylius, M. R., Parmentier, F.-J. W., Christiansen, H. H., &amp; Christensen, T. R. (2016). Snowpack fluxes of methane and carbon dioxide from high Arctic tundra. </w:t>
      </w:r>
      <w:r w:rsidRPr="00F866D5">
        <w:rPr>
          <w:i/>
          <w:iCs/>
          <w:lang w:val="en-US"/>
        </w:rPr>
        <w:t>Journal of Geophysical Research: Biogeosciences</w:t>
      </w:r>
      <w:r w:rsidRPr="00F866D5">
        <w:rPr>
          <w:lang w:val="en-US"/>
        </w:rPr>
        <w:t xml:space="preserve">, </w:t>
      </w:r>
      <w:r w:rsidRPr="00F866D5">
        <w:rPr>
          <w:i/>
          <w:iCs/>
          <w:lang w:val="en-US"/>
        </w:rPr>
        <w:t>121</w:t>
      </w:r>
      <w:r w:rsidRPr="00F866D5">
        <w:rPr>
          <w:lang w:val="en-US"/>
        </w:rPr>
        <w:t>(11), 2886–2900. https://doi.org/10.1002/2016JG003486</w:t>
      </w:r>
    </w:p>
    <w:p w14:paraId="6E680FA7" w14:textId="77777777" w:rsidR="00DB7570" w:rsidRPr="00F866D5" w:rsidRDefault="00DB7570" w:rsidP="00DB7570">
      <w:pPr>
        <w:pStyle w:val="Bibliography"/>
        <w:rPr>
          <w:lang w:val="en-US"/>
        </w:rPr>
      </w:pPr>
      <w:r w:rsidRPr="00F866D5">
        <w:rPr>
          <w:lang w:val="en-US"/>
        </w:rPr>
        <w:t xml:space="preserve">Powers, S. M., &amp; Hampton, S. E. (2019). Open science, reproducibility, and transparency in ecology. </w:t>
      </w:r>
      <w:r w:rsidRPr="00F866D5">
        <w:rPr>
          <w:i/>
          <w:iCs/>
          <w:lang w:val="en-US"/>
        </w:rPr>
        <w:t>Ecological Applications</w:t>
      </w:r>
      <w:r w:rsidRPr="00F866D5">
        <w:rPr>
          <w:lang w:val="en-US"/>
        </w:rPr>
        <w:t xml:space="preserve">, </w:t>
      </w:r>
      <w:r w:rsidRPr="00F866D5">
        <w:rPr>
          <w:i/>
          <w:iCs/>
          <w:lang w:val="en-US"/>
        </w:rPr>
        <w:t>29</w:t>
      </w:r>
      <w:r w:rsidRPr="00F866D5">
        <w:rPr>
          <w:lang w:val="en-US"/>
        </w:rPr>
        <w:t>(1), e01822. https://doi.org/10.1002/eap.1822</w:t>
      </w:r>
    </w:p>
    <w:p w14:paraId="292D5EAC" w14:textId="77777777" w:rsidR="00DB7570" w:rsidRPr="00F866D5" w:rsidRDefault="00DB7570" w:rsidP="00DB7570">
      <w:pPr>
        <w:pStyle w:val="Bibliography"/>
        <w:rPr>
          <w:lang w:val="en-US"/>
        </w:rPr>
      </w:pPr>
      <w:r w:rsidRPr="00F866D5">
        <w:rPr>
          <w:lang w:val="en-US"/>
        </w:rPr>
        <w:t xml:space="preserve">R Core Team. (2022). </w:t>
      </w:r>
      <w:r w:rsidRPr="00F866D5">
        <w:rPr>
          <w:i/>
          <w:iCs/>
          <w:lang w:val="en-US"/>
        </w:rPr>
        <w:t>R: A Language and Environment for Statistical Computing</w:t>
      </w:r>
      <w:r w:rsidRPr="00F866D5">
        <w:rPr>
          <w:lang w:val="en-US"/>
        </w:rPr>
        <w:t>. R Foundation for Statistical Computing. https://www.R-project.org/</w:t>
      </w:r>
    </w:p>
    <w:p w14:paraId="4C95C0A1" w14:textId="77777777" w:rsidR="00DB7570" w:rsidRPr="00F866D5" w:rsidRDefault="00DB7570" w:rsidP="00DB7570">
      <w:pPr>
        <w:pStyle w:val="Bibliography"/>
        <w:rPr>
          <w:lang w:val="en-US"/>
        </w:rPr>
      </w:pPr>
      <w:r w:rsidRPr="00F866D5">
        <w:rPr>
          <w:lang w:val="en-US"/>
        </w:rPr>
        <w:t xml:space="preserve">Rantanen, M., Karpechko, A. Y., Lipponen, A., Nordling, K., Hyvärinen, O., Ruosteenoja, K., Vihma, T., &amp; Laaksonen, A. (2022). The Arctic has warmed nearly four times faster than the globe since 1979. </w:t>
      </w:r>
      <w:r w:rsidRPr="00F866D5">
        <w:rPr>
          <w:i/>
          <w:iCs/>
          <w:lang w:val="en-US"/>
        </w:rPr>
        <w:t>Communications Earth &amp; Environment</w:t>
      </w:r>
      <w:r w:rsidRPr="00F866D5">
        <w:rPr>
          <w:lang w:val="en-US"/>
        </w:rPr>
        <w:t xml:space="preserve">, </w:t>
      </w:r>
      <w:r w:rsidRPr="00F866D5">
        <w:rPr>
          <w:i/>
          <w:iCs/>
          <w:lang w:val="en-US"/>
        </w:rPr>
        <w:t>3</w:t>
      </w:r>
      <w:r w:rsidRPr="00F866D5">
        <w:rPr>
          <w:lang w:val="en-US"/>
        </w:rPr>
        <w:t>(1), Article 1. https://doi.org/10.1038/s43247-022-00498-3</w:t>
      </w:r>
    </w:p>
    <w:p w14:paraId="280BB9A8" w14:textId="77777777" w:rsidR="00DB7570" w:rsidRPr="00F866D5" w:rsidRDefault="00DB7570" w:rsidP="00DB7570">
      <w:pPr>
        <w:pStyle w:val="Bibliography"/>
        <w:rPr>
          <w:lang w:val="en-US"/>
        </w:rPr>
      </w:pPr>
      <w:r w:rsidRPr="00F866D5">
        <w:rPr>
          <w:lang w:val="en-US"/>
        </w:rPr>
        <w:t xml:space="preserve">Sandve, G. K., Nekrutenko, A., Taylor, J., &amp; Hovig, E. (2013). Ten Simple Rules for Reproducible Computational Research. </w:t>
      </w:r>
      <w:r w:rsidRPr="00F866D5">
        <w:rPr>
          <w:i/>
          <w:iCs/>
          <w:lang w:val="en-US"/>
        </w:rPr>
        <w:t>PLOS Computational Biology</w:t>
      </w:r>
      <w:r w:rsidRPr="00F866D5">
        <w:rPr>
          <w:lang w:val="en-US"/>
        </w:rPr>
        <w:t xml:space="preserve">, </w:t>
      </w:r>
      <w:r w:rsidRPr="00F866D5">
        <w:rPr>
          <w:i/>
          <w:iCs/>
          <w:lang w:val="en-US"/>
        </w:rPr>
        <w:t>9</w:t>
      </w:r>
      <w:r w:rsidRPr="00F866D5">
        <w:rPr>
          <w:lang w:val="en-US"/>
        </w:rPr>
        <w:t>(10), e1003285. https://doi.org/10.1371/journal.pcbi.1003285</w:t>
      </w:r>
    </w:p>
    <w:p w14:paraId="64DE1B59" w14:textId="77777777" w:rsidR="00DB7570" w:rsidRPr="00F866D5" w:rsidRDefault="00DB7570" w:rsidP="00DB7570">
      <w:pPr>
        <w:pStyle w:val="Bibliography"/>
        <w:rPr>
          <w:lang w:val="en-US"/>
        </w:rPr>
      </w:pPr>
      <w:r w:rsidRPr="00F866D5">
        <w:rPr>
          <w:lang w:val="en-US"/>
        </w:rPr>
        <w:t xml:space="preserve">Schuur, E. a. G., McGuire, A. D., Schädel, C., Grosse, G., Harden, J. W., Hayes, D. J., Hugelius, G., Koven, C. D., Kuhry, P., Lawrence, D. M., Natali, S. M., Olefeldt, D., Romanovsky, </w:t>
      </w:r>
      <w:r w:rsidRPr="00F866D5">
        <w:rPr>
          <w:lang w:val="en-US"/>
        </w:rPr>
        <w:lastRenderedPageBreak/>
        <w:t xml:space="preserve">V. E., Schaefer, K., Turetsky, M. R., Treat, C. C., &amp; Vonk, J. E. (2015). Climate change and the permafrost carbon feedback. </w:t>
      </w:r>
      <w:r w:rsidRPr="00F866D5">
        <w:rPr>
          <w:i/>
          <w:iCs/>
          <w:lang w:val="en-US"/>
        </w:rPr>
        <w:t>Nature</w:t>
      </w:r>
      <w:r w:rsidRPr="00F866D5">
        <w:rPr>
          <w:lang w:val="en-US"/>
        </w:rPr>
        <w:t xml:space="preserve">, </w:t>
      </w:r>
      <w:r w:rsidRPr="00F866D5">
        <w:rPr>
          <w:i/>
          <w:iCs/>
          <w:lang w:val="en-US"/>
        </w:rPr>
        <w:t>520</w:t>
      </w:r>
      <w:r w:rsidRPr="00F866D5">
        <w:rPr>
          <w:lang w:val="en-US"/>
        </w:rPr>
        <w:t>(7546), Article 7546. https://doi.org/10.1038/nature14338</w:t>
      </w:r>
    </w:p>
    <w:p w14:paraId="37CC23D0" w14:textId="77777777" w:rsidR="00DB7570" w:rsidRPr="00F866D5" w:rsidRDefault="00DB7570" w:rsidP="00DB7570">
      <w:pPr>
        <w:pStyle w:val="Bibliography"/>
        <w:rPr>
          <w:lang w:val="en-US"/>
        </w:rPr>
      </w:pPr>
      <w:r w:rsidRPr="00F866D5">
        <w:rPr>
          <w:lang w:val="en-US"/>
        </w:rPr>
        <w:t xml:space="preserve">Segal, A. D. (2013). </w:t>
      </w:r>
      <w:r w:rsidRPr="00F866D5">
        <w:rPr>
          <w:i/>
          <w:iCs/>
          <w:lang w:val="en-US"/>
        </w:rPr>
        <w:t>Root and microbial respiration dominate carbon dioxide efflux in an arctic ecosystem</w:t>
      </w:r>
      <w:r w:rsidRPr="00F866D5">
        <w:rPr>
          <w:lang w:val="en-US"/>
        </w:rPr>
        <w:t xml:space="preserve"> [M.S. Thesis, University of Alaska Anchorage]. https://www.proquest.com/docview/1314999512/abstract/3D5428355B6E41D8PQ/1</w:t>
      </w:r>
    </w:p>
    <w:p w14:paraId="2D86AD6B" w14:textId="77777777" w:rsidR="00DB7570" w:rsidRPr="00F866D5" w:rsidRDefault="00DB7570" w:rsidP="00DB7570">
      <w:pPr>
        <w:pStyle w:val="Bibliography"/>
        <w:rPr>
          <w:lang w:val="en-US"/>
        </w:rPr>
      </w:pPr>
      <w:r w:rsidRPr="00F866D5">
        <w:rPr>
          <w:lang w:val="en-US"/>
        </w:rPr>
        <w:t xml:space="preserve">Shaver, G. R., Canadell, J., Chapin, F. S., Gurevitch, J., &amp; al,  et. (2000). Global warming and terrestrial ecosystems: A conceptual framework for analysis. </w:t>
      </w:r>
      <w:r w:rsidRPr="00F866D5">
        <w:rPr>
          <w:i/>
          <w:iCs/>
          <w:lang w:val="en-US"/>
        </w:rPr>
        <w:t>Bioscience</w:t>
      </w:r>
      <w:r w:rsidRPr="00F866D5">
        <w:rPr>
          <w:lang w:val="en-US"/>
        </w:rPr>
        <w:t xml:space="preserve">, </w:t>
      </w:r>
      <w:r w:rsidRPr="00F866D5">
        <w:rPr>
          <w:i/>
          <w:iCs/>
          <w:lang w:val="en-US"/>
        </w:rPr>
        <w:t>50</w:t>
      </w:r>
      <w:r w:rsidRPr="00F866D5">
        <w:rPr>
          <w:lang w:val="en-US"/>
        </w:rPr>
        <w:t>(10), 871–882. https://doi.org/10.1641/0006-3568(2000)050[0871:GWATEA]2.0.CO;2</w:t>
      </w:r>
    </w:p>
    <w:p w14:paraId="22B7A6F5" w14:textId="77777777" w:rsidR="00DB7570" w:rsidRPr="00F866D5" w:rsidRDefault="00DB7570" w:rsidP="00DB7570">
      <w:pPr>
        <w:pStyle w:val="Bibliography"/>
        <w:rPr>
          <w:lang w:val="en-US"/>
        </w:rPr>
      </w:pPr>
      <w:r w:rsidRPr="00F866D5">
        <w:rPr>
          <w:lang w:val="en-US"/>
        </w:rPr>
        <w:t xml:space="preserve">Shaver, G. R., Johnson, L. C., Cades, D. H., Murray, G., Laundre, J. A., Rastetter, E. B., Nadelhoffer, K. J., &amp; Giblin, A. E. (1998). Biomass and CO2 flux in wet sedge tundras: Responses to nutrients, temperature, and light. </w:t>
      </w:r>
      <w:r w:rsidRPr="00F866D5">
        <w:rPr>
          <w:i/>
          <w:iCs/>
          <w:lang w:val="en-US"/>
        </w:rPr>
        <w:t>Ecological Monographs</w:t>
      </w:r>
      <w:r w:rsidRPr="00F866D5">
        <w:rPr>
          <w:lang w:val="en-US"/>
        </w:rPr>
        <w:t xml:space="preserve">, </w:t>
      </w:r>
      <w:r w:rsidRPr="00F866D5">
        <w:rPr>
          <w:i/>
          <w:iCs/>
          <w:lang w:val="en-US"/>
        </w:rPr>
        <w:t>68</w:t>
      </w:r>
      <w:r w:rsidRPr="00F866D5">
        <w:rPr>
          <w:lang w:val="en-US"/>
        </w:rPr>
        <w:t>(1), 75–97. https://doi.org/10.1890/0012-9615(1998)068[0075:BACFIW]2.0.CO;2</w:t>
      </w:r>
    </w:p>
    <w:p w14:paraId="7A8CCA9C" w14:textId="77777777" w:rsidR="00DB7570" w:rsidRPr="00F866D5" w:rsidRDefault="00DB7570" w:rsidP="00DB7570">
      <w:pPr>
        <w:pStyle w:val="Bibliography"/>
        <w:rPr>
          <w:lang w:val="en-US"/>
        </w:rPr>
      </w:pPr>
      <w:r w:rsidRPr="00F866D5">
        <w:rPr>
          <w:lang w:val="en-US"/>
        </w:rPr>
        <w:t xml:space="preserve">Skeeter, J., Christen, A., &amp; Henry, G. H. R. (2022). Controls on carbon dioxide and methane fluxes from a low-center polygonal peatland in the Mackenzie River Delta, Northwest Territories. </w:t>
      </w:r>
      <w:r w:rsidRPr="00F866D5">
        <w:rPr>
          <w:i/>
          <w:iCs/>
          <w:lang w:val="en-US"/>
        </w:rPr>
        <w:t>Arctic Science</w:t>
      </w:r>
      <w:r w:rsidRPr="00F866D5">
        <w:rPr>
          <w:lang w:val="en-US"/>
        </w:rPr>
        <w:t xml:space="preserve">, </w:t>
      </w:r>
      <w:r w:rsidRPr="00F866D5">
        <w:rPr>
          <w:i/>
          <w:iCs/>
          <w:lang w:val="en-US"/>
        </w:rPr>
        <w:t>8</w:t>
      </w:r>
      <w:r w:rsidRPr="00F866D5">
        <w:rPr>
          <w:lang w:val="en-US"/>
        </w:rPr>
        <w:t>(2), 471–497. https://doi.org/10.1139/as-2021-0034</w:t>
      </w:r>
    </w:p>
    <w:p w14:paraId="0645B910" w14:textId="77777777" w:rsidR="00DB7570" w:rsidRPr="00F866D5" w:rsidRDefault="00DB7570" w:rsidP="00DB7570">
      <w:pPr>
        <w:pStyle w:val="Bibliography"/>
        <w:rPr>
          <w:lang w:val="en-US"/>
        </w:rPr>
      </w:pPr>
      <w:r w:rsidRPr="00F866D5">
        <w:rPr>
          <w:lang w:val="en-US"/>
        </w:rPr>
        <w:t xml:space="preserve">Skeeter, J., Christen, A., Laforce, A.-A., Humphreys, E., &amp; Henry, G. (2020). Vegetation influence and environmental controls on greenhouse gas fluxes from a drained thermokarst lake in the western Canadian Arctic. </w:t>
      </w:r>
      <w:r w:rsidRPr="00F866D5">
        <w:rPr>
          <w:i/>
          <w:iCs/>
          <w:lang w:val="en-US"/>
        </w:rPr>
        <w:t>Biogeosciences</w:t>
      </w:r>
      <w:r w:rsidRPr="00F866D5">
        <w:rPr>
          <w:lang w:val="en-US"/>
        </w:rPr>
        <w:t xml:space="preserve">, </w:t>
      </w:r>
      <w:r w:rsidRPr="00F866D5">
        <w:rPr>
          <w:i/>
          <w:iCs/>
          <w:lang w:val="en-US"/>
        </w:rPr>
        <w:t>17</w:t>
      </w:r>
      <w:r w:rsidRPr="00F866D5">
        <w:rPr>
          <w:lang w:val="en-US"/>
        </w:rPr>
        <w:t>(17), 4421–4441. https://doi.org/10.5194/bg-17-4421-2020</w:t>
      </w:r>
    </w:p>
    <w:p w14:paraId="3BD94DFD" w14:textId="77777777" w:rsidR="00DB7570" w:rsidRPr="00F866D5" w:rsidRDefault="00DB7570" w:rsidP="00DB7570">
      <w:pPr>
        <w:pStyle w:val="Bibliography"/>
        <w:rPr>
          <w:lang w:val="en-US"/>
        </w:rPr>
      </w:pPr>
      <w:r w:rsidRPr="00F866D5">
        <w:rPr>
          <w:lang w:val="en-US"/>
        </w:rPr>
        <w:t xml:space="preserve">Street, L. E., Shaver, G. R., Williams, M., &amp; Van Wijk, M. T. (2007). What is the relationship between changes in canopy leaf area and changes in photosynthetic CO2 flux in </w:t>
      </w:r>
      <w:r w:rsidRPr="00F866D5">
        <w:rPr>
          <w:lang w:val="en-US"/>
        </w:rPr>
        <w:lastRenderedPageBreak/>
        <w:t xml:space="preserve">arctic ecosystems? </w:t>
      </w:r>
      <w:r w:rsidRPr="00F866D5">
        <w:rPr>
          <w:i/>
          <w:iCs/>
          <w:lang w:val="en-US"/>
        </w:rPr>
        <w:t>Journal of Ecology</w:t>
      </w:r>
      <w:r w:rsidRPr="00F866D5">
        <w:rPr>
          <w:lang w:val="en-US"/>
        </w:rPr>
        <w:t xml:space="preserve">, </w:t>
      </w:r>
      <w:r w:rsidRPr="00F866D5">
        <w:rPr>
          <w:i/>
          <w:iCs/>
          <w:lang w:val="en-US"/>
        </w:rPr>
        <w:t>95</w:t>
      </w:r>
      <w:r w:rsidRPr="00F866D5">
        <w:rPr>
          <w:lang w:val="en-US"/>
        </w:rPr>
        <w:t>(1), 139–150. https://doi.org/10.1111/j.1365-2745.2006.01187.x</w:t>
      </w:r>
    </w:p>
    <w:p w14:paraId="1A91BF13" w14:textId="77777777" w:rsidR="00DB7570" w:rsidRPr="00F866D5" w:rsidRDefault="00DB7570" w:rsidP="00DB7570">
      <w:pPr>
        <w:pStyle w:val="Bibliography"/>
        <w:rPr>
          <w:lang w:val="en-US"/>
        </w:rPr>
      </w:pPr>
      <w:r w:rsidRPr="00F866D5">
        <w:rPr>
          <w:lang w:val="en-US"/>
        </w:rPr>
        <w:t xml:space="preserve">Tarnocai, C., Canadell, J. G., Schuur, E. a. G., Kuhry, P., Mazhitova, G., &amp; Zimov, S. (2009). Soil organic carbon pools in the northern circumpolar permafrost region. </w:t>
      </w:r>
      <w:r w:rsidRPr="00F866D5">
        <w:rPr>
          <w:i/>
          <w:iCs/>
          <w:lang w:val="en-US"/>
        </w:rPr>
        <w:t>Global Biogeochemical Cycles</w:t>
      </w:r>
      <w:r w:rsidRPr="00F866D5">
        <w:rPr>
          <w:lang w:val="en-US"/>
        </w:rPr>
        <w:t xml:space="preserve">, </w:t>
      </w:r>
      <w:r w:rsidRPr="00F866D5">
        <w:rPr>
          <w:i/>
          <w:iCs/>
          <w:lang w:val="en-US"/>
        </w:rPr>
        <w:t>23</w:t>
      </w:r>
      <w:r w:rsidRPr="00F866D5">
        <w:rPr>
          <w:lang w:val="en-US"/>
        </w:rPr>
        <w:t>(2). https://doi.org/10.1029/2008GB003327</w:t>
      </w:r>
    </w:p>
    <w:p w14:paraId="645BFF69" w14:textId="77777777" w:rsidR="00DB7570" w:rsidRPr="00F866D5" w:rsidRDefault="00DB7570" w:rsidP="00DB7570">
      <w:pPr>
        <w:pStyle w:val="Bibliography"/>
        <w:rPr>
          <w:lang w:val="en-US"/>
        </w:rPr>
      </w:pPr>
      <w:r w:rsidRPr="00F866D5">
        <w:rPr>
          <w:lang w:val="en-US"/>
        </w:rPr>
        <w:t xml:space="preserve">Tieszen, L. L. (1973). Photosynthesis and Respiration in Arctic Tundra Grasses: Field Light Intensity and Temperature Responses. </w:t>
      </w:r>
      <w:r w:rsidRPr="00F866D5">
        <w:rPr>
          <w:i/>
          <w:iCs/>
          <w:lang w:val="en-US"/>
        </w:rPr>
        <w:t>Arctic and Alpine Research</w:t>
      </w:r>
      <w:r w:rsidRPr="00F866D5">
        <w:rPr>
          <w:lang w:val="en-US"/>
        </w:rPr>
        <w:t xml:space="preserve">, </w:t>
      </w:r>
      <w:r w:rsidRPr="00F866D5">
        <w:rPr>
          <w:i/>
          <w:iCs/>
          <w:lang w:val="en-US"/>
        </w:rPr>
        <w:t>5</w:t>
      </w:r>
      <w:r w:rsidRPr="00F866D5">
        <w:rPr>
          <w:lang w:val="en-US"/>
        </w:rPr>
        <w:t>(3), 239–251. https://doi.org/10.2307/1550031</w:t>
      </w:r>
    </w:p>
    <w:p w14:paraId="3862523C" w14:textId="77777777" w:rsidR="00DB7570" w:rsidRPr="00F866D5" w:rsidRDefault="00DB7570" w:rsidP="00DB7570">
      <w:pPr>
        <w:pStyle w:val="Bibliography"/>
        <w:rPr>
          <w:lang w:val="en-US"/>
        </w:rPr>
      </w:pPr>
      <w:r w:rsidRPr="00F866D5">
        <w:rPr>
          <w:lang w:val="en-US"/>
        </w:rPr>
        <w:t xml:space="preserve">Uchida, M., Muraoka, H., &amp; Nakatsubo, T. (2016). Sensitivity analysis of ecosystem CO2 exchange to climate change in High Arctic tundra using an ecological process-based model. </w:t>
      </w:r>
      <w:r w:rsidRPr="00F866D5">
        <w:rPr>
          <w:i/>
          <w:iCs/>
          <w:lang w:val="en-US"/>
        </w:rPr>
        <w:t>Polar Biology</w:t>
      </w:r>
      <w:r w:rsidRPr="00F866D5">
        <w:rPr>
          <w:lang w:val="en-US"/>
        </w:rPr>
        <w:t xml:space="preserve">, </w:t>
      </w:r>
      <w:r w:rsidRPr="00F866D5">
        <w:rPr>
          <w:i/>
          <w:iCs/>
          <w:lang w:val="en-US"/>
        </w:rPr>
        <w:t>39</w:t>
      </w:r>
      <w:r w:rsidRPr="00F866D5">
        <w:rPr>
          <w:lang w:val="en-US"/>
        </w:rPr>
        <w:t>(2), 251–265. https://doi.org/10.1007/s00300-015-1777-x</w:t>
      </w:r>
    </w:p>
    <w:p w14:paraId="2EF9A1A3" w14:textId="77777777" w:rsidR="00DB7570" w:rsidRPr="00F866D5" w:rsidRDefault="00DB7570" w:rsidP="00DB7570">
      <w:pPr>
        <w:pStyle w:val="Bibliography"/>
        <w:rPr>
          <w:lang w:val="en-US"/>
        </w:rPr>
      </w:pPr>
      <w:r w:rsidRPr="00F866D5">
        <w:rPr>
          <w:lang w:val="en-US"/>
        </w:rPr>
        <w:t xml:space="preserve">Virkkala, A.-M., Virtanen, T., Lehtonen, A., Rinne, J., &amp; Luoto, M. (2018). The current state of CO2 flux chamber studies in the Arctic tundra: A review. </w:t>
      </w:r>
      <w:r w:rsidRPr="00F866D5">
        <w:rPr>
          <w:i/>
          <w:iCs/>
          <w:lang w:val="en-US"/>
        </w:rPr>
        <w:t>Progress in Physical Geography: Earth and Environment</w:t>
      </w:r>
      <w:r w:rsidRPr="00F866D5">
        <w:rPr>
          <w:lang w:val="en-US"/>
        </w:rPr>
        <w:t xml:space="preserve">, </w:t>
      </w:r>
      <w:r w:rsidRPr="00F866D5">
        <w:rPr>
          <w:i/>
          <w:iCs/>
          <w:lang w:val="en-US"/>
        </w:rPr>
        <w:t>42</w:t>
      </w:r>
      <w:r w:rsidRPr="00F866D5">
        <w:rPr>
          <w:lang w:val="en-US"/>
        </w:rPr>
        <w:t>(2), 162–184. https://doi.org/10.1177/0309133317745784</w:t>
      </w:r>
    </w:p>
    <w:p w14:paraId="39BABBE3" w14:textId="77777777" w:rsidR="00DB7570" w:rsidRPr="00F866D5" w:rsidRDefault="00DB7570" w:rsidP="00DB7570">
      <w:pPr>
        <w:pStyle w:val="Bibliography"/>
        <w:rPr>
          <w:lang w:val="en-US"/>
        </w:rPr>
      </w:pPr>
      <w:r w:rsidRPr="00F866D5">
        <w:rPr>
          <w:lang w:val="en-US"/>
        </w:rPr>
        <w:t xml:space="preserve">Welker, J. M., Fahnestock, J. T., Henry, G. H. R., O’Dea, K. W., &amp; Chimner, R. A. (2004). CO2 exchange in three Canadian High Arctic ecosystems: Response to long-term experimental warming. </w:t>
      </w:r>
      <w:r w:rsidRPr="00F866D5">
        <w:rPr>
          <w:i/>
          <w:iCs/>
          <w:lang w:val="en-US"/>
        </w:rPr>
        <w:t>Global Change Biology</w:t>
      </w:r>
      <w:r w:rsidRPr="00F866D5">
        <w:rPr>
          <w:lang w:val="en-US"/>
        </w:rPr>
        <w:t xml:space="preserve">, </w:t>
      </w:r>
      <w:r w:rsidRPr="00F866D5">
        <w:rPr>
          <w:i/>
          <w:iCs/>
          <w:lang w:val="en-US"/>
        </w:rPr>
        <w:t>10</w:t>
      </w:r>
      <w:r w:rsidRPr="00F866D5">
        <w:rPr>
          <w:lang w:val="en-US"/>
        </w:rPr>
        <w:t>(12), 1981–1995. https://doi.org/10.1111/j.1365-2486.2004.00857.x</w:t>
      </w:r>
    </w:p>
    <w:p w14:paraId="4BC6CCDB" w14:textId="77777777" w:rsidR="00DB7570" w:rsidRPr="00F866D5" w:rsidRDefault="00DB7570" w:rsidP="00DB7570">
      <w:pPr>
        <w:pStyle w:val="Bibliography"/>
        <w:rPr>
          <w:lang w:val="en-US"/>
        </w:rPr>
      </w:pPr>
      <w:r w:rsidRPr="00F866D5">
        <w:rPr>
          <w:lang w:val="en-US"/>
        </w:rPr>
        <w:t xml:space="preserve">Wickham, H., Averick, M., Bryan, J., Chang, W., McGowan, L. D., François, R., Grolemund, G., Hayes, A., Henry, L., Hester, J., Kuhn, M., Pedersen, T. L., Miller, E., Bache, S. M., Müller, K., Ooms, J., Robinson, D., Seidel, D. P., Spinu, V., … Yutani, H. (2019). Welcome to the tidyverse. </w:t>
      </w:r>
      <w:r w:rsidRPr="00F866D5">
        <w:rPr>
          <w:i/>
          <w:iCs/>
          <w:lang w:val="en-US"/>
        </w:rPr>
        <w:t>Journal of Open Source Software</w:t>
      </w:r>
      <w:r w:rsidRPr="00F866D5">
        <w:rPr>
          <w:lang w:val="en-US"/>
        </w:rPr>
        <w:t xml:space="preserve">, </w:t>
      </w:r>
      <w:r w:rsidRPr="00F866D5">
        <w:rPr>
          <w:i/>
          <w:iCs/>
          <w:lang w:val="en-US"/>
        </w:rPr>
        <w:t>4</w:t>
      </w:r>
      <w:r w:rsidRPr="00F866D5">
        <w:rPr>
          <w:lang w:val="en-US"/>
        </w:rPr>
        <w:t>(43), 1686. https://doi.org/10.21105/joss.01686</w:t>
      </w:r>
    </w:p>
    <w:p w14:paraId="4CD3D901" w14:textId="0C3B65A7" w:rsidR="007D75C6" w:rsidRPr="00F866D5" w:rsidRDefault="00342CA2" w:rsidP="003218BE">
      <w:pPr>
        <w:pStyle w:val="Heading1"/>
      </w:pPr>
      <w:r w:rsidRPr="00F866D5">
        <w:lastRenderedPageBreak/>
        <w:fldChar w:fldCharType="end"/>
      </w:r>
      <w:bookmarkStart w:id="91" w:name="_Toc133416740"/>
      <w:r w:rsidR="005D0132" w:rsidRPr="00F866D5">
        <w:t>Supplementary Materials</w:t>
      </w:r>
      <w:bookmarkEnd w:id="91"/>
    </w:p>
    <w:p w14:paraId="3C9D1C25" w14:textId="77777777" w:rsidR="00B17B0F" w:rsidRPr="00F866D5" w:rsidRDefault="00504EF2" w:rsidP="007F33F2">
      <w:pPr>
        <w:pStyle w:val="Caption"/>
        <w:rPr>
          <w:color w:val="auto"/>
        </w:rPr>
      </w:pPr>
      <w:bookmarkStart w:id="92" w:name="_Ref131372559"/>
      <w:bookmarkStart w:id="93" w:name="_Toc131371500"/>
      <w:bookmarkStart w:id="94" w:name="_Toc131381645"/>
      <w:r w:rsidRPr="00F866D5">
        <w:rPr>
          <w:noProof/>
          <w:color w:val="auto"/>
        </w:rPr>
        <w:drawing>
          <wp:inline distT="0" distB="0" distL="0" distR="0" wp14:anchorId="639600EB" wp14:editId="74C77D12">
            <wp:extent cx="5375486" cy="7679094"/>
            <wp:effectExtent l="0" t="0" r="0" b="4445"/>
            <wp:docPr id="12506059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605976" name="Picture 1250605976"/>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394611" cy="7706414"/>
                    </a:xfrm>
                    <a:prstGeom prst="rect">
                      <a:avLst/>
                    </a:prstGeom>
                  </pic:spPr>
                </pic:pic>
              </a:graphicData>
            </a:graphic>
          </wp:inline>
        </w:drawing>
      </w:r>
    </w:p>
    <w:p w14:paraId="1796FF2B" w14:textId="48F0B836" w:rsidR="00504EF2" w:rsidRPr="00F866D5" w:rsidRDefault="00B17B0F" w:rsidP="007F33F2">
      <w:pPr>
        <w:pStyle w:val="Caption"/>
        <w:rPr>
          <w:noProof/>
          <w:color w:val="auto"/>
        </w:rPr>
      </w:pPr>
      <w:bookmarkStart w:id="95" w:name="_Ref131935242"/>
      <w:bookmarkStart w:id="96" w:name="_Toc133414575"/>
      <w:r w:rsidRPr="00F866D5">
        <w:rPr>
          <w:color w:val="auto"/>
        </w:rPr>
        <w:t>Figure S</w:t>
      </w:r>
      <w:r w:rsidR="00287A00" w:rsidRPr="00F866D5">
        <w:rPr>
          <w:color w:val="auto"/>
        </w:rPr>
        <w:fldChar w:fldCharType="begin"/>
      </w:r>
      <w:r w:rsidR="00287A00" w:rsidRPr="00F866D5">
        <w:rPr>
          <w:color w:val="auto"/>
        </w:rPr>
        <w:instrText xml:space="preserve"> SEQ Figure_S \* ARABIC </w:instrText>
      </w:r>
      <w:r w:rsidR="00287A00" w:rsidRPr="00F866D5">
        <w:rPr>
          <w:color w:val="auto"/>
        </w:rPr>
        <w:fldChar w:fldCharType="separate"/>
      </w:r>
      <w:r w:rsidR="00CB6242" w:rsidRPr="00F866D5">
        <w:rPr>
          <w:noProof/>
          <w:color w:val="auto"/>
        </w:rPr>
        <w:t>1</w:t>
      </w:r>
      <w:r w:rsidR="00287A00" w:rsidRPr="00F866D5">
        <w:rPr>
          <w:noProof/>
          <w:color w:val="auto"/>
        </w:rPr>
        <w:fldChar w:fldCharType="end"/>
      </w:r>
      <w:bookmarkEnd w:id="95"/>
      <w:r w:rsidRPr="00F866D5">
        <w:rPr>
          <w:color w:val="auto"/>
        </w:rPr>
        <w:t>. Raw flux data from the infrared gas analyzer separated by site, collection day (DOY)</w:t>
      </w:r>
      <w:r w:rsidRPr="00F866D5">
        <w:rPr>
          <w:noProof/>
          <w:color w:val="auto"/>
        </w:rPr>
        <w:t>, treatment (C/T), and flux, where dark is the ER measurement and light is the NEE measurement. Trendlines are basic linear models fit to each flux by plot.</w:t>
      </w:r>
      <w:bookmarkEnd w:id="96"/>
    </w:p>
    <w:p w14:paraId="6CFE9329" w14:textId="77777777" w:rsidR="00913482" w:rsidRPr="00F866D5" w:rsidRDefault="00BC3061" w:rsidP="001E551F">
      <w:pPr>
        <w:pStyle w:val="Caption"/>
        <w:rPr>
          <w:color w:val="auto"/>
        </w:rPr>
      </w:pPr>
      <w:r w:rsidRPr="00F866D5">
        <w:rPr>
          <w:noProof/>
          <w:color w:val="auto"/>
        </w:rPr>
        <w:lastRenderedPageBreak/>
        <w:drawing>
          <wp:inline distT="0" distB="0" distL="0" distR="0" wp14:anchorId="28F014A9" wp14:editId="73452B25">
            <wp:extent cx="5588902" cy="6520180"/>
            <wp:effectExtent l="0" t="0" r="0" b="0"/>
            <wp:docPr id="1793261618" name="Picture 9"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261618" name="Picture 9" descr="Graphical user interface, chart, line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611307" cy="6546318"/>
                    </a:xfrm>
                    <a:prstGeom prst="rect">
                      <a:avLst/>
                    </a:prstGeom>
                  </pic:spPr>
                </pic:pic>
              </a:graphicData>
            </a:graphic>
          </wp:inline>
        </w:drawing>
      </w:r>
      <w:bookmarkStart w:id="97" w:name="_Ref131933400"/>
    </w:p>
    <w:p w14:paraId="50C26C86" w14:textId="1E20D7AC" w:rsidR="00682CC2" w:rsidRPr="00F866D5" w:rsidRDefault="00682CC2" w:rsidP="001E551F">
      <w:pPr>
        <w:pStyle w:val="Caption"/>
        <w:rPr>
          <w:color w:val="auto"/>
        </w:rPr>
      </w:pPr>
      <w:bookmarkStart w:id="98" w:name="_Toc133414576"/>
      <w:r w:rsidRPr="00F866D5">
        <w:rPr>
          <w:color w:val="auto"/>
        </w:rPr>
        <w:t>Figure S</w:t>
      </w:r>
      <w:r w:rsidR="00287A00" w:rsidRPr="00F866D5">
        <w:rPr>
          <w:color w:val="auto"/>
        </w:rPr>
        <w:fldChar w:fldCharType="begin"/>
      </w:r>
      <w:r w:rsidR="00287A00" w:rsidRPr="00F866D5">
        <w:rPr>
          <w:color w:val="auto"/>
        </w:rPr>
        <w:instrText xml:space="preserve"> SEQ Figure_S \* ARABIC </w:instrText>
      </w:r>
      <w:r w:rsidR="00287A00" w:rsidRPr="00F866D5">
        <w:rPr>
          <w:color w:val="auto"/>
        </w:rPr>
        <w:fldChar w:fldCharType="separate"/>
      </w:r>
      <w:r w:rsidR="00CB6242" w:rsidRPr="00F866D5">
        <w:rPr>
          <w:noProof/>
          <w:color w:val="auto"/>
        </w:rPr>
        <w:t>2</w:t>
      </w:r>
      <w:r w:rsidR="00287A00" w:rsidRPr="00F866D5">
        <w:rPr>
          <w:noProof/>
          <w:color w:val="auto"/>
        </w:rPr>
        <w:fldChar w:fldCharType="end"/>
      </w:r>
      <w:bookmarkEnd w:id="97"/>
      <w:r w:rsidRPr="00F866D5">
        <w:rPr>
          <w:color w:val="auto"/>
        </w:rPr>
        <w:t>. Carbon fluxes in µmol CO</w:t>
      </w:r>
      <w:r w:rsidRPr="00F866D5">
        <w:rPr>
          <w:color w:val="auto"/>
          <w:vertAlign w:val="subscript"/>
        </w:rPr>
        <w:t>2</w:t>
      </w:r>
      <w:r w:rsidRPr="00F866D5">
        <w:rPr>
          <w:color w:val="auto"/>
        </w:rPr>
        <w:t xml:space="preserve"> m-2 s-1 over time. </w:t>
      </w:r>
      <w:r w:rsidR="00491202" w:rsidRPr="00F866D5">
        <w:rPr>
          <w:color w:val="auto"/>
        </w:rPr>
        <w:t xml:space="preserve">Error bars display the standard error about the mean flux value at each observation time. </w:t>
      </w:r>
      <w:r w:rsidRPr="00F866D5">
        <w:rPr>
          <w:color w:val="auto"/>
        </w:rPr>
        <w:t>Each point represents a linear model fit to CO</w:t>
      </w:r>
      <w:r w:rsidRPr="00F866D5">
        <w:rPr>
          <w:color w:val="auto"/>
          <w:vertAlign w:val="subscript"/>
        </w:rPr>
        <w:t>2</w:t>
      </w:r>
      <w:r w:rsidRPr="00F866D5">
        <w:rPr>
          <w:color w:val="auto"/>
        </w:rPr>
        <w:t xml:space="preserve"> concentration measurements over a </w:t>
      </w:r>
      <w:r w:rsidR="007F6366" w:rsidRPr="00F866D5">
        <w:rPr>
          <w:color w:val="auto"/>
        </w:rPr>
        <w:t>two-minute</w:t>
      </w:r>
      <w:r w:rsidRPr="00F866D5">
        <w:rPr>
          <w:color w:val="auto"/>
        </w:rPr>
        <w:t xml:space="preserve"> interval.</w:t>
      </w:r>
      <w:bookmarkEnd w:id="98"/>
      <w:r w:rsidR="00BB472E" w:rsidRPr="00F866D5">
        <w:rPr>
          <w:color w:val="auto"/>
        </w:rPr>
        <w:t xml:space="preserve"> </w:t>
      </w:r>
    </w:p>
    <w:p w14:paraId="6E499D7D" w14:textId="77777777" w:rsidR="007F6366" w:rsidRPr="00F866D5" w:rsidRDefault="00BC3061" w:rsidP="00406358">
      <w:r w:rsidRPr="00F866D5">
        <w:rPr>
          <w:noProof/>
        </w:rPr>
        <w:lastRenderedPageBreak/>
        <w:drawing>
          <wp:inline distT="0" distB="0" distL="0" distR="0" wp14:anchorId="048F4C1B" wp14:editId="7037A625">
            <wp:extent cx="4880344" cy="7902420"/>
            <wp:effectExtent l="0" t="0" r="0" b="0"/>
            <wp:docPr id="362034087" name="Picture 8"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034087" name="Picture 8" descr="Graphical user interface&#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892102" cy="7921459"/>
                    </a:xfrm>
                    <a:prstGeom prst="rect">
                      <a:avLst/>
                    </a:prstGeom>
                  </pic:spPr>
                </pic:pic>
              </a:graphicData>
            </a:graphic>
          </wp:inline>
        </w:drawing>
      </w:r>
    </w:p>
    <w:p w14:paraId="79B5BEF5" w14:textId="2354C43E" w:rsidR="002A39C8" w:rsidRPr="00F866D5" w:rsidRDefault="007F6366" w:rsidP="007F33F2">
      <w:pPr>
        <w:pStyle w:val="Caption"/>
        <w:rPr>
          <w:color w:val="auto"/>
        </w:rPr>
      </w:pPr>
      <w:bookmarkStart w:id="99" w:name="_Ref131933820"/>
      <w:bookmarkStart w:id="100" w:name="_Toc133414577"/>
      <w:r w:rsidRPr="00F866D5">
        <w:rPr>
          <w:color w:val="auto"/>
        </w:rPr>
        <w:t>Figure S</w:t>
      </w:r>
      <w:r w:rsidR="00287A00" w:rsidRPr="00F866D5">
        <w:rPr>
          <w:color w:val="auto"/>
        </w:rPr>
        <w:fldChar w:fldCharType="begin"/>
      </w:r>
      <w:r w:rsidR="00287A00" w:rsidRPr="00F866D5">
        <w:rPr>
          <w:color w:val="auto"/>
        </w:rPr>
        <w:instrText xml:space="preserve"> SEQ Figure_S \* ARABIC </w:instrText>
      </w:r>
      <w:r w:rsidR="00287A00" w:rsidRPr="00F866D5">
        <w:rPr>
          <w:color w:val="auto"/>
        </w:rPr>
        <w:fldChar w:fldCharType="separate"/>
      </w:r>
      <w:r w:rsidR="00CB6242" w:rsidRPr="00F866D5">
        <w:rPr>
          <w:noProof/>
          <w:color w:val="auto"/>
        </w:rPr>
        <w:t>3</w:t>
      </w:r>
      <w:r w:rsidR="00287A00" w:rsidRPr="00F866D5">
        <w:rPr>
          <w:noProof/>
          <w:color w:val="auto"/>
        </w:rPr>
        <w:fldChar w:fldCharType="end"/>
      </w:r>
      <w:bookmarkEnd w:id="99"/>
      <w:r w:rsidRPr="00F866D5">
        <w:rPr>
          <w:color w:val="auto"/>
        </w:rPr>
        <w:t>. Mean daily air and soil temperature, soil moisture, and greenness excess index (GEI) over the growing season. Trendlines represent smoothed conditional means to help illustrate temporal trends in the data.</w:t>
      </w:r>
      <w:bookmarkEnd w:id="100"/>
    </w:p>
    <w:p w14:paraId="5C7749BA" w14:textId="77777777" w:rsidR="002A39C8" w:rsidRPr="00F866D5" w:rsidRDefault="002A39C8" w:rsidP="00406358"/>
    <w:p w14:paraId="3D161AB1" w14:textId="5C3C4D23" w:rsidR="005D741B" w:rsidRPr="00F866D5" w:rsidRDefault="005D741B" w:rsidP="00FD180D">
      <w:pPr>
        <w:pStyle w:val="Caption"/>
        <w:rPr>
          <w:color w:val="auto"/>
        </w:rPr>
      </w:pPr>
      <w:bookmarkStart w:id="101" w:name="_Ref133412692"/>
      <w:bookmarkStart w:id="102" w:name="_Toc133414630"/>
      <w:r w:rsidRPr="00F866D5">
        <w:rPr>
          <w:color w:val="auto"/>
        </w:rPr>
        <w:lastRenderedPageBreak/>
        <w:t xml:space="preserve">Supplementary Table </w:t>
      </w:r>
      <w:r w:rsidRPr="00F866D5">
        <w:rPr>
          <w:color w:val="auto"/>
        </w:rPr>
        <w:fldChar w:fldCharType="begin"/>
      </w:r>
      <w:r w:rsidRPr="00F866D5">
        <w:rPr>
          <w:color w:val="auto"/>
        </w:rPr>
        <w:instrText xml:space="preserve"> SEQ Supplementary_Table \* ARABIC </w:instrText>
      </w:r>
      <w:r w:rsidRPr="00F866D5">
        <w:rPr>
          <w:color w:val="auto"/>
        </w:rPr>
        <w:fldChar w:fldCharType="separate"/>
      </w:r>
      <w:r w:rsidR="00CB6242" w:rsidRPr="00F866D5">
        <w:rPr>
          <w:noProof/>
          <w:color w:val="auto"/>
        </w:rPr>
        <w:t>1</w:t>
      </w:r>
      <w:r w:rsidRPr="00F866D5">
        <w:rPr>
          <w:noProof/>
          <w:color w:val="auto"/>
        </w:rPr>
        <w:fldChar w:fldCharType="end"/>
      </w:r>
      <w:bookmarkEnd w:id="92"/>
      <w:bookmarkEnd w:id="101"/>
      <w:r w:rsidRPr="00F866D5">
        <w:rPr>
          <w:noProof/>
          <w:color w:val="auto"/>
        </w:rPr>
        <w:t xml:space="preserve">. </w:t>
      </w:r>
      <w:r w:rsidR="00D33DC6" w:rsidRPr="00F866D5">
        <w:rPr>
          <w:noProof/>
          <w:color w:val="auto"/>
        </w:rPr>
        <w:t xml:space="preserve"> Linear mixed effects </w:t>
      </w:r>
      <w:r w:rsidRPr="00F866D5">
        <w:rPr>
          <w:noProof/>
          <w:color w:val="auto"/>
        </w:rPr>
        <w:t>model output from lmerTest with</w:t>
      </w:r>
      <w:r w:rsidR="00D33DC6" w:rsidRPr="00F866D5">
        <w:rPr>
          <w:noProof/>
          <w:color w:val="auto"/>
        </w:rPr>
        <w:t xml:space="preserve"> NEE as the response variable,</w:t>
      </w:r>
      <w:r w:rsidRPr="00F866D5">
        <w:rPr>
          <w:noProof/>
          <w:color w:val="auto"/>
        </w:rPr>
        <w:t xml:space="preserve"> treatment as a fixed effect and site, plot as random effects.</w:t>
      </w:r>
      <w:bookmarkEnd w:id="93"/>
      <w:bookmarkEnd w:id="94"/>
      <w:bookmarkEnd w:id="102"/>
    </w:p>
    <w:tbl>
      <w:tblPr>
        <w:tblStyle w:val="PlainTable2"/>
        <w:tblW w:w="8080" w:type="dxa"/>
        <w:tblLook w:val="04A0" w:firstRow="1" w:lastRow="0" w:firstColumn="1" w:lastColumn="0" w:noHBand="0" w:noVBand="1"/>
      </w:tblPr>
      <w:tblGrid>
        <w:gridCol w:w="1425"/>
        <w:gridCol w:w="1175"/>
        <w:gridCol w:w="1300"/>
        <w:gridCol w:w="1300"/>
        <w:gridCol w:w="1300"/>
        <w:gridCol w:w="1300"/>
        <w:gridCol w:w="280"/>
      </w:tblGrid>
      <w:tr w:rsidR="00F866D5" w:rsidRPr="00F866D5" w14:paraId="1A662699" w14:textId="77777777" w:rsidTr="00FF478B">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080" w:type="dxa"/>
            <w:gridSpan w:val="7"/>
            <w:noWrap/>
            <w:hideMark/>
          </w:tcPr>
          <w:p w14:paraId="7354E1C5" w14:textId="627E978B" w:rsidR="000562BB" w:rsidRPr="00F866D5" w:rsidRDefault="00D6343C" w:rsidP="00FD180D">
            <w:pPr>
              <w:pStyle w:val="ModelTable"/>
              <w:spacing w:line="240" w:lineRule="auto"/>
              <w:rPr>
                <w:caps w:val="0"/>
              </w:rPr>
            </w:pPr>
            <w:r w:rsidRPr="00F866D5">
              <w:rPr>
                <w:caps w:val="0"/>
              </w:rPr>
              <w:t>NEE ~ treatment + (1|site/plot)</w:t>
            </w:r>
            <w:r w:rsidR="00660EFC" w:rsidRPr="00F866D5">
              <w:rPr>
                <w:caps w:val="0"/>
              </w:rPr>
              <w:t xml:space="preserve"> | C</w:t>
            </w:r>
            <w:r w:rsidR="000562BB" w:rsidRPr="00F866D5">
              <w:rPr>
                <w:caps w:val="0"/>
              </w:rPr>
              <w:t>onditional R</w:t>
            </w:r>
            <w:r w:rsidR="000562BB" w:rsidRPr="00F866D5">
              <w:rPr>
                <w:caps w:val="0"/>
                <w:vertAlign w:val="superscript"/>
              </w:rPr>
              <w:t>2</w:t>
            </w:r>
            <w:r w:rsidR="00785CBE" w:rsidRPr="00F866D5">
              <w:rPr>
                <w:caps w:val="0"/>
              </w:rPr>
              <w:t xml:space="preserve"> = </w:t>
            </w:r>
            <w:r w:rsidR="006D0A9D" w:rsidRPr="00F866D5">
              <w:rPr>
                <w:caps w:val="0"/>
              </w:rPr>
              <w:t>0.272</w:t>
            </w:r>
            <w:r w:rsidR="000562BB" w:rsidRPr="00F866D5">
              <w:rPr>
                <w:caps w:val="0"/>
              </w:rPr>
              <w:t xml:space="preserve">, </w:t>
            </w:r>
            <w:r w:rsidR="00660EFC" w:rsidRPr="00F866D5">
              <w:rPr>
                <w:caps w:val="0"/>
              </w:rPr>
              <w:t>M</w:t>
            </w:r>
            <w:r w:rsidR="000562BB" w:rsidRPr="00F866D5">
              <w:rPr>
                <w:caps w:val="0"/>
              </w:rPr>
              <w:t>arginal R2</w:t>
            </w:r>
            <w:r w:rsidR="00785CBE" w:rsidRPr="00F866D5">
              <w:rPr>
                <w:caps w:val="0"/>
              </w:rPr>
              <w:t xml:space="preserve"> =</w:t>
            </w:r>
            <w:r w:rsidR="000562BB" w:rsidRPr="00F866D5">
              <w:rPr>
                <w:caps w:val="0"/>
              </w:rPr>
              <w:t xml:space="preserve"> 0.</w:t>
            </w:r>
            <w:r w:rsidR="006D0A9D" w:rsidRPr="00F866D5">
              <w:rPr>
                <w:caps w:val="0"/>
              </w:rPr>
              <w:t>030</w:t>
            </w:r>
          </w:p>
        </w:tc>
      </w:tr>
      <w:tr w:rsidR="00F866D5" w:rsidRPr="00F866D5" w14:paraId="64D1E2FF" w14:textId="77777777" w:rsidTr="00FF478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25" w:type="dxa"/>
            <w:tcBorders>
              <w:right w:val="single" w:sz="4" w:space="0" w:color="auto"/>
            </w:tcBorders>
            <w:noWrap/>
            <w:hideMark/>
          </w:tcPr>
          <w:p w14:paraId="5BE381F0" w14:textId="77777777" w:rsidR="005D0132" w:rsidRPr="00F866D5" w:rsidRDefault="005D0132" w:rsidP="00FD180D">
            <w:pPr>
              <w:pStyle w:val="ModelTable"/>
              <w:spacing w:line="240" w:lineRule="auto"/>
              <w:rPr>
                <w:caps w:val="0"/>
              </w:rPr>
            </w:pPr>
          </w:p>
        </w:tc>
        <w:tc>
          <w:tcPr>
            <w:tcW w:w="1175" w:type="dxa"/>
            <w:tcBorders>
              <w:top w:val="nil"/>
              <w:left w:val="single" w:sz="4" w:space="0" w:color="auto"/>
            </w:tcBorders>
            <w:noWrap/>
            <w:hideMark/>
          </w:tcPr>
          <w:p w14:paraId="41FCC388" w14:textId="77777777" w:rsidR="005D0132" w:rsidRPr="00F866D5" w:rsidRDefault="005D013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Estimate</w:t>
            </w:r>
          </w:p>
        </w:tc>
        <w:tc>
          <w:tcPr>
            <w:tcW w:w="1300" w:type="dxa"/>
            <w:noWrap/>
            <w:hideMark/>
          </w:tcPr>
          <w:p w14:paraId="18E60F1A" w14:textId="77777777" w:rsidR="005D0132" w:rsidRPr="00F866D5" w:rsidRDefault="005D013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Std. Error</w:t>
            </w:r>
          </w:p>
        </w:tc>
        <w:tc>
          <w:tcPr>
            <w:tcW w:w="1300" w:type="dxa"/>
            <w:noWrap/>
            <w:hideMark/>
          </w:tcPr>
          <w:p w14:paraId="4CDE11FD" w14:textId="77777777" w:rsidR="005D0132" w:rsidRPr="00F866D5" w:rsidRDefault="005D013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df</w:t>
            </w:r>
          </w:p>
        </w:tc>
        <w:tc>
          <w:tcPr>
            <w:tcW w:w="1300" w:type="dxa"/>
            <w:noWrap/>
            <w:hideMark/>
          </w:tcPr>
          <w:p w14:paraId="7E6503ED" w14:textId="77777777" w:rsidR="005D0132" w:rsidRPr="00F866D5" w:rsidRDefault="005D013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t value</w:t>
            </w:r>
          </w:p>
        </w:tc>
        <w:tc>
          <w:tcPr>
            <w:tcW w:w="1300" w:type="dxa"/>
            <w:noWrap/>
            <w:hideMark/>
          </w:tcPr>
          <w:p w14:paraId="0454A652" w14:textId="77777777" w:rsidR="005D0132" w:rsidRPr="00F866D5" w:rsidRDefault="005D013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Pr(&gt;|t|)</w:t>
            </w:r>
          </w:p>
        </w:tc>
        <w:tc>
          <w:tcPr>
            <w:tcW w:w="280" w:type="dxa"/>
            <w:noWrap/>
            <w:hideMark/>
          </w:tcPr>
          <w:p w14:paraId="3E7D37C9" w14:textId="77777777" w:rsidR="005D0132" w:rsidRPr="00F866D5" w:rsidRDefault="005D013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r w:rsidR="00F866D5" w:rsidRPr="00F866D5" w14:paraId="7DACC958" w14:textId="77777777" w:rsidTr="00FF478B">
        <w:trPr>
          <w:trHeight w:val="320"/>
        </w:trPr>
        <w:tc>
          <w:tcPr>
            <w:cnfStyle w:val="001000000000" w:firstRow="0" w:lastRow="0" w:firstColumn="1" w:lastColumn="0" w:oddVBand="0" w:evenVBand="0" w:oddHBand="0" w:evenHBand="0" w:firstRowFirstColumn="0" w:firstRowLastColumn="0" w:lastRowFirstColumn="0" w:lastRowLastColumn="0"/>
            <w:tcW w:w="1425" w:type="dxa"/>
            <w:tcBorders>
              <w:right w:val="single" w:sz="4" w:space="0" w:color="auto"/>
            </w:tcBorders>
            <w:noWrap/>
            <w:hideMark/>
          </w:tcPr>
          <w:p w14:paraId="62FE4DB1" w14:textId="77777777" w:rsidR="005D0132" w:rsidRPr="00F866D5" w:rsidRDefault="005D0132" w:rsidP="00FD180D">
            <w:pPr>
              <w:pStyle w:val="ModelTable"/>
              <w:spacing w:line="240" w:lineRule="auto"/>
              <w:rPr>
                <w:caps w:val="0"/>
              </w:rPr>
            </w:pPr>
            <w:r w:rsidRPr="00F866D5">
              <w:rPr>
                <w:caps w:val="0"/>
              </w:rPr>
              <w:t>(Intercept)</w:t>
            </w:r>
          </w:p>
        </w:tc>
        <w:tc>
          <w:tcPr>
            <w:tcW w:w="1175" w:type="dxa"/>
            <w:tcBorders>
              <w:top w:val="single" w:sz="4" w:space="0" w:color="7F7F7F" w:themeColor="text1" w:themeTint="80"/>
              <w:left w:val="single" w:sz="4" w:space="0" w:color="auto"/>
              <w:bottom w:val="single" w:sz="4" w:space="0" w:color="7F7F7F" w:themeColor="text1" w:themeTint="80"/>
            </w:tcBorders>
            <w:noWrap/>
            <w:hideMark/>
          </w:tcPr>
          <w:p w14:paraId="50F75F35" w14:textId="77777777" w:rsidR="005D0132" w:rsidRPr="00F866D5" w:rsidRDefault="005D013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12746</w:t>
            </w:r>
          </w:p>
        </w:tc>
        <w:tc>
          <w:tcPr>
            <w:tcW w:w="1300" w:type="dxa"/>
            <w:noWrap/>
            <w:hideMark/>
          </w:tcPr>
          <w:p w14:paraId="3D0C6146" w14:textId="77777777" w:rsidR="005D0132" w:rsidRPr="00F866D5" w:rsidRDefault="005D013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5297</w:t>
            </w:r>
          </w:p>
        </w:tc>
        <w:tc>
          <w:tcPr>
            <w:tcW w:w="1300" w:type="dxa"/>
            <w:noWrap/>
            <w:hideMark/>
          </w:tcPr>
          <w:p w14:paraId="1EFC9F49" w14:textId="77777777" w:rsidR="005D0132" w:rsidRPr="00F866D5" w:rsidRDefault="005D013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2.478039</w:t>
            </w:r>
          </w:p>
        </w:tc>
        <w:tc>
          <w:tcPr>
            <w:tcW w:w="1300" w:type="dxa"/>
            <w:noWrap/>
            <w:hideMark/>
          </w:tcPr>
          <w:p w14:paraId="5C7779BA" w14:textId="77777777" w:rsidR="005D0132" w:rsidRPr="00F866D5" w:rsidRDefault="005D013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2.406</w:t>
            </w:r>
          </w:p>
        </w:tc>
        <w:tc>
          <w:tcPr>
            <w:tcW w:w="1300" w:type="dxa"/>
            <w:noWrap/>
            <w:hideMark/>
          </w:tcPr>
          <w:p w14:paraId="6E85B5F9" w14:textId="77777777" w:rsidR="005D0132" w:rsidRPr="00F866D5" w:rsidRDefault="005D013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1134</w:t>
            </w:r>
          </w:p>
        </w:tc>
        <w:tc>
          <w:tcPr>
            <w:tcW w:w="280" w:type="dxa"/>
            <w:noWrap/>
            <w:hideMark/>
          </w:tcPr>
          <w:p w14:paraId="1AA316C2" w14:textId="77777777" w:rsidR="005D0132" w:rsidRPr="00F866D5" w:rsidRDefault="005D013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r>
      <w:tr w:rsidR="00F866D5" w:rsidRPr="00F866D5" w14:paraId="392602A1" w14:textId="77777777" w:rsidTr="00FF478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25" w:type="dxa"/>
            <w:tcBorders>
              <w:right w:val="single" w:sz="4" w:space="0" w:color="auto"/>
            </w:tcBorders>
            <w:noWrap/>
            <w:hideMark/>
          </w:tcPr>
          <w:p w14:paraId="68B53000" w14:textId="77777777" w:rsidR="005D0132" w:rsidRPr="00F866D5" w:rsidRDefault="005D0132" w:rsidP="00FD180D">
            <w:pPr>
              <w:pStyle w:val="ModelTable"/>
              <w:spacing w:line="240" w:lineRule="auto"/>
              <w:rPr>
                <w:caps w:val="0"/>
              </w:rPr>
            </w:pPr>
            <w:r w:rsidRPr="00F866D5">
              <w:rPr>
                <w:caps w:val="0"/>
              </w:rPr>
              <w:t>treatmentT</w:t>
            </w:r>
          </w:p>
        </w:tc>
        <w:tc>
          <w:tcPr>
            <w:tcW w:w="1175" w:type="dxa"/>
            <w:tcBorders>
              <w:left w:val="single" w:sz="4" w:space="0" w:color="auto"/>
            </w:tcBorders>
            <w:noWrap/>
            <w:hideMark/>
          </w:tcPr>
          <w:p w14:paraId="09FF53BC" w14:textId="77777777" w:rsidR="005D0132" w:rsidRPr="00F866D5" w:rsidRDefault="005D013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5857</w:t>
            </w:r>
          </w:p>
        </w:tc>
        <w:tc>
          <w:tcPr>
            <w:tcW w:w="1300" w:type="dxa"/>
            <w:noWrap/>
            <w:hideMark/>
          </w:tcPr>
          <w:p w14:paraId="233BFDB5" w14:textId="77777777" w:rsidR="005D0132" w:rsidRPr="00F866D5" w:rsidRDefault="005D013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3257</w:t>
            </w:r>
          </w:p>
        </w:tc>
        <w:tc>
          <w:tcPr>
            <w:tcW w:w="1300" w:type="dxa"/>
            <w:noWrap/>
            <w:hideMark/>
          </w:tcPr>
          <w:p w14:paraId="4F80DB40" w14:textId="77777777" w:rsidR="005D0132" w:rsidRPr="00F866D5" w:rsidRDefault="005D013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69.194974</w:t>
            </w:r>
          </w:p>
        </w:tc>
        <w:tc>
          <w:tcPr>
            <w:tcW w:w="1300" w:type="dxa"/>
            <w:noWrap/>
            <w:hideMark/>
          </w:tcPr>
          <w:p w14:paraId="1D67FF91" w14:textId="77777777" w:rsidR="005D0132" w:rsidRPr="00F866D5" w:rsidRDefault="005D013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1.798</w:t>
            </w:r>
          </w:p>
        </w:tc>
        <w:tc>
          <w:tcPr>
            <w:tcW w:w="1300" w:type="dxa"/>
            <w:noWrap/>
            <w:hideMark/>
          </w:tcPr>
          <w:p w14:paraId="39C424EF" w14:textId="77777777" w:rsidR="005D0132" w:rsidRPr="00F866D5" w:rsidRDefault="005D013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765</w:t>
            </w:r>
          </w:p>
        </w:tc>
        <w:tc>
          <w:tcPr>
            <w:tcW w:w="280" w:type="dxa"/>
            <w:noWrap/>
            <w:hideMark/>
          </w:tcPr>
          <w:p w14:paraId="34C9B4B3" w14:textId="77777777" w:rsidR="005D0132" w:rsidRPr="00F866D5" w:rsidRDefault="005D013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w:t>
            </w:r>
          </w:p>
        </w:tc>
      </w:tr>
    </w:tbl>
    <w:p w14:paraId="3B648877" w14:textId="77777777" w:rsidR="00503710" w:rsidRPr="00F866D5" w:rsidRDefault="00503710" w:rsidP="00FD180D">
      <w:pPr>
        <w:spacing w:line="240" w:lineRule="auto"/>
      </w:pPr>
      <w:bookmarkStart w:id="103" w:name="_Ref131372677"/>
      <w:bookmarkStart w:id="104" w:name="_Toc131371501"/>
      <w:bookmarkStart w:id="105" w:name="_Toc131381646"/>
    </w:p>
    <w:p w14:paraId="27F4B8C9" w14:textId="400E03B1" w:rsidR="005D741B" w:rsidRPr="00F866D5" w:rsidRDefault="005D741B" w:rsidP="00FD180D">
      <w:pPr>
        <w:pStyle w:val="Caption"/>
        <w:rPr>
          <w:color w:val="auto"/>
        </w:rPr>
      </w:pPr>
      <w:bookmarkStart w:id="106" w:name="_Toc133414631"/>
      <w:r w:rsidRPr="00F866D5">
        <w:rPr>
          <w:color w:val="auto"/>
        </w:rPr>
        <w:t xml:space="preserve">Supplementary Table </w:t>
      </w:r>
      <w:r w:rsidR="00287A00" w:rsidRPr="00F866D5">
        <w:rPr>
          <w:color w:val="auto"/>
        </w:rPr>
        <w:fldChar w:fldCharType="begin"/>
      </w:r>
      <w:r w:rsidR="00287A00" w:rsidRPr="00F866D5">
        <w:rPr>
          <w:color w:val="auto"/>
        </w:rPr>
        <w:instrText xml:space="preserve"> SEQ Supplementary_Table \* ARABIC </w:instrText>
      </w:r>
      <w:r w:rsidR="00287A00" w:rsidRPr="00F866D5">
        <w:rPr>
          <w:color w:val="auto"/>
        </w:rPr>
        <w:fldChar w:fldCharType="separate"/>
      </w:r>
      <w:r w:rsidR="00CB6242" w:rsidRPr="00F866D5">
        <w:rPr>
          <w:noProof/>
          <w:color w:val="auto"/>
        </w:rPr>
        <w:t>2</w:t>
      </w:r>
      <w:r w:rsidR="00287A00" w:rsidRPr="00F866D5">
        <w:rPr>
          <w:noProof/>
          <w:color w:val="auto"/>
        </w:rPr>
        <w:fldChar w:fldCharType="end"/>
      </w:r>
      <w:bookmarkEnd w:id="103"/>
      <w:r w:rsidRPr="00F866D5">
        <w:rPr>
          <w:color w:val="auto"/>
        </w:rPr>
        <w:t xml:space="preserve">. </w:t>
      </w:r>
      <w:bookmarkEnd w:id="104"/>
      <w:bookmarkEnd w:id="105"/>
      <w:r w:rsidR="006F0938" w:rsidRPr="00F866D5">
        <w:rPr>
          <w:noProof/>
          <w:color w:val="auto"/>
        </w:rPr>
        <w:t>Linear mixed effects model output from lmerTest with ER as the response variable, treatment as a fixed effect and site, plot as random effects.</w:t>
      </w:r>
      <w:bookmarkEnd w:id="106"/>
    </w:p>
    <w:tbl>
      <w:tblPr>
        <w:tblStyle w:val="PlainTable2"/>
        <w:tblW w:w="8222" w:type="dxa"/>
        <w:tblLook w:val="04A0" w:firstRow="1" w:lastRow="0" w:firstColumn="1" w:lastColumn="0" w:noHBand="0" w:noVBand="1"/>
      </w:tblPr>
      <w:tblGrid>
        <w:gridCol w:w="1354"/>
        <w:gridCol w:w="1364"/>
        <w:gridCol w:w="1250"/>
        <w:gridCol w:w="1372"/>
        <w:gridCol w:w="1300"/>
        <w:gridCol w:w="1300"/>
        <w:gridCol w:w="436"/>
      </w:tblGrid>
      <w:tr w:rsidR="00F866D5" w:rsidRPr="00F866D5" w14:paraId="3C331B34" w14:textId="77777777" w:rsidTr="00FF478B">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222" w:type="dxa"/>
            <w:gridSpan w:val="7"/>
            <w:noWrap/>
            <w:hideMark/>
          </w:tcPr>
          <w:p w14:paraId="5B0A7B90" w14:textId="2C97A99D" w:rsidR="00967747" w:rsidRPr="00F866D5" w:rsidRDefault="00967747" w:rsidP="00FD180D">
            <w:pPr>
              <w:pStyle w:val="ModelTable"/>
              <w:spacing w:line="240" w:lineRule="auto"/>
              <w:rPr>
                <w:caps w:val="0"/>
              </w:rPr>
            </w:pPr>
            <w:r w:rsidRPr="00F866D5">
              <w:rPr>
                <w:caps w:val="0"/>
              </w:rPr>
              <w:t xml:space="preserve">ER ~ treatment + (1|site/plot) | </w:t>
            </w:r>
            <w:r w:rsidR="00044B5F" w:rsidRPr="00F866D5">
              <w:rPr>
                <w:caps w:val="0"/>
              </w:rPr>
              <w:t>Conditional R</w:t>
            </w:r>
            <w:r w:rsidR="00044B5F" w:rsidRPr="00F866D5">
              <w:rPr>
                <w:caps w:val="0"/>
                <w:vertAlign w:val="superscript"/>
              </w:rPr>
              <w:t>2</w:t>
            </w:r>
            <w:r w:rsidR="00044B5F" w:rsidRPr="00F866D5">
              <w:rPr>
                <w:caps w:val="0"/>
              </w:rPr>
              <w:t>: 0.807, Marginal R</w:t>
            </w:r>
            <w:r w:rsidR="00044B5F" w:rsidRPr="00F866D5">
              <w:rPr>
                <w:caps w:val="0"/>
                <w:vertAlign w:val="superscript"/>
              </w:rPr>
              <w:t>2</w:t>
            </w:r>
            <w:r w:rsidR="00044B5F" w:rsidRPr="00F866D5">
              <w:rPr>
                <w:caps w:val="0"/>
              </w:rPr>
              <w:t>: 0.029</w:t>
            </w:r>
          </w:p>
        </w:tc>
      </w:tr>
      <w:tr w:rsidR="00F866D5" w:rsidRPr="00F866D5" w14:paraId="5034FB69" w14:textId="77777777" w:rsidTr="00FF478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54" w:type="dxa"/>
            <w:tcBorders>
              <w:right w:val="single" w:sz="4" w:space="0" w:color="auto"/>
            </w:tcBorders>
            <w:noWrap/>
            <w:hideMark/>
          </w:tcPr>
          <w:p w14:paraId="0FA77635" w14:textId="77777777" w:rsidR="005D741B" w:rsidRPr="00F866D5" w:rsidRDefault="005D741B" w:rsidP="00FD180D">
            <w:pPr>
              <w:pStyle w:val="ModelTable"/>
              <w:spacing w:line="240" w:lineRule="auto"/>
              <w:rPr>
                <w:caps w:val="0"/>
              </w:rPr>
            </w:pPr>
          </w:p>
        </w:tc>
        <w:tc>
          <w:tcPr>
            <w:tcW w:w="1364" w:type="dxa"/>
            <w:tcBorders>
              <w:top w:val="nil"/>
              <w:left w:val="single" w:sz="4" w:space="0" w:color="auto"/>
            </w:tcBorders>
            <w:noWrap/>
            <w:hideMark/>
          </w:tcPr>
          <w:p w14:paraId="266E7A57" w14:textId="77777777" w:rsidR="005D741B" w:rsidRPr="00F866D5" w:rsidRDefault="005D741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Estimate</w:t>
            </w:r>
          </w:p>
        </w:tc>
        <w:tc>
          <w:tcPr>
            <w:tcW w:w="1250" w:type="dxa"/>
            <w:noWrap/>
            <w:hideMark/>
          </w:tcPr>
          <w:p w14:paraId="77582016" w14:textId="77777777" w:rsidR="005D741B" w:rsidRPr="00F866D5" w:rsidRDefault="005D741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Std. Error</w:t>
            </w:r>
          </w:p>
        </w:tc>
        <w:tc>
          <w:tcPr>
            <w:tcW w:w="1372" w:type="dxa"/>
            <w:noWrap/>
            <w:hideMark/>
          </w:tcPr>
          <w:p w14:paraId="0AD3ECF3" w14:textId="77777777" w:rsidR="005D741B" w:rsidRPr="00F866D5" w:rsidRDefault="005D741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df</w:t>
            </w:r>
          </w:p>
        </w:tc>
        <w:tc>
          <w:tcPr>
            <w:tcW w:w="1300" w:type="dxa"/>
            <w:noWrap/>
            <w:hideMark/>
          </w:tcPr>
          <w:p w14:paraId="7F35CA9D" w14:textId="77777777" w:rsidR="005D741B" w:rsidRPr="00F866D5" w:rsidRDefault="005D741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t value</w:t>
            </w:r>
          </w:p>
        </w:tc>
        <w:tc>
          <w:tcPr>
            <w:tcW w:w="1300" w:type="dxa"/>
            <w:noWrap/>
            <w:hideMark/>
          </w:tcPr>
          <w:p w14:paraId="4DAAECE9" w14:textId="77777777" w:rsidR="005D741B" w:rsidRPr="00F866D5" w:rsidRDefault="005D741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Pr(&gt;|t|)</w:t>
            </w:r>
          </w:p>
        </w:tc>
        <w:tc>
          <w:tcPr>
            <w:tcW w:w="282" w:type="dxa"/>
            <w:noWrap/>
            <w:hideMark/>
          </w:tcPr>
          <w:p w14:paraId="314F747F" w14:textId="77777777" w:rsidR="005D741B" w:rsidRPr="00F866D5" w:rsidRDefault="005D741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r w:rsidR="00F866D5" w:rsidRPr="00F866D5" w14:paraId="79744F0B" w14:textId="77777777" w:rsidTr="00FF478B">
        <w:trPr>
          <w:trHeight w:val="320"/>
        </w:trPr>
        <w:tc>
          <w:tcPr>
            <w:cnfStyle w:val="001000000000" w:firstRow="0" w:lastRow="0" w:firstColumn="1" w:lastColumn="0" w:oddVBand="0" w:evenVBand="0" w:oddHBand="0" w:evenHBand="0" w:firstRowFirstColumn="0" w:firstRowLastColumn="0" w:lastRowFirstColumn="0" w:lastRowLastColumn="0"/>
            <w:tcW w:w="1354" w:type="dxa"/>
            <w:tcBorders>
              <w:right w:val="single" w:sz="4" w:space="0" w:color="auto"/>
            </w:tcBorders>
            <w:noWrap/>
            <w:hideMark/>
          </w:tcPr>
          <w:p w14:paraId="1B9DCBBB" w14:textId="77777777" w:rsidR="005D741B" w:rsidRPr="00F866D5" w:rsidRDefault="005D741B" w:rsidP="00FD180D">
            <w:pPr>
              <w:pStyle w:val="ModelTable"/>
              <w:spacing w:line="240" w:lineRule="auto"/>
              <w:rPr>
                <w:caps w:val="0"/>
              </w:rPr>
            </w:pPr>
            <w:r w:rsidRPr="00F866D5">
              <w:rPr>
                <w:caps w:val="0"/>
              </w:rPr>
              <w:t>(Intercept)</w:t>
            </w:r>
          </w:p>
        </w:tc>
        <w:tc>
          <w:tcPr>
            <w:tcW w:w="1364" w:type="dxa"/>
            <w:tcBorders>
              <w:top w:val="single" w:sz="4" w:space="0" w:color="7F7F7F" w:themeColor="text1" w:themeTint="80"/>
              <w:left w:val="single" w:sz="4" w:space="0" w:color="auto"/>
              <w:bottom w:val="single" w:sz="4" w:space="0" w:color="7F7F7F" w:themeColor="text1" w:themeTint="80"/>
            </w:tcBorders>
            <w:noWrap/>
            <w:hideMark/>
          </w:tcPr>
          <w:p w14:paraId="0F9D7D95" w14:textId="77777777" w:rsidR="005D741B" w:rsidRPr="00F866D5" w:rsidRDefault="005D741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126643</w:t>
            </w:r>
          </w:p>
        </w:tc>
        <w:tc>
          <w:tcPr>
            <w:tcW w:w="1250" w:type="dxa"/>
            <w:noWrap/>
            <w:hideMark/>
          </w:tcPr>
          <w:p w14:paraId="27E77CE5" w14:textId="77777777" w:rsidR="005D741B" w:rsidRPr="00F866D5" w:rsidRDefault="005D741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44194</w:t>
            </w:r>
          </w:p>
        </w:tc>
        <w:tc>
          <w:tcPr>
            <w:tcW w:w="1372" w:type="dxa"/>
            <w:noWrap/>
            <w:hideMark/>
          </w:tcPr>
          <w:p w14:paraId="76AF26C5" w14:textId="77777777" w:rsidR="005D741B" w:rsidRPr="00F866D5" w:rsidRDefault="005D741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2.0427501</w:t>
            </w:r>
          </w:p>
        </w:tc>
        <w:tc>
          <w:tcPr>
            <w:tcW w:w="1300" w:type="dxa"/>
            <w:noWrap/>
            <w:hideMark/>
          </w:tcPr>
          <w:p w14:paraId="386F3BA5" w14:textId="77777777" w:rsidR="005D741B" w:rsidRPr="00F866D5" w:rsidRDefault="005D741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2.866</w:t>
            </w:r>
          </w:p>
        </w:tc>
        <w:tc>
          <w:tcPr>
            <w:tcW w:w="1300" w:type="dxa"/>
            <w:noWrap/>
            <w:hideMark/>
          </w:tcPr>
          <w:p w14:paraId="1E4FE7F5" w14:textId="77777777" w:rsidR="005D741B" w:rsidRPr="00F866D5" w:rsidRDefault="005D741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10079</w:t>
            </w:r>
          </w:p>
        </w:tc>
        <w:tc>
          <w:tcPr>
            <w:tcW w:w="282" w:type="dxa"/>
            <w:noWrap/>
            <w:hideMark/>
          </w:tcPr>
          <w:p w14:paraId="7A8272A0" w14:textId="77777777" w:rsidR="005D741B" w:rsidRPr="00F866D5" w:rsidRDefault="005D741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r>
      <w:tr w:rsidR="00F866D5" w:rsidRPr="00F866D5" w14:paraId="19947EBB" w14:textId="77777777" w:rsidTr="00FF478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54" w:type="dxa"/>
            <w:tcBorders>
              <w:right w:val="single" w:sz="4" w:space="0" w:color="auto"/>
            </w:tcBorders>
            <w:noWrap/>
            <w:hideMark/>
          </w:tcPr>
          <w:p w14:paraId="7E0960FD" w14:textId="77777777" w:rsidR="005D741B" w:rsidRPr="00F866D5" w:rsidRDefault="005D741B" w:rsidP="00FD180D">
            <w:pPr>
              <w:pStyle w:val="ModelTable"/>
              <w:spacing w:line="240" w:lineRule="auto"/>
              <w:rPr>
                <w:caps w:val="0"/>
              </w:rPr>
            </w:pPr>
            <w:r w:rsidRPr="00F866D5">
              <w:rPr>
                <w:caps w:val="0"/>
              </w:rPr>
              <w:t>treatmentT</w:t>
            </w:r>
          </w:p>
        </w:tc>
        <w:tc>
          <w:tcPr>
            <w:tcW w:w="1364" w:type="dxa"/>
            <w:tcBorders>
              <w:left w:val="single" w:sz="4" w:space="0" w:color="auto"/>
            </w:tcBorders>
            <w:noWrap/>
            <w:hideMark/>
          </w:tcPr>
          <w:p w14:paraId="48DABDD3" w14:textId="77777777" w:rsidR="005D741B" w:rsidRPr="00F866D5" w:rsidRDefault="005D741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29292</w:t>
            </w:r>
          </w:p>
        </w:tc>
        <w:tc>
          <w:tcPr>
            <w:tcW w:w="1250" w:type="dxa"/>
            <w:noWrap/>
            <w:hideMark/>
          </w:tcPr>
          <w:p w14:paraId="0AB1217F" w14:textId="77777777" w:rsidR="005D741B" w:rsidRPr="00F866D5" w:rsidRDefault="005D741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08615</w:t>
            </w:r>
          </w:p>
        </w:tc>
        <w:tc>
          <w:tcPr>
            <w:tcW w:w="1372" w:type="dxa"/>
            <w:noWrap/>
            <w:hideMark/>
          </w:tcPr>
          <w:p w14:paraId="485EB072" w14:textId="77777777" w:rsidR="005D741B" w:rsidRPr="00F866D5" w:rsidRDefault="005D741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65.6603791</w:t>
            </w:r>
          </w:p>
        </w:tc>
        <w:tc>
          <w:tcPr>
            <w:tcW w:w="1300" w:type="dxa"/>
            <w:noWrap/>
            <w:hideMark/>
          </w:tcPr>
          <w:p w14:paraId="73A3DECD" w14:textId="77777777" w:rsidR="005D741B" w:rsidRPr="00F866D5" w:rsidRDefault="005D741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3.4</w:t>
            </w:r>
          </w:p>
        </w:tc>
        <w:tc>
          <w:tcPr>
            <w:tcW w:w="1300" w:type="dxa"/>
            <w:noWrap/>
            <w:hideMark/>
          </w:tcPr>
          <w:p w14:paraId="70A7530F" w14:textId="77777777" w:rsidR="005D741B" w:rsidRPr="00F866D5" w:rsidRDefault="005D741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115</w:t>
            </w:r>
          </w:p>
        </w:tc>
        <w:tc>
          <w:tcPr>
            <w:tcW w:w="282" w:type="dxa"/>
            <w:noWrap/>
            <w:hideMark/>
          </w:tcPr>
          <w:p w14:paraId="5E2A5890" w14:textId="77777777" w:rsidR="005D741B" w:rsidRPr="00F866D5" w:rsidRDefault="005D741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w:t>
            </w:r>
          </w:p>
        </w:tc>
      </w:tr>
    </w:tbl>
    <w:p w14:paraId="1ADDC66A" w14:textId="77777777" w:rsidR="005D741B" w:rsidRPr="00F866D5" w:rsidRDefault="005D741B" w:rsidP="00FD180D">
      <w:pPr>
        <w:spacing w:line="240" w:lineRule="auto"/>
      </w:pPr>
    </w:p>
    <w:p w14:paraId="42048B8C" w14:textId="3F4CB3E4" w:rsidR="005D741B" w:rsidRPr="00F866D5" w:rsidRDefault="005D741B" w:rsidP="00FD180D">
      <w:pPr>
        <w:pStyle w:val="Caption"/>
        <w:rPr>
          <w:color w:val="auto"/>
        </w:rPr>
      </w:pPr>
      <w:bookmarkStart w:id="107" w:name="_Ref131372728"/>
      <w:bookmarkStart w:id="108" w:name="_Toc131371502"/>
      <w:bookmarkStart w:id="109" w:name="_Toc131381647"/>
      <w:bookmarkStart w:id="110" w:name="_Toc133414632"/>
      <w:r w:rsidRPr="00F866D5">
        <w:rPr>
          <w:color w:val="auto"/>
        </w:rPr>
        <w:t xml:space="preserve">Supplementary Table </w:t>
      </w:r>
      <w:r w:rsidR="00287A00" w:rsidRPr="00F866D5">
        <w:rPr>
          <w:color w:val="auto"/>
        </w:rPr>
        <w:fldChar w:fldCharType="begin"/>
      </w:r>
      <w:r w:rsidR="00287A00" w:rsidRPr="00F866D5">
        <w:rPr>
          <w:color w:val="auto"/>
        </w:rPr>
        <w:instrText xml:space="preserve"> SEQ Supplementary_Table \* ARABIC </w:instrText>
      </w:r>
      <w:r w:rsidR="00287A00" w:rsidRPr="00F866D5">
        <w:rPr>
          <w:color w:val="auto"/>
        </w:rPr>
        <w:fldChar w:fldCharType="separate"/>
      </w:r>
      <w:r w:rsidR="00CB6242" w:rsidRPr="00F866D5">
        <w:rPr>
          <w:noProof/>
          <w:color w:val="auto"/>
        </w:rPr>
        <w:t>3</w:t>
      </w:r>
      <w:r w:rsidR="00287A00" w:rsidRPr="00F866D5">
        <w:rPr>
          <w:noProof/>
          <w:color w:val="auto"/>
        </w:rPr>
        <w:fldChar w:fldCharType="end"/>
      </w:r>
      <w:bookmarkEnd w:id="107"/>
      <w:r w:rsidRPr="00F866D5">
        <w:rPr>
          <w:color w:val="auto"/>
        </w:rPr>
        <w:t xml:space="preserve">. </w:t>
      </w:r>
      <w:bookmarkEnd w:id="108"/>
      <w:bookmarkEnd w:id="109"/>
      <w:r w:rsidR="006F0938" w:rsidRPr="00F866D5">
        <w:rPr>
          <w:noProof/>
          <w:color w:val="auto"/>
        </w:rPr>
        <w:t>Linear mixed effects model output from lmerTest with ER as the response variable, treatment as a fixed effect and site, plot as random effects.</w:t>
      </w:r>
      <w:bookmarkEnd w:id="110"/>
    </w:p>
    <w:tbl>
      <w:tblPr>
        <w:tblStyle w:val="PlainTable2"/>
        <w:tblW w:w="8364" w:type="dxa"/>
        <w:tblLook w:val="04A0" w:firstRow="1" w:lastRow="0" w:firstColumn="1" w:lastColumn="0" w:noHBand="0" w:noVBand="1"/>
      </w:tblPr>
      <w:tblGrid>
        <w:gridCol w:w="1425"/>
        <w:gridCol w:w="1269"/>
        <w:gridCol w:w="1206"/>
        <w:gridCol w:w="1300"/>
        <w:gridCol w:w="1300"/>
        <w:gridCol w:w="1300"/>
        <w:gridCol w:w="564"/>
      </w:tblGrid>
      <w:tr w:rsidR="00F866D5" w:rsidRPr="00F866D5" w14:paraId="50C73547" w14:textId="77777777" w:rsidTr="00FF478B">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800" w:type="dxa"/>
            <w:gridSpan w:val="6"/>
            <w:noWrap/>
            <w:hideMark/>
          </w:tcPr>
          <w:p w14:paraId="5E9ECD85" w14:textId="5B2F9750" w:rsidR="005E08D7" w:rsidRPr="00F866D5" w:rsidRDefault="005E08D7" w:rsidP="00FD180D">
            <w:pPr>
              <w:pStyle w:val="ModelTable"/>
              <w:spacing w:line="240" w:lineRule="auto"/>
              <w:rPr>
                <w:caps w:val="0"/>
              </w:rPr>
            </w:pPr>
            <w:r w:rsidRPr="00F866D5">
              <w:rPr>
                <w:caps w:val="0"/>
              </w:rPr>
              <w:t xml:space="preserve">GEP ~ treatment + (1|site/plot) | </w:t>
            </w:r>
            <w:r w:rsidR="00044B5F" w:rsidRPr="00F866D5">
              <w:rPr>
                <w:caps w:val="0"/>
              </w:rPr>
              <w:t>Conditional R</w:t>
            </w:r>
            <w:r w:rsidR="00044B5F" w:rsidRPr="00F866D5">
              <w:rPr>
                <w:caps w:val="0"/>
                <w:vertAlign w:val="superscript"/>
              </w:rPr>
              <w:t>2</w:t>
            </w:r>
            <w:r w:rsidR="00044B5F" w:rsidRPr="00F866D5">
              <w:rPr>
                <w:caps w:val="0"/>
              </w:rPr>
              <w:t>: 0.482, Marginal R</w:t>
            </w:r>
            <w:r w:rsidR="00044B5F" w:rsidRPr="00F866D5">
              <w:rPr>
                <w:caps w:val="0"/>
                <w:vertAlign w:val="superscript"/>
              </w:rPr>
              <w:t>2</w:t>
            </w:r>
            <w:r w:rsidR="00044B5F" w:rsidRPr="00F866D5">
              <w:rPr>
                <w:caps w:val="0"/>
              </w:rPr>
              <w:t>: 0.035</w:t>
            </w:r>
          </w:p>
        </w:tc>
        <w:tc>
          <w:tcPr>
            <w:tcW w:w="564" w:type="dxa"/>
            <w:noWrap/>
            <w:hideMark/>
          </w:tcPr>
          <w:p w14:paraId="0D3F4F05" w14:textId="77777777" w:rsidR="005E08D7" w:rsidRPr="00F866D5" w:rsidRDefault="005E08D7" w:rsidP="00FD180D">
            <w:pPr>
              <w:pStyle w:val="ModelTable"/>
              <w:spacing w:line="240" w:lineRule="auto"/>
              <w:cnfStyle w:val="100000000000" w:firstRow="1" w:lastRow="0" w:firstColumn="0" w:lastColumn="0" w:oddVBand="0" w:evenVBand="0" w:oddHBand="0" w:evenHBand="0" w:firstRowFirstColumn="0" w:firstRowLastColumn="0" w:lastRowFirstColumn="0" w:lastRowLastColumn="0"/>
              <w:rPr>
                <w:caps w:val="0"/>
              </w:rPr>
            </w:pPr>
          </w:p>
        </w:tc>
      </w:tr>
      <w:tr w:rsidR="00F866D5" w:rsidRPr="00F866D5" w14:paraId="313FA929" w14:textId="77777777" w:rsidTr="00FF478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25" w:type="dxa"/>
            <w:tcBorders>
              <w:right w:val="single" w:sz="4" w:space="0" w:color="auto"/>
            </w:tcBorders>
            <w:noWrap/>
            <w:hideMark/>
          </w:tcPr>
          <w:p w14:paraId="0553C30F" w14:textId="77777777" w:rsidR="005D741B" w:rsidRPr="00F866D5" w:rsidRDefault="005D741B" w:rsidP="00FD180D">
            <w:pPr>
              <w:pStyle w:val="ModelTable"/>
              <w:spacing w:line="240" w:lineRule="auto"/>
              <w:rPr>
                <w:caps w:val="0"/>
              </w:rPr>
            </w:pPr>
          </w:p>
        </w:tc>
        <w:tc>
          <w:tcPr>
            <w:tcW w:w="1269" w:type="dxa"/>
            <w:tcBorders>
              <w:left w:val="single" w:sz="4" w:space="0" w:color="auto"/>
            </w:tcBorders>
            <w:noWrap/>
            <w:hideMark/>
          </w:tcPr>
          <w:p w14:paraId="796EB6E4" w14:textId="77777777" w:rsidR="005D741B" w:rsidRPr="00F866D5" w:rsidRDefault="005D741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Estimate</w:t>
            </w:r>
          </w:p>
        </w:tc>
        <w:tc>
          <w:tcPr>
            <w:tcW w:w="1206" w:type="dxa"/>
            <w:noWrap/>
            <w:hideMark/>
          </w:tcPr>
          <w:p w14:paraId="276B3B9F" w14:textId="77777777" w:rsidR="005D741B" w:rsidRPr="00F866D5" w:rsidRDefault="005D741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Std. Error</w:t>
            </w:r>
          </w:p>
        </w:tc>
        <w:tc>
          <w:tcPr>
            <w:tcW w:w="1300" w:type="dxa"/>
            <w:noWrap/>
            <w:hideMark/>
          </w:tcPr>
          <w:p w14:paraId="57DB00BA" w14:textId="77777777" w:rsidR="005D741B" w:rsidRPr="00F866D5" w:rsidRDefault="005D741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df</w:t>
            </w:r>
          </w:p>
        </w:tc>
        <w:tc>
          <w:tcPr>
            <w:tcW w:w="1300" w:type="dxa"/>
            <w:noWrap/>
            <w:hideMark/>
          </w:tcPr>
          <w:p w14:paraId="07B7C1BB" w14:textId="77777777" w:rsidR="005D741B" w:rsidRPr="00F866D5" w:rsidRDefault="005D741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t value</w:t>
            </w:r>
          </w:p>
        </w:tc>
        <w:tc>
          <w:tcPr>
            <w:tcW w:w="1300" w:type="dxa"/>
            <w:noWrap/>
            <w:hideMark/>
          </w:tcPr>
          <w:p w14:paraId="2F8FD476" w14:textId="77777777" w:rsidR="005D741B" w:rsidRPr="00F866D5" w:rsidRDefault="005D741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Pr(&gt;|t|)</w:t>
            </w:r>
          </w:p>
        </w:tc>
        <w:tc>
          <w:tcPr>
            <w:tcW w:w="564" w:type="dxa"/>
            <w:noWrap/>
            <w:hideMark/>
          </w:tcPr>
          <w:p w14:paraId="3BD68F2E" w14:textId="77777777" w:rsidR="005D741B" w:rsidRPr="00F866D5" w:rsidRDefault="005D741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r w:rsidR="00F866D5" w:rsidRPr="00F866D5" w14:paraId="031A2B77" w14:textId="77777777" w:rsidTr="00FF478B">
        <w:trPr>
          <w:trHeight w:val="320"/>
        </w:trPr>
        <w:tc>
          <w:tcPr>
            <w:cnfStyle w:val="001000000000" w:firstRow="0" w:lastRow="0" w:firstColumn="1" w:lastColumn="0" w:oddVBand="0" w:evenVBand="0" w:oddHBand="0" w:evenHBand="0" w:firstRowFirstColumn="0" w:firstRowLastColumn="0" w:lastRowFirstColumn="0" w:lastRowLastColumn="0"/>
            <w:tcW w:w="1425" w:type="dxa"/>
            <w:tcBorders>
              <w:right w:val="single" w:sz="4" w:space="0" w:color="auto"/>
            </w:tcBorders>
            <w:noWrap/>
            <w:hideMark/>
          </w:tcPr>
          <w:p w14:paraId="72494E60" w14:textId="77777777" w:rsidR="005D741B" w:rsidRPr="00F866D5" w:rsidRDefault="005D741B" w:rsidP="00FD180D">
            <w:pPr>
              <w:pStyle w:val="ModelTable"/>
              <w:spacing w:line="240" w:lineRule="auto"/>
              <w:rPr>
                <w:caps w:val="0"/>
              </w:rPr>
            </w:pPr>
            <w:r w:rsidRPr="00F866D5">
              <w:rPr>
                <w:caps w:val="0"/>
              </w:rPr>
              <w:t>(Intercept)</w:t>
            </w:r>
          </w:p>
        </w:tc>
        <w:tc>
          <w:tcPr>
            <w:tcW w:w="1269" w:type="dxa"/>
            <w:tcBorders>
              <w:top w:val="single" w:sz="4" w:space="0" w:color="7F7F7F" w:themeColor="text1" w:themeTint="80"/>
              <w:left w:val="single" w:sz="4" w:space="0" w:color="auto"/>
              <w:bottom w:val="single" w:sz="4" w:space="0" w:color="7F7F7F" w:themeColor="text1" w:themeTint="80"/>
            </w:tcBorders>
            <w:noWrap/>
            <w:hideMark/>
          </w:tcPr>
          <w:p w14:paraId="0150B9D5" w14:textId="77777777" w:rsidR="005D741B" w:rsidRPr="00F866D5" w:rsidRDefault="005D741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2524</w:t>
            </w:r>
          </w:p>
        </w:tc>
        <w:tc>
          <w:tcPr>
            <w:tcW w:w="1206" w:type="dxa"/>
            <w:noWrap/>
            <w:hideMark/>
          </w:tcPr>
          <w:p w14:paraId="10F5C4B9" w14:textId="77777777" w:rsidR="005D741B" w:rsidRPr="00F866D5" w:rsidRDefault="005D741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9612</w:t>
            </w:r>
          </w:p>
        </w:tc>
        <w:tc>
          <w:tcPr>
            <w:tcW w:w="1300" w:type="dxa"/>
            <w:noWrap/>
            <w:hideMark/>
          </w:tcPr>
          <w:p w14:paraId="3F88A45B" w14:textId="77777777" w:rsidR="005D741B" w:rsidRPr="00F866D5" w:rsidRDefault="005D741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2.194073</w:t>
            </w:r>
          </w:p>
        </w:tc>
        <w:tc>
          <w:tcPr>
            <w:tcW w:w="1300" w:type="dxa"/>
            <w:noWrap/>
            <w:hideMark/>
          </w:tcPr>
          <w:p w14:paraId="78161068" w14:textId="77777777" w:rsidR="005D741B" w:rsidRPr="00F866D5" w:rsidRDefault="005D741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2.626</w:t>
            </w:r>
          </w:p>
        </w:tc>
        <w:tc>
          <w:tcPr>
            <w:tcW w:w="1300" w:type="dxa"/>
            <w:noWrap/>
            <w:hideMark/>
          </w:tcPr>
          <w:p w14:paraId="01806A1C" w14:textId="77777777" w:rsidR="005D741B" w:rsidRPr="00F866D5" w:rsidRDefault="005D741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1087</w:t>
            </w:r>
          </w:p>
        </w:tc>
        <w:tc>
          <w:tcPr>
            <w:tcW w:w="564" w:type="dxa"/>
            <w:noWrap/>
            <w:hideMark/>
          </w:tcPr>
          <w:p w14:paraId="36735F42" w14:textId="77777777" w:rsidR="005D741B" w:rsidRPr="00F866D5" w:rsidRDefault="005D741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r>
      <w:tr w:rsidR="00F866D5" w:rsidRPr="00F866D5" w14:paraId="5DC20AE3" w14:textId="77777777" w:rsidTr="00FF478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25" w:type="dxa"/>
            <w:tcBorders>
              <w:right w:val="single" w:sz="4" w:space="0" w:color="auto"/>
            </w:tcBorders>
            <w:noWrap/>
            <w:hideMark/>
          </w:tcPr>
          <w:p w14:paraId="1E0233EC" w14:textId="77777777" w:rsidR="005D741B" w:rsidRPr="00F866D5" w:rsidRDefault="005D741B" w:rsidP="00FD180D">
            <w:pPr>
              <w:pStyle w:val="ModelTable"/>
              <w:spacing w:line="240" w:lineRule="auto"/>
              <w:rPr>
                <w:caps w:val="0"/>
              </w:rPr>
            </w:pPr>
            <w:r w:rsidRPr="00F866D5">
              <w:rPr>
                <w:caps w:val="0"/>
              </w:rPr>
              <w:t>treatmentT</w:t>
            </w:r>
          </w:p>
        </w:tc>
        <w:tc>
          <w:tcPr>
            <w:tcW w:w="1269" w:type="dxa"/>
            <w:tcBorders>
              <w:left w:val="single" w:sz="4" w:space="0" w:color="auto"/>
            </w:tcBorders>
            <w:noWrap/>
            <w:hideMark/>
          </w:tcPr>
          <w:p w14:paraId="558EA759" w14:textId="77777777" w:rsidR="005D741B" w:rsidRPr="00F866D5" w:rsidRDefault="005D741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8918</w:t>
            </w:r>
          </w:p>
        </w:tc>
        <w:tc>
          <w:tcPr>
            <w:tcW w:w="1206" w:type="dxa"/>
            <w:noWrap/>
            <w:hideMark/>
          </w:tcPr>
          <w:p w14:paraId="5CB6DE2B" w14:textId="77777777" w:rsidR="005D741B" w:rsidRPr="00F866D5" w:rsidRDefault="005D741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3875</w:t>
            </w:r>
          </w:p>
        </w:tc>
        <w:tc>
          <w:tcPr>
            <w:tcW w:w="1300" w:type="dxa"/>
            <w:noWrap/>
            <w:hideMark/>
          </w:tcPr>
          <w:p w14:paraId="6E75F37B" w14:textId="77777777" w:rsidR="005D741B" w:rsidRPr="00F866D5" w:rsidRDefault="005D741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68.067573</w:t>
            </w:r>
          </w:p>
        </w:tc>
        <w:tc>
          <w:tcPr>
            <w:tcW w:w="1300" w:type="dxa"/>
            <w:noWrap/>
            <w:hideMark/>
          </w:tcPr>
          <w:p w14:paraId="3E0AAA0C" w14:textId="77777777" w:rsidR="005D741B" w:rsidRPr="00F866D5" w:rsidRDefault="005D741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2.301</w:t>
            </w:r>
          </w:p>
        </w:tc>
        <w:tc>
          <w:tcPr>
            <w:tcW w:w="1300" w:type="dxa"/>
            <w:noWrap/>
            <w:hideMark/>
          </w:tcPr>
          <w:p w14:paraId="3A2A6BA5" w14:textId="77777777" w:rsidR="005D741B" w:rsidRPr="00F866D5" w:rsidRDefault="005D741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245</w:t>
            </w:r>
          </w:p>
        </w:tc>
        <w:tc>
          <w:tcPr>
            <w:tcW w:w="564" w:type="dxa"/>
            <w:noWrap/>
            <w:hideMark/>
          </w:tcPr>
          <w:p w14:paraId="08707841" w14:textId="77777777" w:rsidR="005D741B" w:rsidRPr="00F866D5" w:rsidRDefault="005D741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w:t>
            </w:r>
          </w:p>
        </w:tc>
      </w:tr>
    </w:tbl>
    <w:p w14:paraId="61B4E2D2" w14:textId="77777777" w:rsidR="005D741B" w:rsidRPr="00F866D5" w:rsidRDefault="005D741B" w:rsidP="00FD180D">
      <w:pPr>
        <w:spacing w:line="240" w:lineRule="auto"/>
      </w:pPr>
    </w:p>
    <w:p w14:paraId="62B898C5" w14:textId="6609CDBA" w:rsidR="00792142" w:rsidRPr="00F866D5" w:rsidRDefault="00792142" w:rsidP="00FD180D">
      <w:pPr>
        <w:pStyle w:val="Caption"/>
        <w:rPr>
          <w:color w:val="auto"/>
        </w:rPr>
      </w:pPr>
      <w:bookmarkStart w:id="111" w:name="_Ref131542366"/>
      <w:bookmarkStart w:id="112" w:name="_Toc131381648"/>
      <w:bookmarkStart w:id="113" w:name="_Toc133414633"/>
      <w:r w:rsidRPr="00F866D5">
        <w:rPr>
          <w:color w:val="auto"/>
        </w:rPr>
        <w:t xml:space="preserve">Supplementary Table </w:t>
      </w:r>
      <w:r w:rsidR="00287A00" w:rsidRPr="00F866D5">
        <w:rPr>
          <w:color w:val="auto"/>
        </w:rPr>
        <w:fldChar w:fldCharType="begin"/>
      </w:r>
      <w:r w:rsidR="00287A00" w:rsidRPr="00F866D5">
        <w:rPr>
          <w:color w:val="auto"/>
        </w:rPr>
        <w:instrText xml:space="preserve"> SEQ Supplementary_Table \* ARABIC </w:instrText>
      </w:r>
      <w:r w:rsidR="00287A00" w:rsidRPr="00F866D5">
        <w:rPr>
          <w:color w:val="auto"/>
        </w:rPr>
        <w:fldChar w:fldCharType="separate"/>
      </w:r>
      <w:r w:rsidR="00CB6242" w:rsidRPr="00F866D5">
        <w:rPr>
          <w:noProof/>
          <w:color w:val="auto"/>
        </w:rPr>
        <w:t>4</w:t>
      </w:r>
      <w:r w:rsidR="00287A00" w:rsidRPr="00F866D5">
        <w:rPr>
          <w:noProof/>
          <w:color w:val="auto"/>
        </w:rPr>
        <w:fldChar w:fldCharType="end"/>
      </w:r>
      <w:bookmarkEnd w:id="111"/>
      <w:r w:rsidRPr="00F866D5">
        <w:rPr>
          <w:color w:val="auto"/>
        </w:rPr>
        <w:t xml:space="preserve">. </w:t>
      </w:r>
      <w:r w:rsidR="00B32E1F" w:rsidRPr="00F866D5">
        <w:rPr>
          <w:color w:val="auto"/>
        </w:rPr>
        <w:t>Least squares means table</w:t>
      </w:r>
      <w:r w:rsidR="00F93E3B" w:rsidRPr="00F866D5">
        <w:rPr>
          <w:color w:val="auto"/>
        </w:rPr>
        <w:t xml:space="preserve"> </w:t>
      </w:r>
      <w:r w:rsidR="00A63DBB" w:rsidRPr="00F866D5">
        <w:rPr>
          <w:color w:val="auto"/>
        </w:rPr>
        <w:t>with NEE as the response variable,</w:t>
      </w:r>
      <w:r w:rsidRPr="00F866D5">
        <w:rPr>
          <w:color w:val="auto"/>
        </w:rPr>
        <w:t xml:space="preserve"> treatment and site as fixed effects</w:t>
      </w:r>
      <w:r w:rsidR="00A63DBB" w:rsidRPr="00F866D5">
        <w:rPr>
          <w:color w:val="auto"/>
        </w:rPr>
        <w:t>,</w:t>
      </w:r>
      <w:r w:rsidRPr="00F866D5">
        <w:rPr>
          <w:color w:val="auto"/>
        </w:rPr>
        <w:t xml:space="preserve"> and plot as a random effect.</w:t>
      </w:r>
      <w:bookmarkEnd w:id="112"/>
      <w:bookmarkEnd w:id="113"/>
    </w:p>
    <w:tbl>
      <w:tblPr>
        <w:tblStyle w:val="PlainTable2"/>
        <w:tblW w:w="9072" w:type="dxa"/>
        <w:tblLook w:val="04A0" w:firstRow="1" w:lastRow="0" w:firstColumn="1" w:lastColumn="0" w:noHBand="0" w:noVBand="1"/>
      </w:tblPr>
      <w:tblGrid>
        <w:gridCol w:w="1418"/>
        <w:gridCol w:w="1134"/>
        <w:gridCol w:w="1134"/>
        <w:gridCol w:w="607"/>
        <w:gridCol w:w="952"/>
        <w:gridCol w:w="1134"/>
        <w:gridCol w:w="1134"/>
        <w:gridCol w:w="992"/>
        <w:gridCol w:w="567"/>
      </w:tblGrid>
      <w:tr w:rsidR="00F866D5" w:rsidRPr="00F866D5" w14:paraId="3026EDFE" w14:textId="77777777" w:rsidTr="0044712B">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072" w:type="dxa"/>
            <w:gridSpan w:val="9"/>
            <w:noWrap/>
          </w:tcPr>
          <w:p w14:paraId="163CA8DD" w14:textId="36BD5145" w:rsidR="00FF478B" w:rsidRPr="00F866D5" w:rsidRDefault="00FF478B" w:rsidP="00FD180D">
            <w:pPr>
              <w:pStyle w:val="ModelTable"/>
              <w:spacing w:line="240" w:lineRule="auto"/>
              <w:rPr>
                <w:rFonts w:ascii="Calibri" w:hAnsi="Calibri"/>
                <w:caps w:val="0"/>
              </w:rPr>
            </w:pPr>
            <w:r w:rsidRPr="00F866D5">
              <w:rPr>
                <w:caps w:val="0"/>
              </w:rPr>
              <w:t xml:space="preserve">NEE ~ treatment + </w:t>
            </w:r>
            <w:r w:rsidR="002F2669" w:rsidRPr="00F866D5">
              <w:rPr>
                <w:caps w:val="0"/>
              </w:rPr>
              <w:t xml:space="preserve">site + </w:t>
            </w:r>
            <w:r w:rsidRPr="00F866D5">
              <w:rPr>
                <w:caps w:val="0"/>
              </w:rPr>
              <w:t>(1|site</w:t>
            </w:r>
            <w:r w:rsidR="002F2669" w:rsidRPr="00F866D5">
              <w:rPr>
                <w:caps w:val="0"/>
              </w:rPr>
              <w:t>:</w:t>
            </w:r>
            <w:r w:rsidRPr="00F866D5">
              <w:rPr>
                <w:caps w:val="0"/>
              </w:rPr>
              <w:t xml:space="preserve">plot) | </w:t>
            </w:r>
            <w:r w:rsidR="002F2669" w:rsidRPr="00F866D5">
              <w:rPr>
                <w:caps w:val="0"/>
              </w:rPr>
              <w:t>Conditional R</w:t>
            </w:r>
            <w:r w:rsidR="002F2669" w:rsidRPr="00F866D5">
              <w:rPr>
                <w:caps w:val="0"/>
                <w:vertAlign w:val="superscript"/>
              </w:rPr>
              <w:t>2</w:t>
            </w:r>
            <w:r w:rsidR="002F2669" w:rsidRPr="00F866D5">
              <w:rPr>
                <w:caps w:val="0"/>
              </w:rPr>
              <w:t>: 0.237, Marginal R</w:t>
            </w:r>
            <w:r w:rsidR="002F2669" w:rsidRPr="00F866D5">
              <w:rPr>
                <w:caps w:val="0"/>
                <w:vertAlign w:val="superscript"/>
              </w:rPr>
              <w:t>2</w:t>
            </w:r>
            <w:r w:rsidR="002F2669" w:rsidRPr="00F866D5">
              <w:rPr>
                <w:caps w:val="0"/>
              </w:rPr>
              <w:t>: 0.226</w:t>
            </w:r>
          </w:p>
        </w:tc>
      </w:tr>
      <w:tr w:rsidR="00F866D5" w:rsidRPr="00F866D5" w14:paraId="477E016D" w14:textId="77777777" w:rsidTr="005874F2">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0E997F35" w14:textId="77777777" w:rsidR="005874F2" w:rsidRPr="00F866D5" w:rsidRDefault="005874F2" w:rsidP="00FD180D">
            <w:pPr>
              <w:pStyle w:val="ModelTable"/>
              <w:spacing w:line="240" w:lineRule="auto"/>
              <w:rPr>
                <w:caps w:val="0"/>
              </w:rPr>
            </w:pPr>
          </w:p>
        </w:tc>
        <w:tc>
          <w:tcPr>
            <w:tcW w:w="1134" w:type="dxa"/>
            <w:noWrap/>
            <w:hideMark/>
          </w:tcPr>
          <w:p w14:paraId="31B1BD2A"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Estimate</w:t>
            </w:r>
          </w:p>
        </w:tc>
        <w:tc>
          <w:tcPr>
            <w:tcW w:w="1134" w:type="dxa"/>
            <w:noWrap/>
            <w:hideMark/>
          </w:tcPr>
          <w:p w14:paraId="0AB2D4D8"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Std. Error</w:t>
            </w:r>
          </w:p>
        </w:tc>
        <w:tc>
          <w:tcPr>
            <w:tcW w:w="607" w:type="dxa"/>
            <w:noWrap/>
            <w:hideMark/>
          </w:tcPr>
          <w:p w14:paraId="099C1B1E"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df</w:t>
            </w:r>
          </w:p>
        </w:tc>
        <w:tc>
          <w:tcPr>
            <w:tcW w:w="952" w:type="dxa"/>
            <w:noWrap/>
            <w:hideMark/>
          </w:tcPr>
          <w:p w14:paraId="44C90DAA"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t value</w:t>
            </w:r>
          </w:p>
        </w:tc>
        <w:tc>
          <w:tcPr>
            <w:tcW w:w="1134" w:type="dxa"/>
            <w:noWrap/>
            <w:hideMark/>
          </w:tcPr>
          <w:p w14:paraId="701DFC56"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lower</w:t>
            </w:r>
          </w:p>
        </w:tc>
        <w:tc>
          <w:tcPr>
            <w:tcW w:w="1134" w:type="dxa"/>
            <w:noWrap/>
            <w:hideMark/>
          </w:tcPr>
          <w:p w14:paraId="49665751"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upper</w:t>
            </w:r>
          </w:p>
        </w:tc>
        <w:tc>
          <w:tcPr>
            <w:tcW w:w="992" w:type="dxa"/>
            <w:noWrap/>
            <w:hideMark/>
          </w:tcPr>
          <w:p w14:paraId="7630A3CD"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Pr(&gt;|t|)</w:t>
            </w:r>
          </w:p>
        </w:tc>
        <w:tc>
          <w:tcPr>
            <w:tcW w:w="567" w:type="dxa"/>
            <w:noWrap/>
            <w:hideMark/>
          </w:tcPr>
          <w:p w14:paraId="4308E675"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r w:rsidR="00F866D5" w:rsidRPr="00F866D5" w14:paraId="4069AC55" w14:textId="77777777" w:rsidTr="005874F2">
        <w:trPr>
          <w:trHeight w:val="32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8099427" w14:textId="77777777" w:rsidR="005874F2" w:rsidRPr="00F866D5" w:rsidRDefault="005874F2" w:rsidP="00FD180D">
            <w:pPr>
              <w:pStyle w:val="ModelTable"/>
              <w:spacing w:line="240" w:lineRule="auto"/>
              <w:rPr>
                <w:caps w:val="0"/>
              </w:rPr>
            </w:pPr>
            <w:r w:rsidRPr="00F866D5">
              <w:rPr>
                <w:caps w:val="0"/>
              </w:rPr>
              <w:t>treatmentC - treatmentT</w:t>
            </w:r>
          </w:p>
        </w:tc>
        <w:tc>
          <w:tcPr>
            <w:tcW w:w="1134" w:type="dxa"/>
            <w:noWrap/>
            <w:hideMark/>
          </w:tcPr>
          <w:p w14:paraId="3285890A" w14:textId="77777777" w:rsidR="005874F2" w:rsidRPr="00F866D5" w:rsidRDefault="005874F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586</w:t>
            </w:r>
          </w:p>
        </w:tc>
        <w:tc>
          <w:tcPr>
            <w:tcW w:w="1134" w:type="dxa"/>
            <w:noWrap/>
            <w:hideMark/>
          </w:tcPr>
          <w:p w14:paraId="47E71B8D" w14:textId="77777777" w:rsidR="005874F2" w:rsidRPr="00F866D5" w:rsidRDefault="005874F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326</w:t>
            </w:r>
          </w:p>
        </w:tc>
        <w:tc>
          <w:tcPr>
            <w:tcW w:w="607" w:type="dxa"/>
            <w:noWrap/>
            <w:hideMark/>
          </w:tcPr>
          <w:p w14:paraId="0818BEAD" w14:textId="77777777" w:rsidR="005874F2" w:rsidRPr="00F866D5" w:rsidRDefault="005874F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69.2</w:t>
            </w:r>
          </w:p>
        </w:tc>
        <w:tc>
          <w:tcPr>
            <w:tcW w:w="952" w:type="dxa"/>
            <w:noWrap/>
            <w:hideMark/>
          </w:tcPr>
          <w:p w14:paraId="3857AD25" w14:textId="77777777" w:rsidR="005874F2" w:rsidRPr="00F866D5" w:rsidRDefault="005874F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1.7979</w:t>
            </w:r>
          </w:p>
        </w:tc>
        <w:tc>
          <w:tcPr>
            <w:tcW w:w="1134" w:type="dxa"/>
            <w:noWrap/>
            <w:hideMark/>
          </w:tcPr>
          <w:p w14:paraId="169A240F" w14:textId="77777777" w:rsidR="005874F2" w:rsidRPr="00F866D5" w:rsidRDefault="005874F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1236</w:t>
            </w:r>
          </w:p>
        </w:tc>
        <w:tc>
          <w:tcPr>
            <w:tcW w:w="1134" w:type="dxa"/>
            <w:noWrap/>
            <w:hideMark/>
          </w:tcPr>
          <w:p w14:paraId="32660F18" w14:textId="77777777" w:rsidR="005874F2" w:rsidRPr="00F866D5" w:rsidRDefault="005874F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064</w:t>
            </w:r>
          </w:p>
        </w:tc>
        <w:tc>
          <w:tcPr>
            <w:tcW w:w="992" w:type="dxa"/>
            <w:noWrap/>
            <w:hideMark/>
          </w:tcPr>
          <w:p w14:paraId="105DD5AD" w14:textId="77777777" w:rsidR="005874F2" w:rsidRPr="00F866D5" w:rsidRDefault="005874F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7655</w:t>
            </w:r>
          </w:p>
        </w:tc>
        <w:tc>
          <w:tcPr>
            <w:tcW w:w="567" w:type="dxa"/>
            <w:noWrap/>
            <w:hideMark/>
          </w:tcPr>
          <w:p w14:paraId="7ADB0C09" w14:textId="77777777" w:rsidR="005874F2" w:rsidRPr="00F866D5" w:rsidRDefault="005874F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w:t>
            </w:r>
          </w:p>
        </w:tc>
      </w:tr>
      <w:tr w:rsidR="00F866D5" w:rsidRPr="00F866D5" w14:paraId="537BF631" w14:textId="77777777" w:rsidTr="005874F2">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105047C" w14:textId="77777777" w:rsidR="005874F2" w:rsidRPr="00F866D5" w:rsidRDefault="005874F2" w:rsidP="00FD180D">
            <w:pPr>
              <w:pStyle w:val="ModelTable"/>
              <w:spacing w:line="240" w:lineRule="auto"/>
              <w:rPr>
                <w:caps w:val="0"/>
              </w:rPr>
            </w:pPr>
            <w:r w:rsidRPr="00F866D5">
              <w:rPr>
                <w:caps w:val="0"/>
              </w:rPr>
              <w:t>siteDRYAS - siteMEAD</w:t>
            </w:r>
          </w:p>
        </w:tc>
        <w:tc>
          <w:tcPr>
            <w:tcW w:w="1134" w:type="dxa"/>
            <w:noWrap/>
            <w:hideMark/>
          </w:tcPr>
          <w:p w14:paraId="2889C717"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439</w:t>
            </w:r>
          </w:p>
        </w:tc>
        <w:tc>
          <w:tcPr>
            <w:tcW w:w="1134" w:type="dxa"/>
            <w:noWrap/>
            <w:hideMark/>
          </w:tcPr>
          <w:p w14:paraId="48A7801E"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438</w:t>
            </w:r>
          </w:p>
        </w:tc>
        <w:tc>
          <w:tcPr>
            <w:tcW w:w="607" w:type="dxa"/>
            <w:noWrap/>
            <w:hideMark/>
          </w:tcPr>
          <w:p w14:paraId="5CEAD2AB"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14.0</w:t>
            </w:r>
          </w:p>
        </w:tc>
        <w:tc>
          <w:tcPr>
            <w:tcW w:w="952" w:type="dxa"/>
            <w:noWrap/>
            <w:hideMark/>
          </w:tcPr>
          <w:p w14:paraId="37A0C6CF"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1.0019</w:t>
            </w:r>
          </w:p>
        </w:tc>
        <w:tc>
          <w:tcPr>
            <w:tcW w:w="1134" w:type="dxa"/>
            <w:noWrap/>
            <w:hideMark/>
          </w:tcPr>
          <w:p w14:paraId="2DF7C120"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501</w:t>
            </w:r>
          </w:p>
        </w:tc>
        <w:tc>
          <w:tcPr>
            <w:tcW w:w="1134" w:type="dxa"/>
            <w:noWrap/>
            <w:hideMark/>
          </w:tcPr>
          <w:p w14:paraId="14B8BEDF"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1379</w:t>
            </w:r>
          </w:p>
        </w:tc>
        <w:tc>
          <w:tcPr>
            <w:tcW w:w="992" w:type="dxa"/>
            <w:noWrap/>
            <w:hideMark/>
          </w:tcPr>
          <w:p w14:paraId="0E7F271D"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33336</w:t>
            </w:r>
          </w:p>
        </w:tc>
        <w:tc>
          <w:tcPr>
            <w:tcW w:w="567" w:type="dxa"/>
            <w:noWrap/>
            <w:hideMark/>
          </w:tcPr>
          <w:p w14:paraId="3F0C3C8E"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r w:rsidR="00F866D5" w:rsidRPr="00F866D5" w14:paraId="794F1B05" w14:textId="77777777" w:rsidTr="005874F2">
        <w:trPr>
          <w:trHeight w:val="32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5A09123" w14:textId="77777777" w:rsidR="005874F2" w:rsidRPr="00F866D5" w:rsidRDefault="005874F2" w:rsidP="00FD180D">
            <w:pPr>
              <w:pStyle w:val="ModelTable"/>
              <w:spacing w:line="240" w:lineRule="auto"/>
              <w:rPr>
                <w:caps w:val="0"/>
              </w:rPr>
            </w:pPr>
            <w:r w:rsidRPr="00F866D5">
              <w:rPr>
                <w:caps w:val="0"/>
              </w:rPr>
              <w:t>siteDRYAS - siteWILL</w:t>
            </w:r>
          </w:p>
        </w:tc>
        <w:tc>
          <w:tcPr>
            <w:tcW w:w="1134" w:type="dxa"/>
            <w:noWrap/>
            <w:hideMark/>
          </w:tcPr>
          <w:p w14:paraId="0BECD5AB" w14:textId="77777777" w:rsidR="005874F2" w:rsidRPr="00F866D5" w:rsidRDefault="005874F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1231</w:t>
            </w:r>
          </w:p>
        </w:tc>
        <w:tc>
          <w:tcPr>
            <w:tcW w:w="1134" w:type="dxa"/>
            <w:noWrap/>
            <w:hideMark/>
          </w:tcPr>
          <w:p w14:paraId="17CDAE75" w14:textId="77777777" w:rsidR="005874F2" w:rsidRPr="00F866D5" w:rsidRDefault="005874F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412</w:t>
            </w:r>
          </w:p>
        </w:tc>
        <w:tc>
          <w:tcPr>
            <w:tcW w:w="607" w:type="dxa"/>
            <w:noWrap/>
            <w:hideMark/>
          </w:tcPr>
          <w:p w14:paraId="48AA6DDC" w14:textId="77777777" w:rsidR="005874F2" w:rsidRPr="00F866D5" w:rsidRDefault="005874F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11.1</w:t>
            </w:r>
          </w:p>
        </w:tc>
        <w:tc>
          <w:tcPr>
            <w:tcW w:w="952" w:type="dxa"/>
            <w:noWrap/>
            <w:hideMark/>
          </w:tcPr>
          <w:p w14:paraId="4D4562F8" w14:textId="77777777" w:rsidR="005874F2" w:rsidRPr="00F866D5" w:rsidRDefault="005874F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2.9855</w:t>
            </w:r>
          </w:p>
        </w:tc>
        <w:tc>
          <w:tcPr>
            <w:tcW w:w="1134" w:type="dxa"/>
            <w:noWrap/>
            <w:hideMark/>
          </w:tcPr>
          <w:p w14:paraId="79F299F5" w14:textId="77777777" w:rsidR="005874F2" w:rsidRPr="00F866D5" w:rsidRDefault="005874F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2137</w:t>
            </w:r>
          </w:p>
        </w:tc>
        <w:tc>
          <w:tcPr>
            <w:tcW w:w="1134" w:type="dxa"/>
            <w:noWrap/>
            <w:hideMark/>
          </w:tcPr>
          <w:p w14:paraId="6B095259" w14:textId="77777777" w:rsidR="005874F2" w:rsidRPr="00F866D5" w:rsidRDefault="005874F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325</w:t>
            </w:r>
          </w:p>
        </w:tc>
        <w:tc>
          <w:tcPr>
            <w:tcW w:w="992" w:type="dxa"/>
            <w:noWrap/>
            <w:hideMark/>
          </w:tcPr>
          <w:p w14:paraId="5FA91465" w14:textId="77777777" w:rsidR="005874F2" w:rsidRPr="00F866D5" w:rsidRDefault="005874F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1225</w:t>
            </w:r>
          </w:p>
        </w:tc>
        <w:tc>
          <w:tcPr>
            <w:tcW w:w="567" w:type="dxa"/>
            <w:noWrap/>
            <w:hideMark/>
          </w:tcPr>
          <w:p w14:paraId="74804E77" w14:textId="77777777" w:rsidR="005874F2" w:rsidRPr="00F866D5" w:rsidRDefault="005874F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w:t>
            </w:r>
          </w:p>
        </w:tc>
      </w:tr>
      <w:tr w:rsidR="00F866D5" w:rsidRPr="00F866D5" w14:paraId="41BDE6D1" w14:textId="77777777" w:rsidTr="005874F2">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ACC8F51" w14:textId="77777777" w:rsidR="005874F2" w:rsidRPr="00F866D5" w:rsidRDefault="005874F2" w:rsidP="00FD180D">
            <w:pPr>
              <w:pStyle w:val="ModelTable"/>
              <w:spacing w:line="240" w:lineRule="auto"/>
              <w:rPr>
                <w:caps w:val="0"/>
              </w:rPr>
            </w:pPr>
            <w:r w:rsidRPr="00F866D5">
              <w:rPr>
                <w:caps w:val="0"/>
              </w:rPr>
              <w:t>siteMEAD - siteWILL</w:t>
            </w:r>
          </w:p>
        </w:tc>
        <w:tc>
          <w:tcPr>
            <w:tcW w:w="1134" w:type="dxa"/>
            <w:noWrap/>
            <w:hideMark/>
          </w:tcPr>
          <w:p w14:paraId="44A3040C"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1670</w:t>
            </w:r>
          </w:p>
        </w:tc>
        <w:tc>
          <w:tcPr>
            <w:tcW w:w="1134" w:type="dxa"/>
            <w:noWrap/>
            <w:hideMark/>
          </w:tcPr>
          <w:p w14:paraId="3CDF104F"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412</w:t>
            </w:r>
          </w:p>
        </w:tc>
        <w:tc>
          <w:tcPr>
            <w:tcW w:w="607" w:type="dxa"/>
            <w:noWrap/>
            <w:hideMark/>
          </w:tcPr>
          <w:p w14:paraId="54817945"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11.1</w:t>
            </w:r>
          </w:p>
        </w:tc>
        <w:tc>
          <w:tcPr>
            <w:tcW w:w="952" w:type="dxa"/>
            <w:noWrap/>
            <w:hideMark/>
          </w:tcPr>
          <w:p w14:paraId="06162C5A"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4.0506</w:t>
            </w:r>
          </w:p>
        </w:tc>
        <w:tc>
          <w:tcPr>
            <w:tcW w:w="1134" w:type="dxa"/>
            <w:noWrap/>
            <w:hideMark/>
          </w:tcPr>
          <w:p w14:paraId="1BB03BD5"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2576</w:t>
            </w:r>
          </w:p>
        </w:tc>
        <w:tc>
          <w:tcPr>
            <w:tcW w:w="1134" w:type="dxa"/>
            <w:noWrap/>
            <w:hideMark/>
          </w:tcPr>
          <w:p w14:paraId="52F42AA0"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764</w:t>
            </w:r>
          </w:p>
        </w:tc>
        <w:tc>
          <w:tcPr>
            <w:tcW w:w="992" w:type="dxa"/>
            <w:noWrap/>
            <w:hideMark/>
          </w:tcPr>
          <w:p w14:paraId="7C142A91"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187</w:t>
            </w:r>
          </w:p>
        </w:tc>
        <w:tc>
          <w:tcPr>
            <w:tcW w:w="567" w:type="dxa"/>
            <w:noWrap/>
            <w:hideMark/>
          </w:tcPr>
          <w:p w14:paraId="2CB1F2D7"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w:t>
            </w:r>
          </w:p>
        </w:tc>
      </w:tr>
    </w:tbl>
    <w:p w14:paraId="3F3E9C91" w14:textId="77777777" w:rsidR="00792142" w:rsidRPr="00F866D5" w:rsidRDefault="00792142" w:rsidP="00FD180D">
      <w:pPr>
        <w:spacing w:line="240" w:lineRule="auto"/>
      </w:pPr>
    </w:p>
    <w:p w14:paraId="42D4523A" w14:textId="14FB74C4" w:rsidR="00792142" w:rsidRPr="00F866D5" w:rsidRDefault="00792142" w:rsidP="00FD180D">
      <w:pPr>
        <w:pStyle w:val="Caption"/>
        <w:rPr>
          <w:color w:val="auto"/>
        </w:rPr>
      </w:pPr>
      <w:bookmarkStart w:id="114" w:name="_Ref131542517"/>
      <w:bookmarkStart w:id="115" w:name="_Toc131381649"/>
      <w:bookmarkStart w:id="116" w:name="_Toc133414634"/>
      <w:r w:rsidRPr="00F866D5">
        <w:rPr>
          <w:color w:val="auto"/>
        </w:rPr>
        <w:t xml:space="preserve">Supplementary Table </w:t>
      </w:r>
      <w:r w:rsidR="00287A00" w:rsidRPr="00F866D5">
        <w:rPr>
          <w:color w:val="auto"/>
        </w:rPr>
        <w:fldChar w:fldCharType="begin"/>
      </w:r>
      <w:r w:rsidR="00287A00" w:rsidRPr="00F866D5">
        <w:rPr>
          <w:color w:val="auto"/>
        </w:rPr>
        <w:instrText xml:space="preserve"> SEQ Supplementary_Table \* ARABIC </w:instrText>
      </w:r>
      <w:r w:rsidR="00287A00" w:rsidRPr="00F866D5">
        <w:rPr>
          <w:color w:val="auto"/>
        </w:rPr>
        <w:fldChar w:fldCharType="separate"/>
      </w:r>
      <w:r w:rsidR="00CB6242" w:rsidRPr="00F866D5">
        <w:rPr>
          <w:noProof/>
          <w:color w:val="auto"/>
        </w:rPr>
        <w:t>5</w:t>
      </w:r>
      <w:r w:rsidR="00287A00" w:rsidRPr="00F866D5">
        <w:rPr>
          <w:noProof/>
          <w:color w:val="auto"/>
        </w:rPr>
        <w:fldChar w:fldCharType="end"/>
      </w:r>
      <w:bookmarkEnd w:id="114"/>
      <w:r w:rsidRPr="00F866D5">
        <w:rPr>
          <w:color w:val="auto"/>
        </w:rPr>
        <w:t xml:space="preserve">. </w:t>
      </w:r>
      <w:bookmarkEnd w:id="115"/>
      <w:r w:rsidR="00A63DBB" w:rsidRPr="00F866D5">
        <w:rPr>
          <w:color w:val="auto"/>
        </w:rPr>
        <w:t xml:space="preserve">Least squares means table with </w:t>
      </w:r>
      <w:r w:rsidR="0056420D" w:rsidRPr="00F866D5">
        <w:rPr>
          <w:color w:val="auto"/>
        </w:rPr>
        <w:t>GEP</w:t>
      </w:r>
      <w:r w:rsidR="00A63DBB" w:rsidRPr="00F866D5">
        <w:rPr>
          <w:color w:val="auto"/>
        </w:rPr>
        <w:t xml:space="preserve"> as the response variable, treatment and site as fixed effects, and plot as a random effect.</w:t>
      </w:r>
      <w:bookmarkEnd w:id="116"/>
    </w:p>
    <w:tbl>
      <w:tblPr>
        <w:tblStyle w:val="PlainTable2"/>
        <w:tblW w:w="9072" w:type="dxa"/>
        <w:tblLook w:val="04A0" w:firstRow="1" w:lastRow="0" w:firstColumn="1" w:lastColumn="0" w:noHBand="0" w:noVBand="1"/>
      </w:tblPr>
      <w:tblGrid>
        <w:gridCol w:w="1418"/>
        <w:gridCol w:w="1134"/>
        <w:gridCol w:w="1134"/>
        <w:gridCol w:w="607"/>
        <w:gridCol w:w="952"/>
        <w:gridCol w:w="1134"/>
        <w:gridCol w:w="1134"/>
        <w:gridCol w:w="992"/>
        <w:gridCol w:w="567"/>
      </w:tblGrid>
      <w:tr w:rsidR="00F866D5" w:rsidRPr="00F866D5" w14:paraId="17F4DBB3" w14:textId="77777777" w:rsidTr="006A4FC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505" w:type="dxa"/>
            <w:gridSpan w:val="8"/>
            <w:noWrap/>
          </w:tcPr>
          <w:p w14:paraId="0042CB93" w14:textId="15761824" w:rsidR="002F2669" w:rsidRPr="00F866D5" w:rsidRDefault="002F2669" w:rsidP="00FD180D">
            <w:pPr>
              <w:pStyle w:val="ModelTable"/>
              <w:spacing w:line="240" w:lineRule="auto"/>
              <w:rPr>
                <w:caps w:val="0"/>
              </w:rPr>
            </w:pPr>
            <w:r w:rsidRPr="00F866D5">
              <w:rPr>
                <w:caps w:val="0"/>
              </w:rPr>
              <w:t>GEP ~ treatment + site + (1|site:plot) | Conditional R</w:t>
            </w:r>
            <w:r w:rsidRPr="00F866D5">
              <w:rPr>
                <w:caps w:val="0"/>
                <w:vertAlign w:val="superscript"/>
              </w:rPr>
              <w:t>2</w:t>
            </w:r>
            <w:r w:rsidRPr="00F866D5">
              <w:rPr>
                <w:caps w:val="0"/>
              </w:rPr>
              <w:t>: 0.417, Marginal R</w:t>
            </w:r>
            <w:r w:rsidRPr="00F866D5">
              <w:rPr>
                <w:caps w:val="0"/>
                <w:vertAlign w:val="superscript"/>
              </w:rPr>
              <w:t>2</w:t>
            </w:r>
            <w:r w:rsidRPr="00F866D5">
              <w:rPr>
                <w:caps w:val="0"/>
              </w:rPr>
              <w:t>: 0.414</w:t>
            </w:r>
          </w:p>
        </w:tc>
        <w:tc>
          <w:tcPr>
            <w:tcW w:w="567" w:type="dxa"/>
            <w:noWrap/>
          </w:tcPr>
          <w:p w14:paraId="1D887B74" w14:textId="77777777" w:rsidR="002F2669" w:rsidRPr="00F866D5" w:rsidRDefault="002F2669" w:rsidP="00FD180D">
            <w:pPr>
              <w:pStyle w:val="ModelTable"/>
              <w:spacing w:line="240" w:lineRule="auto"/>
              <w:cnfStyle w:val="100000000000" w:firstRow="1" w:lastRow="0" w:firstColumn="0" w:lastColumn="0" w:oddVBand="0" w:evenVBand="0" w:oddHBand="0" w:evenHBand="0" w:firstRowFirstColumn="0" w:firstRowLastColumn="0" w:lastRowFirstColumn="0" w:lastRowLastColumn="0"/>
              <w:rPr>
                <w:caps w:val="0"/>
              </w:rPr>
            </w:pPr>
          </w:p>
        </w:tc>
      </w:tr>
      <w:tr w:rsidR="00F866D5" w:rsidRPr="00F866D5" w14:paraId="50262227" w14:textId="77777777" w:rsidTr="00F0264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7B1A2BE2" w14:textId="77777777" w:rsidR="005874F2" w:rsidRPr="00F866D5" w:rsidRDefault="005874F2" w:rsidP="00FD180D">
            <w:pPr>
              <w:pStyle w:val="ModelTable"/>
              <w:spacing w:line="240" w:lineRule="auto"/>
              <w:rPr>
                <w:caps w:val="0"/>
              </w:rPr>
            </w:pPr>
          </w:p>
        </w:tc>
        <w:tc>
          <w:tcPr>
            <w:tcW w:w="1134" w:type="dxa"/>
            <w:noWrap/>
            <w:hideMark/>
          </w:tcPr>
          <w:p w14:paraId="36127882"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Estimate</w:t>
            </w:r>
          </w:p>
        </w:tc>
        <w:tc>
          <w:tcPr>
            <w:tcW w:w="1134" w:type="dxa"/>
            <w:noWrap/>
            <w:hideMark/>
          </w:tcPr>
          <w:p w14:paraId="7DA5F35B"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Std. Error</w:t>
            </w:r>
          </w:p>
        </w:tc>
        <w:tc>
          <w:tcPr>
            <w:tcW w:w="607" w:type="dxa"/>
            <w:noWrap/>
            <w:hideMark/>
          </w:tcPr>
          <w:p w14:paraId="6275EBFC"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df</w:t>
            </w:r>
          </w:p>
        </w:tc>
        <w:tc>
          <w:tcPr>
            <w:tcW w:w="952" w:type="dxa"/>
            <w:noWrap/>
            <w:hideMark/>
          </w:tcPr>
          <w:p w14:paraId="60EAFB2F"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t value</w:t>
            </w:r>
          </w:p>
        </w:tc>
        <w:tc>
          <w:tcPr>
            <w:tcW w:w="1134" w:type="dxa"/>
            <w:noWrap/>
            <w:hideMark/>
          </w:tcPr>
          <w:p w14:paraId="31B335B5"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lower</w:t>
            </w:r>
          </w:p>
        </w:tc>
        <w:tc>
          <w:tcPr>
            <w:tcW w:w="1134" w:type="dxa"/>
            <w:noWrap/>
            <w:hideMark/>
          </w:tcPr>
          <w:p w14:paraId="43202F5B"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upper</w:t>
            </w:r>
          </w:p>
        </w:tc>
        <w:tc>
          <w:tcPr>
            <w:tcW w:w="992" w:type="dxa"/>
            <w:noWrap/>
            <w:hideMark/>
          </w:tcPr>
          <w:p w14:paraId="44C57E4A"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Pr(&gt;|t|)</w:t>
            </w:r>
          </w:p>
        </w:tc>
        <w:tc>
          <w:tcPr>
            <w:tcW w:w="567" w:type="dxa"/>
            <w:noWrap/>
            <w:hideMark/>
          </w:tcPr>
          <w:p w14:paraId="678ABA9E" w14:textId="77777777" w:rsidR="005874F2" w:rsidRPr="00F866D5" w:rsidRDefault="005874F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r w:rsidR="00F866D5" w:rsidRPr="00F866D5" w14:paraId="3CF2A2D4" w14:textId="77777777" w:rsidTr="00207901">
        <w:trPr>
          <w:trHeight w:val="320"/>
        </w:trPr>
        <w:tc>
          <w:tcPr>
            <w:cnfStyle w:val="001000000000" w:firstRow="0" w:lastRow="0" w:firstColumn="1" w:lastColumn="0" w:oddVBand="0" w:evenVBand="0" w:oddHBand="0" w:evenHBand="0" w:firstRowFirstColumn="0" w:firstRowLastColumn="0" w:lastRowFirstColumn="0" w:lastRowLastColumn="0"/>
            <w:tcW w:w="1418" w:type="dxa"/>
            <w:noWrap/>
            <w:vAlign w:val="bottom"/>
            <w:hideMark/>
          </w:tcPr>
          <w:p w14:paraId="61F91B71" w14:textId="664CD7A6" w:rsidR="00DD5C24" w:rsidRPr="00F866D5" w:rsidRDefault="00DD5C24" w:rsidP="00FD180D">
            <w:pPr>
              <w:pStyle w:val="ModelTable"/>
              <w:spacing w:line="240" w:lineRule="auto"/>
              <w:rPr>
                <w:caps w:val="0"/>
              </w:rPr>
            </w:pPr>
            <w:r w:rsidRPr="00F866D5">
              <w:rPr>
                <w:caps w:val="0"/>
              </w:rPr>
              <w:t>treatmentC - treatmentT</w:t>
            </w:r>
          </w:p>
        </w:tc>
        <w:tc>
          <w:tcPr>
            <w:tcW w:w="1134" w:type="dxa"/>
            <w:noWrap/>
            <w:vAlign w:val="bottom"/>
            <w:hideMark/>
          </w:tcPr>
          <w:p w14:paraId="2C9E9FC2" w14:textId="0A529D02" w:rsidR="00DD5C24" w:rsidRPr="00F866D5" w:rsidRDefault="00DD5C2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892</w:t>
            </w:r>
          </w:p>
        </w:tc>
        <w:tc>
          <w:tcPr>
            <w:tcW w:w="1134" w:type="dxa"/>
            <w:noWrap/>
            <w:vAlign w:val="bottom"/>
            <w:hideMark/>
          </w:tcPr>
          <w:p w14:paraId="5C63A9EB" w14:textId="1B62813C" w:rsidR="00DD5C24" w:rsidRPr="00F866D5" w:rsidRDefault="00DD5C2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388</w:t>
            </w:r>
          </w:p>
        </w:tc>
        <w:tc>
          <w:tcPr>
            <w:tcW w:w="607" w:type="dxa"/>
            <w:noWrap/>
            <w:vAlign w:val="bottom"/>
            <w:hideMark/>
          </w:tcPr>
          <w:p w14:paraId="767A9168" w14:textId="23965C4F" w:rsidR="00DD5C24" w:rsidRPr="00F866D5" w:rsidRDefault="00DD5C2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68.1</w:t>
            </w:r>
          </w:p>
        </w:tc>
        <w:tc>
          <w:tcPr>
            <w:tcW w:w="952" w:type="dxa"/>
            <w:noWrap/>
            <w:vAlign w:val="bottom"/>
            <w:hideMark/>
          </w:tcPr>
          <w:p w14:paraId="57293858" w14:textId="326200C2" w:rsidR="00DD5C24" w:rsidRPr="00F866D5" w:rsidRDefault="00DD5C2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2.3022</w:t>
            </w:r>
          </w:p>
        </w:tc>
        <w:tc>
          <w:tcPr>
            <w:tcW w:w="1134" w:type="dxa"/>
            <w:noWrap/>
            <w:vAlign w:val="bottom"/>
            <w:hideMark/>
          </w:tcPr>
          <w:p w14:paraId="636361A8" w14:textId="17CCD973" w:rsidR="00DD5C24" w:rsidRPr="00F866D5" w:rsidRDefault="00DD5C2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1666</w:t>
            </w:r>
          </w:p>
        </w:tc>
        <w:tc>
          <w:tcPr>
            <w:tcW w:w="1134" w:type="dxa"/>
            <w:noWrap/>
            <w:vAlign w:val="bottom"/>
            <w:hideMark/>
          </w:tcPr>
          <w:p w14:paraId="76A65420" w14:textId="3C6721A9" w:rsidR="00DD5C24" w:rsidRPr="00F866D5" w:rsidRDefault="00DD5C2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119</w:t>
            </w:r>
          </w:p>
        </w:tc>
        <w:tc>
          <w:tcPr>
            <w:tcW w:w="992" w:type="dxa"/>
            <w:noWrap/>
            <w:vAlign w:val="bottom"/>
            <w:hideMark/>
          </w:tcPr>
          <w:p w14:paraId="65F6579E" w14:textId="524E4D97" w:rsidR="00DD5C24" w:rsidRPr="00F866D5" w:rsidRDefault="00DD5C2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2439</w:t>
            </w:r>
          </w:p>
        </w:tc>
        <w:tc>
          <w:tcPr>
            <w:tcW w:w="567" w:type="dxa"/>
            <w:noWrap/>
            <w:vAlign w:val="bottom"/>
            <w:hideMark/>
          </w:tcPr>
          <w:p w14:paraId="368C3C50" w14:textId="1B2154DC" w:rsidR="00DD5C24" w:rsidRPr="00F866D5" w:rsidRDefault="00DD5C2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w:t>
            </w:r>
          </w:p>
        </w:tc>
      </w:tr>
      <w:tr w:rsidR="00F866D5" w:rsidRPr="00F866D5" w14:paraId="44A14A40" w14:textId="77777777" w:rsidTr="0020790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18" w:type="dxa"/>
            <w:noWrap/>
            <w:vAlign w:val="bottom"/>
            <w:hideMark/>
          </w:tcPr>
          <w:p w14:paraId="435D69B8" w14:textId="5591F5BE" w:rsidR="00DD5C24" w:rsidRPr="00F866D5" w:rsidRDefault="00DD5C24" w:rsidP="00FD180D">
            <w:pPr>
              <w:pStyle w:val="ModelTable"/>
              <w:spacing w:line="240" w:lineRule="auto"/>
              <w:rPr>
                <w:caps w:val="0"/>
              </w:rPr>
            </w:pPr>
            <w:r w:rsidRPr="00F866D5">
              <w:rPr>
                <w:caps w:val="0"/>
              </w:rPr>
              <w:t>siteDRYAS - siteMEAD</w:t>
            </w:r>
          </w:p>
        </w:tc>
        <w:tc>
          <w:tcPr>
            <w:tcW w:w="1134" w:type="dxa"/>
            <w:noWrap/>
            <w:vAlign w:val="bottom"/>
            <w:hideMark/>
          </w:tcPr>
          <w:p w14:paraId="71AD955A" w14:textId="5B916C05" w:rsidR="00DD5C24" w:rsidRPr="00F866D5" w:rsidRDefault="00DD5C2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1044</w:t>
            </w:r>
          </w:p>
        </w:tc>
        <w:tc>
          <w:tcPr>
            <w:tcW w:w="1134" w:type="dxa"/>
            <w:noWrap/>
            <w:vAlign w:val="bottom"/>
            <w:hideMark/>
          </w:tcPr>
          <w:p w14:paraId="2B4791E9" w14:textId="4B938A3C" w:rsidR="00DD5C24" w:rsidRPr="00F866D5" w:rsidRDefault="00DD5C2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511</w:t>
            </w:r>
          </w:p>
        </w:tc>
        <w:tc>
          <w:tcPr>
            <w:tcW w:w="607" w:type="dxa"/>
            <w:noWrap/>
            <w:vAlign w:val="bottom"/>
            <w:hideMark/>
          </w:tcPr>
          <w:p w14:paraId="73B566FE" w14:textId="6A9DA98A" w:rsidR="00DD5C24" w:rsidRPr="00F866D5" w:rsidRDefault="00DD5C2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13.8</w:t>
            </w:r>
          </w:p>
        </w:tc>
        <w:tc>
          <w:tcPr>
            <w:tcW w:w="952" w:type="dxa"/>
            <w:noWrap/>
            <w:vAlign w:val="bottom"/>
            <w:hideMark/>
          </w:tcPr>
          <w:p w14:paraId="113D05D4" w14:textId="254343C0" w:rsidR="00DD5C24" w:rsidRPr="00F866D5" w:rsidRDefault="00DD5C2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2.0424</w:t>
            </w:r>
          </w:p>
        </w:tc>
        <w:tc>
          <w:tcPr>
            <w:tcW w:w="1134" w:type="dxa"/>
            <w:noWrap/>
            <w:vAlign w:val="bottom"/>
            <w:hideMark/>
          </w:tcPr>
          <w:p w14:paraId="6D154AB0" w14:textId="08D04DD5" w:rsidR="00DD5C24" w:rsidRPr="00F866D5" w:rsidRDefault="00DD5C2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053</w:t>
            </w:r>
          </w:p>
        </w:tc>
        <w:tc>
          <w:tcPr>
            <w:tcW w:w="1134" w:type="dxa"/>
            <w:noWrap/>
            <w:vAlign w:val="bottom"/>
            <w:hideMark/>
          </w:tcPr>
          <w:p w14:paraId="64DF3660" w14:textId="40B28470" w:rsidR="00DD5C24" w:rsidRPr="00F866D5" w:rsidRDefault="00DD5C2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2142</w:t>
            </w:r>
          </w:p>
        </w:tc>
        <w:tc>
          <w:tcPr>
            <w:tcW w:w="992" w:type="dxa"/>
            <w:noWrap/>
            <w:vAlign w:val="bottom"/>
            <w:hideMark/>
          </w:tcPr>
          <w:p w14:paraId="6235E534" w14:textId="6F634124" w:rsidR="00DD5C24" w:rsidRPr="00F866D5" w:rsidRDefault="00DD5C2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6063</w:t>
            </w:r>
          </w:p>
        </w:tc>
        <w:tc>
          <w:tcPr>
            <w:tcW w:w="567" w:type="dxa"/>
            <w:noWrap/>
            <w:vAlign w:val="bottom"/>
            <w:hideMark/>
          </w:tcPr>
          <w:p w14:paraId="48A6DE0C" w14:textId="4DC703C7" w:rsidR="00DD5C24" w:rsidRPr="00F866D5" w:rsidRDefault="00DD5C2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w:t>
            </w:r>
          </w:p>
        </w:tc>
      </w:tr>
      <w:tr w:rsidR="00F866D5" w:rsidRPr="00F866D5" w14:paraId="1C58378C" w14:textId="77777777" w:rsidTr="00207901">
        <w:trPr>
          <w:trHeight w:val="320"/>
        </w:trPr>
        <w:tc>
          <w:tcPr>
            <w:cnfStyle w:val="001000000000" w:firstRow="0" w:lastRow="0" w:firstColumn="1" w:lastColumn="0" w:oddVBand="0" w:evenVBand="0" w:oddHBand="0" w:evenHBand="0" w:firstRowFirstColumn="0" w:firstRowLastColumn="0" w:lastRowFirstColumn="0" w:lastRowLastColumn="0"/>
            <w:tcW w:w="1418" w:type="dxa"/>
            <w:noWrap/>
            <w:vAlign w:val="bottom"/>
            <w:hideMark/>
          </w:tcPr>
          <w:p w14:paraId="7AAA558F" w14:textId="0CFFA518" w:rsidR="00DD5C24" w:rsidRPr="00F866D5" w:rsidRDefault="00DD5C24" w:rsidP="00FD180D">
            <w:pPr>
              <w:pStyle w:val="ModelTable"/>
              <w:spacing w:line="240" w:lineRule="auto"/>
              <w:rPr>
                <w:caps w:val="0"/>
              </w:rPr>
            </w:pPr>
            <w:r w:rsidRPr="00F866D5">
              <w:rPr>
                <w:caps w:val="0"/>
              </w:rPr>
              <w:t>siteDRYAS - siteWILL</w:t>
            </w:r>
          </w:p>
        </w:tc>
        <w:tc>
          <w:tcPr>
            <w:tcW w:w="1134" w:type="dxa"/>
            <w:noWrap/>
            <w:vAlign w:val="bottom"/>
            <w:hideMark/>
          </w:tcPr>
          <w:p w14:paraId="73A146C2" w14:textId="6695470F" w:rsidR="00DD5C24" w:rsidRPr="00F866D5" w:rsidRDefault="00DD5C2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2141</w:t>
            </w:r>
          </w:p>
        </w:tc>
        <w:tc>
          <w:tcPr>
            <w:tcW w:w="1134" w:type="dxa"/>
            <w:noWrap/>
            <w:vAlign w:val="bottom"/>
            <w:hideMark/>
          </w:tcPr>
          <w:p w14:paraId="0D246B67" w14:textId="6B8A0745" w:rsidR="00DD5C24" w:rsidRPr="00F866D5" w:rsidRDefault="00DD5C2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480</w:t>
            </w:r>
          </w:p>
        </w:tc>
        <w:tc>
          <w:tcPr>
            <w:tcW w:w="607" w:type="dxa"/>
            <w:noWrap/>
            <w:vAlign w:val="bottom"/>
            <w:hideMark/>
          </w:tcPr>
          <w:p w14:paraId="493909B0" w14:textId="777994A8" w:rsidR="00DD5C24" w:rsidRPr="00F866D5" w:rsidRDefault="00DD5C2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10.9</w:t>
            </w:r>
          </w:p>
        </w:tc>
        <w:tc>
          <w:tcPr>
            <w:tcW w:w="952" w:type="dxa"/>
            <w:noWrap/>
            <w:vAlign w:val="bottom"/>
            <w:hideMark/>
          </w:tcPr>
          <w:p w14:paraId="2C35726A" w14:textId="1F52BCDC" w:rsidR="00DD5C24" w:rsidRPr="00F866D5" w:rsidRDefault="00DD5C2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4.4585</w:t>
            </w:r>
          </w:p>
        </w:tc>
        <w:tc>
          <w:tcPr>
            <w:tcW w:w="1134" w:type="dxa"/>
            <w:noWrap/>
            <w:vAlign w:val="bottom"/>
            <w:hideMark/>
          </w:tcPr>
          <w:p w14:paraId="19731F4E" w14:textId="349FE12A" w:rsidR="00DD5C24" w:rsidRPr="00F866D5" w:rsidRDefault="00DD5C2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3199</w:t>
            </w:r>
          </w:p>
        </w:tc>
        <w:tc>
          <w:tcPr>
            <w:tcW w:w="1134" w:type="dxa"/>
            <w:noWrap/>
            <w:vAlign w:val="bottom"/>
            <w:hideMark/>
          </w:tcPr>
          <w:p w14:paraId="7084C228" w14:textId="01A090D6" w:rsidR="00DD5C24" w:rsidRPr="00F866D5" w:rsidRDefault="00DD5C2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1083</w:t>
            </w:r>
          </w:p>
        </w:tc>
        <w:tc>
          <w:tcPr>
            <w:tcW w:w="992" w:type="dxa"/>
            <w:noWrap/>
            <w:vAlign w:val="bottom"/>
            <w:hideMark/>
          </w:tcPr>
          <w:p w14:paraId="30197C08" w14:textId="6131546E" w:rsidR="00DD5C24" w:rsidRPr="00F866D5" w:rsidRDefault="00DD5C2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099</w:t>
            </w:r>
          </w:p>
        </w:tc>
        <w:tc>
          <w:tcPr>
            <w:tcW w:w="567" w:type="dxa"/>
            <w:noWrap/>
            <w:vAlign w:val="bottom"/>
            <w:hideMark/>
          </w:tcPr>
          <w:p w14:paraId="5CB8105A" w14:textId="36FDE5F0" w:rsidR="00DD5C24" w:rsidRPr="00F866D5" w:rsidRDefault="00DD5C2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w:t>
            </w:r>
          </w:p>
        </w:tc>
      </w:tr>
      <w:tr w:rsidR="00F866D5" w:rsidRPr="00F866D5" w14:paraId="3C3F106C" w14:textId="77777777" w:rsidTr="0020790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18" w:type="dxa"/>
            <w:noWrap/>
            <w:vAlign w:val="bottom"/>
            <w:hideMark/>
          </w:tcPr>
          <w:p w14:paraId="7F57AA15" w14:textId="31C4400C" w:rsidR="00DD5C24" w:rsidRPr="00F866D5" w:rsidRDefault="00DD5C24" w:rsidP="00FD180D">
            <w:pPr>
              <w:pStyle w:val="ModelTable"/>
              <w:spacing w:line="240" w:lineRule="auto"/>
              <w:rPr>
                <w:caps w:val="0"/>
              </w:rPr>
            </w:pPr>
            <w:r w:rsidRPr="00F866D5">
              <w:rPr>
                <w:caps w:val="0"/>
              </w:rPr>
              <w:t>siteMEAD - siteWILL</w:t>
            </w:r>
          </w:p>
        </w:tc>
        <w:tc>
          <w:tcPr>
            <w:tcW w:w="1134" w:type="dxa"/>
            <w:noWrap/>
            <w:vAlign w:val="bottom"/>
            <w:hideMark/>
          </w:tcPr>
          <w:p w14:paraId="6124D89E" w14:textId="52CE3F49" w:rsidR="00DD5C24" w:rsidRPr="00F866D5" w:rsidRDefault="00DD5C2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3185</w:t>
            </w:r>
          </w:p>
        </w:tc>
        <w:tc>
          <w:tcPr>
            <w:tcW w:w="1134" w:type="dxa"/>
            <w:noWrap/>
            <w:vAlign w:val="bottom"/>
            <w:hideMark/>
          </w:tcPr>
          <w:p w14:paraId="5D97224D" w14:textId="43A37A4D" w:rsidR="00DD5C24" w:rsidRPr="00F866D5" w:rsidRDefault="00DD5C2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474</w:t>
            </w:r>
          </w:p>
        </w:tc>
        <w:tc>
          <w:tcPr>
            <w:tcW w:w="607" w:type="dxa"/>
            <w:noWrap/>
            <w:vAlign w:val="bottom"/>
            <w:hideMark/>
          </w:tcPr>
          <w:p w14:paraId="0A0BDC50" w14:textId="64FB74AA" w:rsidR="00DD5C24" w:rsidRPr="00F866D5" w:rsidRDefault="00DD5C2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10.4</w:t>
            </w:r>
          </w:p>
        </w:tc>
        <w:tc>
          <w:tcPr>
            <w:tcW w:w="952" w:type="dxa"/>
            <w:noWrap/>
            <w:vAlign w:val="bottom"/>
            <w:hideMark/>
          </w:tcPr>
          <w:p w14:paraId="040F919A" w14:textId="22AD77AB" w:rsidR="00DD5C24" w:rsidRPr="00F866D5" w:rsidRDefault="00DD5C2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6.7135</w:t>
            </w:r>
          </w:p>
        </w:tc>
        <w:tc>
          <w:tcPr>
            <w:tcW w:w="1134" w:type="dxa"/>
            <w:noWrap/>
            <w:vAlign w:val="bottom"/>
            <w:hideMark/>
          </w:tcPr>
          <w:p w14:paraId="64517EAF" w14:textId="41435DA5" w:rsidR="00DD5C24" w:rsidRPr="00F866D5" w:rsidRDefault="00DD5C2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4236</w:t>
            </w:r>
          </w:p>
        </w:tc>
        <w:tc>
          <w:tcPr>
            <w:tcW w:w="1134" w:type="dxa"/>
            <w:noWrap/>
            <w:vAlign w:val="bottom"/>
            <w:hideMark/>
          </w:tcPr>
          <w:p w14:paraId="2575F331" w14:textId="670543C7" w:rsidR="00DD5C24" w:rsidRPr="00F866D5" w:rsidRDefault="00DD5C2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2134</w:t>
            </w:r>
          </w:p>
        </w:tc>
        <w:tc>
          <w:tcPr>
            <w:tcW w:w="992" w:type="dxa"/>
            <w:noWrap/>
            <w:vAlign w:val="bottom"/>
            <w:hideMark/>
          </w:tcPr>
          <w:p w14:paraId="38FF5CB1" w14:textId="129EB66C" w:rsidR="00DD5C24" w:rsidRPr="00F866D5" w:rsidRDefault="00DD5C2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004</w:t>
            </w:r>
          </w:p>
        </w:tc>
        <w:tc>
          <w:tcPr>
            <w:tcW w:w="567" w:type="dxa"/>
            <w:noWrap/>
            <w:vAlign w:val="bottom"/>
            <w:hideMark/>
          </w:tcPr>
          <w:p w14:paraId="3793CD7D" w14:textId="54358BE4" w:rsidR="00DD5C24" w:rsidRPr="00F866D5" w:rsidRDefault="00DD5C2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w:t>
            </w:r>
          </w:p>
        </w:tc>
      </w:tr>
    </w:tbl>
    <w:p w14:paraId="1352EC2E" w14:textId="77777777" w:rsidR="00792142" w:rsidRPr="00F866D5" w:rsidRDefault="00792142" w:rsidP="00FD180D">
      <w:pPr>
        <w:pStyle w:val="Caption"/>
        <w:rPr>
          <w:color w:val="auto"/>
        </w:rPr>
      </w:pPr>
    </w:p>
    <w:p w14:paraId="6978D1A0" w14:textId="1E859D5D" w:rsidR="00792142" w:rsidRPr="00F866D5" w:rsidRDefault="00792142" w:rsidP="00FD180D">
      <w:pPr>
        <w:pStyle w:val="Caption"/>
        <w:rPr>
          <w:color w:val="auto"/>
        </w:rPr>
      </w:pPr>
      <w:bookmarkStart w:id="117" w:name="_Ref131375087"/>
      <w:bookmarkStart w:id="118" w:name="_Toc131381650"/>
      <w:bookmarkStart w:id="119" w:name="_Toc133414635"/>
      <w:r w:rsidRPr="00F866D5">
        <w:rPr>
          <w:color w:val="auto"/>
        </w:rPr>
        <w:t xml:space="preserve">Supplementary Table </w:t>
      </w:r>
      <w:r w:rsidR="00287A00" w:rsidRPr="00F866D5">
        <w:rPr>
          <w:color w:val="auto"/>
        </w:rPr>
        <w:fldChar w:fldCharType="begin"/>
      </w:r>
      <w:r w:rsidR="00287A00" w:rsidRPr="00F866D5">
        <w:rPr>
          <w:color w:val="auto"/>
        </w:rPr>
        <w:instrText xml:space="preserve"> SEQ Supplementary_Table \* ARABIC </w:instrText>
      </w:r>
      <w:r w:rsidR="00287A00" w:rsidRPr="00F866D5">
        <w:rPr>
          <w:color w:val="auto"/>
        </w:rPr>
        <w:fldChar w:fldCharType="separate"/>
      </w:r>
      <w:r w:rsidR="00CB6242" w:rsidRPr="00F866D5">
        <w:rPr>
          <w:noProof/>
          <w:color w:val="auto"/>
        </w:rPr>
        <w:t>6</w:t>
      </w:r>
      <w:r w:rsidR="00287A00" w:rsidRPr="00F866D5">
        <w:rPr>
          <w:noProof/>
          <w:color w:val="auto"/>
        </w:rPr>
        <w:fldChar w:fldCharType="end"/>
      </w:r>
      <w:bookmarkEnd w:id="117"/>
      <w:r w:rsidRPr="00F866D5">
        <w:rPr>
          <w:color w:val="auto"/>
        </w:rPr>
        <w:t xml:space="preserve">. </w:t>
      </w:r>
      <w:bookmarkEnd w:id="118"/>
      <w:r w:rsidR="006B1BB4" w:rsidRPr="00F866D5">
        <w:rPr>
          <w:color w:val="auto"/>
        </w:rPr>
        <w:t>Least squares means table with ER as the response variable, treatment and site as fixed effects, and plot as a random effect.</w:t>
      </w:r>
      <w:bookmarkEnd w:id="119"/>
    </w:p>
    <w:tbl>
      <w:tblPr>
        <w:tblStyle w:val="PlainTable2"/>
        <w:tblW w:w="9141" w:type="dxa"/>
        <w:tblLook w:val="04A0" w:firstRow="1" w:lastRow="0" w:firstColumn="1" w:lastColumn="0" w:noHBand="0" w:noVBand="1"/>
      </w:tblPr>
      <w:tblGrid>
        <w:gridCol w:w="1425"/>
        <w:gridCol w:w="1092"/>
        <w:gridCol w:w="1092"/>
        <w:gridCol w:w="814"/>
        <w:gridCol w:w="1053"/>
        <w:gridCol w:w="1045"/>
        <w:gridCol w:w="1134"/>
        <w:gridCol w:w="941"/>
        <w:gridCol w:w="545"/>
      </w:tblGrid>
      <w:tr w:rsidR="00F866D5" w:rsidRPr="00F866D5" w14:paraId="61267C63" w14:textId="77777777" w:rsidTr="009464E5">
        <w:trPr>
          <w:cnfStyle w:val="100000000000" w:firstRow="1" w:lastRow="0" w:firstColumn="0" w:lastColumn="0" w:oddVBand="0" w:evenVBand="0" w:oddHBand="0"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9141" w:type="dxa"/>
            <w:gridSpan w:val="9"/>
            <w:noWrap/>
          </w:tcPr>
          <w:p w14:paraId="5B40D489" w14:textId="20166E77" w:rsidR="009464E5" w:rsidRPr="00F866D5" w:rsidRDefault="009464E5" w:rsidP="00FD180D">
            <w:pPr>
              <w:pStyle w:val="ModelTable"/>
              <w:spacing w:line="240" w:lineRule="auto"/>
              <w:rPr>
                <w:caps w:val="0"/>
              </w:rPr>
            </w:pPr>
            <w:r w:rsidRPr="00F866D5">
              <w:rPr>
                <w:caps w:val="0"/>
              </w:rPr>
              <w:t>ER ~ treatment + site + (1|site:plot)</w:t>
            </w:r>
            <w:r w:rsidR="00B341BF" w:rsidRPr="00F866D5">
              <w:rPr>
                <w:caps w:val="0"/>
              </w:rPr>
              <w:t>,</w:t>
            </w:r>
            <w:r w:rsidRPr="00F866D5">
              <w:rPr>
                <w:caps w:val="0"/>
              </w:rPr>
              <w:t xml:space="preserve"> Conditional R</w:t>
            </w:r>
            <w:r w:rsidRPr="00F866D5">
              <w:rPr>
                <w:caps w:val="0"/>
                <w:vertAlign w:val="superscript"/>
              </w:rPr>
              <w:t>2</w:t>
            </w:r>
            <w:r w:rsidRPr="00F866D5">
              <w:rPr>
                <w:caps w:val="0"/>
              </w:rPr>
              <w:t>: 0.758, Marginal R</w:t>
            </w:r>
            <w:r w:rsidRPr="00F866D5">
              <w:rPr>
                <w:caps w:val="0"/>
                <w:vertAlign w:val="superscript"/>
              </w:rPr>
              <w:t>2</w:t>
            </w:r>
            <w:r w:rsidRPr="00F866D5">
              <w:rPr>
                <w:caps w:val="0"/>
              </w:rPr>
              <w:t>: 0.721</w:t>
            </w:r>
          </w:p>
        </w:tc>
      </w:tr>
      <w:tr w:rsidR="00F866D5" w:rsidRPr="00F866D5" w14:paraId="2AE77647" w14:textId="77777777" w:rsidTr="009464E5">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1425" w:type="dxa"/>
            <w:noWrap/>
            <w:hideMark/>
          </w:tcPr>
          <w:p w14:paraId="6D785615" w14:textId="77777777" w:rsidR="00AE6C09" w:rsidRPr="00F866D5" w:rsidRDefault="00AE6C09" w:rsidP="00FD180D">
            <w:pPr>
              <w:pStyle w:val="ModelTable"/>
              <w:spacing w:line="240" w:lineRule="auto"/>
              <w:rPr>
                <w:caps w:val="0"/>
              </w:rPr>
            </w:pPr>
          </w:p>
        </w:tc>
        <w:tc>
          <w:tcPr>
            <w:tcW w:w="1092" w:type="dxa"/>
            <w:noWrap/>
            <w:hideMark/>
          </w:tcPr>
          <w:p w14:paraId="3C8B445D" w14:textId="77777777" w:rsidR="00AE6C09" w:rsidRPr="00F866D5" w:rsidRDefault="00AE6C09"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Estimate</w:t>
            </w:r>
          </w:p>
        </w:tc>
        <w:tc>
          <w:tcPr>
            <w:tcW w:w="1092" w:type="dxa"/>
            <w:noWrap/>
            <w:hideMark/>
          </w:tcPr>
          <w:p w14:paraId="45CA6A71" w14:textId="77777777" w:rsidR="00AE6C09" w:rsidRPr="00F866D5" w:rsidRDefault="00AE6C09"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Std. Error</w:t>
            </w:r>
          </w:p>
        </w:tc>
        <w:tc>
          <w:tcPr>
            <w:tcW w:w="814" w:type="dxa"/>
            <w:noWrap/>
            <w:hideMark/>
          </w:tcPr>
          <w:p w14:paraId="016255E9" w14:textId="77777777" w:rsidR="00AE6C09" w:rsidRPr="00F866D5" w:rsidRDefault="00AE6C09"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df</w:t>
            </w:r>
          </w:p>
        </w:tc>
        <w:tc>
          <w:tcPr>
            <w:tcW w:w="1053" w:type="dxa"/>
            <w:noWrap/>
            <w:hideMark/>
          </w:tcPr>
          <w:p w14:paraId="34866B7D" w14:textId="77777777" w:rsidR="00AE6C09" w:rsidRPr="00F866D5" w:rsidRDefault="00AE6C09"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t value</w:t>
            </w:r>
          </w:p>
        </w:tc>
        <w:tc>
          <w:tcPr>
            <w:tcW w:w="1045" w:type="dxa"/>
            <w:noWrap/>
            <w:hideMark/>
          </w:tcPr>
          <w:p w14:paraId="23D67BD2" w14:textId="77777777" w:rsidR="00AE6C09" w:rsidRPr="00F866D5" w:rsidRDefault="00AE6C09"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lower</w:t>
            </w:r>
          </w:p>
        </w:tc>
        <w:tc>
          <w:tcPr>
            <w:tcW w:w="1134" w:type="dxa"/>
            <w:noWrap/>
            <w:hideMark/>
          </w:tcPr>
          <w:p w14:paraId="7658EB5C" w14:textId="77777777" w:rsidR="00AE6C09" w:rsidRPr="00F866D5" w:rsidRDefault="00AE6C09"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upper</w:t>
            </w:r>
          </w:p>
        </w:tc>
        <w:tc>
          <w:tcPr>
            <w:tcW w:w="941" w:type="dxa"/>
            <w:noWrap/>
            <w:hideMark/>
          </w:tcPr>
          <w:p w14:paraId="4C4A163B" w14:textId="77777777" w:rsidR="00AE6C09" w:rsidRPr="00F866D5" w:rsidRDefault="00AE6C09"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Pr(&gt;|t|)</w:t>
            </w:r>
          </w:p>
        </w:tc>
        <w:tc>
          <w:tcPr>
            <w:tcW w:w="545" w:type="dxa"/>
            <w:noWrap/>
            <w:hideMark/>
          </w:tcPr>
          <w:p w14:paraId="5143A395" w14:textId="77777777" w:rsidR="00AE6C09" w:rsidRPr="00F866D5" w:rsidRDefault="00AE6C09"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r w:rsidR="00F866D5" w:rsidRPr="00F866D5" w14:paraId="386AE546" w14:textId="77777777" w:rsidTr="009464E5">
        <w:trPr>
          <w:trHeight w:val="337"/>
        </w:trPr>
        <w:tc>
          <w:tcPr>
            <w:cnfStyle w:val="001000000000" w:firstRow="0" w:lastRow="0" w:firstColumn="1" w:lastColumn="0" w:oddVBand="0" w:evenVBand="0" w:oddHBand="0" w:evenHBand="0" w:firstRowFirstColumn="0" w:firstRowLastColumn="0" w:lastRowFirstColumn="0" w:lastRowLastColumn="0"/>
            <w:tcW w:w="1425" w:type="dxa"/>
            <w:noWrap/>
            <w:hideMark/>
          </w:tcPr>
          <w:p w14:paraId="0CB151E5" w14:textId="77777777" w:rsidR="005C73EA" w:rsidRPr="00F866D5" w:rsidRDefault="005C73EA" w:rsidP="00FD180D">
            <w:pPr>
              <w:pStyle w:val="ModelTable"/>
              <w:spacing w:line="240" w:lineRule="auto"/>
              <w:rPr>
                <w:caps w:val="0"/>
              </w:rPr>
            </w:pPr>
            <w:r w:rsidRPr="00F866D5">
              <w:rPr>
                <w:caps w:val="0"/>
              </w:rPr>
              <w:t>treatmentC - treatmentT</w:t>
            </w:r>
          </w:p>
        </w:tc>
        <w:tc>
          <w:tcPr>
            <w:tcW w:w="1092" w:type="dxa"/>
            <w:noWrap/>
            <w:vAlign w:val="bottom"/>
            <w:hideMark/>
          </w:tcPr>
          <w:p w14:paraId="099F7857" w14:textId="0C7AE2A8" w:rsidR="005C73EA" w:rsidRPr="00F866D5" w:rsidRDefault="005C73E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293</w:t>
            </w:r>
          </w:p>
        </w:tc>
        <w:tc>
          <w:tcPr>
            <w:tcW w:w="1092" w:type="dxa"/>
            <w:noWrap/>
            <w:vAlign w:val="bottom"/>
            <w:hideMark/>
          </w:tcPr>
          <w:p w14:paraId="45D85348" w14:textId="3992293F" w:rsidR="005C73EA" w:rsidRPr="00F866D5" w:rsidRDefault="005C73E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086</w:t>
            </w:r>
          </w:p>
        </w:tc>
        <w:tc>
          <w:tcPr>
            <w:tcW w:w="814" w:type="dxa"/>
            <w:noWrap/>
            <w:vAlign w:val="bottom"/>
            <w:hideMark/>
          </w:tcPr>
          <w:p w14:paraId="16FFDB68" w14:textId="71DD9FEA" w:rsidR="005C73EA" w:rsidRPr="00F866D5" w:rsidRDefault="005C73E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65.7</w:t>
            </w:r>
          </w:p>
        </w:tc>
        <w:tc>
          <w:tcPr>
            <w:tcW w:w="1053" w:type="dxa"/>
            <w:noWrap/>
            <w:vAlign w:val="bottom"/>
            <w:hideMark/>
          </w:tcPr>
          <w:p w14:paraId="7090EDFC" w14:textId="44536EEA" w:rsidR="005C73EA" w:rsidRPr="00F866D5" w:rsidRDefault="005C73E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3.40060</w:t>
            </w:r>
          </w:p>
        </w:tc>
        <w:tc>
          <w:tcPr>
            <w:tcW w:w="1045" w:type="dxa"/>
            <w:noWrap/>
            <w:vAlign w:val="bottom"/>
            <w:hideMark/>
          </w:tcPr>
          <w:p w14:paraId="0306C826" w14:textId="6AAC381C" w:rsidR="005C73EA" w:rsidRPr="00F866D5" w:rsidRDefault="005C73E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121</w:t>
            </w:r>
          </w:p>
        </w:tc>
        <w:tc>
          <w:tcPr>
            <w:tcW w:w="1134" w:type="dxa"/>
            <w:noWrap/>
            <w:vAlign w:val="bottom"/>
            <w:hideMark/>
          </w:tcPr>
          <w:p w14:paraId="363906FD" w14:textId="2ADDC77D" w:rsidR="005C73EA" w:rsidRPr="00F866D5" w:rsidRDefault="005C73E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465</w:t>
            </w:r>
          </w:p>
        </w:tc>
        <w:tc>
          <w:tcPr>
            <w:tcW w:w="941" w:type="dxa"/>
            <w:noWrap/>
            <w:vAlign w:val="bottom"/>
            <w:hideMark/>
          </w:tcPr>
          <w:p w14:paraId="44CDDFB2" w14:textId="0315C4CA" w:rsidR="005C73EA" w:rsidRPr="00F866D5" w:rsidRDefault="005C73E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115</w:t>
            </w:r>
          </w:p>
        </w:tc>
        <w:tc>
          <w:tcPr>
            <w:tcW w:w="545" w:type="dxa"/>
            <w:noWrap/>
            <w:vAlign w:val="bottom"/>
            <w:hideMark/>
          </w:tcPr>
          <w:p w14:paraId="290B7A98" w14:textId="11CFA358" w:rsidR="005C73EA" w:rsidRPr="00F866D5" w:rsidRDefault="005C73E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w:t>
            </w:r>
          </w:p>
        </w:tc>
      </w:tr>
      <w:tr w:rsidR="00F866D5" w:rsidRPr="00F866D5" w14:paraId="285CB867" w14:textId="77777777" w:rsidTr="009464E5">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1425" w:type="dxa"/>
            <w:noWrap/>
            <w:hideMark/>
          </w:tcPr>
          <w:p w14:paraId="77EA6FEA" w14:textId="77777777" w:rsidR="005C73EA" w:rsidRPr="00F866D5" w:rsidRDefault="005C73EA" w:rsidP="00FD180D">
            <w:pPr>
              <w:pStyle w:val="ModelTable"/>
              <w:spacing w:line="240" w:lineRule="auto"/>
              <w:rPr>
                <w:caps w:val="0"/>
              </w:rPr>
            </w:pPr>
            <w:r w:rsidRPr="00F866D5">
              <w:rPr>
                <w:caps w:val="0"/>
              </w:rPr>
              <w:t>siteDRYAS - siteMEAD</w:t>
            </w:r>
          </w:p>
        </w:tc>
        <w:tc>
          <w:tcPr>
            <w:tcW w:w="1092" w:type="dxa"/>
            <w:noWrap/>
            <w:vAlign w:val="bottom"/>
            <w:hideMark/>
          </w:tcPr>
          <w:p w14:paraId="77D45AC4" w14:textId="314A456E" w:rsidR="005C73EA" w:rsidRPr="00F866D5" w:rsidRDefault="005C73E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628</w:t>
            </w:r>
          </w:p>
        </w:tc>
        <w:tc>
          <w:tcPr>
            <w:tcW w:w="1092" w:type="dxa"/>
            <w:noWrap/>
            <w:vAlign w:val="bottom"/>
            <w:hideMark/>
          </w:tcPr>
          <w:p w14:paraId="28AB0DA9" w14:textId="50BE6EA6" w:rsidR="005C73EA" w:rsidRPr="00F866D5" w:rsidRDefault="005C73E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154</w:t>
            </w:r>
          </w:p>
        </w:tc>
        <w:tc>
          <w:tcPr>
            <w:tcW w:w="814" w:type="dxa"/>
            <w:noWrap/>
            <w:vAlign w:val="bottom"/>
            <w:hideMark/>
          </w:tcPr>
          <w:p w14:paraId="4537DAFF" w14:textId="1E45E253" w:rsidR="005C73EA" w:rsidRPr="00F866D5" w:rsidRDefault="005C73E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9.5</w:t>
            </w:r>
          </w:p>
        </w:tc>
        <w:tc>
          <w:tcPr>
            <w:tcW w:w="1053" w:type="dxa"/>
            <w:noWrap/>
            <w:vAlign w:val="bottom"/>
            <w:hideMark/>
          </w:tcPr>
          <w:p w14:paraId="0AD930DF" w14:textId="2CAC3312" w:rsidR="005C73EA" w:rsidRPr="00F866D5" w:rsidRDefault="005C73E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4.07750</w:t>
            </w:r>
          </w:p>
        </w:tc>
        <w:tc>
          <w:tcPr>
            <w:tcW w:w="1045" w:type="dxa"/>
            <w:noWrap/>
            <w:vAlign w:val="bottom"/>
            <w:hideMark/>
          </w:tcPr>
          <w:p w14:paraId="49349262" w14:textId="7E985699" w:rsidR="005C73EA" w:rsidRPr="00F866D5" w:rsidRDefault="005C73E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973</w:t>
            </w:r>
          </w:p>
        </w:tc>
        <w:tc>
          <w:tcPr>
            <w:tcW w:w="1134" w:type="dxa"/>
            <w:noWrap/>
            <w:vAlign w:val="bottom"/>
            <w:hideMark/>
          </w:tcPr>
          <w:p w14:paraId="00E09C5C" w14:textId="54824420" w:rsidR="005C73EA" w:rsidRPr="00F866D5" w:rsidRDefault="005C73E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282</w:t>
            </w:r>
          </w:p>
        </w:tc>
        <w:tc>
          <w:tcPr>
            <w:tcW w:w="941" w:type="dxa"/>
            <w:noWrap/>
            <w:vAlign w:val="bottom"/>
            <w:hideMark/>
          </w:tcPr>
          <w:p w14:paraId="43DB3855" w14:textId="5463BAAA" w:rsidR="005C73EA" w:rsidRPr="00F866D5" w:rsidRDefault="005C73E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248</w:t>
            </w:r>
          </w:p>
        </w:tc>
        <w:tc>
          <w:tcPr>
            <w:tcW w:w="545" w:type="dxa"/>
            <w:noWrap/>
            <w:vAlign w:val="bottom"/>
            <w:hideMark/>
          </w:tcPr>
          <w:p w14:paraId="4C0CF696" w14:textId="53317709" w:rsidR="005C73EA" w:rsidRPr="00F866D5" w:rsidRDefault="005C73E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w:t>
            </w:r>
          </w:p>
        </w:tc>
      </w:tr>
      <w:tr w:rsidR="00F866D5" w:rsidRPr="00F866D5" w14:paraId="5CBB9178" w14:textId="77777777" w:rsidTr="009464E5">
        <w:trPr>
          <w:trHeight w:val="337"/>
        </w:trPr>
        <w:tc>
          <w:tcPr>
            <w:cnfStyle w:val="001000000000" w:firstRow="0" w:lastRow="0" w:firstColumn="1" w:lastColumn="0" w:oddVBand="0" w:evenVBand="0" w:oddHBand="0" w:evenHBand="0" w:firstRowFirstColumn="0" w:firstRowLastColumn="0" w:lastRowFirstColumn="0" w:lastRowLastColumn="0"/>
            <w:tcW w:w="1425" w:type="dxa"/>
            <w:noWrap/>
            <w:hideMark/>
          </w:tcPr>
          <w:p w14:paraId="081B0E14" w14:textId="77777777" w:rsidR="005C73EA" w:rsidRPr="00F866D5" w:rsidRDefault="005C73EA" w:rsidP="00FD180D">
            <w:pPr>
              <w:pStyle w:val="ModelTable"/>
              <w:spacing w:line="240" w:lineRule="auto"/>
              <w:rPr>
                <w:caps w:val="0"/>
              </w:rPr>
            </w:pPr>
            <w:r w:rsidRPr="00F866D5">
              <w:rPr>
                <w:caps w:val="0"/>
              </w:rPr>
              <w:t>siteDRYAS - siteWILL</w:t>
            </w:r>
          </w:p>
        </w:tc>
        <w:tc>
          <w:tcPr>
            <w:tcW w:w="1092" w:type="dxa"/>
            <w:noWrap/>
            <w:vAlign w:val="bottom"/>
            <w:hideMark/>
          </w:tcPr>
          <w:p w14:paraId="10F7D3C2" w14:textId="2AB95721" w:rsidR="005C73EA" w:rsidRPr="00F866D5" w:rsidRDefault="005C73E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887</w:t>
            </w:r>
          </w:p>
        </w:tc>
        <w:tc>
          <w:tcPr>
            <w:tcW w:w="1092" w:type="dxa"/>
            <w:noWrap/>
            <w:vAlign w:val="bottom"/>
            <w:hideMark/>
          </w:tcPr>
          <w:p w14:paraId="0E837FB0" w14:textId="5CFBD667" w:rsidR="005C73EA" w:rsidRPr="00F866D5" w:rsidRDefault="005C73E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149</w:t>
            </w:r>
          </w:p>
        </w:tc>
        <w:tc>
          <w:tcPr>
            <w:tcW w:w="814" w:type="dxa"/>
            <w:noWrap/>
            <w:vAlign w:val="bottom"/>
            <w:hideMark/>
          </w:tcPr>
          <w:p w14:paraId="65C63DFB" w14:textId="43F9F1F6" w:rsidR="005C73EA" w:rsidRPr="00F866D5" w:rsidRDefault="005C73E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8.3</w:t>
            </w:r>
          </w:p>
        </w:tc>
        <w:tc>
          <w:tcPr>
            <w:tcW w:w="1053" w:type="dxa"/>
            <w:noWrap/>
            <w:vAlign w:val="bottom"/>
            <w:hideMark/>
          </w:tcPr>
          <w:p w14:paraId="0144A51F" w14:textId="13AD0917" w:rsidR="005C73EA" w:rsidRPr="00F866D5" w:rsidRDefault="005C73E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5.95800</w:t>
            </w:r>
          </w:p>
        </w:tc>
        <w:tc>
          <w:tcPr>
            <w:tcW w:w="1045" w:type="dxa"/>
            <w:noWrap/>
            <w:vAlign w:val="bottom"/>
            <w:hideMark/>
          </w:tcPr>
          <w:p w14:paraId="417F4F0F" w14:textId="41E07E55" w:rsidR="005C73EA" w:rsidRPr="00F866D5" w:rsidRDefault="005C73E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546</w:t>
            </w:r>
          </w:p>
        </w:tc>
        <w:tc>
          <w:tcPr>
            <w:tcW w:w="1134" w:type="dxa"/>
            <w:noWrap/>
            <w:vAlign w:val="bottom"/>
            <w:hideMark/>
          </w:tcPr>
          <w:p w14:paraId="4C08C027" w14:textId="36ECDCEF" w:rsidR="005C73EA" w:rsidRPr="00F866D5" w:rsidRDefault="005C73E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1228</w:t>
            </w:r>
          </w:p>
        </w:tc>
        <w:tc>
          <w:tcPr>
            <w:tcW w:w="941" w:type="dxa"/>
            <w:noWrap/>
            <w:vAlign w:val="bottom"/>
            <w:hideMark/>
          </w:tcPr>
          <w:p w14:paraId="06C064F9" w14:textId="536FB7BA" w:rsidR="005C73EA" w:rsidRPr="00F866D5" w:rsidRDefault="005C73E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029</w:t>
            </w:r>
          </w:p>
        </w:tc>
        <w:tc>
          <w:tcPr>
            <w:tcW w:w="545" w:type="dxa"/>
            <w:noWrap/>
            <w:vAlign w:val="bottom"/>
            <w:hideMark/>
          </w:tcPr>
          <w:p w14:paraId="1DEE5EE7" w14:textId="0CBED455" w:rsidR="005C73EA" w:rsidRPr="00F866D5" w:rsidRDefault="005C73E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w:t>
            </w:r>
          </w:p>
        </w:tc>
      </w:tr>
      <w:tr w:rsidR="00F866D5" w:rsidRPr="00F866D5" w14:paraId="7DBF1D15" w14:textId="77777777" w:rsidTr="009464E5">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1425" w:type="dxa"/>
            <w:noWrap/>
            <w:hideMark/>
          </w:tcPr>
          <w:p w14:paraId="22C8825C" w14:textId="77777777" w:rsidR="005C73EA" w:rsidRPr="00F866D5" w:rsidRDefault="005C73EA" w:rsidP="00FD180D">
            <w:pPr>
              <w:pStyle w:val="ModelTable"/>
              <w:spacing w:line="240" w:lineRule="auto"/>
              <w:rPr>
                <w:caps w:val="0"/>
              </w:rPr>
            </w:pPr>
            <w:r w:rsidRPr="00F866D5">
              <w:rPr>
                <w:caps w:val="0"/>
              </w:rPr>
              <w:t>siteMEAD - siteWILL</w:t>
            </w:r>
          </w:p>
        </w:tc>
        <w:tc>
          <w:tcPr>
            <w:tcW w:w="1092" w:type="dxa"/>
            <w:noWrap/>
            <w:vAlign w:val="bottom"/>
            <w:hideMark/>
          </w:tcPr>
          <w:p w14:paraId="013DCE21" w14:textId="4D30779F" w:rsidR="005C73EA" w:rsidRPr="00F866D5" w:rsidRDefault="005C73E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1515</w:t>
            </w:r>
          </w:p>
        </w:tc>
        <w:tc>
          <w:tcPr>
            <w:tcW w:w="1092" w:type="dxa"/>
            <w:noWrap/>
            <w:vAlign w:val="bottom"/>
            <w:hideMark/>
          </w:tcPr>
          <w:p w14:paraId="3B197F23" w14:textId="17DBCD4A" w:rsidR="005C73EA" w:rsidRPr="00F866D5" w:rsidRDefault="005C73E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148</w:t>
            </w:r>
          </w:p>
        </w:tc>
        <w:tc>
          <w:tcPr>
            <w:tcW w:w="814" w:type="dxa"/>
            <w:noWrap/>
            <w:vAlign w:val="bottom"/>
            <w:hideMark/>
          </w:tcPr>
          <w:p w14:paraId="5C2F2F91" w14:textId="706B694C" w:rsidR="005C73EA" w:rsidRPr="00F866D5" w:rsidRDefault="005C73E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8.1</w:t>
            </w:r>
          </w:p>
        </w:tc>
        <w:tc>
          <w:tcPr>
            <w:tcW w:w="1053" w:type="dxa"/>
            <w:noWrap/>
            <w:vAlign w:val="bottom"/>
            <w:hideMark/>
          </w:tcPr>
          <w:p w14:paraId="1940A86B" w14:textId="77C2BA42" w:rsidR="005C73EA" w:rsidRPr="00F866D5" w:rsidRDefault="005C73E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10.23980</w:t>
            </w:r>
          </w:p>
        </w:tc>
        <w:tc>
          <w:tcPr>
            <w:tcW w:w="1045" w:type="dxa"/>
            <w:noWrap/>
            <w:vAlign w:val="bottom"/>
            <w:hideMark/>
          </w:tcPr>
          <w:p w14:paraId="6089C312" w14:textId="66FD10B4" w:rsidR="005C73EA" w:rsidRPr="00F866D5" w:rsidRDefault="005C73E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1174</w:t>
            </w:r>
          </w:p>
        </w:tc>
        <w:tc>
          <w:tcPr>
            <w:tcW w:w="1134" w:type="dxa"/>
            <w:noWrap/>
            <w:vAlign w:val="bottom"/>
            <w:hideMark/>
          </w:tcPr>
          <w:p w14:paraId="200D7E34" w14:textId="0654DE19" w:rsidR="005C73EA" w:rsidRPr="00F866D5" w:rsidRDefault="005C73E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1855</w:t>
            </w:r>
          </w:p>
        </w:tc>
        <w:tc>
          <w:tcPr>
            <w:tcW w:w="941" w:type="dxa"/>
            <w:noWrap/>
            <w:vAlign w:val="bottom"/>
            <w:hideMark/>
          </w:tcPr>
          <w:p w14:paraId="40AF639D" w14:textId="220BE915" w:rsidR="005C73EA" w:rsidRPr="00F866D5" w:rsidRDefault="005C73E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001</w:t>
            </w:r>
          </w:p>
        </w:tc>
        <w:tc>
          <w:tcPr>
            <w:tcW w:w="545" w:type="dxa"/>
            <w:noWrap/>
            <w:vAlign w:val="bottom"/>
            <w:hideMark/>
          </w:tcPr>
          <w:p w14:paraId="238D45E5" w14:textId="2A392E86" w:rsidR="005C73EA" w:rsidRPr="00F866D5" w:rsidRDefault="005C73E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w:t>
            </w:r>
          </w:p>
        </w:tc>
      </w:tr>
    </w:tbl>
    <w:p w14:paraId="5AA3539C" w14:textId="77777777" w:rsidR="00792142" w:rsidRPr="00F866D5" w:rsidRDefault="00792142" w:rsidP="00FD180D">
      <w:pPr>
        <w:spacing w:line="240" w:lineRule="auto"/>
      </w:pPr>
    </w:p>
    <w:p w14:paraId="08392A06" w14:textId="5FFF3E69" w:rsidR="009D4F2F" w:rsidRPr="00F866D5" w:rsidRDefault="009D4F2F" w:rsidP="00FD180D">
      <w:pPr>
        <w:pStyle w:val="Caption"/>
        <w:rPr>
          <w:color w:val="auto"/>
        </w:rPr>
      </w:pPr>
      <w:bookmarkStart w:id="120" w:name="_Ref131591023"/>
      <w:bookmarkStart w:id="121" w:name="_Toc131371503"/>
      <w:bookmarkStart w:id="122" w:name="_Toc131381651"/>
      <w:bookmarkStart w:id="123" w:name="_Toc133414636"/>
      <w:r w:rsidRPr="00F866D5">
        <w:rPr>
          <w:color w:val="auto"/>
        </w:rPr>
        <w:t xml:space="preserve">Supplementary Table </w:t>
      </w:r>
      <w:r w:rsidR="00287A00" w:rsidRPr="00F866D5">
        <w:rPr>
          <w:color w:val="auto"/>
        </w:rPr>
        <w:fldChar w:fldCharType="begin"/>
      </w:r>
      <w:r w:rsidR="00287A00" w:rsidRPr="00F866D5">
        <w:rPr>
          <w:color w:val="auto"/>
        </w:rPr>
        <w:instrText xml:space="preserve"> SEQ Supplementary_Table \* ARABIC </w:instrText>
      </w:r>
      <w:r w:rsidR="00287A00" w:rsidRPr="00F866D5">
        <w:rPr>
          <w:color w:val="auto"/>
        </w:rPr>
        <w:fldChar w:fldCharType="separate"/>
      </w:r>
      <w:r w:rsidR="00CB6242" w:rsidRPr="00F866D5">
        <w:rPr>
          <w:noProof/>
          <w:color w:val="auto"/>
        </w:rPr>
        <w:t>7</w:t>
      </w:r>
      <w:r w:rsidR="00287A00" w:rsidRPr="00F866D5">
        <w:rPr>
          <w:noProof/>
          <w:color w:val="auto"/>
        </w:rPr>
        <w:fldChar w:fldCharType="end"/>
      </w:r>
      <w:bookmarkEnd w:id="120"/>
      <w:r w:rsidRPr="00F866D5">
        <w:rPr>
          <w:color w:val="auto"/>
        </w:rPr>
        <w:t xml:space="preserve">. </w:t>
      </w:r>
      <w:r w:rsidR="00D8453B" w:rsidRPr="00F866D5">
        <w:rPr>
          <w:color w:val="auto"/>
        </w:rPr>
        <w:t xml:space="preserve">Backwards selected </w:t>
      </w:r>
      <w:r w:rsidRPr="00F866D5">
        <w:rPr>
          <w:color w:val="auto"/>
        </w:rPr>
        <w:t xml:space="preserve">NEE model output from lmerTest with treatment, </w:t>
      </w:r>
      <w:r w:rsidR="00D8453B" w:rsidRPr="00F866D5">
        <w:rPr>
          <w:color w:val="auto"/>
        </w:rPr>
        <w:t xml:space="preserve">site, </w:t>
      </w:r>
      <w:r w:rsidRPr="00F866D5">
        <w:rPr>
          <w:color w:val="auto"/>
        </w:rPr>
        <w:t>GEI, soil moisture, and air temperature as fixed effects and plot as a random effect.</w:t>
      </w:r>
      <w:bookmarkEnd w:id="121"/>
      <w:bookmarkEnd w:id="122"/>
      <w:bookmarkEnd w:id="123"/>
    </w:p>
    <w:tbl>
      <w:tblPr>
        <w:tblStyle w:val="PlainTable2"/>
        <w:tblW w:w="10091" w:type="dxa"/>
        <w:tblLook w:val="04A0" w:firstRow="1" w:lastRow="0" w:firstColumn="1" w:lastColumn="0" w:noHBand="0" w:noVBand="1"/>
      </w:tblPr>
      <w:tblGrid>
        <w:gridCol w:w="1686"/>
        <w:gridCol w:w="1360"/>
        <w:gridCol w:w="1167"/>
        <w:gridCol w:w="1167"/>
        <w:gridCol w:w="937"/>
        <w:gridCol w:w="900"/>
        <w:gridCol w:w="1056"/>
        <w:gridCol w:w="1273"/>
        <w:gridCol w:w="545"/>
      </w:tblGrid>
      <w:tr w:rsidR="00F866D5" w:rsidRPr="00F866D5" w14:paraId="0035418F" w14:textId="77777777" w:rsidTr="003B0C68">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9546" w:type="dxa"/>
            <w:gridSpan w:val="8"/>
            <w:noWrap/>
            <w:hideMark/>
          </w:tcPr>
          <w:p w14:paraId="09F04055" w14:textId="77777777" w:rsidR="00B341BF" w:rsidRPr="00F866D5" w:rsidRDefault="00FF1C86" w:rsidP="00FD180D">
            <w:pPr>
              <w:pStyle w:val="ModelTable"/>
              <w:spacing w:line="240" w:lineRule="auto"/>
              <w:rPr>
                <w:caps w:val="0"/>
              </w:rPr>
            </w:pPr>
            <w:r w:rsidRPr="00F866D5">
              <w:rPr>
                <w:caps w:val="0"/>
              </w:rPr>
              <w:t xml:space="preserve">Backward reduced fixed-effect table: </w:t>
            </w:r>
          </w:p>
          <w:p w14:paraId="5638E252" w14:textId="30B5BEC2" w:rsidR="00FF1C86" w:rsidRPr="00F866D5" w:rsidRDefault="004B2E86" w:rsidP="00FD180D">
            <w:pPr>
              <w:pStyle w:val="ModelTable"/>
              <w:spacing w:line="240" w:lineRule="auto"/>
              <w:rPr>
                <w:caps w:val="0"/>
                <w:sz w:val="20"/>
                <w:szCs w:val="20"/>
              </w:rPr>
            </w:pPr>
            <w:r w:rsidRPr="00F866D5">
              <w:rPr>
                <w:caps w:val="0"/>
              </w:rPr>
              <w:t>NEE</w:t>
            </w:r>
            <w:r w:rsidR="00FF1C86" w:rsidRPr="00F866D5">
              <w:rPr>
                <w:caps w:val="0"/>
              </w:rPr>
              <w:t xml:space="preserve"> ~ GEI + (1 | site:plot)</w:t>
            </w:r>
            <w:r w:rsidR="00B341BF" w:rsidRPr="00F866D5">
              <w:rPr>
                <w:caps w:val="0"/>
              </w:rPr>
              <w:t xml:space="preserve">, </w:t>
            </w:r>
            <w:r w:rsidR="00E54025" w:rsidRPr="00F866D5">
              <w:rPr>
                <w:caps w:val="0"/>
              </w:rPr>
              <w:t>Conditional R</w:t>
            </w:r>
            <w:r w:rsidR="00E54025" w:rsidRPr="00F866D5">
              <w:rPr>
                <w:caps w:val="0"/>
                <w:vertAlign w:val="superscript"/>
              </w:rPr>
              <w:t>2</w:t>
            </w:r>
            <w:r w:rsidR="00E54025" w:rsidRPr="00F866D5">
              <w:rPr>
                <w:caps w:val="0"/>
              </w:rPr>
              <w:t>: 0.863, Marginal R</w:t>
            </w:r>
            <w:r w:rsidR="00E54025" w:rsidRPr="00F866D5">
              <w:rPr>
                <w:caps w:val="0"/>
                <w:vertAlign w:val="superscript"/>
              </w:rPr>
              <w:t>2</w:t>
            </w:r>
            <w:r w:rsidR="00E54025" w:rsidRPr="00F866D5">
              <w:rPr>
                <w:caps w:val="0"/>
              </w:rPr>
              <w:t>: 0.822</w:t>
            </w:r>
          </w:p>
        </w:tc>
        <w:tc>
          <w:tcPr>
            <w:tcW w:w="545" w:type="dxa"/>
            <w:noWrap/>
            <w:hideMark/>
          </w:tcPr>
          <w:p w14:paraId="5F4F4C76" w14:textId="77777777" w:rsidR="00FF1C86" w:rsidRPr="00F866D5" w:rsidRDefault="00FF1C86" w:rsidP="00FD180D">
            <w:pPr>
              <w:pStyle w:val="ModelTable"/>
              <w:spacing w:line="240" w:lineRule="auto"/>
              <w:cnfStyle w:val="100000000000" w:firstRow="1" w:lastRow="0" w:firstColumn="0" w:lastColumn="0" w:oddVBand="0" w:evenVBand="0" w:oddHBand="0" w:evenHBand="0" w:firstRowFirstColumn="0" w:firstRowLastColumn="0" w:lastRowFirstColumn="0" w:lastRowLastColumn="0"/>
              <w:rPr>
                <w:caps w:val="0"/>
              </w:rPr>
            </w:pPr>
          </w:p>
        </w:tc>
      </w:tr>
      <w:tr w:rsidR="00F866D5" w:rsidRPr="00F866D5" w14:paraId="567F7FC7" w14:textId="77777777" w:rsidTr="003B0C6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5380" w:type="dxa"/>
            <w:gridSpan w:val="4"/>
            <w:noWrap/>
            <w:hideMark/>
          </w:tcPr>
          <w:p w14:paraId="1620B3A3" w14:textId="77777777" w:rsidR="00610F11" w:rsidRPr="00F866D5" w:rsidRDefault="00610F11" w:rsidP="00FD180D">
            <w:pPr>
              <w:pStyle w:val="ModelTable"/>
              <w:spacing w:line="240" w:lineRule="auto"/>
              <w:rPr>
                <w:caps w:val="0"/>
                <w:sz w:val="24"/>
                <w:szCs w:val="24"/>
              </w:rPr>
            </w:pPr>
            <w:r w:rsidRPr="00F866D5">
              <w:rPr>
                <w:caps w:val="0"/>
              </w:rPr>
              <w:t xml:space="preserve">Degrees of freedom method: Satterthwaite </w:t>
            </w:r>
          </w:p>
        </w:tc>
        <w:tc>
          <w:tcPr>
            <w:tcW w:w="937" w:type="dxa"/>
            <w:noWrap/>
            <w:hideMark/>
          </w:tcPr>
          <w:p w14:paraId="7F983FE4"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c>
          <w:tcPr>
            <w:tcW w:w="900" w:type="dxa"/>
            <w:noWrap/>
            <w:hideMark/>
          </w:tcPr>
          <w:p w14:paraId="0ED80792"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c>
          <w:tcPr>
            <w:tcW w:w="1056" w:type="dxa"/>
            <w:noWrap/>
            <w:hideMark/>
          </w:tcPr>
          <w:p w14:paraId="10A72DC1"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c>
          <w:tcPr>
            <w:tcW w:w="1273" w:type="dxa"/>
            <w:noWrap/>
            <w:hideMark/>
          </w:tcPr>
          <w:p w14:paraId="7893040D"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c>
          <w:tcPr>
            <w:tcW w:w="545" w:type="dxa"/>
            <w:noWrap/>
            <w:hideMark/>
          </w:tcPr>
          <w:p w14:paraId="3B0F56BE"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r w:rsidR="00F866D5" w:rsidRPr="00F866D5" w14:paraId="3FE62A49" w14:textId="77777777" w:rsidTr="003B0C68">
        <w:trPr>
          <w:trHeight w:val="318"/>
        </w:trPr>
        <w:tc>
          <w:tcPr>
            <w:cnfStyle w:val="001000000000" w:firstRow="0" w:lastRow="0" w:firstColumn="1" w:lastColumn="0" w:oddVBand="0" w:evenVBand="0" w:oddHBand="0" w:evenHBand="0" w:firstRowFirstColumn="0" w:firstRowLastColumn="0" w:lastRowFirstColumn="0" w:lastRowLastColumn="0"/>
            <w:tcW w:w="1686" w:type="dxa"/>
            <w:noWrap/>
            <w:hideMark/>
          </w:tcPr>
          <w:p w14:paraId="7455DD71" w14:textId="77777777" w:rsidR="00610F11" w:rsidRPr="00F866D5" w:rsidRDefault="00610F11" w:rsidP="00FD180D">
            <w:pPr>
              <w:pStyle w:val="ModelTable"/>
              <w:spacing w:line="240" w:lineRule="auto"/>
              <w:rPr>
                <w:caps w:val="0"/>
              </w:rPr>
            </w:pPr>
          </w:p>
        </w:tc>
        <w:tc>
          <w:tcPr>
            <w:tcW w:w="1360" w:type="dxa"/>
            <w:noWrap/>
            <w:hideMark/>
          </w:tcPr>
          <w:p w14:paraId="1D1D2453"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sz w:val="24"/>
                <w:szCs w:val="24"/>
              </w:rPr>
            </w:pPr>
            <w:r w:rsidRPr="00F866D5">
              <w:rPr>
                <w:b w:val="0"/>
                <w:bCs w:val="0"/>
                <w:caps w:val="0"/>
              </w:rPr>
              <w:t>Eliminated</w:t>
            </w:r>
          </w:p>
        </w:tc>
        <w:tc>
          <w:tcPr>
            <w:tcW w:w="1167" w:type="dxa"/>
            <w:noWrap/>
            <w:hideMark/>
          </w:tcPr>
          <w:p w14:paraId="020749C4"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Sum Sq</w:t>
            </w:r>
          </w:p>
        </w:tc>
        <w:tc>
          <w:tcPr>
            <w:tcW w:w="1167" w:type="dxa"/>
            <w:noWrap/>
            <w:hideMark/>
          </w:tcPr>
          <w:p w14:paraId="6CA58DDC"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Mean Sq</w:t>
            </w:r>
          </w:p>
        </w:tc>
        <w:tc>
          <w:tcPr>
            <w:tcW w:w="937" w:type="dxa"/>
            <w:noWrap/>
            <w:hideMark/>
          </w:tcPr>
          <w:p w14:paraId="264030D4"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NumDF</w:t>
            </w:r>
          </w:p>
        </w:tc>
        <w:tc>
          <w:tcPr>
            <w:tcW w:w="900" w:type="dxa"/>
            <w:noWrap/>
            <w:hideMark/>
          </w:tcPr>
          <w:p w14:paraId="079E01D2"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DenDF</w:t>
            </w:r>
          </w:p>
        </w:tc>
        <w:tc>
          <w:tcPr>
            <w:tcW w:w="1056" w:type="dxa"/>
            <w:noWrap/>
            <w:hideMark/>
          </w:tcPr>
          <w:p w14:paraId="53B88FBB"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F value</w:t>
            </w:r>
          </w:p>
        </w:tc>
        <w:tc>
          <w:tcPr>
            <w:tcW w:w="1273" w:type="dxa"/>
            <w:noWrap/>
            <w:hideMark/>
          </w:tcPr>
          <w:p w14:paraId="6A6EECD8"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Pr(&gt;F)</w:t>
            </w:r>
          </w:p>
        </w:tc>
        <w:tc>
          <w:tcPr>
            <w:tcW w:w="545" w:type="dxa"/>
            <w:noWrap/>
            <w:hideMark/>
          </w:tcPr>
          <w:p w14:paraId="3C811A99"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r>
      <w:tr w:rsidR="00F866D5" w:rsidRPr="00F866D5" w14:paraId="43438DA2" w14:textId="77777777" w:rsidTr="003B0C6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hideMark/>
          </w:tcPr>
          <w:p w14:paraId="7BF11007" w14:textId="77777777" w:rsidR="00610F11" w:rsidRPr="00F866D5" w:rsidRDefault="00610F11" w:rsidP="00FD180D">
            <w:pPr>
              <w:pStyle w:val="ModelTable"/>
              <w:spacing w:line="240" w:lineRule="auto"/>
              <w:rPr>
                <w:caps w:val="0"/>
                <w:sz w:val="24"/>
                <w:szCs w:val="24"/>
              </w:rPr>
            </w:pPr>
            <w:r w:rsidRPr="00F866D5">
              <w:rPr>
                <w:caps w:val="0"/>
              </w:rPr>
              <w:t>T_air</w:t>
            </w:r>
          </w:p>
        </w:tc>
        <w:tc>
          <w:tcPr>
            <w:tcW w:w="1360" w:type="dxa"/>
            <w:noWrap/>
            <w:hideMark/>
          </w:tcPr>
          <w:p w14:paraId="6A00D0C1"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1</w:t>
            </w:r>
          </w:p>
        </w:tc>
        <w:tc>
          <w:tcPr>
            <w:tcW w:w="1167" w:type="dxa"/>
            <w:noWrap/>
            <w:hideMark/>
          </w:tcPr>
          <w:p w14:paraId="3C5571D4"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00019</w:t>
            </w:r>
          </w:p>
        </w:tc>
        <w:tc>
          <w:tcPr>
            <w:tcW w:w="1167" w:type="dxa"/>
            <w:noWrap/>
            <w:hideMark/>
          </w:tcPr>
          <w:p w14:paraId="34FC9334"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00019</w:t>
            </w:r>
          </w:p>
        </w:tc>
        <w:tc>
          <w:tcPr>
            <w:tcW w:w="937" w:type="dxa"/>
            <w:noWrap/>
            <w:hideMark/>
          </w:tcPr>
          <w:p w14:paraId="58A80CC7"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1</w:t>
            </w:r>
          </w:p>
        </w:tc>
        <w:tc>
          <w:tcPr>
            <w:tcW w:w="900" w:type="dxa"/>
            <w:noWrap/>
            <w:hideMark/>
          </w:tcPr>
          <w:p w14:paraId="41FF14CC"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68.885</w:t>
            </w:r>
          </w:p>
        </w:tc>
        <w:tc>
          <w:tcPr>
            <w:tcW w:w="1056" w:type="dxa"/>
            <w:noWrap/>
            <w:hideMark/>
          </w:tcPr>
          <w:p w14:paraId="71CD9C2A"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548</w:t>
            </w:r>
          </w:p>
        </w:tc>
        <w:tc>
          <w:tcPr>
            <w:tcW w:w="1273" w:type="dxa"/>
            <w:noWrap/>
            <w:hideMark/>
          </w:tcPr>
          <w:p w14:paraId="77ECF117"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8155</w:t>
            </w:r>
          </w:p>
        </w:tc>
        <w:tc>
          <w:tcPr>
            <w:tcW w:w="545" w:type="dxa"/>
            <w:noWrap/>
            <w:hideMark/>
          </w:tcPr>
          <w:p w14:paraId="57E9E6AE"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r w:rsidR="00F866D5" w:rsidRPr="00F866D5" w14:paraId="559453B1" w14:textId="77777777" w:rsidTr="003B0C68">
        <w:trPr>
          <w:trHeight w:val="318"/>
        </w:trPr>
        <w:tc>
          <w:tcPr>
            <w:cnfStyle w:val="001000000000" w:firstRow="0" w:lastRow="0" w:firstColumn="1" w:lastColumn="0" w:oddVBand="0" w:evenVBand="0" w:oddHBand="0" w:evenHBand="0" w:firstRowFirstColumn="0" w:firstRowLastColumn="0" w:lastRowFirstColumn="0" w:lastRowLastColumn="0"/>
            <w:tcW w:w="1686" w:type="dxa"/>
            <w:noWrap/>
            <w:hideMark/>
          </w:tcPr>
          <w:p w14:paraId="119D5353" w14:textId="77777777" w:rsidR="00610F11" w:rsidRPr="00F866D5" w:rsidRDefault="00610F11" w:rsidP="00FD180D">
            <w:pPr>
              <w:pStyle w:val="ModelTable"/>
              <w:spacing w:line="240" w:lineRule="auto"/>
              <w:rPr>
                <w:caps w:val="0"/>
                <w:sz w:val="24"/>
                <w:szCs w:val="24"/>
              </w:rPr>
            </w:pPr>
            <w:r w:rsidRPr="00F866D5">
              <w:rPr>
                <w:caps w:val="0"/>
              </w:rPr>
              <w:t>soil_moisture</w:t>
            </w:r>
          </w:p>
        </w:tc>
        <w:tc>
          <w:tcPr>
            <w:tcW w:w="1360" w:type="dxa"/>
            <w:noWrap/>
            <w:hideMark/>
          </w:tcPr>
          <w:p w14:paraId="5B9257F7"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2</w:t>
            </w:r>
          </w:p>
        </w:tc>
        <w:tc>
          <w:tcPr>
            <w:tcW w:w="1167" w:type="dxa"/>
            <w:noWrap/>
            <w:hideMark/>
          </w:tcPr>
          <w:p w14:paraId="18457D25"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00067</w:t>
            </w:r>
          </w:p>
        </w:tc>
        <w:tc>
          <w:tcPr>
            <w:tcW w:w="1167" w:type="dxa"/>
            <w:noWrap/>
            <w:hideMark/>
          </w:tcPr>
          <w:p w14:paraId="3CDEA2D3"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00067</w:t>
            </w:r>
          </w:p>
        </w:tc>
        <w:tc>
          <w:tcPr>
            <w:tcW w:w="937" w:type="dxa"/>
            <w:noWrap/>
            <w:hideMark/>
          </w:tcPr>
          <w:p w14:paraId="44193CD6"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1</w:t>
            </w:r>
          </w:p>
        </w:tc>
        <w:tc>
          <w:tcPr>
            <w:tcW w:w="900" w:type="dxa"/>
            <w:noWrap/>
            <w:hideMark/>
          </w:tcPr>
          <w:p w14:paraId="173FC2D3"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71.458</w:t>
            </w:r>
          </w:p>
        </w:tc>
        <w:tc>
          <w:tcPr>
            <w:tcW w:w="1056" w:type="dxa"/>
            <w:noWrap/>
            <w:hideMark/>
          </w:tcPr>
          <w:p w14:paraId="0421CD68"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1946</w:t>
            </w:r>
          </w:p>
        </w:tc>
        <w:tc>
          <w:tcPr>
            <w:tcW w:w="1273" w:type="dxa"/>
            <w:noWrap/>
            <w:hideMark/>
          </w:tcPr>
          <w:p w14:paraId="1FD1BD77"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6605</w:t>
            </w:r>
          </w:p>
        </w:tc>
        <w:tc>
          <w:tcPr>
            <w:tcW w:w="545" w:type="dxa"/>
            <w:noWrap/>
            <w:hideMark/>
          </w:tcPr>
          <w:p w14:paraId="4C5E37ED"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r>
      <w:tr w:rsidR="00F866D5" w:rsidRPr="00F866D5" w14:paraId="70C86DE3" w14:textId="77777777" w:rsidTr="003B0C6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hideMark/>
          </w:tcPr>
          <w:p w14:paraId="365B89EA" w14:textId="77777777" w:rsidR="00610F11" w:rsidRPr="00F866D5" w:rsidRDefault="00610F11" w:rsidP="00FD180D">
            <w:pPr>
              <w:pStyle w:val="ModelTable"/>
              <w:spacing w:line="240" w:lineRule="auto"/>
              <w:rPr>
                <w:caps w:val="0"/>
                <w:sz w:val="24"/>
                <w:szCs w:val="24"/>
              </w:rPr>
            </w:pPr>
            <w:r w:rsidRPr="00F866D5">
              <w:rPr>
                <w:caps w:val="0"/>
              </w:rPr>
              <w:t>site</w:t>
            </w:r>
          </w:p>
        </w:tc>
        <w:tc>
          <w:tcPr>
            <w:tcW w:w="1360" w:type="dxa"/>
            <w:noWrap/>
            <w:hideMark/>
          </w:tcPr>
          <w:p w14:paraId="70C69CF6"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3</w:t>
            </w:r>
          </w:p>
        </w:tc>
        <w:tc>
          <w:tcPr>
            <w:tcW w:w="1167" w:type="dxa"/>
            <w:noWrap/>
            <w:hideMark/>
          </w:tcPr>
          <w:p w14:paraId="0E808A19"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00816</w:t>
            </w:r>
          </w:p>
        </w:tc>
        <w:tc>
          <w:tcPr>
            <w:tcW w:w="1167" w:type="dxa"/>
            <w:noWrap/>
            <w:hideMark/>
          </w:tcPr>
          <w:p w14:paraId="743E96F4"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00408</w:t>
            </w:r>
          </w:p>
        </w:tc>
        <w:tc>
          <w:tcPr>
            <w:tcW w:w="937" w:type="dxa"/>
            <w:noWrap/>
            <w:hideMark/>
          </w:tcPr>
          <w:p w14:paraId="2031FF7C"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2</w:t>
            </w:r>
          </w:p>
        </w:tc>
        <w:tc>
          <w:tcPr>
            <w:tcW w:w="900" w:type="dxa"/>
            <w:noWrap/>
            <w:hideMark/>
          </w:tcPr>
          <w:p w14:paraId="392300CE"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10.201</w:t>
            </w:r>
          </w:p>
        </w:tc>
        <w:tc>
          <w:tcPr>
            <w:tcW w:w="1056" w:type="dxa"/>
            <w:noWrap/>
            <w:hideMark/>
          </w:tcPr>
          <w:p w14:paraId="0EE2A0A0"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1.1979</w:t>
            </w:r>
          </w:p>
        </w:tc>
        <w:tc>
          <w:tcPr>
            <w:tcW w:w="1273" w:type="dxa"/>
            <w:noWrap/>
            <w:hideMark/>
          </w:tcPr>
          <w:p w14:paraId="2738E009"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341</w:t>
            </w:r>
          </w:p>
        </w:tc>
        <w:tc>
          <w:tcPr>
            <w:tcW w:w="545" w:type="dxa"/>
            <w:noWrap/>
            <w:hideMark/>
          </w:tcPr>
          <w:p w14:paraId="4BF77ECD"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r w:rsidR="00F866D5" w:rsidRPr="00F866D5" w14:paraId="34A16104" w14:textId="77777777" w:rsidTr="003B0C68">
        <w:trPr>
          <w:trHeight w:val="318"/>
        </w:trPr>
        <w:tc>
          <w:tcPr>
            <w:cnfStyle w:val="001000000000" w:firstRow="0" w:lastRow="0" w:firstColumn="1" w:lastColumn="0" w:oddVBand="0" w:evenVBand="0" w:oddHBand="0" w:evenHBand="0" w:firstRowFirstColumn="0" w:firstRowLastColumn="0" w:lastRowFirstColumn="0" w:lastRowLastColumn="0"/>
            <w:tcW w:w="1686" w:type="dxa"/>
            <w:noWrap/>
            <w:hideMark/>
          </w:tcPr>
          <w:p w14:paraId="542CA17D" w14:textId="77777777" w:rsidR="00610F11" w:rsidRPr="00F866D5" w:rsidRDefault="00610F11" w:rsidP="00FD180D">
            <w:pPr>
              <w:pStyle w:val="ModelTable"/>
              <w:spacing w:line="240" w:lineRule="auto"/>
              <w:rPr>
                <w:caps w:val="0"/>
                <w:sz w:val="24"/>
                <w:szCs w:val="24"/>
              </w:rPr>
            </w:pPr>
            <w:r w:rsidRPr="00F866D5">
              <w:rPr>
                <w:caps w:val="0"/>
              </w:rPr>
              <w:t>treatment</w:t>
            </w:r>
          </w:p>
        </w:tc>
        <w:tc>
          <w:tcPr>
            <w:tcW w:w="1360" w:type="dxa"/>
            <w:noWrap/>
            <w:hideMark/>
          </w:tcPr>
          <w:p w14:paraId="4F3C1459"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4</w:t>
            </w:r>
          </w:p>
        </w:tc>
        <w:tc>
          <w:tcPr>
            <w:tcW w:w="1167" w:type="dxa"/>
            <w:noWrap/>
            <w:hideMark/>
          </w:tcPr>
          <w:p w14:paraId="4EE56F4D"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00855</w:t>
            </w:r>
          </w:p>
        </w:tc>
        <w:tc>
          <w:tcPr>
            <w:tcW w:w="1167" w:type="dxa"/>
            <w:noWrap/>
            <w:hideMark/>
          </w:tcPr>
          <w:p w14:paraId="52EBB610"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00855</w:t>
            </w:r>
          </w:p>
        </w:tc>
        <w:tc>
          <w:tcPr>
            <w:tcW w:w="937" w:type="dxa"/>
            <w:noWrap/>
            <w:hideMark/>
          </w:tcPr>
          <w:p w14:paraId="37B45C87"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1</w:t>
            </w:r>
          </w:p>
        </w:tc>
        <w:tc>
          <w:tcPr>
            <w:tcW w:w="900" w:type="dxa"/>
            <w:noWrap/>
            <w:hideMark/>
          </w:tcPr>
          <w:p w14:paraId="1D4E8348"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67.171</w:t>
            </w:r>
          </w:p>
        </w:tc>
        <w:tc>
          <w:tcPr>
            <w:tcW w:w="1056" w:type="dxa"/>
            <w:noWrap/>
            <w:hideMark/>
          </w:tcPr>
          <w:p w14:paraId="680F2BA2"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2.504</w:t>
            </w:r>
          </w:p>
        </w:tc>
        <w:tc>
          <w:tcPr>
            <w:tcW w:w="1273" w:type="dxa"/>
            <w:noWrap/>
            <w:hideMark/>
          </w:tcPr>
          <w:p w14:paraId="2909D4D2"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1183</w:t>
            </w:r>
          </w:p>
        </w:tc>
        <w:tc>
          <w:tcPr>
            <w:tcW w:w="545" w:type="dxa"/>
            <w:noWrap/>
            <w:hideMark/>
          </w:tcPr>
          <w:p w14:paraId="79365680"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r>
      <w:tr w:rsidR="00F866D5" w:rsidRPr="00F866D5" w14:paraId="24794C2F" w14:textId="77777777" w:rsidTr="003B0C6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hideMark/>
          </w:tcPr>
          <w:p w14:paraId="2E139B50" w14:textId="77777777" w:rsidR="00610F11" w:rsidRPr="00F866D5" w:rsidRDefault="00610F11" w:rsidP="00FD180D">
            <w:pPr>
              <w:pStyle w:val="ModelTable"/>
              <w:spacing w:line="240" w:lineRule="auto"/>
              <w:rPr>
                <w:caps w:val="0"/>
                <w:sz w:val="24"/>
                <w:szCs w:val="24"/>
              </w:rPr>
            </w:pPr>
            <w:r w:rsidRPr="00F866D5">
              <w:rPr>
                <w:caps w:val="0"/>
              </w:rPr>
              <w:t>GEI</w:t>
            </w:r>
          </w:p>
        </w:tc>
        <w:tc>
          <w:tcPr>
            <w:tcW w:w="1360" w:type="dxa"/>
            <w:noWrap/>
            <w:hideMark/>
          </w:tcPr>
          <w:p w14:paraId="413A2321"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w:t>
            </w:r>
          </w:p>
        </w:tc>
        <w:tc>
          <w:tcPr>
            <w:tcW w:w="1167" w:type="dxa"/>
            <w:noWrap/>
            <w:hideMark/>
          </w:tcPr>
          <w:p w14:paraId="6E62855F"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143724</w:t>
            </w:r>
          </w:p>
        </w:tc>
        <w:tc>
          <w:tcPr>
            <w:tcW w:w="1167" w:type="dxa"/>
            <w:noWrap/>
            <w:hideMark/>
          </w:tcPr>
          <w:p w14:paraId="54A38C4A"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143724</w:t>
            </w:r>
          </w:p>
        </w:tc>
        <w:tc>
          <w:tcPr>
            <w:tcW w:w="937" w:type="dxa"/>
            <w:noWrap/>
            <w:hideMark/>
          </w:tcPr>
          <w:p w14:paraId="2149D99D"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1</w:t>
            </w:r>
          </w:p>
        </w:tc>
        <w:tc>
          <w:tcPr>
            <w:tcW w:w="900" w:type="dxa"/>
            <w:noWrap/>
            <w:hideMark/>
          </w:tcPr>
          <w:p w14:paraId="292E10A3"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74.95</w:t>
            </w:r>
          </w:p>
        </w:tc>
        <w:tc>
          <w:tcPr>
            <w:tcW w:w="1056" w:type="dxa"/>
            <w:noWrap/>
            <w:hideMark/>
          </w:tcPr>
          <w:p w14:paraId="67410452"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414.2193</w:t>
            </w:r>
          </w:p>
        </w:tc>
        <w:tc>
          <w:tcPr>
            <w:tcW w:w="1273" w:type="dxa"/>
            <w:noWrap/>
            <w:hideMark/>
          </w:tcPr>
          <w:p w14:paraId="444FA617"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lt;2e-16</w:t>
            </w:r>
          </w:p>
        </w:tc>
        <w:tc>
          <w:tcPr>
            <w:tcW w:w="545" w:type="dxa"/>
            <w:noWrap/>
            <w:hideMark/>
          </w:tcPr>
          <w:p w14:paraId="3EA39433"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w:t>
            </w:r>
          </w:p>
        </w:tc>
      </w:tr>
      <w:tr w:rsidR="00F866D5" w:rsidRPr="00F866D5" w14:paraId="1A84690F" w14:textId="77777777" w:rsidTr="003B0C68">
        <w:trPr>
          <w:trHeight w:val="318"/>
        </w:trPr>
        <w:tc>
          <w:tcPr>
            <w:cnfStyle w:val="001000000000" w:firstRow="0" w:lastRow="0" w:firstColumn="1" w:lastColumn="0" w:oddVBand="0" w:evenVBand="0" w:oddHBand="0" w:evenHBand="0" w:firstRowFirstColumn="0" w:firstRowLastColumn="0" w:lastRowFirstColumn="0" w:lastRowLastColumn="0"/>
            <w:tcW w:w="4213" w:type="dxa"/>
            <w:gridSpan w:val="3"/>
            <w:noWrap/>
            <w:hideMark/>
          </w:tcPr>
          <w:p w14:paraId="5C6C70E1" w14:textId="77777777" w:rsidR="00610F11" w:rsidRPr="00F866D5" w:rsidRDefault="00610F11" w:rsidP="00FD180D">
            <w:pPr>
              <w:pStyle w:val="ModelTable"/>
              <w:spacing w:line="240" w:lineRule="auto"/>
              <w:rPr>
                <w:caps w:val="0"/>
              </w:rPr>
            </w:pPr>
            <w:r w:rsidRPr="00F866D5">
              <w:rPr>
                <w:caps w:val="0"/>
              </w:rPr>
              <w:t>Backward reduced random-effect table:</w:t>
            </w:r>
          </w:p>
        </w:tc>
        <w:tc>
          <w:tcPr>
            <w:tcW w:w="1167" w:type="dxa"/>
            <w:noWrap/>
            <w:hideMark/>
          </w:tcPr>
          <w:p w14:paraId="47333E5B"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937" w:type="dxa"/>
            <w:noWrap/>
            <w:hideMark/>
          </w:tcPr>
          <w:p w14:paraId="13EC0200"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900" w:type="dxa"/>
            <w:noWrap/>
            <w:hideMark/>
          </w:tcPr>
          <w:p w14:paraId="601584C7"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1056" w:type="dxa"/>
            <w:noWrap/>
            <w:hideMark/>
          </w:tcPr>
          <w:p w14:paraId="3493AAC6"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1273" w:type="dxa"/>
            <w:noWrap/>
            <w:hideMark/>
          </w:tcPr>
          <w:p w14:paraId="200B37A9"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545" w:type="dxa"/>
            <w:noWrap/>
            <w:hideMark/>
          </w:tcPr>
          <w:p w14:paraId="69631E0B" w14:textId="77777777" w:rsidR="00610F11" w:rsidRPr="00F866D5" w:rsidRDefault="00610F11"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r>
      <w:tr w:rsidR="00F866D5" w:rsidRPr="00F866D5" w14:paraId="5E918EC3" w14:textId="77777777" w:rsidTr="003B0C6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hideMark/>
          </w:tcPr>
          <w:p w14:paraId="64BF2EDA" w14:textId="77777777" w:rsidR="00610F11" w:rsidRPr="00F866D5" w:rsidRDefault="00610F11" w:rsidP="00FD180D">
            <w:pPr>
              <w:pStyle w:val="ModelTable"/>
              <w:spacing w:line="240" w:lineRule="auto"/>
              <w:rPr>
                <w:caps w:val="0"/>
              </w:rPr>
            </w:pPr>
          </w:p>
        </w:tc>
        <w:tc>
          <w:tcPr>
            <w:tcW w:w="1360" w:type="dxa"/>
            <w:noWrap/>
            <w:hideMark/>
          </w:tcPr>
          <w:p w14:paraId="15754933"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sz w:val="24"/>
                <w:szCs w:val="24"/>
              </w:rPr>
            </w:pPr>
            <w:r w:rsidRPr="00F866D5">
              <w:rPr>
                <w:b w:val="0"/>
                <w:bCs w:val="0"/>
                <w:caps w:val="0"/>
              </w:rPr>
              <w:t>Eliminated</w:t>
            </w:r>
          </w:p>
        </w:tc>
        <w:tc>
          <w:tcPr>
            <w:tcW w:w="1167" w:type="dxa"/>
            <w:noWrap/>
            <w:hideMark/>
          </w:tcPr>
          <w:p w14:paraId="4F85E180"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npar</w:t>
            </w:r>
          </w:p>
        </w:tc>
        <w:tc>
          <w:tcPr>
            <w:tcW w:w="1167" w:type="dxa"/>
            <w:noWrap/>
            <w:hideMark/>
          </w:tcPr>
          <w:p w14:paraId="5E28B946"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logLik</w:t>
            </w:r>
          </w:p>
        </w:tc>
        <w:tc>
          <w:tcPr>
            <w:tcW w:w="937" w:type="dxa"/>
            <w:noWrap/>
            <w:hideMark/>
          </w:tcPr>
          <w:p w14:paraId="5B58A119"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AIC</w:t>
            </w:r>
          </w:p>
        </w:tc>
        <w:tc>
          <w:tcPr>
            <w:tcW w:w="900" w:type="dxa"/>
            <w:noWrap/>
            <w:hideMark/>
          </w:tcPr>
          <w:p w14:paraId="722920C8"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LRT</w:t>
            </w:r>
          </w:p>
        </w:tc>
        <w:tc>
          <w:tcPr>
            <w:tcW w:w="1056" w:type="dxa"/>
            <w:noWrap/>
            <w:hideMark/>
          </w:tcPr>
          <w:p w14:paraId="2EDB9DA8"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Df</w:t>
            </w:r>
          </w:p>
        </w:tc>
        <w:tc>
          <w:tcPr>
            <w:tcW w:w="1273" w:type="dxa"/>
            <w:noWrap/>
            <w:hideMark/>
          </w:tcPr>
          <w:p w14:paraId="3A3BF964"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Pr(&gt;Chisq)</w:t>
            </w:r>
          </w:p>
        </w:tc>
        <w:tc>
          <w:tcPr>
            <w:tcW w:w="545" w:type="dxa"/>
            <w:noWrap/>
            <w:hideMark/>
          </w:tcPr>
          <w:p w14:paraId="29DB567C"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r w:rsidR="00F866D5" w:rsidRPr="00F866D5" w14:paraId="1310EB20" w14:textId="77777777" w:rsidTr="003B0C68">
        <w:trPr>
          <w:trHeight w:val="318"/>
        </w:trPr>
        <w:tc>
          <w:tcPr>
            <w:cnfStyle w:val="001000000000" w:firstRow="0" w:lastRow="0" w:firstColumn="1" w:lastColumn="0" w:oddVBand="0" w:evenVBand="0" w:oddHBand="0" w:evenHBand="0" w:firstRowFirstColumn="0" w:firstRowLastColumn="0" w:lastRowFirstColumn="0" w:lastRowLastColumn="0"/>
            <w:tcW w:w="1686" w:type="dxa"/>
            <w:noWrap/>
            <w:hideMark/>
          </w:tcPr>
          <w:p w14:paraId="111EC621" w14:textId="77777777" w:rsidR="00424C97" w:rsidRPr="00F866D5" w:rsidRDefault="00424C97" w:rsidP="00FD180D">
            <w:pPr>
              <w:pStyle w:val="ModelTable"/>
              <w:spacing w:line="240" w:lineRule="auto"/>
              <w:rPr>
                <w:caps w:val="0"/>
                <w:sz w:val="24"/>
                <w:szCs w:val="24"/>
              </w:rPr>
            </w:pPr>
            <w:r w:rsidRPr="00F866D5">
              <w:rPr>
                <w:caps w:val="0"/>
              </w:rPr>
              <w:t>&lt;none&gt;</w:t>
            </w:r>
          </w:p>
        </w:tc>
        <w:tc>
          <w:tcPr>
            <w:tcW w:w="1360" w:type="dxa"/>
            <w:noWrap/>
            <w:vAlign w:val="bottom"/>
            <w:hideMark/>
          </w:tcPr>
          <w:p w14:paraId="64A39A0E" w14:textId="59BC9079" w:rsidR="00424C97" w:rsidRPr="00F866D5" w:rsidRDefault="00424C97"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1167" w:type="dxa"/>
            <w:noWrap/>
            <w:vAlign w:val="bottom"/>
            <w:hideMark/>
          </w:tcPr>
          <w:p w14:paraId="735A0285" w14:textId="2950CB30" w:rsidR="00424C97" w:rsidRPr="00F866D5" w:rsidRDefault="00424C97"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9</w:t>
            </w:r>
          </w:p>
        </w:tc>
        <w:tc>
          <w:tcPr>
            <w:tcW w:w="1167" w:type="dxa"/>
            <w:noWrap/>
            <w:vAlign w:val="bottom"/>
            <w:hideMark/>
          </w:tcPr>
          <w:p w14:paraId="5F1F96AF" w14:textId="7624B967" w:rsidR="00424C97" w:rsidRPr="00F866D5" w:rsidRDefault="00424C97"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254.08</w:t>
            </w:r>
          </w:p>
        </w:tc>
        <w:tc>
          <w:tcPr>
            <w:tcW w:w="937" w:type="dxa"/>
            <w:noWrap/>
            <w:vAlign w:val="bottom"/>
            <w:hideMark/>
          </w:tcPr>
          <w:p w14:paraId="59E4A6D7" w14:textId="79E99542" w:rsidR="00424C97" w:rsidRPr="00F866D5" w:rsidRDefault="00424C97"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490.17</w:t>
            </w:r>
          </w:p>
        </w:tc>
        <w:tc>
          <w:tcPr>
            <w:tcW w:w="900" w:type="dxa"/>
            <w:noWrap/>
            <w:vAlign w:val="bottom"/>
            <w:hideMark/>
          </w:tcPr>
          <w:p w14:paraId="33E17C32" w14:textId="77777777" w:rsidR="00424C97" w:rsidRPr="00F866D5" w:rsidRDefault="00424C97"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1056" w:type="dxa"/>
            <w:noWrap/>
            <w:vAlign w:val="bottom"/>
            <w:hideMark/>
          </w:tcPr>
          <w:p w14:paraId="6C6647D4" w14:textId="77777777" w:rsidR="00424C97" w:rsidRPr="00F866D5" w:rsidRDefault="00424C97"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1273" w:type="dxa"/>
            <w:noWrap/>
            <w:vAlign w:val="bottom"/>
            <w:hideMark/>
          </w:tcPr>
          <w:p w14:paraId="2ADE7CAA" w14:textId="77777777" w:rsidR="00424C97" w:rsidRPr="00F866D5" w:rsidRDefault="00424C97"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545" w:type="dxa"/>
            <w:noWrap/>
            <w:hideMark/>
          </w:tcPr>
          <w:p w14:paraId="346147EC" w14:textId="77777777" w:rsidR="00424C97" w:rsidRPr="00F866D5" w:rsidRDefault="00424C97"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r>
      <w:tr w:rsidR="00F866D5" w:rsidRPr="00F866D5" w14:paraId="135B9506" w14:textId="77777777" w:rsidTr="003B0C6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hideMark/>
          </w:tcPr>
          <w:p w14:paraId="0B18DB8F" w14:textId="77777777" w:rsidR="00610F11" w:rsidRPr="00F866D5" w:rsidRDefault="00610F11" w:rsidP="00FD180D">
            <w:pPr>
              <w:pStyle w:val="ModelTable"/>
              <w:spacing w:line="240" w:lineRule="auto"/>
              <w:rPr>
                <w:caps w:val="0"/>
                <w:sz w:val="24"/>
                <w:szCs w:val="24"/>
              </w:rPr>
            </w:pPr>
            <w:r w:rsidRPr="00F866D5">
              <w:rPr>
                <w:caps w:val="0"/>
              </w:rPr>
              <w:t>(1 | site:plot)</w:t>
            </w:r>
          </w:p>
        </w:tc>
        <w:tc>
          <w:tcPr>
            <w:tcW w:w="1360" w:type="dxa"/>
            <w:noWrap/>
            <w:hideMark/>
          </w:tcPr>
          <w:p w14:paraId="53ABA183"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w:t>
            </w:r>
          </w:p>
        </w:tc>
        <w:tc>
          <w:tcPr>
            <w:tcW w:w="1167" w:type="dxa"/>
            <w:noWrap/>
            <w:hideMark/>
          </w:tcPr>
          <w:p w14:paraId="7A601101"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8</w:t>
            </w:r>
          </w:p>
        </w:tc>
        <w:tc>
          <w:tcPr>
            <w:tcW w:w="1167" w:type="dxa"/>
            <w:noWrap/>
            <w:hideMark/>
          </w:tcPr>
          <w:p w14:paraId="52793B37"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250.93</w:t>
            </w:r>
          </w:p>
        </w:tc>
        <w:tc>
          <w:tcPr>
            <w:tcW w:w="937" w:type="dxa"/>
            <w:noWrap/>
            <w:hideMark/>
          </w:tcPr>
          <w:p w14:paraId="0FE17D88"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485.85</w:t>
            </w:r>
          </w:p>
        </w:tc>
        <w:tc>
          <w:tcPr>
            <w:tcW w:w="900" w:type="dxa"/>
            <w:noWrap/>
            <w:hideMark/>
          </w:tcPr>
          <w:p w14:paraId="589987FF"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6.3187</w:t>
            </w:r>
          </w:p>
        </w:tc>
        <w:tc>
          <w:tcPr>
            <w:tcW w:w="1056" w:type="dxa"/>
            <w:noWrap/>
            <w:hideMark/>
          </w:tcPr>
          <w:p w14:paraId="15032751"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1</w:t>
            </w:r>
          </w:p>
        </w:tc>
        <w:tc>
          <w:tcPr>
            <w:tcW w:w="1273" w:type="dxa"/>
            <w:noWrap/>
            <w:hideMark/>
          </w:tcPr>
          <w:p w14:paraId="3508148F"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1195</w:t>
            </w:r>
          </w:p>
        </w:tc>
        <w:tc>
          <w:tcPr>
            <w:tcW w:w="545" w:type="dxa"/>
            <w:noWrap/>
            <w:hideMark/>
          </w:tcPr>
          <w:p w14:paraId="12098C64" w14:textId="77777777" w:rsidR="00610F11" w:rsidRPr="00F866D5" w:rsidRDefault="00610F11"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w:t>
            </w:r>
          </w:p>
        </w:tc>
      </w:tr>
      <w:tr w:rsidR="00F866D5" w:rsidRPr="00F866D5" w14:paraId="71EA664C" w14:textId="77777777" w:rsidTr="0056341F">
        <w:trPr>
          <w:trHeight w:val="318"/>
        </w:trPr>
        <w:tc>
          <w:tcPr>
            <w:cnfStyle w:val="001000000000" w:firstRow="0" w:lastRow="0" w:firstColumn="1" w:lastColumn="0" w:oddVBand="0" w:evenVBand="0" w:oddHBand="0" w:evenHBand="0" w:firstRowFirstColumn="0" w:firstRowLastColumn="0" w:lastRowFirstColumn="0" w:lastRowLastColumn="0"/>
            <w:tcW w:w="9546" w:type="dxa"/>
            <w:gridSpan w:val="8"/>
            <w:noWrap/>
          </w:tcPr>
          <w:p w14:paraId="1556997C" w14:textId="446569EF" w:rsidR="003E4F22" w:rsidRPr="00F866D5" w:rsidRDefault="003E4F22" w:rsidP="00FD180D">
            <w:pPr>
              <w:pStyle w:val="ModelTable"/>
              <w:spacing w:line="240" w:lineRule="auto"/>
              <w:rPr>
                <w:caps w:val="0"/>
              </w:rPr>
            </w:pPr>
            <w:r w:rsidRPr="00F866D5">
              <w:rPr>
                <w:caps w:val="0"/>
              </w:rPr>
              <w:t>Final model parameters</w:t>
            </w:r>
          </w:p>
        </w:tc>
        <w:tc>
          <w:tcPr>
            <w:tcW w:w="545" w:type="dxa"/>
            <w:noWrap/>
          </w:tcPr>
          <w:p w14:paraId="364AE2C5" w14:textId="77777777" w:rsidR="003E4F22" w:rsidRPr="00F866D5" w:rsidRDefault="003E4F2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r>
      <w:tr w:rsidR="00F866D5" w:rsidRPr="00F866D5" w14:paraId="20B944A8" w14:textId="77777777" w:rsidTr="003B0C6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tcPr>
          <w:p w14:paraId="2106EBAC" w14:textId="77777777" w:rsidR="003B0C68" w:rsidRPr="00F866D5" w:rsidRDefault="003B0C68" w:rsidP="00FD180D">
            <w:pPr>
              <w:pStyle w:val="ModelTable"/>
              <w:spacing w:line="240" w:lineRule="auto"/>
              <w:rPr>
                <w:caps w:val="0"/>
              </w:rPr>
            </w:pPr>
          </w:p>
        </w:tc>
        <w:tc>
          <w:tcPr>
            <w:tcW w:w="1360" w:type="dxa"/>
            <w:noWrap/>
          </w:tcPr>
          <w:p w14:paraId="218BEDB8" w14:textId="218E1C56" w:rsidR="003B0C68" w:rsidRPr="00F866D5" w:rsidRDefault="003B0C68"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Estimate</w:t>
            </w:r>
          </w:p>
        </w:tc>
        <w:tc>
          <w:tcPr>
            <w:tcW w:w="1167" w:type="dxa"/>
            <w:noWrap/>
          </w:tcPr>
          <w:p w14:paraId="102B6338" w14:textId="63E1CF9B" w:rsidR="003B0C68" w:rsidRPr="00F866D5" w:rsidRDefault="003B0C68"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Std. Error</w:t>
            </w:r>
          </w:p>
        </w:tc>
        <w:tc>
          <w:tcPr>
            <w:tcW w:w="1167" w:type="dxa"/>
            <w:noWrap/>
          </w:tcPr>
          <w:p w14:paraId="6B8A17BC" w14:textId="68E64845" w:rsidR="003B0C68" w:rsidRPr="00F866D5" w:rsidRDefault="003B0C68"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df</w:t>
            </w:r>
          </w:p>
        </w:tc>
        <w:tc>
          <w:tcPr>
            <w:tcW w:w="937" w:type="dxa"/>
            <w:noWrap/>
          </w:tcPr>
          <w:p w14:paraId="2BBD7093" w14:textId="656F6C89" w:rsidR="003B0C68" w:rsidRPr="00F866D5" w:rsidRDefault="003B0C68"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t value</w:t>
            </w:r>
          </w:p>
        </w:tc>
        <w:tc>
          <w:tcPr>
            <w:tcW w:w="900" w:type="dxa"/>
            <w:noWrap/>
          </w:tcPr>
          <w:p w14:paraId="1D9472D3" w14:textId="7EA3AC11" w:rsidR="003B0C68" w:rsidRPr="00F866D5" w:rsidRDefault="003B0C68"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Pr (&gt;|t|)</w:t>
            </w:r>
          </w:p>
        </w:tc>
        <w:tc>
          <w:tcPr>
            <w:tcW w:w="1056" w:type="dxa"/>
            <w:noWrap/>
          </w:tcPr>
          <w:p w14:paraId="6305BDB3" w14:textId="77777777" w:rsidR="003B0C68" w:rsidRPr="00F866D5" w:rsidRDefault="003B0C68"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c>
          <w:tcPr>
            <w:tcW w:w="1273" w:type="dxa"/>
            <w:noWrap/>
          </w:tcPr>
          <w:p w14:paraId="6E4B6CF1" w14:textId="77777777" w:rsidR="003B0C68" w:rsidRPr="00F866D5" w:rsidRDefault="003B0C68"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c>
          <w:tcPr>
            <w:tcW w:w="545" w:type="dxa"/>
            <w:noWrap/>
          </w:tcPr>
          <w:p w14:paraId="5E9F4F7D" w14:textId="77777777" w:rsidR="003B0C68" w:rsidRPr="00F866D5" w:rsidRDefault="003B0C68"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r w:rsidR="00F866D5" w:rsidRPr="00F866D5" w14:paraId="0825AFF4" w14:textId="77777777" w:rsidTr="00F47635">
        <w:trPr>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tcPr>
          <w:p w14:paraId="463E4A32" w14:textId="7B25473B" w:rsidR="00CD7D17" w:rsidRPr="00F866D5" w:rsidRDefault="00CD7D17" w:rsidP="00FD180D">
            <w:pPr>
              <w:pStyle w:val="ModelTable"/>
              <w:spacing w:line="240" w:lineRule="auto"/>
              <w:rPr>
                <w:caps w:val="0"/>
              </w:rPr>
            </w:pPr>
            <w:r w:rsidRPr="00F866D5">
              <w:rPr>
                <w:caps w:val="0"/>
              </w:rPr>
              <w:t>(Intercept)</w:t>
            </w:r>
          </w:p>
        </w:tc>
        <w:tc>
          <w:tcPr>
            <w:tcW w:w="1360" w:type="dxa"/>
            <w:noWrap/>
            <w:vAlign w:val="bottom"/>
          </w:tcPr>
          <w:p w14:paraId="5EB139C7" w14:textId="602A9D64" w:rsidR="00CD7D17" w:rsidRPr="00F866D5" w:rsidRDefault="00CD7D17"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11531</w:t>
            </w:r>
          </w:p>
        </w:tc>
        <w:tc>
          <w:tcPr>
            <w:tcW w:w="1167" w:type="dxa"/>
            <w:noWrap/>
            <w:vAlign w:val="bottom"/>
          </w:tcPr>
          <w:p w14:paraId="50026A6C" w14:textId="5DE4E203" w:rsidR="00CD7D17" w:rsidRPr="00F866D5" w:rsidRDefault="00CD7D17"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1767</w:t>
            </w:r>
          </w:p>
        </w:tc>
        <w:tc>
          <w:tcPr>
            <w:tcW w:w="1167" w:type="dxa"/>
            <w:noWrap/>
            <w:vAlign w:val="bottom"/>
          </w:tcPr>
          <w:p w14:paraId="07B996FE" w14:textId="30BF8161" w:rsidR="00CD7D17" w:rsidRPr="00F866D5" w:rsidRDefault="00CD7D17"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43.988409</w:t>
            </w:r>
          </w:p>
        </w:tc>
        <w:tc>
          <w:tcPr>
            <w:tcW w:w="937" w:type="dxa"/>
            <w:noWrap/>
            <w:vAlign w:val="bottom"/>
          </w:tcPr>
          <w:p w14:paraId="75E23502" w14:textId="3DD33C7B" w:rsidR="00CD7D17" w:rsidRPr="00F866D5" w:rsidRDefault="00CD7D17"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6.525</w:t>
            </w:r>
          </w:p>
        </w:tc>
        <w:tc>
          <w:tcPr>
            <w:tcW w:w="1956" w:type="dxa"/>
            <w:gridSpan w:val="2"/>
            <w:noWrap/>
            <w:vAlign w:val="bottom"/>
          </w:tcPr>
          <w:p w14:paraId="02829B37" w14:textId="10F03AF4" w:rsidR="00CD7D17" w:rsidRPr="00F866D5" w:rsidRDefault="00CD7D17"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5.71E-08</w:t>
            </w:r>
          </w:p>
        </w:tc>
        <w:tc>
          <w:tcPr>
            <w:tcW w:w="1273" w:type="dxa"/>
            <w:noWrap/>
          </w:tcPr>
          <w:p w14:paraId="678941E1" w14:textId="64CFEF07" w:rsidR="00CD7D17" w:rsidRPr="00F866D5" w:rsidRDefault="00CD7D17"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w:t>
            </w:r>
          </w:p>
        </w:tc>
        <w:tc>
          <w:tcPr>
            <w:tcW w:w="545" w:type="dxa"/>
            <w:noWrap/>
          </w:tcPr>
          <w:p w14:paraId="17B14EB8" w14:textId="77777777" w:rsidR="00CD7D17" w:rsidRPr="00F866D5" w:rsidRDefault="00CD7D17"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r>
      <w:tr w:rsidR="00F866D5" w:rsidRPr="00F866D5" w14:paraId="5E9E0B6B" w14:textId="77777777" w:rsidTr="00F85CB9">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tcPr>
          <w:p w14:paraId="3046F104" w14:textId="5CB8C5D3" w:rsidR="00CD7D17" w:rsidRPr="00F866D5" w:rsidRDefault="00CD7D17" w:rsidP="00FD180D">
            <w:pPr>
              <w:pStyle w:val="ModelTable"/>
              <w:spacing w:line="240" w:lineRule="auto"/>
              <w:rPr>
                <w:caps w:val="0"/>
              </w:rPr>
            </w:pPr>
            <w:r w:rsidRPr="00F866D5">
              <w:rPr>
                <w:caps w:val="0"/>
              </w:rPr>
              <w:t>GEI</w:t>
            </w:r>
          </w:p>
        </w:tc>
        <w:tc>
          <w:tcPr>
            <w:tcW w:w="1360" w:type="dxa"/>
            <w:noWrap/>
            <w:vAlign w:val="bottom"/>
          </w:tcPr>
          <w:p w14:paraId="2C99064A" w14:textId="378A1255" w:rsidR="00CD7D17" w:rsidRPr="00F866D5" w:rsidRDefault="00CD7D17"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67168</w:t>
            </w:r>
          </w:p>
        </w:tc>
        <w:tc>
          <w:tcPr>
            <w:tcW w:w="1167" w:type="dxa"/>
            <w:noWrap/>
            <w:vAlign w:val="bottom"/>
          </w:tcPr>
          <w:p w14:paraId="05930493" w14:textId="46EE292F" w:rsidR="00CD7D17" w:rsidRPr="00F866D5" w:rsidRDefault="00CD7D17"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33003</w:t>
            </w:r>
          </w:p>
        </w:tc>
        <w:tc>
          <w:tcPr>
            <w:tcW w:w="1167" w:type="dxa"/>
            <w:noWrap/>
            <w:vAlign w:val="bottom"/>
          </w:tcPr>
          <w:p w14:paraId="74233E03" w14:textId="39AED5E7" w:rsidR="00CD7D17" w:rsidRPr="00F866D5" w:rsidRDefault="00CD7D17"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74.949675</w:t>
            </w:r>
          </w:p>
        </w:tc>
        <w:tc>
          <w:tcPr>
            <w:tcW w:w="937" w:type="dxa"/>
            <w:noWrap/>
            <w:vAlign w:val="bottom"/>
          </w:tcPr>
          <w:p w14:paraId="070EE54A" w14:textId="0350D2FE" w:rsidR="00CD7D17" w:rsidRPr="00F866D5" w:rsidRDefault="00CD7D17"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20.352</w:t>
            </w:r>
          </w:p>
        </w:tc>
        <w:tc>
          <w:tcPr>
            <w:tcW w:w="1956" w:type="dxa"/>
            <w:gridSpan w:val="2"/>
            <w:noWrap/>
            <w:vAlign w:val="bottom"/>
          </w:tcPr>
          <w:p w14:paraId="612736F4" w14:textId="3E80C801" w:rsidR="00CD7D17" w:rsidRPr="00F866D5" w:rsidRDefault="00CD7D17"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lt; 2.00E-16</w:t>
            </w:r>
          </w:p>
        </w:tc>
        <w:tc>
          <w:tcPr>
            <w:tcW w:w="1273" w:type="dxa"/>
            <w:noWrap/>
          </w:tcPr>
          <w:p w14:paraId="38740BED" w14:textId="779D8637" w:rsidR="00CD7D17" w:rsidRPr="00F866D5" w:rsidRDefault="00CD7D17"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w:t>
            </w:r>
          </w:p>
        </w:tc>
        <w:tc>
          <w:tcPr>
            <w:tcW w:w="545" w:type="dxa"/>
            <w:noWrap/>
          </w:tcPr>
          <w:p w14:paraId="56FA6268" w14:textId="77777777" w:rsidR="00CD7D17" w:rsidRPr="00F866D5" w:rsidRDefault="00CD7D17"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bl>
    <w:p w14:paraId="17766249" w14:textId="4DC1A879" w:rsidR="005D741B" w:rsidRPr="00F866D5" w:rsidRDefault="005D741B" w:rsidP="00FD180D">
      <w:pPr>
        <w:spacing w:line="240" w:lineRule="auto"/>
      </w:pPr>
    </w:p>
    <w:p w14:paraId="5CE607C2" w14:textId="4276DF93" w:rsidR="009D4F2F" w:rsidRPr="00F866D5" w:rsidRDefault="009D4F2F" w:rsidP="00FD180D">
      <w:pPr>
        <w:pStyle w:val="Caption"/>
        <w:rPr>
          <w:color w:val="auto"/>
        </w:rPr>
      </w:pPr>
      <w:bookmarkStart w:id="124" w:name="_Ref131599921"/>
      <w:bookmarkStart w:id="125" w:name="_Toc131371504"/>
      <w:bookmarkStart w:id="126" w:name="_Toc131381652"/>
      <w:bookmarkStart w:id="127" w:name="_Toc133414637"/>
      <w:r w:rsidRPr="00F866D5">
        <w:rPr>
          <w:color w:val="auto"/>
        </w:rPr>
        <w:t xml:space="preserve">Supplementary Table </w:t>
      </w:r>
      <w:r w:rsidR="00287A00" w:rsidRPr="00F866D5">
        <w:rPr>
          <w:color w:val="auto"/>
        </w:rPr>
        <w:fldChar w:fldCharType="begin"/>
      </w:r>
      <w:r w:rsidR="00287A00" w:rsidRPr="00F866D5">
        <w:rPr>
          <w:color w:val="auto"/>
        </w:rPr>
        <w:instrText xml:space="preserve"> SEQ Supplementary_Table \* ARABIC </w:instrText>
      </w:r>
      <w:r w:rsidR="00287A00" w:rsidRPr="00F866D5">
        <w:rPr>
          <w:color w:val="auto"/>
        </w:rPr>
        <w:fldChar w:fldCharType="separate"/>
      </w:r>
      <w:r w:rsidR="00CB6242" w:rsidRPr="00F866D5">
        <w:rPr>
          <w:noProof/>
          <w:color w:val="auto"/>
        </w:rPr>
        <w:t>8</w:t>
      </w:r>
      <w:r w:rsidR="00287A00" w:rsidRPr="00F866D5">
        <w:rPr>
          <w:noProof/>
          <w:color w:val="auto"/>
        </w:rPr>
        <w:fldChar w:fldCharType="end"/>
      </w:r>
      <w:bookmarkEnd w:id="124"/>
      <w:r w:rsidRPr="00F866D5">
        <w:rPr>
          <w:color w:val="auto"/>
        </w:rPr>
        <w:t xml:space="preserve">. </w:t>
      </w:r>
      <w:bookmarkEnd w:id="125"/>
      <w:bookmarkEnd w:id="126"/>
      <w:r w:rsidR="00D8453B" w:rsidRPr="00F866D5">
        <w:rPr>
          <w:color w:val="auto"/>
        </w:rPr>
        <w:t>Backwards selected ER model output from lmerTest with treatment, site, GEI, soil moisture, and air temperature as fixed effects and plot as a random effect.</w:t>
      </w:r>
      <w:bookmarkEnd w:id="127"/>
    </w:p>
    <w:tbl>
      <w:tblPr>
        <w:tblStyle w:val="PlainTable2"/>
        <w:tblW w:w="10312" w:type="dxa"/>
        <w:tblLook w:val="04A0" w:firstRow="1" w:lastRow="0" w:firstColumn="1" w:lastColumn="0" w:noHBand="0" w:noVBand="1"/>
      </w:tblPr>
      <w:tblGrid>
        <w:gridCol w:w="1686"/>
        <w:gridCol w:w="1360"/>
        <w:gridCol w:w="1279"/>
        <w:gridCol w:w="1279"/>
        <w:gridCol w:w="937"/>
        <w:gridCol w:w="941"/>
        <w:gridCol w:w="1053"/>
        <w:gridCol w:w="1273"/>
        <w:gridCol w:w="545"/>
      </w:tblGrid>
      <w:tr w:rsidR="00F866D5" w:rsidRPr="00F866D5" w14:paraId="2CCC6EAB" w14:textId="77777777" w:rsidTr="003E4F22">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9767" w:type="dxa"/>
            <w:gridSpan w:val="8"/>
            <w:noWrap/>
            <w:hideMark/>
          </w:tcPr>
          <w:p w14:paraId="6E2C0ACF" w14:textId="77777777" w:rsidR="006473BB" w:rsidRPr="00F866D5" w:rsidRDefault="006473BB" w:rsidP="00FD180D">
            <w:pPr>
              <w:pStyle w:val="ModelTable"/>
              <w:spacing w:line="240" w:lineRule="auto"/>
              <w:rPr>
                <w:caps w:val="0"/>
              </w:rPr>
            </w:pPr>
            <w:r w:rsidRPr="00F866D5">
              <w:rPr>
                <w:caps w:val="0"/>
              </w:rPr>
              <w:t xml:space="preserve">Backward reduced fixed-effect table: </w:t>
            </w:r>
          </w:p>
          <w:p w14:paraId="2AA79220" w14:textId="34C3CA3B" w:rsidR="006473BB" w:rsidRPr="00F866D5" w:rsidRDefault="00C9452A" w:rsidP="00FD180D">
            <w:pPr>
              <w:pStyle w:val="ModelTable"/>
              <w:spacing w:line="240" w:lineRule="auto"/>
              <w:rPr>
                <w:caps w:val="0"/>
                <w:sz w:val="20"/>
                <w:szCs w:val="20"/>
              </w:rPr>
            </w:pPr>
            <w:r w:rsidRPr="00F866D5">
              <w:rPr>
                <w:caps w:val="0"/>
              </w:rPr>
              <w:t>ER</w:t>
            </w:r>
            <w:r w:rsidR="006473BB" w:rsidRPr="00F866D5">
              <w:rPr>
                <w:caps w:val="0"/>
              </w:rPr>
              <w:t xml:space="preserve"> </w:t>
            </w:r>
            <w:r w:rsidRPr="00F866D5">
              <w:rPr>
                <w:caps w:val="0"/>
              </w:rPr>
              <w:t>~ treatment + site + GEI + (1 | site:plot)</w:t>
            </w:r>
            <w:r w:rsidR="006473BB" w:rsidRPr="00F866D5">
              <w:rPr>
                <w:caps w:val="0"/>
              </w:rPr>
              <w:t xml:space="preserve">, </w:t>
            </w:r>
            <w:r w:rsidRPr="00F866D5">
              <w:rPr>
                <w:caps w:val="0"/>
              </w:rPr>
              <w:t>Conditional R</w:t>
            </w:r>
            <w:r w:rsidRPr="00F866D5">
              <w:rPr>
                <w:caps w:val="0"/>
                <w:vertAlign w:val="superscript"/>
              </w:rPr>
              <w:t>2</w:t>
            </w:r>
            <w:r w:rsidRPr="00F866D5">
              <w:rPr>
                <w:caps w:val="0"/>
              </w:rPr>
              <w:t xml:space="preserve">: </w:t>
            </w:r>
            <w:r w:rsidR="007958A2" w:rsidRPr="00F866D5">
              <w:rPr>
                <w:caps w:val="0"/>
              </w:rPr>
              <w:t>0.846</w:t>
            </w:r>
            <w:r w:rsidRPr="00F866D5">
              <w:rPr>
                <w:caps w:val="0"/>
              </w:rPr>
              <w:t>, Marginal R</w:t>
            </w:r>
            <w:r w:rsidRPr="00F866D5">
              <w:rPr>
                <w:caps w:val="0"/>
                <w:vertAlign w:val="superscript"/>
              </w:rPr>
              <w:t>2</w:t>
            </w:r>
            <w:r w:rsidRPr="00F866D5">
              <w:rPr>
                <w:caps w:val="0"/>
              </w:rPr>
              <w:t>: 0</w:t>
            </w:r>
            <w:r w:rsidR="007958A2" w:rsidRPr="00F866D5">
              <w:rPr>
                <w:caps w:val="0"/>
              </w:rPr>
              <w:t>.797</w:t>
            </w:r>
          </w:p>
        </w:tc>
        <w:tc>
          <w:tcPr>
            <w:tcW w:w="545" w:type="dxa"/>
            <w:noWrap/>
            <w:hideMark/>
          </w:tcPr>
          <w:p w14:paraId="799D90E4" w14:textId="77777777" w:rsidR="006473BB" w:rsidRPr="00F866D5" w:rsidRDefault="006473BB" w:rsidP="00FD180D">
            <w:pPr>
              <w:pStyle w:val="ModelTable"/>
              <w:spacing w:line="240" w:lineRule="auto"/>
              <w:cnfStyle w:val="100000000000" w:firstRow="1" w:lastRow="0" w:firstColumn="0" w:lastColumn="0" w:oddVBand="0" w:evenVBand="0" w:oddHBand="0" w:evenHBand="0" w:firstRowFirstColumn="0" w:firstRowLastColumn="0" w:lastRowFirstColumn="0" w:lastRowLastColumn="0"/>
              <w:rPr>
                <w:caps w:val="0"/>
              </w:rPr>
            </w:pPr>
          </w:p>
        </w:tc>
      </w:tr>
      <w:tr w:rsidR="00F866D5" w:rsidRPr="00F866D5" w14:paraId="01BCC910" w14:textId="77777777" w:rsidTr="003E4F22">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5604" w:type="dxa"/>
            <w:gridSpan w:val="4"/>
            <w:noWrap/>
            <w:hideMark/>
          </w:tcPr>
          <w:p w14:paraId="39BE6911" w14:textId="77777777" w:rsidR="006473BB" w:rsidRPr="00F866D5" w:rsidRDefault="006473BB" w:rsidP="00FD180D">
            <w:pPr>
              <w:pStyle w:val="ModelTable"/>
              <w:spacing w:line="240" w:lineRule="auto"/>
              <w:rPr>
                <w:caps w:val="0"/>
                <w:sz w:val="24"/>
                <w:szCs w:val="24"/>
              </w:rPr>
            </w:pPr>
            <w:r w:rsidRPr="00F866D5">
              <w:rPr>
                <w:caps w:val="0"/>
              </w:rPr>
              <w:t xml:space="preserve">Degrees of freedom method: Satterthwaite </w:t>
            </w:r>
          </w:p>
        </w:tc>
        <w:tc>
          <w:tcPr>
            <w:tcW w:w="937" w:type="dxa"/>
            <w:noWrap/>
            <w:hideMark/>
          </w:tcPr>
          <w:p w14:paraId="58D18DF0" w14:textId="77777777" w:rsidR="006473BB" w:rsidRPr="00F866D5" w:rsidRDefault="006473B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c>
          <w:tcPr>
            <w:tcW w:w="900" w:type="dxa"/>
            <w:noWrap/>
            <w:hideMark/>
          </w:tcPr>
          <w:p w14:paraId="7A3F0514" w14:textId="77777777" w:rsidR="006473BB" w:rsidRPr="00F866D5" w:rsidRDefault="006473B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c>
          <w:tcPr>
            <w:tcW w:w="1053" w:type="dxa"/>
            <w:noWrap/>
            <w:hideMark/>
          </w:tcPr>
          <w:p w14:paraId="5EB2C8C0" w14:textId="77777777" w:rsidR="006473BB" w:rsidRPr="00F866D5" w:rsidRDefault="006473B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c>
          <w:tcPr>
            <w:tcW w:w="1273" w:type="dxa"/>
            <w:noWrap/>
            <w:hideMark/>
          </w:tcPr>
          <w:p w14:paraId="0BCC4A97" w14:textId="77777777" w:rsidR="006473BB" w:rsidRPr="00F866D5" w:rsidRDefault="006473B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c>
          <w:tcPr>
            <w:tcW w:w="545" w:type="dxa"/>
            <w:noWrap/>
            <w:hideMark/>
          </w:tcPr>
          <w:p w14:paraId="3756385B" w14:textId="77777777" w:rsidR="006473BB" w:rsidRPr="00F866D5" w:rsidRDefault="006473B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r w:rsidR="00F866D5" w:rsidRPr="00F866D5" w14:paraId="75D85F98" w14:textId="77777777" w:rsidTr="003E4F22">
        <w:trPr>
          <w:trHeight w:val="318"/>
        </w:trPr>
        <w:tc>
          <w:tcPr>
            <w:cnfStyle w:val="001000000000" w:firstRow="0" w:lastRow="0" w:firstColumn="1" w:lastColumn="0" w:oddVBand="0" w:evenVBand="0" w:oddHBand="0" w:evenHBand="0" w:firstRowFirstColumn="0" w:firstRowLastColumn="0" w:lastRowFirstColumn="0" w:lastRowLastColumn="0"/>
            <w:tcW w:w="1686" w:type="dxa"/>
            <w:noWrap/>
            <w:hideMark/>
          </w:tcPr>
          <w:p w14:paraId="427A21A9" w14:textId="77777777" w:rsidR="006473BB" w:rsidRPr="00F866D5" w:rsidRDefault="006473BB" w:rsidP="00FD180D">
            <w:pPr>
              <w:pStyle w:val="ModelTable"/>
              <w:spacing w:line="240" w:lineRule="auto"/>
              <w:rPr>
                <w:caps w:val="0"/>
              </w:rPr>
            </w:pPr>
          </w:p>
        </w:tc>
        <w:tc>
          <w:tcPr>
            <w:tcW w:w="1360" w:type="dxa"/>
            <w:noWrap/>
            <w:hideMark/>
          </w:tcPr>
          <w:p w14:paraId="626A28BC" w14:textId="77777777" w:rsidR="006473BB" w:rsidRPr="00F866D5" w:rsidRDefault="006473B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sz w:val="24"/>
                <w:szCs w:val="24"/>
              </w:rPr>
            </w:pPr>
            <w:r w:rsidRPr="00F866D5">
              <w:rPr>
                <w:b w:val="0"/>
                <w:bCs w:val="0"/>
                <w:caps w:val="0"/>
              </w:rPr>
              <w:t>Eliminated</w:t>
            </w:r>
          </w:p>
        </w:tc>
        <w:tc>
          <w:tcPr>
            <w:tcW w:w="1279" w:type="dxa"/>
            <w:noWrap/>
            <w:hideMark/>
          </w:tcPr>
          <w:p w14:paraId="1DA9AB10" w14:textId="77777777" w:rsidR="006473BB" w:rsidRPr="00F866D5" w:rsidRDefault="006473B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Sum Sq</w:t>
            </w:r>
          </w:p>
        </w:tc>
        <w:tc>
          <w:tcPr>
            <w:tcW w:w="1279" w:type="dxa"/>
            <w:noWrap/>
            <w:hideMark/>
          </w:tcPr>
          <w:p w14:paraId="11143478" w14:textId="77777777" w:rsidR="006473BB" w:rsidRPr="00F866D5" w:rsidRDefault="006473B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Mean Sq</w:t>
            </w:r>
          </w:p>
        </w:tc>
        <w:tc>
          <w:tcPr>
            <w:tcW w:w="937" w:type="dxa"/>
            <w:noWrap/>
            <w:hideMark/>
          </w:tcPr>
          <w:p w14:paraId="4F2DA726" w14:textId="77777777" w:rsidR="006473BB" w:rsidRPr="00F866D5" w:rsidRDefault="006473B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NumDF</w:t>
            </w:r>
          </w:p>
        </w:tc>
        <w:tc>
          <w:tcPr>
            <w:tcW w:w="900" w:type="dxa"/>
            <w:noWrap/>
            <w:hideMark/>
          </w:tcPr>
          <w:p w14:paraId="2572488E" w14:textId="77777777" w:rsidR="006473BB" w:rsidRPr="00F866D5" w:rsidRDefault="006473B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DenDF</w:t>
            </w:r>
          </w:p>
        </w:tc>
        <w:tc>
          <w:tcPr>
            <w:tcW w:w="1053" w:type="dxa"/>
            <w:noWrap/>
            <w:hideMark/>
          </w:tcPr>
          <w:p w14:paraId="2C562AB5" w14:textId="77777777" w:rsidR="006473BB" w:rsidRPr="00F866D5" w:rsidRDefault="006473B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F value</w:t>
            </w:r>
          </w:p>
        </w:tc>
        <w:tc>
          <w:tcPr>
            <w:tcW w:w="1273" w:type="dxa"/>
            <w:noWrap/>
            <w:hideMark/>
          </w:tcPr>
          <w:p w14:paraId="00B1214C" w14:textId="77777777" w:rsidR="006473BB" w:rsidRPr="00F866D5" w:rsidRDefault="006473B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Pr(&gt;F)</w:t>
            </w:r>
          </w:p>
        </w:tc>
        <w:tc>
          <w:tcPr>
            <w:tcW w:w="545" w:type="dxa"/>
            <w:noWrap/>
            <w:hideMark/>
          </w:tcPr>
          <w:p w14:paraId="26571549" w14:textId="77777777" w:rsidR="006473BB" w:rsidRPr="00F866D5" w:rsidRDefault="006473B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r>
      <w:tr w:rsidR="00F866D5" w:rsidRPr="00F866D5" w14:paraId="0A8A3406" w14:textId="77777777" w:rsidTr="003E4F22">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hideMark/>
          </w:tcPr>
          <w:p w14:paraId="08D839E7" w14:textId="47DB792C" w:rsidR="00687B75" w:rsidRPr="00F866D5" w:rsidRDefault="00687B75" w:rsidP="00FD180D">
            <w:pPr>
              <w:pStyle w:val="ModelTable"/>
              <w:spacing w:line="240" w:lineRule="auto"/>
              <w:rPr>
                <w:caps w:val="0"/>
                <w:sz w:val="24"/>
                <w:szCs w:val="24"/>
              </w:rPr>
            </w:pPr>
            <w:r w:rsidRPr="00F866D5">
              <w:rPr>
                <w:caps w:val="0"/>
              </w:rPr>
              <w:t>soil_moisture</w:t>
            </w:r>
          </w:p>
        </w:tc>
        <w:tc>
          <w:tcPr>
            <w:tcW w:w="1360" w:type="dxa"/>
            <w:noWrap/>
            <w:vAlign w:val="bottom"/>
            <w:hideMark/>
          </w:tcPr>
          <w:p w14:paraId="6A320F88" w14:textId="72BFF273" w:rsidR="00687B75" w:rsidRPr="00F866D5" w:rsidRDefault="00687B75"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1</w:t>
            </w:r>
          </w:p>
        </w:tc>
        <w:tc>
          <w:tcPr>
            <w:tcW w:w="1279" w:type="dxa"/>
            <w:noWrap/>
            <w:vAlign w:val="bottom"/>
            <w:hideMark/>
          </w:tcPr>
          <w:p w14:paraId="1D8AD297" w14:textId="4C9153E7" w:rsidR="00687B75" w:rsidRPr="00F866D5" w:rsidRDefault="00687B75"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000126</w:t>
            </w:r>
          </w:p>
        </w:tc>
        <w:tc>
          <w:tcPr>
            <w:tcW w:w="1279" w:type="dxa"/>
            <w:noWrap/>
            <w:vAlign w:val="bottom"/>
            <w:hideMark/>
          </w:tcPr>
          <w:p w14:paraId="71BD99D5" w14:textId="5A5F8213" w:rsidR="00687B75" w:rsidRPr="00F866D5" w:rsidRDefault="00687B75"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000126</w:t>
            </w:r>
          </w:p>
        </w:tc>
        <w:tc>
          <w:tcPr>
            <w:tcW w:w="937" w:type="dxa"/>
            <w:noWrap/>
            <w:vAlign w:val="bottom"/>
            <w:hideMark/>
          </w:tcPr>
          <w:p w14:paraId="11C37C50" w14:textId="3976CFC0" w:rsidR="00687B75" w:rsidRPr="00F866D5" w:rsidRDefault="00687B75"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1</w:t>
            </w:r>
          </w:p>
        </w:tc>
        <w:tc>
          <w:tcPr>
            <w:tcW w:w="900" w:type="dxa"/>
            <w:noWrap/>
            <w:vAlign w:val="bottom"/>
            <w:hideMark/>
          </w:tcPr>
          <w:p w14:paraId="1384CD53" w14:textId="6A235D1D" w:rsidR="00687B75" w:rsidRPr="00F866D5" w:rsidRDefault="00687B75"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68.5</w:t>
            </w:r>
          </w:p>
        </w:tc>
        <w:tc>
          <w:tcPr>
            <w:tcW w:w="1053" w:type="dxa"/>
            <w:noWrap/>
            <w:vAlign w:val="bottom"/>
            <w:hideMark/>
          </w:tcPr>
          <w:p w14:paraId="68C5AED5" w14:textId="58495D73" w:rsidR="00687B75" w:rsidRPr="00F866D5" w:rsidRDefault="00687B75"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1335</w:t>
            </w:r>
          </w:p>
        </w:tc>
        <w:tc>
          <w:tcPr>
            <w:tcW w:w="1273" w:type="dxa"/>
            <w:noWrap/>
            <w:vAlign w:val="bottom"/>
            <w:hideMark/>
          </w:tcPr>
          <w:p w14:paraId="02D11EBD" w14:textId="4ED9F260" w:rsidR="00687B75" w:rsidRPr="00F866D5" w:rsidRDefault="00687B75"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716</w:t>
            </w:r>
          </w:p>
        </w:tc>
        <w:tc>
          <w:tcPr>
            <w:tcW w:w="545" w:type="dxa"/>
            <w:noWrap/>
            <w:vAlign w:val="bottom"/>
            <w:hideMark/>
          </w:tcPr>
          <w:p w14:paraId="2B94E7B7" w14:textId="77777777" w:rsidR="00687B75" w:rsidRPr="00F866D5" w:rsidRDefault="00687B75"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r w:rsidR="00F866D5" w:rsidRPr="00F866D5" w14:paraId="46A115A4" w14:textId="77777777" w:rsidTr="003E4F22">
        <w:trPr>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hideMark/>
          </w:tcPr>
          <w:p w14:paraId="72FA7ACE" w14:textId="0D61CD12" w:rsidR="00687B75" w:rsidRPr="00F866D5" w:rsidRDefault="00687B75" w:rsidP="00FD180D">
            <w:pPr>
              <w:pStyle w:val="ModelTable"/>
              <w:spacing w:line="240" w:lineRule="auto"/>
              <w:rPr>
                <w:caps w:val="0"/>
                <w:sz w:val="24"/>
                <w:szCs w:val="24"/>
              </w:rPr>
            </w:pPr>
            <w:r w:rsidRPr="00F866D5">
              <w:rPr>
                <w:caps w:val="0"/>
              </w:rPr>
              <w:t>T_air</w:t>
            </w:r>
          </w:p>
        </w:tc>
        <w:tc>
          <w:tcPr>
            <w:tcW w:w="1360" w:type="dxa"/>
            <w:noWrap/>
            <w:vAlign w:val="bottom"/>
            <w:hideMark/>
          </w:tcPr>
          <w:p w14:paraId="0E462C9F" w14:textId="5D0BD42B" w:rsidR="00687B75" w:rsidRPr="00F866D5" w:rsidRDefault="00687B75"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2</w:t>
            </w:r>
          </w:p>
        </w:tc>
        <w:tc>
          <w:tcPr>
            <w:tcW w:w="1279" w:type="dxa"/>
            <w:noWrap/>
            <w:vAlign w:val="bottom"/>
            <w:hideMark/>
          </w:tcPr>
          <w:p w14:paraId="352A85F0" w14:textId="47CA889A" w:rsidR="00687B75" w:rsidRPr="00F866D5" w:rsidRDefault="00687B75"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000603</w:t>
            </w:r>
          </w:p>
        </w:tc>
        <w:tc>
          <w:tcPr>
            <w:tcW w:w="1279" w:type="dxa"/>
            <w:noWrap/>
            <w:vAlign w:val="bottom"/>
            <w:hideMark/>
          </w:tcPr>
          <w:p w14:paraId="3B61082D" w14:textId="2AAFFC3A" w:rsidR="00687B75" w:rsidRPr="00F866D5" w:rsidRDefault="00687B75"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000603</w:t>
            </w:r>
          </w:p>
        </w:tc>
        <w:tc>
          <w:tcPr>
            <w:tcW w:w="937" w:type="dxa"/>
            <w:noWrap/>
            <w:vAlign w:val="bottom"/>
            <w:hideMark/>
          </w:tcPr>
          <w:p w14:paraId="148384D6" w14:textId="14DDF230" w:rsidR="00687B75" w:rsidRPr="00F866D5" w:rsidRDefault="00687B75"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1</w:t>
            </w:r>
          </w:p>
        </w:tc>
        <w:tc>
          <w:tcPr>
            <w:tcW w:w="900" w:type="dxa"/>
            <w:noWrap/>
            <w:vAlign w:val="bottom"/>
            <w:hideMark/>
          </w:tcPr>
          <w:p w14:paraId="148BBB18" w14:textId="33735E8F" w:rsidR="00687B75" w:rsidRPr="00F866D5" w:rsidRDefault="00687B75"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66.643</w:t>
            </w:r>
          </w:p>
        </w:tc>
        <w:tc>
          <w:tcPr>
            <w:tcW w:w="1053" w:type="dxa"/>
            <w:noWrap/>
            <w:vAlign w:val="bottom"/>
            <w:hideMark/>
          </w:tcPr>
          <w:p w14:paraId="4F9547C8" w14:textId="3D0D5F21" w:rsidR="00687B75" w:rsidRPr="00F866D5" w:rsidRDefault="00687B75"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6519</w:t>
            </w:r>
          </w:p>
        </w:tc>
        <w:tc>
          <w:tcPr>
            <w:tcW w:w="1273" w:type="dxa"/>
            <w:noWrap/>
            <w:vAlign w:val="bottom"/>
            <w:hideMark/>
          </w:tcPr>
          <w:p w14:paraId="2CEFA91C" w14:textId="44F1E67B" w:rsidR="00687B75" w:rsidRPr="00F866D5" w:rsidRDefault="00687B75"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4223</w:t>
            </w:r>
          </w:p>
        </w:tc>
        <w:tc>
          <w:tcPr>
            <w:tcW w:w="545" w:type="dxa"/>
            <w:noWrap/>
            <w:vAlign w:val="bottom"/>
            <w:hideMark/>
          </w:tcPr>
          <w:p w14:paraId="01376EC4" w14:textId="77777777" w:rsidR="00687B75" w:rsidRPr="00F866D5" w:rsidRDefault="00687B75"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r>
      <w:tr w:rsidR="00F866D5" w:rsidRPr="00F866D5" w14:paraId="49C1D189" w14:textId="77777777" w:rsidTr="003E4F22">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hideMark/>
          </w:tcPr>
          <w:p w14:paraId="2CC81683" w14:textId="63455E9B" w:rsidR="00687B75" w:rsidRPr="00F866D5" w:rsidRDefault="00687B75" w:rsidP="00FD180D">
            <w:pPr>
              <w:pStyle w:val="ModelTable"/>
              <w:spacing w:line="240" w:lineRule="auto"/>
              <w:rPr>
                <w:caps w:val="0"/>
                <w:sz w:val="24"/>
                <w:szCs w:val="24"/>
              </w:rPr>
            </w:pPr>
            <w:r w:rsidRPr="00F866D5">
              <w:rPr>
                <w:caps w:val="0"/>
              </w:rPr>
              <w:t>treatment</w:t>
            </w:r>
          </w:p>
        </w:tc>
        <w:tc>
          <w:tcPr>
            <w:tcW w:w="1360" w:type="dxa"/>
            <w:noWrap/>
            <w:vAlign w:val="bottom"/>
            <w:hideMark/>
          </w:tcPr>
          <w:p w14:paraId="13146E0B" w14:textId="6BF26F79" w:rsidR="00687B75" w:rsidRPr="00F866D5" w:rsidRDefault="00687B75"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w:t>
            </w:r>
          </w:p>
        </w:tc>
        <w:tc>
          <w:tcPr>
            <w:tcW w:w="1279" w:type="dxa"/>
            <w:noWrap/>
            <w:vAlign w:val="bottom"/>
            <w:hideMark/>
          </w:tcPr>
          <w:p w14:paraId="11CE564B" w14:textId="1E482ADB" w:rsidR="00687B75" w:rsidRPr="00F866D5" w:rsidRDefault="00687B75"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004284</w:t>
            </w:r>
          </w:p>
        </w:tc>
        <w:tc>
          <w:tcPr>
            <w:tcW w:w="1279" w:type="dxa"/>
            <w:noWrap/>
            <w:vAlign w:val="bottom"/>
            <w:hideMark/>
          </w:tcPr>
          <w:p w14:paraId="33D13ADC" w14:textId="2413E700" w:rsidR="00687B75" w:rsidRPr="00F866D5" w:rsidRDefault="00687B75"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004284</w:t>
            </w:r>
          </w:p>
        </w:tc>
        <w:tc>
          <w:tcPr>
            <w:tcW w:w="937" w:type="dxa"/>
            <w:noWrap/>
            <w:vAlign w:val="bottom"/>
            <w:hideMark/>
          </w:tcPr>
          <w:p w14:paraId="7CCBEBED" w14:textId="2F70E062" w:rsidR="00687B75" w:rsidRPr="00F866D5" w:rsidRDefault="00687B75"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1</w:t>
            </w:r>
          </w:p>
        </w:tc>
        <w:tc>
          <w:tcPr>
            <w:tcW w:w="900" w:type="dxa"/>
            <w:noWrap/>
            <w:vAlign w:val="bottom"/>
            <w:hideMark/>
          </w:tcPr>
          <w:p w14:paraId="3626D36B" w14:textId="3B7DB360" w:rsidR="00687B75" w:rsidRPr="00F866D5" w:rsidRDefault="00687B75"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64.997</w:t>
            </w:r>
          </w:p>
        </w:tc>
        <w:tc>
          <w:tcPr>
            <w:tcW w:w="1053" w:type="dxa"/>
            <w:noWrap/>
            <w:vAlign w:val="bottom"/>
            <w:hideMark/>
          </w:tcPr>
          <w:p w14:paraId="0A896E24" w14:textId="0E467B3C" w:rsidR="00687B75" w:rsidRPr="00F866D5" w:rsidRDefault="00687B75"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4.6477</w:t>
            </w:r>
          </w:p>
        </w:tc>
        <w:tc>
          <w:tcPr>
            <w:tcW w:w="1273" w:type="dxa"/>
            <w:noWrap/>
            <w:vAlign w:val="bottom"/>
            <w:hideMark/>
          </w:tcPr>
          <w:p w14:paraId="55530C61" w14:textId="2D9ACCA5" w:rsidR="00687B75" w:rsidRPr="00F866D5" w:rsidRDefault="00687B75"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348</w:t>
            </w:r>
          </w:p>
        </w:tc>
        <w:tc>
          <w:tcPr>
            <w:tcW w:w="545" w:type="dxa"/>
            <w:noWrap/>
            <w:vAlign w:val="bottom"/>
            <w:hideMark/>
          </w:tcPr>
          <w:p w14:paraId="6E0ED301" w14:textId="26A9ADC2" w:rsidR="00687B75" w:rsidRPr="00F866D5" w:rsidRDefault="00687B75"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w:t>
            </w:r>
          </w:p>
        </w:tc>
      </w:tr>
      <w:tr w:rsidR="00F866D5" w:rsidRPr="00F866D5" w14:paraId="6C934C0A" w14:textId="77777777" w:rsidTr="003E4F22">
        <w:trPr>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hideMark/>
          </w:tcPr>
          <w:p w14:paraId="2B905E7F" w14:textId="1C980EC1" w:rsidR="00687B75" w:rsidRPr="00F866D5" w:rsidRDefault="00687B75" w:rsidP="00FD180D">
            <w:pPr>
              <w:pStyle w:val="ModelTable"/>
              <w:spacing w:line="240" w:lineRule="auto"/>
              <w:rPr>
                <w:caps w:val="0"/>
                <w:sz w:val="24"/>
                <w:szCs w:val="24"/>
              </w:rPr>
            </w:pPr>
            <w:r w:rsidRPr="00F866D5">
              <w:rPr>
                <w:caps w:val="0"/>
              </w:rPr>
              <w:t>site</w:t>
            </w:r>
          </w:p>
        </w:tc>
        <w:tc>
          <w:tcPr>
            <w:tcW w:w="1360" w:type="dxa"/>
            <w:noWrap/>
            <w:vAlign w:val="bottom"/>
            <w:hideMark/>
          </w:tcPr>
          <w:p w14:paraId="5C85ECED" w14:textId="64A10DDB" w:rsidR="00687B75" w:rsidRPr="00F866D5" w:rsidRDefault="00687B75"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w:t>
            </w:r>
          </w:p>
        </w:tc>
        <w:tc>
          <w:tcPr>
            <w:tcW w:w="1279" w:type="dxa"/>
            <w:noWrap/>
            <w:vAlign w:val="bottom"/>
            <w:hideMark/>
          </w:tcPr>
          <w:p w14:paraId="18DF222E" w14:textId="609F9204" w:rsidR="00687B75" w:rsidRPr="00F866D5" w:rsidRDefault="00687B75"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068155</w:t>
            </w:r>
          </w:p>
        </w:tc>
        <w:tc>
          <w:tcPr>
            <w:tcW w:w="1279" w:type="dxa"/>
            <w:noWrap/>
            <w:vAlign w:val="bottom"/>
            <w:hideMark/>
          </w:tcPr>
          <w:p w14:paraId="432F0FA2" w14:textId="08EF6E9C" w:rsidR="00687B75" w:rsidRPr="00F866D5" w:rsidRDefault="00687B75"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034077</w:t>
            </w:r>
          </w:p>
        </w:tc>
        <w:tc>
          <w:tcPr>
            <w:tcW w:w="937" w:type="dxa"/>
            <w:noWrap/>
            <w:vAlign w:val="bottom"/>
            <w:hideMark/>
          </w:tcPr>
          <w:p w14:paraId="7F779A48" w14:textId="2DCED4AA" w:rsidR="00687B75" w:rsidRPr="00F866D5" w:rsidRDefault="00687B75"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2</w:t>
            </w:r>
          </w:p>
        </w:tc>
        <w:tc>
          <w:tcPr>
            <w:tcW w:w="900" w:type="dxa"/>
            <w:noWrap/>
            <w:vAlign w:val="bottom"/>
            <w:hideMark/>
          </w:tcPr>
          <w:p w14:paraId="2A66B398" w14:textId="7E6CD8B3" w:rsidR="00687B75" w:rsidRPr="00F866D5" w:rsidRDefault="00687B75"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9.329</w:t>
            </w:r>
          </w:p>
        </w:tc>
        <w:tc>
          <w:tcPr>
            <w:tcW w:w="1053" w:type="dxa"/>
            <w:noWrap/>
            <w:vAlign w:val="bottom"/>
            <w:hideMark/>
          </w:tcPr>
          <w:p w14:paraId="41049660" w14:textId="2717FBD7" w:rsidR="00687B75" w:rsidRPr="00F866D5" w:rsidRDefault="00687B75"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36.9684</w:t>
            </w:r>
          </w:p>
        </w:tc>
        <w:tc>
          <w:tcPr>
            <w:tcW w:w="1273" w:type="dxa"/>
            <w:noWrap/>
            <w:vAlign w:val="bottom"/>
            <w:hideMark/>
          </w:tcPr>
          <w:p w14:paraId="6809B7A4" w14:textId="535696D2" w:rsidR="00687B75" w:rsidRPr="00F866D5" w:rsidRDefault="00687B75"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3.68E-05</w:t>
            </w:r>
          </w:p>
        </w:tc>
        <w:tc>
          <w:tcPr>
            <w:tcW w:w="545" w:type="dxa"/>
            <w:noWrap/>
            <w:vAlign w:val="bottom"/>
            <w:hideMark/>
          </w:tcPr>
          <w:p w14:paraId="57D6F574" w14:textId="3BE4E6FB" w:rsidR="00687B75" w:rsidRPr="00F866D5" w:rsidRDefault="00687B75"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w:t>
            </w:r>
          </w:p>
        </w:tc>
      </w:tr>
      <w:tr w:rsidR="00F866D5" w:rsidRPr="00F866D5" w14:paraId="299F56D2" w14:textId="77777777" w:rsidTr="003E4F22">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hideMark/>
          </w:tcPr>
          <w:p w14:paraId="69D900DC" w14:textId="50EB18A0" w:rsidR="00687B75" w:rsidRPr="00F866D5" w:rsidRDefault="00687B75" w:rsidP="00FD180D">
            <w:pPr>
              <w:pStyle w:val="ModelTable"/>
              <w:spacing w:line="240" w:lineRule="auto"/>
              <w:rPr>
                <w:caps w:val="0"/>
                <w:sz w:val="24"/>
                <w:szCs w:val="24"/>
              </w:rPr>
            </w:pPr>
            <w:r w:rsidRPr="00F866D5">
              <w:rPr>
                <w:caps w:val="0"/>
              </w:rPr>
              <w:lastRenderedPageBreak/>
              <w:t>GEI</w:t>
            </w:r>
          </w:p>
        </w:tc>
        <w:tc>
          <w:tcPr>
            <w:tcW w:w="1360" w:type="dxa"/>
            <w:noWrap/>
            <w:vAlign w:val="bottom"/>
            <w:hideMark/>
          </w:tcPr>
          <w:p w14:paraId="4502E10C" w14:textId="19A77C70" w:rsidR="00687B75" w:rsidRPr="00F866D5" w:rsidRDefault="00687B75"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w:t>
            </w:r>
          </w:p>
        </w:tc>
        <w:tc>
          <w:tcPr>
            <w:tcW w:w="1279" w:type="dxa"/>
            <w:noWrap/>
            <w:vAlign w:val="bottom"/>
            <w:hideMark/>
          </w:tcPr>
          <w:p w14:paraId="1A805D22" w14:textId="2820182F" w:rsidR="00687B75" w:rsidRPr="00F866D5" w:rsidRDefault="00687B75"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036758</w:t>
            </w:r>
          </w:p>
        </w:tc>
        <w:tc>
          <w:tcPr>
            <w:tcW w:w="1279" w:type="dxa"/>
            <w:noWrap/>
            <w:vAlign w:val="bottom"/>
            <w:hideMark/>
          </w:tcPr>
          <w:p w14:paraId="498197AD" w14:textId="7F241A93" w:rsidR="00687B75" w:rsidRPr="00F866D5" w:rsidRDefault="00687B75"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036758</w:t>
            </w:r>
          </w:p>
        </w:tc>
        <w:tc>
          <w:tcPr>
            <w:tcW w:w="937" w:type="dxa"/>
            <w:noWrap/>
            <w:vAlign w:val="bottom"/>
            <w:hideMark/>
          </w:tcPr>
          <w:p w14:paraId="0BA495C7" w14:textId="09BA0956" w:rsidR="00687B75" w:rsidRPr="00F866D5" w:rsidRDefault="00687B75"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1</w:t>
            </w:r>
          </w:p>
        </w:tc>
        <w:tc>
          <w:tcPr>
            <w:tcW w:w="900" w:type="dxa"/>
            <w:noWrap/>
            <w:vAlign w:val="bottom"/>
            <w:hideMark/>
          </w:tcPr>
          <w:p w14:paraId="4412A32C" w14:textId="72B0108A" w:rsidR="00687B75" w:rsidRPr="00F866D5" w:rsidRDefault="00687B75"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66.289</w:t>
            </w:r>
          </w:p>
        </w:tc>
        <w:tc>
          <w:tcPr>
            <w:tcW w:w="1053" w:type="dxa"/>
            <w:noWrap/>
            <w:vAlign w:val="bottom"/>
            <w:hideMark/>
          </w:tcPr>
          <w:p w14:paraId="1A0AAB73" w14:textId="6B707ADB" w:rsidR="00687B75" w:rsidRPr="00F866D5" w:rsidRDefault="00687B75"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39.8763</w:t>
            </w:r>
          </w:p>
        </w:tc>
        <w:tc>
          <w:tcPr>
            <w:tcW w:w="1273" w:type="dxa"/>
            <w:noWrap/>
            <w:vAlign w:val="bottom"/>
            <w:hideMark/>
          </w:tcPr>
          <w:p w14:paraId="266013CD" w14:textId="30768159" w:rsidR="00687B75" w:rsidRPr="00F866D5" w:rsidRDefault="00687B75"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2.59E-08</w:t>
            </w:r>
          </w:p>
        </w:tc>
        <w:tc>
          <w:tcPr>
            <w:tcW w:w="545" w:type="dxa"/>
            <w:noWrap/>
            <w:vAlign w:val="bottom"/>
            <w:hideMark/>
          </w:tcPr>
          <w:p w14:paraId="4EE45BB7" w14:textId="1E195884" w:rsidR="00687B75" w:rsidRPr="00F866D5" w:rsidRDefault="00687B75"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w:t>
            </w:r>
          </w:p>
        </w:tc>
      </w:tr>
      <w:tr w:rsidR="00F866D5" w:rsidRPr="00F866D5" w14:paraId="0A0090F4" w14:textId="77777777" w:rsidTr="003E4F22">
        <w:trPr>
          <w:trHeight w:val="318"/>
        </w:trPr>
        <w:tc>
          <w:tcPr>
            <w:cnfStyle w:val="001000000000" w:firstRow="0" w:lastRow="0" w:firstColumn="1" w:lastColumn="0" w:oddVBand="0" w:evenVBand="0" w:oddHBand="0" w:evenHBand="0" w:firstRowFirstColumn="0" w:firstRowLastColumn="0" w:lastRowFirstColumn="0" w:lastRowLastColumn="0"/>
            <w:tcW w:w="4325" w:type="dxa"/>
            <w:gridSpan w:val="3"/>
            <w:noWrap/>
            <w:hideMark/>
          </w:tcPr>
          <w:p w14:paraId="60D279DF" w14:textId="77777777" w:rsidR="006473BB" w:rsidRPr="00F866D5" w:rsidRDefault="006473BB" w:rsidP="00FD180D">
            <w:pPr>
              <w:pStyle w:val="ModelTable"/>
              <w:spacing w:line="240" w:lineRule="auto"/>
              <w:rPr>
                <w:caps w:val="0"/>
              </w:rPr>
            </w:pPr>
            <w:r w:rsidRPr="00F866D5">
              <w:rPr>
                <w:caps w:val="0"/>
              </w:rPr>
              <w:t>Backward reduced random-effect table:</w:t>
            </w:r>
          </w:p>
        </w:tc>
        <w:tc>
          <w:tcPr>
            <w:tcW w:w="1279" w:type="dxa"/>
            <w:noWrap/>
            <w:hideMark/>
          </w:tcPr>
          <w:p w14:paraId="059A5A13" w14:textId="77777777" w:rsidR="006473BB" w:rsidRPr="00F866D5" w:rsidRDefault="006473B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937" w:type="dxa"/>
            <w:noWrap/>
            <w:hideMark/>
          </w:tcPr>
          <w:p w14:paraId="0D7E3A43" w14:textId="77777777" w:rsidR="006473BB" w:rsidRPr="00F866D5" w:rsidRDefault="006473B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900" w:type="dxa"/>
            <w:noWrap/>
            <w:hideMark/>
          </w:tcPr>
          <w:p w14:paraId="3E8DC806" w14:textId="77777777" w:rsidR="006473BB" w:rsidRPr="00F866D5" w:rsidRDefault="006473B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1053" w:type="dxa"/>
            <w:noWrap/>
            <w:hideMark/>
          </w:tcPr>
          <w:p w14:paraId="603F640C" w14:textId="77777777" w:rsidR="006473BB" w:rsidRPr="00F866D5" w:rsidRDefault="006473B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1273" w:type="dxa"/>
            <w:noWrap/>
            <w:hideMark/>
          </w:tcPr>
          <w:p w14:paraId="7AEE0057" w14:textId="77777777" w:rsidR="006473BB" w:rsidRPr="00F866D5" w:rsidRDefault="006473B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545" w:type="dxa"/>
            <w:noWrap/>
            <w:hideMark/>
          </w:tcPr>
          <w:p w14:paraId="178FFD99" w14:textId="77777777" w:rsidR="006473BB" w:rsidRPr="00F866D5" w:rsidRDefault="006473B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r>
      <w:tr w:rsidR="00F866D5" w:rsidRPr="00F866D5" w14:paraId="4244248E" w14:textId="77777777" w:rsidTr="003E4F22">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hideMark/>
          </w:tcPr>
          <w:p w14:paraId="52C5A739" w14:textId="77777777" w:rsidR="006473BB" w:rsidRPr="00F866D5" w:rsidRDefault="006473BB" w:rsidP="00FD180D">
            <w:pPr>
              <w:pStyle w:val="ModelTable"/>
              <w:spacing w:line="240" w:lineRule="auto"/>
              <w:rPr>
                <w:caps w:val="0"/>
              </w:rPr>
            </w:pPr>
          </w:p>
        </w:tc>
        <w:tc>
          <w:tcPr>
            <w:tcW w:w="1360" w:type="dxa"/>
            <w:noWrap/>
            <w:hideMark/>
          </w:tcPr>
          <w:p w14:paraId="03AD1399" w14:textId="77777777" w:rsidR="006473BB" w:rsidRPr="00F866D5" w:rsidRDefault="006473B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sz w:val="24"/>
                <w:szCs w:val="24"/>
              </w:rPr>
            </w:pPr>
            <w:r w:rsidRPr="00F866D5">
              <w:rPr>
                <w:b w:val="0"/>
                <w:bCs w:val="0"/>
                <w:caps w:val="0"/>
              </w:rPr>
              <w:t>Eliminated</w:t>
            </w:r>
          </w:p>
        </w:tc>
        <w:tc>
          <w:tcPr>
            <w:tcW w:w="1279" w:type="dxa"/>
            <w:noWrap/>
            <w:hideMark/>
          </w:tcPr>
          <w:p w14:paraId="21D5788D" w14:textId="77777777" w:rsidR="006473BB" w:rsidRPr="00F866D5" w:rsidRDefault="006473B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npar</w:t>
            </w:r>
          </w:p>
        </w:tc>
        <w:tc>
          <w:tcPr>
            <w:tcW w:w="1279" w:type="dxa"/>
            <w:noWrap/>
            <w:hideMark/>
          </w:tcPr>
          <w:p w14:paraId="157E73E5" w14:textId="77777777" w:rsidR="006473BB" w:rsidRPr="00F866D5" w:rsidRDefault="006473B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logLik</w:t>
            </w:r>
          </w:p>
        </w:tc>
        <w:tc>
          <w:tcPr>
            <w:tcW w:w="937" w:type="dxa"/>
            <w:noWrap/>
            <w:hideMark/>
          </w:tcPr>
          <w:p w14:paraId="2F30D449" w14:textId="77777777" w:rsidR="006473BB" w:rsidRPr="00F866D5" w:rsidRDefault="006473B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AIC</w:t>
            </w:r>
          </w:p>
        </w:tc>
        <w:tc>
          <w:tcPr>
            <w:tcW w:w="900" w:type="dxa"/>
            <w:noWrap/>
            <w:hideMark/>
          </w:tcPr>
          <w:p w14:paraId="7F4CC1EB" w14:textId="77777777" w:rsidR="006473BB" w:rsidRPr="00F866D5" w:rsidRDefault="006473B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LRT</w:t>
            </w:r>
          </w:p>
        </w:tc>
        <w:tc>
          <w:tcPr>
            <w:tcW w:w="1053" w:type="dxa"/>
            <w:noWrap/>
            <w:hideMark/>
          </w:tcPr>
          <w:p w14:paraId="3EB84690" w14:textId="77777777" w:rsidR="006473BB" w:rsidRPr="00F866D5" w:rsidRDefault="006473B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Df</w:t>
            </w:r>
          </w:p>
        </w:tc>
        <w:tc>
          <w:tcPr>
            <w:tcW w:w="1273" w:type="dxa"/>
            <w:noWrap/>
            <w:hideMark/>
          </w:tcPr>
          <w:p w14:paraId="3E77D542" w14:textId="77777777" w:rsidR="006473BB" w:rsidRPr="00F866D5" w:rsidRDefault="006473B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Pr(&gt;Chisq)</w:t>
            </w:r>
          </w:p>
        </w:tc>
        <w:tc>
          <w:tcPr>
            <w:tcW w:w="545" w:type="dxa"/>
            <w:noWrap/>
            <w:hideMark/>
          </w:tcPr>
          <w:p w14:paraId="163D21BE" w14:textId="77777777" w:rsidR="006473BB" w:rsidRPr="00F866D5" w:rsidRDefault="006473B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r w:rsidR="00F866D5" w:rsidRPr="00F866D5" w14:paraId="46BFDDEE" w14:textId="77777777" w:rsidTr="003E4F22">
        <w:trPr>
          <w:trHeight w:val="318"/>
        </w:trPr>
        <w:tc>
          <w:tcPr>
            <w:cnfStyle w:val="001000000000" w:firstRow="0" w:lastRow="0" w:firstColumn="1" w:lastColumn="0" w:oddVBand="0" w:evenVBand="0" w:oddHBand="0" w:evenHBand="0" w:firstRowFirstColumn="0" w:firstRowLastColumn="0" w:lastRowFirstColumn="0" w:lastRowLastColumn="0"/>
            <w:tcW w:w="1686" w:type="dxa"/>
            <w:noWrap/>
            <w:hideMark/>
          </w:tcPr>
          <w:p w14:paraId="4B3B2DB5" w14:textId="77777777" w:rsidR="00AF412A" w:rsidRPr="00F866D5" w:rsidRDefault="00AF412A" w:rsidP="00FD180D">
            <w:pPr>
              <w:pStyle w:val="ModelTable"/>
              <w:spacing w:line="240" w:lineRule="auto"/>
              <w:rPr>
                <w:caps w:val="0"/>
                <w:sz w:val="24"/>
                <w:szCs w:val="24"/>
              </w:rPr>
            </w:pPr>
            <w:r w:rsidRPr="00F866D5">
              <w:rPr>
                <w:caps w:val="0"/>
              </w:rPr>
              <w:t>&lt;none&gt;</w:t>
            </w:r>
          </w:p>
        </w:tc>
        <w:tc>
          <w:tcPr>
            <w:tcW w:w="1360" w:type="dxa"/>
            <w:noWrap/>
            <w:vAlign w:val="bottom"/>
            <w:hideMark/>
          </w:tcPr>
          <w:p w14:paraId="38555597" w14:textId="12AFEB8F" w:rsidR="00AF412A" w:rsidRPr="00F866D5" w:rsidRDefault="00AF412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1279" w:type="dxa"/>
            <w:noWrap/>
            <w:vAlign w:val="bottom"/>
            <w:hideMark/>
          </w:tcPr>
          <w:p w14:paraId="3CC15DB8" w14:textId="67F9736D" w:rsidR="00AF412A" w:rsidRPr="00F866D5" w:rsidRDefault="00AF412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9</w:t>
            </w:r>
          </w:p>
        </w:tc>
        <w:tc>
          <w:tcPr>
            <w:tcW w:w="1279" w:type="dxa"/>
            <w:noWrap/>
            <w:vAlign w:val="bottom"/>
            <w:hideMark/>
          </w:tcPr>
          <w:p w14:paraId="613529D8" w14:textId="63F289AC" w:rsidR="00AF412A" w:rsidRPr="00F866D5" w:rsidRDefault="00AF412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297.4</w:t>
            </w:r>
          </w:p>
        </w:tc>
        <w:tc>
          <w:tcPr>
            <w:tcW w:w="937" w:type="dxa"/>
            <w:noWrap/>
            <w:vAlign w:val="bottom"/>
            <w:hideMark/>
          </w:tcPr>
          <w:p w14:paraId="4F9320AE" w14:textId="6A98664C" w:rsidR="00AF412A" w:rsidRPr="00F866D5" w:rsidRDefault="00AF412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576.79</w:t>
            </w:r>
          </w:p>
        </w:tc>
        <w:tc>
          <w:tcPr>
            <w:tcW w:w="900" w:type="dxa"/>
            <w:noWrap/>
            <w:vAlign w:val="bottom"/>
            <w:hideMark/>
          </w:tcPr>
          <w:p w14:paraId="5A598B8D" w14:textId="77777777" w:rsidR="00AF412A" w:rsidRPr="00F866D5" w:rsidRDefault="00AF412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1053" w:type="dxa"/>
            <w:noWrap/>
            <w:vAlign w:val="bottom"/>
            <w:hideMark/>
          </w:tcPr>
          <w:p w14:paraId="384B7FFB" w14:textId="77777777" w:rsidR="00AF412A" w:rsidRPr="00F866D5" w:rsidRDefault="00AF412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1273" w:type="dxa"/>
            <w:noWrap/>
            <w:vAlign w:val="bottom"/>
            <w:hideMark/>
          </w:tcPr>
          <w:p w14:paraId="43799F45" w14:textId="77777777" w:rsidR="00AF412A" w:rsidRPr="00F866D5" w:rsidRDefault="00AF412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545" w:type="dxa"/>
            <w:noWrap/>
            <w:vAlign w:val="bottom"/>
            <w:hideMark/>
          </w:tcPr>
          <w:p w14:paraId="2BDFE0CD" w14:textId="77777777" w:rsidR="00AF412A" w:rsidRPr="00F866D5" w:rsidRDefault="00AF412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r>
      <w:tr w:rsidR="00F866D5" w:rsidRPr="00F866D5" w14:paraId="7D510C20" w14:textId="77777777" w:rsidTr="003E4F22">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hideMark/>
          </w:tcPr>
          <w:p w14:paraId="49B1DBE9" w14:textId="77777777" w:rsidR="00AF412A" w:rsidRPr="00F866D5" w:rsidRDefault="00AF412A" w:rsidP="00FD180D">
            <w:pPr>
              <w:pStyle w:val="ModelTable"/>
              <w:spacing w:line="240" w:lineRule="auto"/>
              <w:rPr>
                <w:caps w:val="0"/>
                <w:sz w:val="24"/>
                <w:szCs w:val="24"/>
              </w:rPr>
            </w:pPr>
            <w:r w:rsidRPr="00F866D5">
              <w:rPr>
                <w:caps w:val="0"/>
              </w:rPr>
              <w:t>(1 | site:plot)</w:t>
            </w:r>
          </w:p>
        </w:tc>
        <w:tc>
          <w:tcPr>
            <w:tcW w:w="1360" w:type="dxa"/>
            <w:noWrap/>
            <w:vAlign w:val="bottom"/>
            <w:hideMark/>
          </w:tcPr>
          <w:p w14:paraId="474E5B6D" w14:textId="5BCAC29E" w:rsidR="00AF412A" w:rsidRPr="00F866D5" w:rsidRDefault="00AF412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w:t>
            </w:r>
          </w:p>
        </w:tc>
        <w:tc>
          <w:tcPr>
            <w:tcW w:w="1279" w:type="dxa"/>
            <w:noWrap/>
            <w:vAlign w:val="bottom"/>
            <w:hideMark/>
          </w:tcPr>
          <w:p w14:paraId="24164003" w14:textId="69941BFF" w:rsidR="00AF412A" w:rsidRPr="00F866D5" w:rsidRDefault="00AF412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8</w:t>
            </w:r>
          </w:p>
        </w:tc>
        <w:tc>
          <w:tcPr>
            <w:tcW w:w="1279" w:type="dxa"/>
            <w:noWrap/>
            <w:vAlign w:val="bottom"/>
            <w:hideMark/>
          </w:tcPr>
          <w:p w14:paraId="04A27DA6" w14:textId="75CDBFC3" w:rsidR="00AF412A" w:rsidRPr="00F866D5" w:rsidRDefault="00AF412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294.6</w:t>
            </w:r>
          </w:p>
        </w:tc>
        <w:tc>
          <w:tcPr>
            <w:tcW w:w="937" w:type="dxa"/>
            <w:noWrap/>
            <w:vAlign w:val="bottom"/>
            <w:hideMark/>
          </w:tcPr>
          <w:p w14:paraId="68BAF283" w14:textId="21BFB6E3" w:rsidR="00AF412A" w:rsidRPr="00F866D5" w:rsidRDefault="00AF412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573.2</w:t>
            </w:r>
          </w:p>
        </w:tc>
        <w:tc>
          <w:tcPr>
            <w:tcW w:w="900" w:type="dxa"/>
            <w:noWrap/>
            <w:vAlign w:val="bottom"/>
            <w:hideMark/>
          </w:tcPr>
          <w:p w14:paraId="66F6880B" w14:textId="3D9ECB91" w:rsidR="00AF412A" w:rsidRPr="00F866D5" w:rsidRDefault="00AF412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5.5891</w:t>
            </w:r>
          </w:p>
        </w:tc>
        <w:tc>
          <w:tcPr>
            <w:tcW w:w="1053" w:type="dxa"/>
            <w:noWrap/>
            <w:vAlign w:val="bottom"/>
            <w:hideMark/>
          </w:tcPr>
          <w:p w14:paraId="1ACE02E3" w14:textId="2BE6F89C" w:rsidR="00AF412A" w:rsidRPr="00F866D5" w:rsidRDefault="00AF412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1</w:t>
            </w:r>
          </w:p>
        </w:tc>
        <w:tc>
          <w:tcPr>
            <w:tcW w:w="1273" w:type="dxa"/>
            <w:noWrap/>
            <w:vAlign w:val="bottom"/>
            <w:hideMark/>
          </w:tcPr>
          <w:p w14:paraId="6C517FBA" w14:textId="597969C0" w:rsidR="00AF412A" w:rsidRPr="00F866D5" w:rsidRDefault="00AF412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1807</w:t>
            </w:r>
          </w:p>
        </w:tc>
        <w:tc>
          <w:tcPr>
            <w:tcW w:w="545" w:type="dxa"/>
            <w:noWrap/>
            <w:vAlign w:val="bottom"/>
            <w:hideMark/>
          </w:tcPr>
          <w:p w14:paraId="0D9DE46E" w14:textId="605E6A68" w:rsidR="00AF412A" w:rsidRPr="00F866D5" w:rsidRDefault="00AF412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w:t>
            </w:r>
          </w:p>
        </w:tc>
      </w:tr>
      <w:tr w:rsidR="00F866D5" w:rsidRPr="00F866D5" w14:paraId="773B8FFD" w14:textId="77777777" w:rsidTr="003E4F22">
        <w:trPr>
          <w:trHeight w:val="318"/>
        </w:trPr>
        <w:tc>
          <w:tcPr>
            <w:cnfStyle w:val="001000000000" w:firstRow="0" w:lastRow="0" w:firstColumn="1" w:lastColumn="0" w:oddVBand="0" w:evenVBand="0" w:oddHBand="0" w:evenHBand="0" w:firstRowFirstColumn="0" w:firstRowLastColumn="0" w:lastRowFirstColumn="0" w:lastRowLastColumn="0"/>
            <w:tcW w:w="10312" w:type="dxa"/>
            <w:gridSpan w:val="9"/>
            <w:noWrap/>
          </w:tcPr>
          <w:p w14:paraId="5FEBE1A0" w14:textId="6C9B7D82" w:rsidR="00B5455B" w:rsidRPr="00F866D5" w:rsidRDefault="00B5455B" w:rsidP="00FD180D">
            <w:pPr>
              <w:pStyle w:val="ModelTable"/>
              <w:spacing w:line="240" w:lineRule="auto"/>
              <w:rPr>
                <w:caps w:val="0"/>
              </w:rPr>
            </w:pPr>
            <w:r w:rsidRPr="00F866D5">
              <w:rPr>
                <w:caps w:val="0"/>
              </w:rPr>
              <w:t>Final model parameters</w:t>
            </w:r>
          </w:p>
        </w:tc>
      </w:tr>
      <w:tr w:rsidR="00F866D5" w:rsidRPr="00F866D5" w14:paraId="1D17EC34" w14:textId="77777777" w:rsidTr="00A52362">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tcPr>
          <w:p w14:paraId="0D1595DE" w14:textId="77777777" w:rsidR="00B5455B" w:rsidRPr="00F866D5" w:rsidRDefault="00B5455B" w:rsidP="00FD180D">
            <w:pPr>
              <w:pStyle w:val="ModelTable"/>
              <w:spacing w:line="240" w:lineRule="auto"/>
              <w:rPr>
                <w:caps w:val="0"/>
              </w:rPr>
            </w:pPr>
          </w:p>
        </w:tc>
        <w:tc>
          <w:tcPr>
            <w:tcW w:w="1360" w:type="dxa"/>
            <w:noWrap/>
          </w:tcPr>
          <w:p w14:paraId="10231767" w14:textId="2F7FF2B2" w:rsidR="00B5455B" w:rsidRPr="00F866D5" w:rsidRDefault="00B5455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Estimate</w:t>
            </w:r>
          </w:p>
        </w:tc>
        <w:tc>
          <w:tcPr>
            <w:tcW w:w="1279" w:type="dxa"/>
            <w:noWrap/>
          </w:tcPr>
          <w:p w14:paraId="2D459546" w14:textId="5A8E7213" w:rsidR="00B5455B" w:rsidRPr="00F866D5" w:rsidRDefault="00B5455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Std. Error</w:t>
            </w:r>
          </w:p>
        </w:tc>
        <w:tc>
          <w:tcPr>
            <w:tcW w:w="1279" w:type="dxa"/>
            <w:noWrap/>
          </w:tcPr>
          <w:p w14:paraId="617C6383" w14:textId="25BB33D2" w:rsidR="00B5455B" w:rsidRPr="00F866D5" w:rsidRDefault="00B5455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df</w:t>
            </w:r>
          </w:p>
        </w:tc>
        <w:tc>
          <w:tcPr>
            <w:tcW w:w="937" w:type="dxa"/>
            <w:noWrap/>
          </w:tcPr>
          <w:p w14:paraId="7C02848F" w14:textId="19BFCEDE" w:rsidR="00B5455B" w:rsidRPr="00F866D5" w:rsidRDefault="00B5455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t value</w:t>
            </w:r>
          </w:p>
        </w:tc>
        <w:tc>
          <w:tcPr>
            <w:tcW w:w="900" w:type="dxa"/>
            <w:noWrap/>
          </w:tcPr>
          <w:p w14:paraId="07A45857" w14:textId="6E6FCA60" w:rsidR="00B5455B" w:rsidRPr="00F866D5" w:rsidRDefault="00B5455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Pr (&gt;|t|)</w:t>
            </w:r>
          </w:p>
        </w:tc>
        <w:tc>
          <w:tcPr>
            <w:tcW w:w="1053" w:type="dxa"/>
            <w:noWrap/>
          </w:tcPr>
          <w:p w14:paraId="46DDB4C8" w14:textId="77777777" w:rsidR="00B5455B" w:rsidRPr="00F866D5" w:rsidRDefault="00B5455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c>
          <w:tcPr>
            <w:tcW w:w="1273" w:type="dxa"/>
            <w:noWrap/>
          </w:tcPr>
          <w:p w14:paraId="426D38D1" w14:textId="77777777" w:rsidR="00B5455B" w:rsidRPr="00F866D5" w:rsidRDefault="00B5455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c>
          <w:tcPr>
            <w:tcW w:w="545" w:type="dxa"/>
            <w:noWrap/>
            <w:vAlign w:val="bottom"/>
          </w:tcPr>
          <w:p w14:paraId="732993CC" w14:textId="77777777" w:rsidR="00B5455B" w:rsidRPr="00F866D5" w:rsidRDefault="00B5455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r w:rsidR="00F866D5" w:rsidRPr="00F866D5" w14:paraId="7EA0204D" w14:textId="77777777" w:rsidTr="00487CE2">
        <w:trPr>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tcPr>
          <w:p w14:paraId="7885A492" w14:textId="44A355B5" w:rsidR="00AE22D4" w:rsidRPr="00F866D5" w:rsidRDefault="00AE22D4" w:rsidP="00FD180D">
            <w:pPr>
              <w:pStyle w:val="ModelTable"/>
              <w:spacing w:line="240" w:lineRule="auto"/>
              <w:rPr>
                <w:caps w:val="0"/>
              </w:rPr>
            </w:pPr>
            <w:r w:rsidRPr="00F866D5">
              <w:rPr>
                <w:caps w:val="0"/>
              </w:rPr>
              <w:t>(Intercept)</w:t>
            </w:r>
          </w:p>
        </w:tc>
        <w:tc>
          <w:tcPr>
            <w:tcW w:w="1360" w:type="dxa"/>
            <w:noWrap/>
            <w:vAlign w:val="bottom"/>
          </w:tcPr>
          <w:p w14:paraId="3A077564" w14:textId="491BE8D4" w:rsidR="00AE22D4" w:rsidRPr="00F866D5" w:rsidRDefault="00AE22D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8343</w:t>
            </w:r>
          </w:p>
        </w:tc>
        <w:tc>
          <w:tcPr>
            <w:tcW w:w="1279" w:type="dxa"/>
            <w:noWrap/>
            <w:vAlign w:val="bottom"/>
          </w:tcPr>
          <w:p w14:paraId="4B2F5D03" w14:textId="4EBFF251" w:rsidR="00AE22D4" w:rsidRPr="00F866D5" w:rsidRDefault="00AE22D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1258</w:t>
            </w:r>
          </w:p>
        </w:tc>
        <w:tc>
          <w:tcPr>
            <w:tcW w:w="1279" w:type="dxa"/>
            <w:noWrap/>
            <w:vAlign w:val="bottom"/>
          </w:tcPr>
          <w:p w14:paraId="73101434" w14:textId="34BFFD72" w:rsidR="00AE22D4" w:rsidRPr="00F866D5" w:rsidRDefault="00AE22D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17.276325</w:t>
            </w:r>
          </w:p>
        </w:tc>
        <w:tc>
          <w:tcPr>
            <w:tcW w:w="937" w:type="dxa"/>
            <w:noWrap/>
            <w:vAlign w:val="bottom"/>
          </w:tcPr>
          <w:p w14:paraId="4AE4001B" w14:textId="446AC718" w:rsidR="00AE22D4" w:rsidRPr="00F866D5" w:rsidRDefault="00AE22D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6.633</w:t>
            </w:r>
          </w:p>
        </w:tc>
        <w:tc>
          <w:tcPr>
            <w:tcW w:w="900" w:type="dxa"/>
            <w:noWrap/>
            <w:vAlign w:val="bottom"/>
          </w:tcPr>
          <w:p w14:paraId="27E4F755" w14:textId="4F64C4E6" w:rsidR="00AE22D4" w:rsidRPr="00F866D5" w:rsidRDefault="00AE22D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3.90E-06</w:t>
            </w:r>
          </w:p>
        </w:tc>
        <w:tc>
          <w:tcPr>
            <w:tcW w:w="1053" w:type="dxa"/>
            <w:noWrap/>
            <w:vAlign w:val="bottom"/>
          </w:tcPr>
          <w:p w14:paraId="15F14475" w14:textId="67E29BF2" w:rsidR="00AE22D4" w:rsidRPr="00F866D5" w:rsidRDefault="00AE22D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w:t>
            </w:r>
          </w:p>
        </w:tc>
        <w:tc>
          <w:tcPr>
            <w:tcW w:w="1273" w:type="dxa"/>
            <w:noWrap/>
            <w:vAlign w:val="bottom"/>
          </w:tcPr>
          <w:p w14:paraId="63DC0868" w14:textId="77777777" w:rsidR="00AE22D4" w:rsidRPr="00F866D5" w:rsidRDefault="00AE22D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545" w:type="dxa"/>
            <w:noWrap/>
            <w:vAlign w:val="bottom"/>
          </w:tcPr>
          <w:p w14:paraId="0B3B57B3" w14:textId="77777777" w:rsidR="00AE22D4" w:rsidRPr="00F866D5" w:rsidRDefault="00AE22D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r>
      <w:tr w:rsidR="00F866D5" w:rsidRPr="00F866D5" w14:paraId="39B05AC4" w14:textId="77777777" w:rsidTr="00487CE2">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tcPr>
          <w:p w14:paraId="253D971E" w14:textId="7B857E6F" w:rsidR="00AE22D4" w:rsidRPr="00F866D5" w:rsidRDefault="00AE22D4" w:rsidP="00FD180D">
            <w:pPr>
              <w:pStyle w:val="ModelTable"/>
              <w:spacing w:line="240" w:lineRule="auto"/>
              <w:rPr>
                <w:caps w:val="0"/>
              </w:rPr>
            </w:pPr>
            <w:r w:rsidRPr="00F866D5">
              <w:rPr>
                <w:caps w:val="0"/>
              </w:rPr>
              <w:t>treatmentT</w:t>
            </w:r>
          </w:p>
        </w:tc>
        <w:tc>
          <w:tcPr>
            <w:tcW w:w="1360" w:type="dxa"/>
            <w:noWrap/>
            <w:vAlign w:val="bottom"/>
          </w:tcPr>
          <w:p w14:paraId="46DB1BC3" w14:textId="4B505B44" w:rsidR="00AE22D4" w:rsidRPr="00F866D5" w:rsidRDefault="00AE22D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1548</w:t>
            </w:r>
          </w:p>
        </w:tc>
        <w:tc>
          <w:tcPr>
            <w:tcW w:w="1279" w:type="dxa"/>
            <w:noWrap/>
            <w:vAlign w:val="bottom"/>
          </w:tcPr>
          <w:p w14:paraId="5EC4D4B7" w14:textId="64CA0BC1" w:rsidR="00AE22D4" w:rsidRPr="00F866D5" w:rsidRDefault="00AE22D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0718</w:t>
            </w:r>
          </w:p>
        </w:tc>
        <w:tc>
          <w:tcPr>
            <w:tcW w:w="1279" w:type="dxa"/>
            <w:noWrap/>
            <w:vAlign w:val="bottom"/>
          </w:tcPr>
          <w:p w14:paraId="40215842" w14:textId="3631D2F7" w:rsidR="00AE22D4" w:rsidRPr="00F866D5" w:rsidRDefault="00AE22D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64.997247</w:t>
            </w:r>
          </w:p>
        </w:tc>
        <w:tc>
          <w:tcPr>
            <w:tcW w:w="937" w:type="dxa"/>
            <w:noWrap/>
            <w:vAlign w:val="bottom"/>
          </w:tcPr>
          <w:p w14:paraId="5A43A568" w14:textId="30771E21" w:rsidR="00AE22D4" w:rsidRPr="00F866D5" w:rsidRDefault="00AE22D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2.156</w:t>
            </w:r>
          </w:p>
        </w:tc>
        <w:tc>
          <w:tcPr>
            <w:tcW w:w="900" w:type="dxa"/>
            <w:noWrap/>
            <w:vAlign w:val="bottom"/>
          </w:tcPr>
          <w:p w14:paraId="702D60EB" w14:textId="64CBAE01" w:rsidR="00AE22D4" w:rsidRPr="00F866D5" w:rsidRDefault="00AE22D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348</w:t>
            </w:r>
          </w:p>
        </w:tc>
        <w:tc>
          <w:tcPr>
            <w:tcW w:w="1053" w:type="dxa"/>
            <w:noWrap/>
            <w:vAlign w:val="bottom"/>
          </w:tcPr>
          <w:p w14:paraId="17EC04EB" w14:textId="74DF4A48" w:rsidR="00AE22D4" w:rsidRPr="00F866D5" w:rsidRDefault="00AE22D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w:t>
            </w:r>
          </w:p>
        </w:tc>
        <w:tc>
          <w:tcPr>
            <w:tcW w:w="1273" w:type="dxa"/>
            <w:noWrap/>
            <w:vAlign w:val="bottom"/>
          </w:tcPr>
          <w:p w14:paraId="5485746D" w14:textId="77777777" w:rsidR="00AE22D4" w:rsidRPr="00F866D5" w:rsidRDefault="00AE22D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c>
          <w:tcPr>
            <w:tcW w:w="545" w:type="dxa"/>
            <w:noWrap/>
            <w:vAlign w:val="bottom"/>
          </w:tcPr>
          <w:p w14:paraId="1ED05743" w14:textId="77777777" w:rsidR="00AE22D4" w:rsidRPr="00F866D5" w:rsidRDefault="00AE22D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r w:rsidR="00F866D5" w:rsidRPr="00F866D5" w14:paraId="2BEF4EB0" w14:textId="77777777" w:rsidTr="00487CE2">
        <w:trPr>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tcPr>
          <w:p w14:paraId="0D51B3C7" w14:textId="353197E7" w:rsidR="00AE22D4" w:rsidRPr="00F866D5" w:rsidRDefault="00AE22D4" w:rsidP="00FD180D">
            <w:pPr>
              <w:pStyle w:val="ModelTable"/>
              <w:spacing w:line="240" w:lineRule="auto"/>
              <w:rPr>
                <w:caps w:val="0"/>
              </w:rPr>
            </w:pPr>
            <w:r w:rsidRPr="00F866D5">
              <w:rPr>
                <w:caps w:val="0"/>
              </w:rPr>
              <w:t>siteMEAD</w:t>
            </w:r>
          </w:p>
        </w:tc>
        <w:tc>
          <w:tcPr>
            <w:tcW w:w="1360" w:type="dxa"/>
            <w:noWrap/>
            <w:vAlign w:val="bottom"/>
          </w:tcPr>
          <w:p w14:paraId="126A911E" w14:textId="4A9D5A8D" w:rsidR="00AE22D4" w:rsidRPr="00F866D5" w:rsidRDefault="00AE22D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6026</w:t>
            </w:r>
          </w:p>
        </w:tc>
        <w:tc>
          <w:tcPr>
            <w:tcW w:w="1279" w:type="dxa"/>
            <w:noWrap/>
            <w:vAlign w:val="bottom"/>
          </w:tcPr>
          <w:p w14:paraId="1D4DEBBD" w14:textId="11A7A0B4" w:rsidR="00AE22D4" w:rsidRPr="00F866D5" w:rsidRDefault="00AE22D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1515</w:t>
            </w:r>
          </w:p>
        </w:tc>
        <w:tc>
          <w:tcPr>
            <w:tcW w:w="1279" w:type="dxa"/>
            <w:noWrap/>
            <w:vAlign w:val="bottom"/>
          </w:tcPr>
          <w:p w14:paraId="51598235" w14:textId="66CCC5D2" w:rsidR="00AE22D4" w:rsidRPr="00F866D5" w:rsidRDefault="00AE22D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9.358372</w:t>
            </w:r>
          </w:p>
        </w:tc>
        <w:tc>
          <w:tcPr>
            <w:tcW w:w="937" w:type="dxa"/>
            <w:noWrap/>
            <w:vAlign w:val="bottom"/>
          </w:tcPr>
          <w:p w14:paraId="71E50F35" w14:textId="58CDFE7A" w:rsidR="00AE22D4" w:rsidRPr="00F866D5" w:rsidRDefault="00AE22D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3.978</w:t>
            </w:r>
          </w:p>
        </w:tc>
        <w:tc>
          <w:tcPr>
            <w:tcW w:w="900" w:type="dxa"/>
            <w:noWrap/>
            <w:vAlign w:val="bottom"/>
          </w:tcPr>
          <w:p w14:paraId="7B8549EE" w14:textId="71A86B74" w:rsidR="00AE22D4" w:rsidRPr="00F866D5" w:rsidRDefault="00AE22D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298</w:t>
            </w:r>
          </w:p>
        </w:tc>
        <w:tc>
          <w:tcPr>
            <w:tcW w:w="1053" w:type="dxa"/>
            <w:noWrap/>
            <w:vAlign w:val="bottom"/>
          </w:tcPr>
          <w:p w14:paraId="43721C08" w14:textId="652F38E0" w:rsidR="00AE22D4" w:rsidRPr="00F866D5" w:rsidRDefault="00AE22D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w:t>
            </w:r>
          </w:p>
        </w:tc>
        <w:tc>
          <w:tcPr>
            <w:tcW w:w="1273" w:type="dxa"/>
            <w:noWrap/>
            <w:vAlign w:val="bottom"/>
          </w:tcPr>
          <w:p w14:paraId="0BAA4064" w14:textId="77777777" w:rsidR="00AE22D4" w:rsidRPr="00F866D5" w:rsidRDefault="00AE22D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545" w:type="dxa"/>
            <w:noWrap/>
            <w:vAlign w:val="bottom"/>
          </w:tcPr>
          <w:p w14:paraId="1D74FBDF" w14:textId="77777777" w:rsidR="00AE22D4" w:rsidRPr="00F866D5" w:rsidRDefault="00AE22D4"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r>
      <w:tr w:rsidR="00F866D5" w:rsidRPr="00F866D5" w14:paraId="5A4580D5" w14:textId="77777777" w:rsidTr="00487CE2">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tcPr>
          <w:p w14:paraId="08953CBA" w14:textId="5FA5CD67" w:rsidR="00AE22D4" w:rsidRPr="00F866D5" w:rsidRDefault="00AE22D4" w:rsidP="00FD180D">
            <w:pPr>
              <w:pStyle w:val="ModelTable"/>
              <w:spacing w:line="240" w:lineRule="auto"/>
              <w:rPr>
                <w:caps w:val="0"/>
              </w:rPr>
            </w:pPr>
            <w:r w:rsidRPr="00F866D5">
              <w:rPr>
                <w:caps w:val="0"/>
              </w:rPr>
              <w:t>siteWILL</w:t>
            </w:r>
          </w:p>
        </w:tc>
        <w:tc>
          <w:tcPr>
            <w:tcW w:w="1360" w:type="dxa"/>
            <w:noWrap/>
            <w:vAlign w:val="bottom"/>
          </w:tcPr>
          <w:p w14:paraId="6047571A" w14:textId="76C5D510" w:rsidR="00AE22D4" w:rsidRPr="00F866D5" w:rsidRDefault="00AE22D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6983</w:t>
            </w:r>
          </w:p>
        </w:tc>
        <w:tc>
          <w:tcPr>
            <w:tcW w:w="1279" w:type="dxa"/>
            <w:noWrap/>
            <w:vAlign w:val="bottom"/>
          </w:tcPr>
          <w:p w14:paraId="2BE56EBE" w14:textId="1E8BAF31" w:rsidR="00AE22D4" w:rsidRPr="00F866D5" w:rsidRDefault="00AE22D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1512</w:t>
            </w:r>
          </w:p>
        </w:tc>
        <w:tc>
          <w:tcPr>
            <w:tcW w:w="1279" w:type="dxa"/>
            <w:noWrap/>
            <w:vAlign w:val="bottom"/>
          </w:tcPr>
          <w:p w14:paraId="1BD630E3" w14:textId="6FCC9F53" w:rsidR="00AE22D4" w:rsidRPr="00F866D5" w:rsidRDefault="00AE22D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9.286156</w:t>
            </w:r>
          </w:p>
        </w:tc>
        <w:tc>
          <w:tcPr>
            <w:tcW w:w="937" w:type="dxa"/>
            <w:noWrap/>
            <w:vAlign w:val="bottom"/>
          </w:tcPr>
          <w:p w14:paraId="031E4158" w14:textId="180919A8" w:rsidR="00AE22D4" w:rsidRPr="00F866D5" w:rsidRDefault="00AE22D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4.618</w:t>
            </w:r>
          </w:p>
        </w:tc>
        <w:tc>
          <w:tcPr>
            <w:tcW w:w="900" w:type="dxa"/>
            <w:noWrap/>
            <w:vAlign w:val="bottom"/>
          </w:tcPr>
          <w:p w14:paraId="3ABD8E62" w14:textId="302A0817" w:rsidR="00AE22D4" w:rsidRPr="00F866D5" w:rsidRDefault="00AE22D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116</w:t>
            </w:r>
          </w:p>
        </w:tc>
        <w:tc>
          <w:tcPr>
            <w:tcW w:w="1053" w:type="dxa"/>
            <w:noWrap/>
            <w:vAlign w:val="bottom"/>
          </w:tcPr>
          <w:p w14:paraId="150C0F09" w14:textId="57852DD3" w:rsidR="00AE22D4" w:rsidRPr="00F866D5" w:rsidRDefault="00AE22D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w:t>
            </w:r>
          </w:p>
        </w:tc>
        <w:tc>
          <w:tcPr>
            <w:tcW w:w="1273" w:type="dxa"/>
            <w:noWrap/>
            <w:vAlign w:val="bottom"/>
          </w:tcPr>
          <w:p w14:paraId="0AA9970D" w14:textId="77777777" w:rsidR="00AE22D4" w:rsidRPr="00F866D5" w:rsidRDefault="00AE22D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c>
          <w:tcPr>
            <w:tcW w:w="545" w:type="dxa"/>
            <w:noWrap/>
            <w:vAlign w:val="bottom"/>
          </w:tcPr>
          <w:p w14:paraId="27148BD7" w14:textId="77777777" w:rsidR="00AE22D4" w:rsidRPr="00F866D5" w:rsidRDefault="00AE22D4"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bl>
    <w:p w14:paraId="32B2F835" w14:textId="77777777" w:rsidR="009D4F2F" w:rsidRPr="00F866D5" w:rsidRDefault="009D4F2F" w:rsidP="00FD180D">
      <w:pPr>
        <w:spacing w:line="240" w:lineRule="auto"/>
      </w:pPr>
    </w:p>
    <w:p w14:paraId="3CCDFC2A" w14:textId="37CBC3FC" w:rsidR="009D4F2F" w:rsidRPr="00F866D5" w:rsidRDefault="009D4F2F" w:rsidP="00FD180D">
      <w:pPr>
        <w:pStyle w:val="Caption"/>
        <w:rPr>
          <w:color w:val="auto"/>
        </w:rPr>
      </w:pPr>
      <w:bookmarkStart w:id="128" w:name="_Ref131602459"/>
      <w:bookmarkStart w:id="129" w:name="_Toc131371505"/>
      <w:bookmarkStart w:id="130" w:name="_Toc131381653"/>
      <w:bookmarkStart w:id="131" w:name="_Toc133414638"/>
      <w:r w:rsidRPr="00F866D5">
        <w:rPr>
          <w:color w:val="auto"/>
        </w:rPr>
        <w:t xml:space="preserve">Supplementary Table </w:t>
      </w:r>
      <w:r w:rsidR="00287A00" w:rsidRPr="00F866D5">
        <w:rPr>
          <w:color w:val="auto"/>
        </w:rPr>
        <w:fldChar w:fldCharType="begin"/>
      </w:r>
      <w:r w:rsidR="00287A00" w:rsidRPr="00F866D5">
        <w:rPr>
          <w:color w:val="auto"/>
        </w:rPr>
        <w:instrText xml:space="preserve"> SEQ Supplementary_Table \* ARABIC </w:instrText>
      </w:r>
      <w:r w:rsidR="00287A00" w:rsidRPr="00F866D5">
        <w:rPr>
          <w:color w:val="auto"/>
        </w:rPr>
        <w:fldChar w:fldCharType="separate"/>
      </w:r>
      <w:r w:rsidR="00CB6242" w:rsidRPr="00F866D5">
        <w:rPr>
          <w:noProof/>
          <w:color w:val="auto"/>
        </w:rPr>
        <w:t>9</w:t>
      </w:r>
      <w:r w:rsidR="00287A00" w:rsidRPr="00F866D5">
        <w:rPr>
          <w:noProof/>
          <w:color w:val="auto"/>
        </w:rPr>
        <w:fldChar w:fldCharType="end"/>
      </w:r>
      <w:bookmarkEnd w:id="128"/>
      <w:r w:rsidRPr="00F866D5">
        <w:rPr>
          <w:color w:val="auto"/>
        </w:rPr>
        <w:t xml:space="preserve">. </w:t>
      </w:r>
      <w:bookmarkEnd w:id="129"/>
      <w:bookmarkEnd w:id="130"/>
      <w:r w:rsidR="00D8453B" w:rsidRPr="00F866D5">
        <w:rPr>
          <w:color w:val="auto"/>
        </w:rPr>
        <w:t>Backwards selected GEP model output from lmerTest with treatment, site, GEI, soil moisture, and air temperature as fixed effects and plot as a random effect.</w:t>
      </w:r>
      <w:bookmarkEnd w:id="131"/>
    </w:p>
    <w:tbl>
      <w:tblPr>
        <w:tblStyle w:val="PlainTable2"/>
        <w:tblW w:w="10309" w:type="dxa"/>
        <w:tblLook w:val="04A0" w:firstRow="1" w:lastRow="0" w:firstColumn="1" w:lastColumn="0" w:noHBand="0" w:noVBand="1"/>
      </w:tblPr>
      <w:tblGrid>
        <w:gridCol w:w="1686"/>
        <w:gridCol w:w="1360"/>
        <w:gridCol w:w="1276"/>
        <w:gridCol w:w="1276"/>
        <w:gridCol w:w="937"/>
        <w:gridCol w:w="900"/>
        <w:gridCol w:w="1056"/>
        <w:gridCol w:w="1273"/>
        <w:gridCol w:w="545"/>
      </w:tblGrid>
      <w:tr w:rsidR="00F866D5" w:rsidRPr="00F866D5" w14:paraId="12E786BE" w14:textId="77777777" w:rsidTr="0014055A">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9764" w:type="dxa"/>
            <w:gridSpan w:val="8"/>
            <w:noWrap/>
            <w:hideMark/>
          </w:tcPr>
          <w:p w14:paraId="13C30447" w14:textId="77777777" w:rsidR="00D8453B" w:rsidRPr="00F866D5" w:rsidRDefault="00D8453B" w:rsidP="00FD180D">
            <w:pPr>
              <w:pStyle w:val="ModelTable"/>
              <w:spacing w:line="240" w:lineRule="auto"/>
              <w:rPr>
                <w:caps w:val="0"/>
              </w:rPr>
            </w:pPr>
            <w:r w:rsidRPr="00F866D5">
              <w:rPr>
                <w:caps w:val="0"/>
              </w:rPr>
              <w:t xml:space="preserve">Backward reduced fixed-effect table: </w:t>
            </w:r>
          </w:p>
          <w:p w14:paraId="3B87D0F7" w14:textId="3EA46808" w:rsidR="00D8453B" w:rsidRPr="00F866D5" w:rsidRDefault="004B2E86" w:rsidP="00FD180D">
            <w:pPr>
              <w:pStyle w:val="ModelTable"/>
              <w:spacing w:line="240" w:lineRule="auto"/>
              <w:rPr>
                <w:caps w:val="0"/>
                <w:sz w:val="20"/>
                <w:szCs w:val="20"/>
              </w:rPr>
            </w:pPr>
            <w:r w:rsidRPr="00F866D5">
              <w:rPr>
                <w:caps w:val="0"/>
              </w:rPr>
              <w:t>GEP</w:t>
            </w:r>
            <w:r w:rsidR="00D8453B" w:rsidRPr="00F866D5">
              <w:rPr>
                <w:caps w:val="0"/>
              </w:rPr>
              <w:t xml:space="preserve"> ~ treatment + site + GEI + (1 | site:plot), Conditional R</w:t>
            </w:r>
            <w:r w:rsidR="00D8453B" w:rsidRPr="00F866D5">
              <w:rPr>
                <w:caps w:val="0"/>
                <w:vertAlign w:val="superscript"/>
              </w:rPr>
              <w:t>2</w:t>
            </w:r>
            <w:r w:rsidR="00D8453B" w:rsidRPr="00F866D5">
              <w:rPr>
                <w:caps w:val="0"/>
              </w:rPr>
              <w:t>: 0.848, Marginal R</w:t>
            </w:r>
            <w:r w:rsidR="00D8453B" w:rsidRPr="00F866D5">
              <w:rPr>
                <w:caps w:val="0"/>
                <w:vertAlign w:val="superscript"/>
              </w:rPr>
              <w:t>2</w:t>
            </w:r>
            <w:r w:rsidR="00D8453B" w:rsidRPr="00F866D5">
              <w:rPr>
                <w:caps w:val="0"/>
              </w:rPr>
              <w:t>: 0.799</w:t>
            </w:r>
          </w:p>
        </w:tc>
        <w:tc>
          <w:tcPr>
            <w:tcW w:w="545" w:type="dxa"/>
            <w:noWrap/>
            <w:hideMark/>
          </w:tcPr>
          <w:p w14:paraId="64685DE8" w14:textId="77777777" w:rsidR="00D8453B" w:rsidRPr="00F866D5" w:rsidRDefault="00D8453B" w:rsidP="00FD180D">
            <w:pPr>
              <w:pStyle w:val="ModelTable"/>
              <w:spacing w:line="240" w:lineRule="auto"/>
              <w:cnfStyle w:val="100000000000" w:firstRow="1" w:lastRow="0" w:firstColumn="0" w:lastColumn="0" w:oddVBand="0" w:evenVBand="0" w:oddHBand="0" w:evenHBand="0" w:firstRowFirstColumn="0" w:firstRowLastColumn="0" w:lastRowFirstColumn="0" w:lastRowLastColumn="0"/>
              <w:rPr>
                <w:caps w:val="0"/>
              </w:rPr>
            </w:pPr>
          </w:p>
        </w:tc>
      </w:tr>
      <w:tr w:rsidR="00F866D5" w:rsidRPr="00F866D5" w14:paraId="12154180" w14:textId="77777777" w:rsidTr="0014055A">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5598" w:type="dxa"/>
            <w:gridSpan w:val="4"/>
            <w:noWrap/>
            <w:hideMark/>
          </w:tcPr>
          <w:p w14:paraId="5728EB5B" w14:textId="77777777" w:rsidR="00D8453B" w:rsidRPr="00F866D5" w:rsidRDefault="00D8453B" w:rsidP="00FD180D">
            <w:pPr>
              <w:pStyle w:val="ModelTable"/>
              <w:spacing w:line="240" w:lineRule="auto"/>
              <w:rPr>
                <w:caps w:val="0"/>
                <w:sz w:val="24"/>
                <w:szCs w:val="24"/>
              </w:rPr>
            </w:pPr>
            <w:r w:rsidRPr="00F866D5">
              <w:rPr>
                <w:caps w:val="0"/>
              </w:rPr>
              <w:t xml:space="preserve">Degrees of freedom method: Satterthwaite </w:t>
            </w:r>
          </w:p>
        </w:tc>
        <w:tc>
          <w:tcPr>
            <w:tcW w:w="937" w:type="dxa"/>
            <w:noWrap/>
            <w:hideMark/>
          </w:tcPr>
          <w:p w14:paraId="57D9F513" w14:textId="77777777" w:rsidR="00D8453B" w:rsidRPr="00F866D5" w:rsidRDefault="00D8453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c>
          <w:tcPr>
            <w:tcW w:w="900" w:type="dxa"/>
            <w:noWrap/>
            <w:hideMark/>
          </w:tcPr>
          <w:p w14:paraId="5F9BACC5" w14:textId="77777777" w:rsidR="00D8453B" w:rsidRPr="00F866D5" w:rsidRDefault="00D8453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c>
          <w:tcPr>
            <w:tcW w:w="1056" w:type="dxa"/>
            <w:noWrap/>
            <w:hideMark/>
          </w:tcPr>
          <w:p w14:paraId="723FFDB8" w14:textId="77777777" w:rsidR="00D8453B" w:rsidRPr="00F866D5" w:rsidRDefault="00D8453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c>
          <w:tcPr>
            <w:tcW w:w="1273" w:type="dxa"/>
            <w:noWrap/>
            <w:hideMark/>
          </w:tcPr>
          <w:p w14:paraId="1BF57B39" w14:textId="77777777" w:rsidR="00D8453B" w:rsidRPr="00F866D5" w:rsidRDefault="00D8453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c>
          <w:tcPr>
            <w:tcW w:w="545" w:type="dxa"/>
            <w:noWrap/>
            <w:hideMark/>
          </w:tcPr>
          <w:p w14:paraId="33850B74" w14:textId="77777777" w:rsidR="00D8453B" w:rsidRPr="00F866D5" w:rsidRDefault="00D8453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r w:rsidR="00F866D5" w:rsidRPr="00F866D5" w14:paraId="32CFFC52" w14:textId="77777777" w:rsidTr="0014055A">
        <w:trPr>
          <w:trHeight w:val="318"/>
        </w:trPr>
        <w:tc>
          <w:tcPr>
            <w:cnfStyle w:val="001000000000" w:firstRow="0" w:lastRow="0" w:firstColumn="1" w:lastColumn="0" w:oddVBand="0" w:evenVBand="0" w:oddHBand="0" w:evenHBand="0" w:firstRowFirstColumn="0" w:firstRowLastColumn="0" w:lastRowFirstColumn="0" w:lastRowLastColumn="0"/>
            <w:tcW w:w="1686" w:type="dxa"/>
            <w:noWrap/>
            <w:hideMark/>
          </w:tcPr>
          <w:p w14:paraId="547E959A" w14:textId="77777777" w:rsidR="00D8453B" w:rsidRPr="00F866D5" w:rsidRDefault="00D8453B" w:rsidP="00FD180D">
            <w:pPr>
              <w:pStyle w:val="ModelTable"/>
              <w:spacing w:line="240" w:lineRule="auto"/>
              <w:rPr>
                <w:caps w:val="0"/>
              </w:rPr>
            </w:pPr>
          </w:p>
        </w:tc>
        <w:tc>
          <w:tcPr>
            <w:tcW w:w="1360" w:type="dxa"/>
            <w:noWrap/>
            <w:hideMark/>
          </w:tcPr>
          <w:p w14:paraId="173E2770" w14:textId="77777777" w:rsidR="00D8453B" w:rsidRPr="00F866D5" w:rsidRDefault="00D8453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sz w:val="24"/>
                <w:szCs w:val="24"/>
              </w:rPr>
            </w:pPr>
            <w:r w:rsidRPr="00F866D5">
              <w:rPr>
                <w:b w:val="0"/>
                <w:bCs w:val="0"/>
                <w:caps w:val="0"/>
              </w:rPr>
              <w:t>Eliminated</w:t>
            </w:r>
          </w:p>
        </w:tc>
        <w:tc>
          <w:tcPr>
            <w:tcW w:w="1276" w:type="dxa"/>
            <w:noWrap/>
            <w:hideMark/>
          </w:tcPr>
          <w:p w14:paraId="467BBC25" w14:textId="77777777" w:rsidR="00D8453B" w:rsidRPr="00F866D5" w:rsidRDefault="00D8453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Sum Sq</w:t>
            </w:r>
          </w:p>
        </w:tc>
        <w:tc>
          <w:tcPr>
            <w:tcW w:w="1276" w:type="dxa"/>
            <w:noWrap/>
            <w:hideMark/>
          </w:tcPr>
          <w:p w14:paraId="13EDA3B9" w14:textId="77777777" w:rsidR="00D8453B" w:rsidRPr="00F866D5" w:rsidRDefault="00D8453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Mean Sq</w:t>
            </w:r>
          </w:p>
        </w:tc>
        <w:tc>
          <w:tcPr>
            <w:tcW w:w="937" w:type="dxa"/>
            <w:noWrap/>
            <w:hideMark/>
          </w:tcPr>
          <w:p w14:paraId="1EAEA03D" w14:textId="77777777" w:rsidR="00D8453B" w:rsidRPr="00F866D5" w:rsidRDefault="00D8453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NumDF</w:t>
            </w:r>
          </w:p>
        </w:tc>
        <w:tc>
          <w:tcPr>
            <w:tcW w:w="900" w:type="dxa"/>
            <w:noWrap/>
            <w:hideMark/>
          </w:tcPr>
          <w:p w14:paraId="2C460832" w14:textId="77777777" w:rsidR="00D8453B" w:rsidRPr="00F866D5" w:rsidRDefault="00D8453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DenDF</w:t>
            </w:r>
          </w:p>
        </w:tc>
        <w:tc>
          <w:tcPr>
            <w:tcW w:w="1056" w:type="dxa"/>
            <w:noWrap/>
            <w:hideMark/>
          </w:tcPr>
          <w:p w14:paraId="15B53D4F" w14:textId="77777777" w:rsidR="00D8453B" w:rsidRPr="00F866D5" w:rsidRDefault="00D8453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F value</w:t>
            </w:r>
          </w:p>
        </w:tc>
        <w:tc>
          <w:tcPr>
            <w:tcW w:w="1273" w:type="dxa"/>
            <w:noWrap/>
            <w:hideMark/>
          </w:tcPr>
          <w:p w14:paraId="64FDBCB0" w14:textId="77777777" w:rsidR="00D8453B" w:rsidRPr="00F866D5" w:rsidRDefault="00D8453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Pr(&gt;F)</w:t>
            </w:r>
          </w:p>
        </w:tc>
        <w:tc>
          <w:tcPr>
            <w:tcW w:w="545" w:type="dxa"/>
            <w:noWrap/>
            <w:hideMark/>
          </w:tcPr>
          <w:p w14:paraId="753CA698" w14:textId="77777777" w:rsidR="00D8453B" w:rsidRPr="00F866D5" w:rsidRDefault="00D8453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r>
      <w:tr w:rsidR="00F866D5" w:rsidRPr="00F866D5" w14:paraId="6E5F78EB" w14:textId="77777777" w:rsidTr="0014055A">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hideMark/>
          </w:tcPr>
          <w:p w14:paraId="700FAD3A" w14:textId="6BFC50CF" w:rsidR="008B37D2" w:rsidRPr="00F866D5" w:rsidRDefault="008B37D2" w:rsidP="00FD180D">
            <w:pPr>
              <w:pStyle w:val="ModelTable"/>
              <w:spacing w:line="240" w:lineRule="auto"/>
              <w:rPr>
                <w:caps w:val="0"/>
                <w:sz w:val="24"/>
                <w:szCs w:val="24"/>
              </w:rPr>
            </w:pPr>
            <w:r w:rsidRPr="00F866D5">
              <w:rPr>
                <w:caps w:val="0"/>
              </w:rPr>
              <w:t>T_air</w:t>
            </w:r>
          </w:p>
        </w:tc>
        <w:tc>
          <w:tcPr>
            <w:tcW w:w="1360" w:type="dxa"/>
            <w:noWrap/>
            <w:vAlign w:val="bottom"/>
            <w:hideMark/>
          </w:tcPr>
          <w:p w14:paraId="2475894D" w14:textId="3F067000"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1</w:t>
            </w:r>
          </w:p>
        </w:tc>
        <w:tc>
          <w:tcPr>
            <w:tcW w:w="1276" w:type="dxa"/>
            <w:noWrap/>
            <w:vAlign w:val="bottom"/>
            <w:hideMark/>
          </w:tcPr>
          <w:p w14:paraId="4C2112EF" w14:textId="2480E6A2"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00010</w:t>
            </w:r>
          </w:p>
        </w:tc>
        <w:tc>
          <w:tcPr>
            <w:tcW w:w="1276" w:type="dxa"/>
            <w:noWrap/>
            <w:vAlign w:val="bottom"/>
            <w:hideMark/>
          </w:tcPr>
          <w:p w14:paraId="2BE02B00" w14:textId="62EE8171"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00010</w:t>
            </w:r>
          </w:p>
        </w:tc>
        <w:tc>
          <w:tcPr>
            <w:tcW w:w="937" w:type="dxa"/>
            <w:noWrap/>
            <w:vAlign w:val="bottom"/>
            <w:hideMark/>
          </w:tcPr>
          <w:p w14:paraId="51DE601D" w14:textId="66754ABE"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1</w:t>
            </w:r>
          </w:p>
        </w:tc>
        <w:tc>
          <w:tcPr>
            <w:tcW w:w="900" w:type="dxa"/>
            <w:noWrap/>
            <w:vAlign w:val="bottom"/>
            <w:hideMark/>
          </w:tcPr>
          <w:p w14:paraId="5B1A0C74" w14:textId="5B5AD0DA"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67.497</w:t>
            </w:r>
          </w:p>
        </w:tc>
        <w:tc>
          <w:tcPr>
            <w:tcW w:w="1056" w:type="dxa"/>
            <w:noWrap/>
            <w:vAlign w:val="bottom"/>
            <w:hideMark/>
          </w:tcPr>
          <w:p w14:paraId="115CA8C4" w14:textId="348E70C9"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208</w:t>
            </w:r>
          </w:p>
        </w:tc>
        <w:tc>
          <w:tcPr>
            <w:tcW w:w="1273" w:type="dxa"/>
            <w:noWrap/>
            <w:vAlign w:val="bottom"/>
            <w:hideMark/>
          </w:tcPr>
          <w:p w14:paraId="2AC32CE3" w14:textId="53D8775B"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885821</w:t>
            </w:r>
          </w:p>
        </w:tc>
        <w:tc>
          <w:tcPr>
            <w:tcW w:w="545" w:type="dxa"/>
            <w:noWrap/>
            <w:vAlign w:val="bottom"/>
            <w:hideMark/>
          </w:tcPr>
          <w:p w14:paraId="1C9DD776" w14:textId="77777777"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r w:rsidR="00F866D5" w:rsidRPr="00F866D5" w14:paraId="061C7227" w14:textId="77777777" w:rsidTr="0014055A">
        <w:trPr>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hideMark/>
          </w:tcPr>
          <w:p w14:paraId="5FAED245" w14:textId="5211ECB0" w:rsidR="008B37D2" w:rsidRPr="00F866D5" w:rsidRDefault="008B37D2" w:rsidP="00FD180D">
            <w:pPr>
              <w:pStyle w:val="ModelTable"/>
              <w:spacing w:line="240" w:lineRule="auto"/>
              <w:rPr>
                <w:caps w:val="0"/>
                <w:sz w:val="24"/>
                <w:szCs w:val="24"/>
              </w:rPr>
            </w:pPr>
            <w:r w:rsidRPr="00F866D5">
              <w:rPr>
                <w:caps w:val="0"/>
              </w:rPr>
              <w:t>treatment</w:t>
            </w:r>
          </w:p>
        </w:tc>
        <w:tc>
          <w:tcPr>
            <w:tcW w:w="1360" w:type="dxa"/>
            <w:noWrap/>
            <w:vAlign w:val="bottom"/>
            <w:hideMark/>
          </w:tcPr>
          <w:p w14:paraId="50C5877E" w14:textId="0CB28800" w:rsidR="008B37D2" w:rsidRPr="00F866D5" w:rsidRDefault="008B37D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2</w:t>
            </w:r>
          </w:p>
        </w:tc>
        <w:tc>
          <w:tcPr>
            <w:tcW w:w="1276" w:type="dxa"/>
            <w:noWrap/>
            <w:vAlign w:val="bottom"/>
            <w:hideMark/>
          </w:tcPr>
          <w:p w14:paraId="44EBD23A" w14:textId="0F75ADE9" w:rsidR="008B37D2" w:rsidRPr="00F866D5" w:rsidRDefault="008B37D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00028</w:t>
            </w:r>
          </w:p>
        </w:tc>
        <w:tc>
          <w:tcPr>
            <w:tcW w:w="1276" w:type="dxa"/>
            <w:noWrap/>
            <w:vAlign w:val="bottom"/>
            <w:hideMark/>
          </w:tcPr>
          <w:p w14:paraId="25ECD2AA" w14:textId="24572D48" w:rsidR="008B37D2" w:rsidRPr="00F866D5" w:rsidRDefault="008B37D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00028</w:t>
            </w:r>
          </w:p>
        </w:tc>
        <w:tc>
          <w:tcPr>
            <w:tcW w:w="937" w:type="dxa"/>
            <w:noWrap/>
            <w:vAlign w:val="bottom"/>
            <w:hideMark/>
          </w:tcPr>
          <w:p w14:paraId="095A8433" w14:textId="67990E81" w:rsidR="008B37D2" w:rsidRPr="00F866D5" w:rsidRDefault="008B37D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1</w:t>
            </w:r>
          </w:p>
        </w:tc>
        <w:tc>
          <w:tcPr>
            <w:tcW w:w="900" w:type="dxa"/>
            <w:noWrap/>
            <w:vAlign w:val="bottom"/>
            <w:hideMark/>
          </w:tcPr>
          <w:p w14:paraId="708E5418" w14:textId="07116957" w:rsidR="008B37D2" w:rsidRPr="00F866D5" w:rsidRDefault="008B37D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64.523</w:t>
            </w:r>
          </w:p>
        </w:tc>
        <w:tc>
          <w:tcPr>
            <w:tcW w:w="1056" w:type="dxa"/>
            <w:noWrap/>
            <w:vAlign w:val="bottom"/>
            <w:hideMark/>
          </w:tcPr>
          <w:p w14:paraId="1F3D0612" w14:textId="035794ED" w:rsidR="008B37D2" w:rsidRPr="00F866D5" w:rsidRDefault="008B37D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589</w:t>
            </w:r>
          </w:p>
        </w:tc>
        <w:tc>
          <w:tcPr>
            <w:tcW w:w="1273" w:type="dxa"/>
            <w:noWrap/>
            <w:vAlign w:val="bottom"/>
            <w:hideMark/>
          </w:tcPr>
          <w:p w14:paraId="031EA301" w14:textId="57D24855" w:rsidR="008B37D2" w:rsidRPr="00F866D5" w:rsidRDefault="008B37D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809033</w:t>
            </w:r>
          </w:p>
        </w:tc>
        <w:tc>
          <w:tcPr>
            <w:tcW w:w="545" w:type="dxa"/>
            <w:noWrap/>
            <w:vAlign w:val="bottom"/>
            <w:hideMark/>
          </w:tcPr>
          <w:p w14:paraId="49601542" w14:textId="77777777" w:rsidR="008B37D2" w:rsidRPr="00F866D5" w:rsidRDefault="008B37D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r>
      <w:tr w:rsidR="00F866D5" w:rsidRPr="00F866D5" w14:paraId="6FFAE4FC" w14:textId="77777777" w:rsidTr="0014055A">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hideMark/>
          </w:tcPr>
          <w:p w14:paraId="0C53FF3D" w14:textId="2C255D11" w:rsidR="008B37D2" w:rsidRPr="00F866D5" w:rsidRDefault="008B37D2" w:rsidP="00FD180D">
            <w:pPr>
              <w:pStyle w:val="ModelTable"/>
              <w:spacing w:line="240" w:lineRule="auto"/>
              <w:rPr>
                <w:caps w:val="0"/>
                <w:sz w:val="24"/>
                <w:szCs w:val="24"/>
              </w:rPr>
            </w:pPr>
            <w:r w:rsidRPr="00F866D5">
              <w:rPr>
                <w:caps w:val="0"/>
              </w:rPr>
              <w:t>soil_moisture</w:t>
            </w:r>
          </w:p>
        </w:tc>
        <w:tc>
          <w:tcPr>
            <w:tcW w:w="1360" w:type="dxa"/>
            <w:noWrap/>
            <w:vAlign w:val="bottom"/>
            <w:hideMark/>
          </w:tcPr>
          <w:p w14:paraId="0D737C10" w14:textId="59BA4A48"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3</w:t>
            </w:r>
          </w:p>
        </w:tc>
        <w:tc>
          <w:tcPr>
            <w:tcW w:w="1276" w:type="dxa"/>
            <w:noWrap/>
            <w:vAlign w:val="bottom"/>
            <w:hideMark/>
          </w:tcPr>
          <w:p w14:paraId="226B2E6E" w14:textId="275FD39F"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00184</w:t>
            </w:r>
          </w:p>
        </w:tc>
        <w:tc>
          <w:tcPr>
            <w:tcW w:w="1276" w:type="dxa"/>
            <w:noWrap/>
            <w:vAlign w:val="bottom"/>
            <w:hideMark/>
          </w:tcPr>
          <w:p w14:paraId="04E109C8" w14:textId="7AE9DA80"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00184</w:t>
            </w:r>
          </w:p>
        </w:tc>
        <w:tc>
          <w:tcPr>
            <w:tcW w:w="937" w:type="dxa"/>
            <w:noWrap/>
            <w:vAlign w:val="bottom"/>
            <w:hideMark/>
          </w:tcPr>
          <w:p w14:paraId="4840ECA3" w14:textId="07E4C60A"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1</w:t>
            </w:r>
          </w:p>
        </w:tc>
        <w:tc>
          <w:tcPr>
            <w:tcW w:w="900" w:type="dxa"/>
            <w:noWrap/>
            <w:vAlign w:val="bottom"/>
            <w:hideMark/>
          </w:tcPr>
          <w:p w14:paraId="7DC2FEC8" w14:textId="608FDEB3"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71.054</w:t>
            </w:r>
          </w:p>
        </w:tc>
        <w:tc>
          <w:tcPr>
            <w:tcW w:w="1056" w:type="dxa"/>
            <w:noWrap/>
            <w:vAlign w:val="bottom"/>
            <w:hideMark/>
          </w:tcPr>
          <w:p w14:paraId="3CB52921" w14:textId="099E366C"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3874</w:t>
            </w:r>
          </w:p>
        </w:tc>
        <w:tc>
          <w:tcPr>
            <w:tcW w:w="1273" w:type="dxa"/>
            <w:noWrap/>
            <w:vAlign w:val="bottom"/>
            <w:hideMark/>
          </w:tcPr>
          <w:p w14:paraId="0CF7B52D" w14:textId="6456CBA1"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535642</w:t>
            </w:r>
          </w:p>
        </w:tc>
        <w:tc>
          <w:tcPr>
            <w:tcW w:w="545" w:type="dxa"/>
            <w:noWrap/>
            <w:vAlign w:val="bottom"/>
            <w:hideMark/>
          </w:tcPr>
          <w:p w14:paraId="15EE3F31" w14:textId="70CEDB7E"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r w:rsidR="00F866D5" w:rsidRPr="00F866D5" w14:paraId="69BF19CA" w14:textId="77777777" w:rsidTr="0014055A">
        <w:trPr>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hideMark/>
          </w:tcPr>
          <w:p w14:paraId="072F7B81" w14:textId="5E0FB21E" w:rsidR="008B37D2" w:rsidRPr="00F866D5" w:rsidRDefault="008B37D2" w:rsidP="00FD180D">
            <w:pPr>
              <w:pStyle w:val="ModelTable"/>
              <w:spacing w:line="240" w:lineRule="auto"/>
              <w:rPr>
                <w:caps w:val="0"/>
                <w:sz w:val="24"/>
                <w:szCs w:val="24"/>
              </w:rPr>
            </w:pPr>
            <w:r w:rsidRPr="00F866D5">
              <w:rPr>
                <w:caps w:val="0"/>
              </w:rPr>
              <w:t>site</w:t>
            </w:r>
          </w:p>
        </w:tc>
        <w:tc>
          <w:tcPr>
            <w:tcW w:w="1360" w:type="dxa"/>
            <w:noWrap/>
            <w:vAlign w:val="bottom"/>
            <w:hideMark/>
          </w:tcPr>
          <w:p w14:paraId="43A1C354" w14:textId="4536DC52" w:rsidR="008B37D2" w:rsidRPr="00F866D5" w:rsidRDefault="008B37D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w:t>
            </w:r>
          </w:p>
        </w:tc>
        <w:tc>
          <w:tcPr>
            <w:tcW w:w="1276" w:type="dxa"/>
            <w:noWrap/>
            <w:vAlign w:val="bottom"/>
            <w:hideMark/>
          </w:tcPr>
          <w:p w14:paraId="2FCF4196" w14:textId="2973569F" w:rsidR="008B37D2" w:rsidRPr="00F866D5" w:rsidRDefault="008B37D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12292</w:t>
            </w:r>
          </w:p>
        </w:tc>
        <w:tc>
          <w:tcPr>
            <w:tcW w:w="1276" w:type="dxa"/>
            <w:noWrap/>
            <w:vAlign w:val="bottom"/>
            <w:hideMark/>
          </w:tcPr>
          <w:p w14:paraId="3D13E9B0" w14:textId="4243065F" w:rsidR="008B37D2" w:rsidRPr="00F866D5" w:rsidRDefault="008B37D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06146</w:t>
            </w:r>
          </w:p>
        </w:tc>
        <w:tc>
          <w:tcPr>
            <w:tcW w:w="937" w:type="dxa"/>
            <w:noWrap/>
            <w:vAlign w:val="bottom"/>
            <w:hideMark/>
          </w:tcPr>
          <w:p w14:paraId="3FF8E8BE" w14:textId="756860AF" w:rsidR="008B37D2" w:rsidRPr="00F866D5" w:rsidRDefault="008B37D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2</w:t>
            </w:r>
          </w:p>
        </w:tc>
        <w:tc>
          <w:tcPr>
            <w:tcW w:w="900" w:type="dxa"/>
            <w:noWrap/>
            <w:vAlign w:val="bottom"/>
            <w:hideMark/>
          </w:tcPr>
          <w:p w14:paraId="4B0598C4" w14:textId="265AF425" w:rsidR="008B37D2" w:rsidRPr="00F866D5" w:rsidRDefault="008B37D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9.725</w:t>
            </w:r>
          </w:p>
        </w:tc>
        <w:tc>
          <w:tcPr>
            <w:tcW w:w="1056" w:type="dxa"/>
            <w:noWrap/>
            <w:vAlign w:val="bottom"/>
            <w:hideMark/>
          </w:tcPr>
          <w:p w14:paraId="30C26594" w14:textId="7A2F8DE3" w:rsidR="008B37D2" w:rsidRPr="00F866D5" w:rsidRDefault="008B37D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13.1029</w:t>
            </w:r>
          </w:p>
        </w:tc>
        <w:tc>
          <w:tcPr>
            <w:tcW w:w="1273" w:type="dxa"/>
            <w:noWrap/>
            <w:vAlign w:val="bottom"/>
            <w:hideMark/>
          </w:tcPr>
          <w:p w14:paraId="2CBFB875" w14:textId="32530587" w:rsidR="008B37D2" w:rsidRPr="00F866D5" w:rsidRDefault="008B37D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1.74E-03</w:t>
            </w:r>
          </w:p>
        </w:tc>
        <w:tc>
          <w:tcPr>
            <w:tcW w:w="545" w:type="dxa"/>
            <w:noWrap/>
            <w:vAlign w:val="bottom"/>
            <w:hideMark/>
          </w:tcPr>
          <w:p w14:paraId="5214243D" w14:textId="677E071C" w:rsidR="008B37D2" w:rsidRPr="00F866D5" w:rsidRDefault="008B37D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w:t>
            </w:r>
          </w:p>
        </w:tc>
      </w:tr>
      <w:tr w:rsidR="00F866D5" w:rsidRPr="00F866D5" w14:paraId="36F6B559" w14:textId="77777777" w:rsidTr="0014055A">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hideMark/>
          </w:tcPr>
          <w:p w14:paraId="634D4E38" w14:textId="7F97EF13" w:rsidR="008B37D2" w:rsidRPr="00F866D5" w:rsidRDefault="008B37D2" w:rsidP="00FD180D">
            <w:pPr>
              <w:pStyle w:val="ModelTable"/>
              <w:spacing w:line="240" w:lineRule="auto"/>
              <w:rPr>
                <w:caps w:val="0"/>
                <w:sz w:val="24"/>
                <w:szCs w:val="24"/>
              </w:rPr>
            </w:pPr>
            <w:r w:rsidRPr="00F866D5">
              <w:rPr>
                <w:caps w:val="0"/>
              </w:rPr>
              <w:t>GEI</w:t>
            </w:r>
          </w:p>
        </w:tc>
        <w:tc>
          <w:tcPr>
            <w:tcW w:w="1360" w:type="dxa"/>
            <w:noWrap/>
            <w:vAlign w:val="bottom"/>
            <w:hideMark/>
          </w:tcPr>
          <w:p w14:paraId="27BEB381" w14:textId="7586F0F6"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w:t>
            </w:r>
          </w:p>
        </w:tc>
        <w:tc>
          <w:tcPr>
            <w:tcW w:w="1276" w:type="dxa"/>
            <w:noWrap/>
            <w:vAlign w:val="bottom"/>
            <w:hideMark/>
          </w:tcPr>
          <w:p w14:paraId="59F92AB0" w14:textId="5A139892"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186637</w:t>
            </w:r>
          </w:p>
        </w:tc>
        <w:tc>
          <w:tcPr>
            <w:tcW w:w="1276" w:type="dxa"/>
            <w:noWrap/>
            <w:vAlign w:val="bottom"/>
            <w:hideMark/>
          </w:tcPr>
          <w:p w14:paraId="46E77F13" w14:textId="3994B5CC"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186637</w:t>
            </w:r>
          </w:p>
        </w:tc>
        <w:tc>
          <w:tcPr>
            <w:tcW w:w="937" w:type="dxa"/>
            <w:noWrap/>
            <w:vAlign w:val="bottom"/>
            <w:hideMark/>
          </w:tcPr>
          <w:p w14:paraId="3A02CD46" w14:textId="72B8806D"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1</w:t>
            </w:r>
          </w:p>
        </w:tc>
        <w:tc>
          <w:tcPr>
            <w:tcW w:w="900" w:type="dxa"/>
            <w:noWrap/>
            <w:vAlign w:val="bottom"/>
            <w:hideMark/>
          </w:tcPr>
          <w:p w14:paraId="1889DA50" w14:textId="1691E4E2"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67.566</w:t>
            </w:r>
          </w:p>
        </w:tc>
        <w:tc>
          <w:tcPr>
            <w:tcW w:w="1056" w:type="dxa"/>
            <w:noWrap/>
            <w:vAlign w:val="bottom"/>
            <w:hideMark/>
          </w:tcPr>
          <w:p w14:paraId="7B88E768" w14:textId="708D3840"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397.9046</w:t>
            </w:r>
          </w:p>
        </w:tc>
        <w:tc>
          <w:tcPr>
            <w:tcW w:w="1273" w:type="dxa"/>
            <w:noWrap/>
            <w:vAlign w:val="bottom"/>
            <w:hideMark/>
          </w:tcPr>
          <w:p w14:paraId="4E227166" w14:textId="35664D5B"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lt; 2.2e-16</w:t>
            </w:r>
          </w:p>
        </w:tc>
        <w:tc>
          <w:tcPr>
            <w:tcW w:w="545" w:type="dxa"/>
            <w:noWrap/>
            <w:vAlign w:val="bottom"/>
            <w:hideMark/>
          </w:tcPr>
          <w:p w14:paraId="1A653032" w14:textId="46C1287D"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w:t>
            </w:r>
          </w:p>
        </w:tc>
      </w:tr>
      <w:tr w:rsidR="00F866D5" w:rsidRPr="00F866D5" w14:paraId="1B434B49" w14:textId="77777777" w:rsidTr="0014055A">
        <w:trPr>
          <w:trHeight w:val="318"/>
        </w:trPr>
        <w:tc>
          <w:tcPr>
            <w:cnfStyle w:val="001000000000" w:firstRow="0" w:lastRow="0" w:firstColumn="1" w:lastColumn="0" w:oddVBand="0" w:evenVBand="0" w:oddHBand="0" w:evenHBand="0" w:firstRowFirstColumn="0" w:firstRowLastColumn="0" w:lastRowFirstColumn="0" w:lastRowLastColumn="0"/>
            <w:tcW w:w="4322" w:type="dxa"/>
            <w:gridSpan w:val="3"/>
            <w:noWrap/>
            <w:hideMark/>
          </w:tcPr>
          <w:p w14:paraId="3197E03D" w14:textId="77777777" w:rsidR="00D8453B" w:rsidRPr="00F866D5" w:rsidRDefault="00D8453B" w:rsidP="00FD180D">
            <w:pPr>
              <w:pStyle w:val="ModelTable"/>
              <w:spacing w:line="240" w:lineRule="auto"/>
              <w:rPr>
                <w:caps w:val="0"/>
              </w:rPr>
            </w:pPr>
            <w:r w:rsidRPr="00F866D5">
              <w:rPr>
                <w:caps w:val="0"/>
              </w:rPr>
              <w:t>Backward reduced random-effect table:</w:t>
            </w:r>
          </w:p>
        </w:tc>
        <w:tc>
          <w:tcPr>
            <w:tcW w:w="1276" w:type="dxa"/>
            <w:noWrap/>
            <w:hideMark/>
          </w:tcPr>
          <w:p w14:paraId="2A8253E3" w14:textId="77777777" w:rsidR="00D8453B" w:rsidRPr="00F866D5" w:rsidRDefault="00D8453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937" w:type="dxa"/>
            <w:noWrap/>
            <w:hideMark/>
          </w:tcPr>
          <w:p w14:paraId="64D8E921" w14:textId="77777777" w:rsidR="00D8453B" w:rsidRPr="00F866D5" w:rsidRDefault="00D8453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900" w:type="dxa"/>
            <w:noWrap/>
            <w:hideMark/>
          </w:tcPr>
          <w:p w14:paraId="707483A2" w14:textId="77777777" w:rsidR="00D8453B" w:rsidRPr="00F866D5" w:rsidRDefault="00D8453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1056" w:type="dxa"/>
            <w:noWrap/>
            <w:hideMark/>
          </w:tcPr>
          <w:p w14:paraId="40EAC63A" w14:textId="77777777" w:rsidR="00D8453B" w:rsidRPr="00F866D5" w:rsidRDefault="00D8453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1273" w:type="dxa"/>
            <w:noWrap/>
            <w:hideMark/>
          </w:tcPr>
          <w:p w14:paraId="09C379F6" w14:textId="77777777" w:rsidR="00D8453B" w:rsidRPr="00F866D5" w:rsidRDefault="00D8453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545" w:type="dxa"/>
            <w:noWrap/>
            <w:hideMark/>
          </w:tcPr>
          <w:p w14:paraId="2B2A9282" w14:textId="77777777" w:rsidR="00D8453B" w:rsidRPr="00F866D5" w:rsidRDefault="00D8453B"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r>
      <w:tr w:rsidR="00F866D5" w:rsidRPr="00F866D5" w14:paraId="75B64F1C" w14:textId="77777777" w:rsidTr="0014055A">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hideMark/>
          </w:tcPr>
          <w:p w14:paraId="7FAC02FC" w14:textId="77777777" w:rsidR="00D8453B" w:rsidRPr="00F866D5" w:rsidRDefault="00D8453B" w:rsidP="00FD180D">
            <w:pPr>
              <w:pStyle w:val="ModelTable"/>
              <w:spacing w:line="240" w:lineRule="auto"/>
              <w:rPr>
                <w:caps w:val="0"/>
              </w:rPr>
            </w:pPr>
          </w:p>
        </w:tc>
        <w:tc>
          <w:tcPr>
            <w:tcW w:w="1360" w:type="dxa"/>
            <w:noWrap/>
            <w:hideMark/>
          </w:tcPr>
          <w:p w14:paraId="04FB8B17" w14:textId="77777777" w:rsidR="00D8453B" w:rsidRPr="00F866D5" w:rsidRDefault="00D8453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sz w:val="24"/>
                <w:szCs w:val="24"/>
              </w:rPr>
            </w:pPr>
            <w:r w:rsidRPr="00F866D5">
              <w:rPr>
                <w:b w:val="0"/>
                <w:bCs w:val="0"/>
                <w:caps w:val="0"/>
              </w:rPr>
              <w:t>Eliminated</w:t>
            </w:r>
          </w:p>
        </w:tc>
        <w:tc>
          <w:tcPr>
            <w:tcW w:w="1276" w:type="dxa"/>
            <w:noWrap/>
            <w:hideMark/>
          </w:tcPr>
          <w:p w14:paraId="4113A97A" w14:textId="77777777" w:rsidR="00D8453B" w:rsidRPr="00F866D5" w:rsidRDefault="00D8453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npar</w:t>
            </w:r>
          </w:p>
        </w:tc>
        <w:tc>
          <w:tcPr>
            <w:tcW w:w="1276" w:type="dxa"/>
            <w:noWrap/>
            <w:hideMark/>
          </w:tcPr>
          <w:p w14:paraId="2A598909" w14:textId="77777777" w:rsidR="00D8453B" w:rsidRPr="00F866D5" w:rsidRDefault="00D8453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logLik</w:t>
            </w:r>
          </w:p>
        </w:tc>
        <w:tc>
          <w:tcPr>
            <w:tcW w:w="937" w:type="dxa"/>
            <w:noWrap/>
            <w:hideMark/>
          </w:tcPr>
          <w:p w14:paraId="47EADE55" w14:textId="77777777" w:rsidR="00D8453B" w:rsidRPr="00F866D5" w:rsidRDefault="00D8453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AIC</w:t>
            </w:r>
          </w:p>
        </w:tc>
        <w:tc>
          <w:tcPr>
            <w:tcW w:w="900" w:type="dxa"/>
            <w:noWrap/>
            <w:hideMark/>
          </w:tcPr>
          <w:p w14:paraId="18604856" w14:textId="77777777" w:rsidR="00D8453B" w:rsidRPr="00F866D5" w:rsidRDefault="00D8453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LRT</w:t>
            </w:r>
          </w:p>
        </w:tc>
        <w:tc>
          <w:tcPr>
            <w:tcW w:w="1056" w:type="dxa"/>
            <w:noWrap/>
            <w:hideMark/>
          </w:tcPr>
          <w:p w14:paraId="40C3BC78" w14:textId="77777777" w:rsidR="00D8453B" w:rsidRPr="00F866D5" w:rsidRDefault="00D8453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Df</w:t>
            </w:r>
          </w:p>
        </w:tc>
        <w:tc>
          <w:tcPr>
            <w:tcW w:w="1273" w:type="dxa"/>
            <w:noWrap/>
            <w:hideMark/>
          </w:tcPr>
          <w:p w14:paraId="30222E66" w14:textId="77777777" w:rsidR="00D8453B" w:rsidRPr="00F866D5" w:rsidRDefault="00D8453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Pr(&gt;Chisq)</w:t>
            </w:r>
          </w:p>
        </w:tc>
        <w:tc>
          <w:tcPr>
            <w:tcW w:w="545" w:type="dxa"/>
            <w:noWrap/>
            <w:hideMark/>
          </w:tcPr>
          <w:p w14:paraId="2A5ABAA0" w14:textId="77777777" w:rsidR="00D8453B" w:rsidRPr="00F866D5" w:rsidRDefault="00D8453B"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r w:rsidR="00F866D5" w:rsidRPr="00F866D5" w14:paraId="7ECB9463" w14:textId="77777777" w:rsidTr="0014055A">
        <w:trPr>
          <w:trHeight w:val="318"/>
        </w:trPr>
        <w:tc>
          <w:tcPr>
            <w:cnfStyle w:val="001000000000" w:firstRow="0" w:lastRow="0" w:firstColumn="1" w:lastColumn="0" w:oddVBand="0" w:evenVBand="0" w:oddHBand="0" w:evenHBand="0" w:firstRowFirstColumn="0" w:firstRowLastColumn="0" w:lastRowFirstColumn="0" w:lastRowLastColumn="0"/>
            <w:tcW w:w="1686" w:type="dxa"/>
            <w:noWrap/>
            <w:hideMark/>
          </w:tcPr>
          <w:p w14:paraId="6E05CDD8" w14:textId="77777777" w:rsidR="008B37D2" w:rsidRPr="00F866D5" w:rsidRDefault="008B37D2" w:rsidP="00FD180D">
            <w:pPr>
              <w:pStyle w:val="ModelTable"/>
              <w:spacing w:line="240" w:lineRule="auto"/>
              <w:rPr>
                <w:caps w:val="0"/>
                <w:sz w:val="24"/>
                <w:szCs w:val="24"/>
              </w:rPr>
            </w:pPr>
            <w:r w:rsidRPr="00F866D5">
              <w:rPr>
                <w:caps w:val="0"/>
              </w:rPr>
              <w:t>&lt;none&gt;</w:t>
            </w:r>
          </w:p>
        </w:tc>
        <w:tc>
          <w:tcPr>
            <w:tcW w:w="1360" w:type="dxa"/>
            <w:noWrap/>
            <w:vAlign w:val="bottom"/>
            <w:hideMark/>
          </w:tcPr>
          <w:p w14:paraId="6FB6CE3A" w14:textId="77777777" w:rsidR="008B37D2" w:rsidRPr="00F866D5" w:rsidRDefault="008B37D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1276" w:type="dxa"/>
            <w:noWrap/>
            <w:vAlign w:val="bottom"/>
            <w:hideMark/>
          </w:tcPr>
          <w:p w14:paraId="53128386" w14:textId="0D40673B" w:rsidR="008B37D2" w:rsidRPr="00F866D5" w:rsidRDefault="008B37D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9</w:t>
            </w:r>
          </w:p>
        </w:tc>
        <w:tc>
          <w:tcPr>
            <w:tcW w:w="1276" w:type="dxa"/>
            <w:noWrap/>
            <w:vAlign w:val="bottom"/>
            <w:hideMark/>
          </w:tcPr>
          <w:p w14:paraId="084CA0A5" w14:textId="6F57719E" w:rsidR="008B37D2" w:rsidRPr="00F866D5" w:rsidRDefault="008B37D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238.18</w:t>
            </w:r>
          </w:p>
        </w:tc>
        <w:tc>
          <w:tcPr>
            <w:tcW w:w="937" w:type="dxa"/>
            <w:noWrap/>
            <w:vAlign w:val="bottom"/>
            <w:hideMark/>
          </w:tcPr>
          <w:p w14:paraId="7EBBA22B" w14:textId="3164C143" w:rsidR="008B37D2" w:rsidRPr="00F866D5" w:rsidRDefault="008B37D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458.36</w:t>
            </w:r>
          </w:p>
        </w:tc>
        <w:tc>
          <w:tcPr>
            <w:tcW w:w="900" w:type="dxa"/>
            <w:noWrap/>
            <w:vAlign w:val="bottom"/>
            <w:hideMark/>
          </w:tcPr>
          <w:p w14:paraId="7F494FB7" w14:textId="77777777" w:rsidR="008B37D2" w:rsidRPr="00F866D5" w:rsidRDefault="008B37D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1056" w:type="dxa"/>
            <w:noWrap/>
            <w:vAlign w:val="bottom"/>
            <w:hideMark/>
          </w:tcPr>
          <w:p w14:paraId="3A8428AD" w14:textId="77777777" w:rsidR="008B37D2" w:rsidRPr="00F866D5" w:rsidRDefault="008B37D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1273" w:type="dxa"/>
            <w:noWrap/>
            <w:vAlign w:val="bottom"/>
            <w:hideMark/>
          </w:tcPr>
          <w:p w14:paraId="7B193ECC" w14:textId="77777777" w:rsidR="008B37D2" w:rsidRPr="00F866D5" w:rsidRDefault="008B37D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545" w:type="dxa"/>
            <w:noWrap/>
            <w:vAlign w:val="bottom"/>
            <w:hideMark/>
          </w:tcPr>
          <w:p w14:paraId="128B2308" w14:textId="77777777" w:rsidR="008B37D2" w:rsidRPr="00F866D5" w:rsidRDefault="008B37D2"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r>
      <w:tr w:rsidR="00F866D5" w:rsidRPr="00F866D5" w14:paraId="7562F0E3" w14:textId="77777777" w:rsidTr="0014055A">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hideMark/>
          </w:tcPr>
          <w:p w14:paraId="630899CA" w14:textId="77777777" w:rsidR="008B37D2" w:rsidRPr="00F866D5" w:rsidRDefault="008B37D2" w:rsidP="00FD180D">
            <w:pPr>
              <w:pStyle w:val="ModelTable"/>
              <w:spacing w:line="240" w:lineRule="auto"/>
              <w:rPr>
                <w:caps w:val="0"/>
                <w:sz w:val="24"/>
                <w:szCs w:val="24"/>
              </w:rPr>
            </w:pPr>
            <w:r w:rsidRPr="00F866D5">
              <w:rPr>
                <w:caps w:val="0"/>
              </w:rPr>
              <w:t>(1 | site:plot)</w:t>
            </w:r>
          </w:p>
        </w:tc>
        <w:tc>
          <w:tcPr>
            <w:tcW w:w="1360" w:type="dxa"/>
            <w:noWrap/>
            <w:vAlign w:val="bottom"/>
            <w:hideMark/>
          </w:tcPr>
          <w:p w14:paraId="5C00D617" w14:textId="02846B7F"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w:t>
            </w:r>
          </w:p>
        </w:tc>
        <w:tc>
          <w:tcPr>
            <w:tcW w:w="1276" w:type="dxa"/>
            <w:noWrap/>
            <w:vAlign w:val="bottom"/>
            <w:hideMark/>
          </w:tcPr>
          <w:p w14:paraId="272205ED" w14:textId="3FE5595E"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8</w:t>
            </w:r>
          </w:p>
        </w:tc>
        <w:tc>
          <w:tcPr>
            <w:tcW w:w="1276" w:type="dxa"/>
            <w:noWrap/>
            <w:vAlign w:val="bottom"/>
            <w:hideMark/>
          </w:tcPr>
          <w:p w14:paraId="5F4A1935" w14:textId="572DCBD7"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235.02</w:t>
            </w:r>
          </w:p>
        </w:tc>
        <w:tc>
          <w:tcPr>
            <w:tcW w:w="937" w:type="dxa"/>
            <w:noWrap/>
            <w:vAlign w:val="bottom"/>
            <w:hideMark/>
          </w:tcPr>
          <w:p w14:paraId="38B5E45D" w14:textId="633CD653"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454.04</w:t>
            </w:r>
          </w:p>
        </w:tc>
        <w:tc>
          <w:tcPr>
            <w:tcW w:w="900" w:type="dxa"/>
            <w:noWrap/>
            <w:vAlign w:val="bottom"/>
            <w:hideMark/>
          </w:tcPr>
          <w:p w14:paraId="3506A305" w14:textId="34C65841"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6.3214</w:t>
            </w:r>
          </w:p>
        </w:tc>
        <w:tc>
          <w:tcPr>
            <w:tcW w:w="1056" w:type="dxa"/>
            <w:noWrap/>
            <w:vAlign w:val="bottom"/>
            <w:hideMark/>
          </w:tcPr>
          <w:p w14:paraId="5AA8CB7C" w14:textId="524AF401"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1</w:t>
            </w:r>
          </w:p>
        </w:tc>
        <w:tc>
          <w:tcPr>
            <w:tcW w:w="1273" w:type="dxa"/>
            <w:noWrap/>
            <w:vAlign w:val="bottom"/>
            <w:hideMark/>
          </w:tcPr>
          <w:p w14:paraId="189337A1" w14:textId="5B7AB42F"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1193</w:t>
            </w:r>
          </w:p>
        </w:tc>
        <w:tc>
          <w:tcPr>
            <w:tcW w:w="545" w:type="dxa"/>
            <w:noWrap/>
            <w:vAlign w:val="bottom"/>
            <w:hideMark/>
          </w:tcPr>
          <w:p w14:paraId="62C9DE53" w14:textId="1B774AF1" w:rsidR="008B37D2" w:rsidRPr="00F866D5" w:rsidRDefault="008B37D2"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w:t>
            </w:r>
          </w:p>
        </w:tc>
      </w:tr>
      <w:tr w:rsidR="00F866D5" w:rsidRPr="00F866D5" w14:paraId="548BA02E" w14:textId="77777777" w:rsidTr="00A1442C">
        <w:trPr>
          <w:trHeight w:val="318"/>
        </w:trPr>
        <w:tc>
          <w:tcPr>
            <w:cnfStyle w:val="001000000000" w:firstRow="0" w:lastRow="0" w:firstColumn="1" w:lastColumn="0" w:oddVBand="0" w:evenVBand="0" w:oddHBand="0" w:evenHBand="0" w:firstRowFirstColumn="0" w:firstRowLastColumn="0" w:lastRowFirstColumn="0" w:lastRowLastColumn="0"/>
            <w:tcW w:w="9764" w:type="dxa"/>
            <w:gridSpan w:val="8"/>
            <w:noWrap/>
          </w:tcPr>
          <w:p w14:paraId="5594F8D5" w14:textId="0D88A7BF" w:rsidR="0014055A" w:rsidRPr="00F866D5" w:rsidRDefault="0014055A" w:rsidP="00FD180D">
            <w:pPr>
              <w:pStyle w:val="ModelTable"/>
              <w:spacing w:line="240" w:lineRule="auto"/>
              <w:rPr>
                <w:caps w:val="0"/>
              </w:rPr>
            </w:pPr>
            <w:r w:rsidRPr="00F866D5">
              <w:rPr>
                <w:caps w:val="0"/>
              </w:rPr>
              <w:t>Final model parameters</w:t>
            </w:r>
          </w:p>
        </w:tc>
        <w:tc>
          <w:tcPr>
            <w:tcW w:w="545" w:type="dxa"/>
            <w:noWrap/>
          </w:tcPr>
          <w:p w14:paraId="4F1ADC8B" w14:textId="77777777" w:rsidR="0014055A" w:rsidRPr="00F866D5" w:rsidRDefault="0014055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r>
      <w:tr w:rsidR="00F866D5" w:rsidRPr="00F866D5" w14:paraId="0DAE6794" w14:textId="77777777" w:rsidTr="00775469">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tcPr>
          <w:p w14:paraId="1F66A8CB" w14:textId="77777777" w:rsidR="0014055A" w:rsidRPr="00F866D5" w:rsidRDefault="0014055A" w:rsidP="00FD180D">
            <w:pPr>
              <w:pStyle w:val="ModelTable"/>
              <w:spacing w:line="240" w:lineRule="auto"/>
              <w:rPr>
                <w:caps w:val="0"/>
              </w:rPr>
            </w:pPr>
          </w:p>
        </w:tc>
        <w:tc>
          <w:tcPr>
            <w:tcW w:w="1360" w:type="dxa"/>
            <w:noWrap/>
          </w:tcPr>
          <w:p w14:paraId="406641E6" w14:textId="7B760B80" w:rsidR="0014055A" w:rsidRPr="00F866D5" w:rsidRDefault="0014055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Estimate</w:t>
            </w:r>
          </w:p>
        </w:tc>
        <w:tc>
          <w:tcPr>
            <w:tcW w:w="1276" w:type="dxa"/>
            <w:noWrap/>
          </w:tcPr>
          <w:p w14:paraId="2DFAD957" w14:textId="7AA43903" w:rsidR="0014055A" w:rsidRPr="00F866D5" w:rsidRDefault="0014055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Std. Error</w:t>
            </w:r>
          </w:p>
        </w:tc>
        <w:tc>
          <w:tcPr>
            <w:tcW w:w="1276" w:type="dxa"/>
            <w:noWrap/>
          </w:tcPr>
          <w:p w14:paraId="0B70AEB5" w14:textId="092C30B0" w:rsidR="0014055A" w:rsidRPr="00F866D5" w:rsidRDefault="0014055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df</w:t>
            </w:r>
          </w:p>
        </w:tc>
        <w:tc>
          <w:tcPr>
            <w:tcW w:w="937" w:type="dxa"/>
            <w:noWrap/>
          </w:tcPr>
          <w:p w14:paraId="7CEB0FE5" w14:textId="7F548881" w:rsidR="0014055A" w:rsidRPr="00F866D5" w:rsidRDefault="0014055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t value</w:t>
            </w:r>
          </w:p>
        </w:tc>
        <w:tc>
          <w:tcPr>
            <w:tcW w:w="900" w:type="dxa"/>
            <w:noWrap/>
          </w:tcPr>
          <w:p w14:paraId="60CDC298" w14:textId="6905C262" w:rsidR="0014055A" w:rsidRPr="00F866D5" w:rsidRDefault="0014055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Pr (&gt;|t|)</w:t>
            </w:r>
          </w:p>
        </w:tc>
        <w:tc>
          <w:tcPr>
            <w:tcW w:w="1056" w:type="dxa"/>
            <w:noWrap/>
          </w:tcPr>
          <w:p w14:paraId="50AF2B8B" w14:textId="77777777" w:rsidR="0014055A" w:rsidRPr="00F866D5" w:rsidRDefault="0014055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c>
          <w:tcPr>
            <w:tcW w:w="1273" w:type="dxa"/>
            <w:noWrap/>
          </w:tcPr>
          <w:p w14:paraId="6B2643AB" w14:textId="77777777" w:rsidR="0014055A" w:rsidRPr="00F866D5" w:rsidRDefault="0014055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c>
          <w:tcPr>
            <w:tcW w:w="545" w:type="dxa"/>
            <w:noWrap/>
          </w:tcPr>
          <w:p w14:paraId="35FEDE99" w14:textId="77777777" w:rsidR="0014055A" w:rsidRPr="00F866D5" w:rsidRDefault="0014055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r w:rsidR="00F866D5" w:rsidRPr="00F866D5" w14:paraId="76CA3C02" w14:textId="77777777" w:rsidTr="0014055A">
        <w:trPr>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tcPr>
          <w:p w14:paraId="03D89FC6" w14:textId="66732F36" w:rsidR="0014055A" w:rsidRPr="00F866D5" w:rsidRDefault="0014055A" w:rsidP="00FD180D">
            <w:pPr>
              <w:pStyle w:val="ModelTable"/>
              <w:spacing w:line="240" w:lineRule="auto"/>
              <w:rPr>
                <w:caps w:val="0"/>
              </w:rPr>
            </w:pPr>
            <w:r w:rsidRPr="00F866D5">
              <w:rPr>
                <w:caps w:val="0"/>
              </w:rPr>
              <w:t>(Intercept)</w:t>
            </w:r>
          </w:p>
        </w:tc>
        <w:tc>
          <w:tcPr>
            <w:tcW w:w="1360" w:type="dxa"/>
            <w:noWrap/>
            <w:vAlign w:val="bottom"/>
          </w:tcPr>
          <w:p w14:paraId="28762315" w14:textId="6BE71550" w:rsidR="0014055A" w:rsidRPr="00F866D5" w:rsidRDefault="0014055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2151</w:t>
            </w:r>
          </w:p>
        </w:tc>
        <w:tc>
          <w:tcPr>
            <w:tcW w:w="1276" w:type="dxa"/>
            <w:noWrap/>
            <w:vAlign w:val="bottom"/>
          </w:tcPr>
          <w:p w14:paraId="572CA04A" w14:textId="1B299114" w:rsidR="0014055A" w:rsidRPr="00F866D5" w:rsidRDefault="0014055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2796</w:t>
            </w:r>
          </w:p>
        </w:tc>
        <w:tc>
          <w:tcPr>
            <w:tcW w:w="1276" w:type="dxa"/>
            <w:noWrap/>
            <w:vAlign w:val="bottom"/>
          </w:tcPr>
          <w:p w14:paraId="660E118B" w14:textId="24AF7F37" w:rsidR="0014055A" w:rsidRPr="00F866D5" w:rsidRDefault="0014055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17.484044</w:t>
            </w:r>
          </w:p>
        </w:tc>
        <w:tc>
          <w:tcPr>
            <w:tcW w:w="937" w:type="dxa"/>
            <w:noWrap/>
            <w:vAlign w:val="bottom"/>
          </w:tcPr>
          <w:p w14:paraId="44C3F975" w14:textId="7BB01760" w:rsidR="0014055A" w:rsidRPr="00F866D5" w:rsidRDefault="0014055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769</w:t>
            </w:r>
          </w:p>
        </w:tc>
        <w:tc>
          <w:tcPr>
            <w:tcW w:w="900" w:type="dxa"/>
            <w:noWrap/>
            <w:vAlign w:val="bottom"/>
          </w:tcPr>
          <w:p w14:paraId="2D45CFED" w14:textId="2D7DB922" w:rsidR="0014055A" w:rsidRPr="00F866D5" w:rsidRDefault="0014055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452</w:t>
            </w:r>
          </w:p>
        </w:tc>
        <w:tc>
          <w:tcPr>
            <w:tcW w:w="1056" w:type="dxa"/>
            <w:noWrap/>
            <w:vAlign w:val="bottom"/>
          </w:tcPr>
          <w:p w14:paraId="6A468971" w14:textId="77777777" w:rsidR="0014055A" w:rsidRPr="00F866D5" w:rsidRDefault="0014055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1273" w:type="dxa"/>
            <w:noWrap/>
            <w:vAlign w:val="bottom"/>
          </w:tcPr>
          <w:p w14:paraId="2F13A5CB" w14:textId="77777777" w:rsidR="0014055A" w:rsidRPr="00F866D5" w:rsidRDefault="0014055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545" w:type="dxa"/>
            <w:noWrap/>
            <w:vAlign w:val="bottom"/>
          </w:tcPr>
          <w:p w14:paraId="1FCC2C3F" w14:textId="77777777" w:rsidR="0014055A" w:rsidRPr="00F866D5" w:rsidRDefault="0014055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r>
      <w:tr w:rsidR="00F866D5" w:rsidRPr="00F866D5" w14:paraId="3DDCBEFD" w14:textId="77777777" w:rsidTr="0014055A">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tcPr>
          <w:p w14:paraId="3DDB090C" w14:textId="4B341F8C" w:rsidR="0014055A" w:rsidRPr="00F866D5" w:rsidRDefault="0014055A" w:rsidP="00FD180D">
            <w:pPr>
              <w:pStyle w:val="ModelTable"/>
              <w:spacing w:line="240" w:lineRule="auto"/>
              <w:rPr>
                <w:caps w:val="0"/>
              </w:rPr>
            </w:pPr>
            <w:r w:rsidRPr="00F866D5">
              <w:rPr>
                <w:caps w:val="0"/>
              </w:rPr>
              <w:t>siteMEAD</w:t>
            </w:r>
          </w:p>
        </w:tc>
        <w:tc>
          <w:tcPr>
            <w:tcW w:w="1360" w:type="dxa"/>
            <w:noWrap/>
            <w:vAlign w:val="bottom"/>
          </w:tcPr>
          <w:p w14:paraId="16F6DA58" w14:textId="29AB21AA" w:rsidR="0014055A" w:rsidRPr="00F866D5" w:rsidRDefault="0014055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8711</w:t>
            </w:r>
          </w:p>
        </w:tc>
        <w:tc>
          <w:tcPr>
            <w:tcW w:w="1276" w:type="dxa"/>
            <w:noWrap/>
            <w:vAlign w:val="bottom"/>
          </w:tcPr>
          <w:p w14:paraId="1723124D" w14:textId="25374E80" w:rsidR="0014055A" w:rsidRPr="00F866D5" w:rsidRDefault="0014055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03395</w:t>
            </w:r>
          </w:p>
        </w:tc>
        <w:tc>
          <w:tcPr>
            <w:tcW w:w="1276" w:type="dxa"/>
            <w:noWrap/>
            <w:vAlign w:val="bottom"/>
          </w:tcPr>
          <w:p w14:paraId="3781CD85" w14:textId="55CB52E0" w:rsidR="0014055A" w:rsidRPr="00F866D5" w:rsidRDefault="0014055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9.81802</w:t>
            </w:r>
          </w:p>
        </w:tc>
        <w:tc>
          <w:tcPr>
            <w:tcW w:w="937" w:type="dxa"/>
            <w:noWrap/>
            <w:vAlign w:val="bottom"/>
          </w:tcPr>
          <w:p w14:paraId="09B62DFA" w14:textId="74373510" w:rsidR="0014055A" w:rsidRPr="00F866D5" w:rsidRDefault="0014055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2.566</w:t>
            </w:r>
          </w:p>
        </w:tc>
        <w:tc>
          <w:tcPr>
            <w:tcW w:w="900" w:type="dxa"/>
            <w:noWrap/>
            <w:vAlign w:val="bottom"/>
          </w:tcPr>
          <w:p w14:paraId="2D0E8E50" w14:textId="04FB90EA" w:rsidR="0014055A" w:rsidRPr="00F866D5" w:rsidRDefault="0014055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285</w:t>
            </w:r>
          </w:p>
        </w:tc>
        <w:tc>
          <w:tcPr>
            <w:tcW w:w="1056" w:type="dxa"/>
            <w:noWrap/>
            <w:vAlign w:val="bottom"/>
          </w:tcPr>
          <w:p w14:paraId="22765946" w14:textId="41F31C47" w:rsidR="0014055A" w:rsidRPr="00F866D5" w:rsidRDefault="0014055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w:t>
            </w:r>
          </w:p>
        </w:tc>
        <w:tc>
          <w:tcPr>
            <w:tcW w:w="1273" w:type="dxa"/>
            <w:noWrap/>
            <w:vAlign w:val="bottom"/>
          </w:tcPr>
          <w:p w14:paraId="314B8D79" w14:textId="77777777" w:rsidR="0014055A" w:rsidRPr="00F866D5" w:rsidRDefault="0014055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c>
          <w:tcPr>
            <w:tcW w:w="545" w:type="dxa"/>
            <w:noWrap/>
            <w:vAlign w:val="bottom"/>
          </w:tcPr>
          <w:p w14:paraId="3A7F39E4" w14:textId="77777777" w:rsidR="0014055A" w:rsidRPr="00F866D5" w:rsidRDefault="0014055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r w:rsidR="00F866D5" w:rsidRPr="00F866D5" w14:paraId="3F1F4502" w14:textId="77777777" w:rsidTr="0014055A">
        <w:trPr>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tcPr>
          <w:p w14:paraId="3199585F" w14:textId="26909D45" w:rsidR="0014055A" w:rsidRPr="00F866D5" w:rsidRDefault="0014055A" w:rsidP="00FD180D">
            <w:pPr>
              <w:pStyle w:val="ModelTable"/>
              <w:spacing w:line="240" w:lineRule="auto"/>
              <w:rPr>
                <w:caps w:val="0"/>
              </w:rPr>
            </w:pPr>
            <w:r w:rsidRPr="00F866D5">
              <w:rPr>
                <w:caps w:val="0"/>
              </w:rPr>
              <w:t>siteWILL</w:t>
            </w:r>
          </w:p>
        </w:tc>
        <w:tc>
          <w:tcPr>
            <w:tcW w:w="1360" w:type="dxa"/>
            <w:noWrap/>
            <w:vAlign w:val="bottom"/>
          </w:tcPr>
          <w:p w14:paraId="62DFFA6B" w14:textId="14EE32DD" w:rsidR="0014055A" w:rsidRPr="00F866D5" w:rsidRDefault="0014055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8623</w:t>
            </w:r>
          </w:p>
        </w:tc>
        <w:tc>
          <w:tcPr>
            <w:tcW w:w="1276" w:type="dxa"/>
            <w:noWrap/>
            <w:vAlign w:val="bottom"/>
          </w:tcPr>
          <w:p w14:paraId="4596C6C5" w14:textId="1122171D" w:rsidR="0014055A" w:rsidRPr="00F866D5" w:rsidRDefault="0014055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03381</w:t>
            </w:r>
          </w:p>
        </w:tc>
        <w:tc>
          <w:tcPr>
            <w:tcW w:w="1276" w:type="dxa"/>
            <w:noWrap/>
            <w:vAlign w:val="bottom"/>
          </w:tcPr>
          <w:p w14:paraId="44543C9F" w14:textId="63DD6A4E" w:rsidR="0014055A" w:rsidRPr="00F866D5" w:rsidRDefault="0014055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9.647215</w:t>
            </w:r>
          </w:p>
        </w:tc>
        <w:tc>
          <w:tcPr>
            <w:tcW w:w="937" w:type="dxa"/>
            <w:noWrap/>
            <w:vAlign w:val="bottom"/>
          </w:tcPr>
          <w:p w14:paraId="6EA67D6B" w14:textId="40442A12" w:rsidR="0014055A" w:rsidRPr="00F866D5" w:rsidRDefault="0014055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2.551</w:t>
            </w:r>
          </w:p>
        </w:tc>
        <w:tc>
          <w:tcPr>
            <w:tcW w:w="900" w:type="dxa"/>
            <w:noWrap/>
            <w:vAlign w:val="bottom"/>
          </w:tcPr>
          <w:p w14:paraId="04267407" w14:textId="120ED86C" w:rsidR="0014055A" w:rsidRPr="00F866D5" w:rsidRDefault="0014055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0.0296</w:t>
            </w:r>
          </w:p>
        </w:tc>
        <w:tc>
          <w:tcPr>
            <w:tcW w:w="1056" w:type="dxa"/>
            <w:noWrap/>
            <w:vAlign w:val="bottom"/>
          </w:tcPr>
          <w:p w14:paraId="523DD149" w14:textId="5E915F94" w:rsidR="0014055A" w:rsidRPr="00F866D5" w:rsidRDefault="0014055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r w:rsidRPr="00F866D5">
              <w:rPr>
                <w:b w:val="0"/>
                <w:bCs w:val="0"/>
                <w:caps w:val="0"/>
              </w:rPr>
              <w:t>*</w:t>
            </w:r>
          </w:p>
        </w:tc>
        <w:tc>
          <w:tcPr>
            <w:tcW w:w="1273" w:type="dxa"/>
            <w:noWrap/>
            <w:vAlign w:val="bottom"/>
          </w:tcPr>
          <w:p w14:paraId="2892C5D2" w14:textId="77777777" w:rsidR="0014055A" w:rsidRPr="00F866D5" w:rsidRDefault="0014055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c>
          <w:tcPr>
            <w:tcW w:w="545" w:type="dxa"/>
            <w:noWrap/>
            <w:vAlign w:val="bottom"/>
          </w:tcPr>
          <w:p w14:paraId="21BBDD23" w14:textId="77777777" w:rsidR="0014055A" w:rsidRPr="00F866D5" w:rsidRDefault="0014055A" w:rsidP="00FD180D">
            <w:pPr>
              <w:pStyle w:val="ModelTable"/>
              <w:spacing w:line="240" w:lineRule="auto"/>
              <w:cnfStyle w:val="000000000000" w:firstRow="0" w:lastRow="0" w:firstColumn="0" w:lastColumn="0" w:oddVBand="0" w:evenVBand="0" w:oddHBand="0" w:evenHBand="0" w:firstRowFirstColumn="0" w:firstRowLastColumn="0" w:lastRowFirstColumn="0" w:lastRowLastColumn="0"/>
              <w:rPr>
                <w:b w:val="0"/>
                <w:bCs w:val="0"/>
                <w:caps w:val="0"/>
              </w:rPr>
            </w:pPr>
          </w:p>
        </w:tc>
      </w:tr>
      <w:tr w:rsidR="00F866D5" w:rsidRPr="00F866D5" w14:paraId="7D5F4864" w14:textId="77777777" w:rsidTr="0014055A">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686" w:type="dxa"/>
            <w:noWrap/>
            <w:vAlign w:val="bottom"/>
          </w:tcPr>
          <w:p w14:paraId="57B43776" w14:textId="0A0CA163" w:rsidR="0014055A" w:rsidRPr="00F866D5" w:rsidRDefault="0014055A" w:rsidP="00FD180D">
            <w:pPr>
              <w:pStyle w:val="ModelTable"/>
              <w:spacing w:line="240" w:lineRule="auto"/>
              <w:rPr>
                <w:caps w:val="0"/>
              </w:rPr>
            </w:pPr>
            <w:r w:rsidRPr="00F866D5">
              <w:rPr>
                <w:caps w:val="0"/>
              </w:rPr>
              <w:t>GEI</w:t>
            </w:r>
          </w:p>
        </w:tc>
        <w:tc>
          <w:tcPr>
            <w:tcW w:w="1360" w:type="dxa"/>
            <w:noWrap/>
            <w:vAlign w:val="bottom"/>
          </w:tcPr>
          <w:p w14:paraId="37C099F6" w14:textId="219806AB" w:rsidR="0014055A" w:rsidRPr="00F866D5" w:rsidRDefault="0014055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788429</w:t>
            </w:r>
          </w:p>
        </w:tc>
        <w:tc>
          <w:tcPr>
            <w:tcW w:w="1276" w:type="dxa"/>
            <w:noWrap/>
            <w:vAlign w:val="bottom"/>
          </w:tcPr>
          <w:p w14:paraId="72DF4203" w14:textId="60448E55" w:rsidR="0014055A" w:rsidRPr="00F866D5" w:rsidRDefault="0014055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0.039525</w:t>
            </w:r>
          </w:p>
        </w:tc>
        <w:tc>
          <w:tcPr>
            <w:tcW w:w="1276" w:type="dxa"/>
            <w:noWrap/>
            <w:vAlign w:val="bottom"/>
          </w:tcPr>
          <w:p w14:paraId="79F47083" w14:textId="41154645" w:rsidR="0014055A" w:rsidRPr="00F866D5" w:rsidRDefault="0014055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67.565897</w:t>
            </w:r>
          </w:p>
        </w:tc>
        <w:tc>
          <w:tcPr>
            <w:tcW w:w="937" w:type="dxa"/>
            <w:noWrap/>
            <w:vAlign w:val="bottom"/>
          </w:tcPr>
          <w:p w14:paraId="318D4282" w14:textId="6835946A" w:rsidR="0014055A" w:rsidRPr="00F866D5" w:rsidRDefault="0014055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19.948</w:t>
            </w:r>
          </w:p>
        </w:tc>
        <w:tc>
          <w:tcPr>
            <w:tcW w:w="900" w:type="dxa"/>
            <w:noWrap/>
            <w:vAlign w:val="bottom"/>
          </w:tcPr>
          <w:p w14:paraId="133D44E1" w14:textId="6A8B8E0E" w:rsidR="0014055A" w:rsidRPr="00F866D5" w:rsidRDefault="0014055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lt;2e-16</w:t>
            </w:r>
          </w:p>
        </w:tc>
        <w:tc>
          <w:tcPr>
            <w:tcW w:w="1056" w:type="dxa"/>
            <w:noWrap/>
            <w:vAlign w:val="bottom"/>
          </w:tcPr>
          <w:p w14:paraId="30882270" w14:textId="06D5B057" w:rsidR="0014055A" w:rsidRPr="00F866D5" w:rsidRDefault="0014055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r w:rsidRPr="00F866D5">
              <w:rPr>
                <w:b w:val="0"/>
                <w:bCs w:val="0"/>
                <w:caps w:val="0"/>
              </w:rPr>
              <w:t>***</w:t>
            </w:r>
          </w:p>
        </w:tc>
        <w:tc>
          <w:tcPr>
            <w:tcW w:w="1273" w:type="dxa"/>
            <w:noWrap/>
            <w:vAlign w:val="bottom"/>
          </w:tcPr>
          <w:p w14:paraId="719DED17" w14:textId="77777777" w:rsidR="0014055A" w:rsidRPr="00F866D5" w:rsidRDefault="0014055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c>
          <w:tcPr>
            <w:tcW w:w="545" w:type="dxa"/>
            <w:noWrap/>
            <w:vAlign w:val="bottom"/>
          </w:tcPr>
          <w:p w14:paraId="529D735B" w14:textId="77777777" w:rsidR="0014055A" w:rsidRPr="00F866D5" w:rsidRDefault="0014055A" w:rsidP="00FD180D">
            <w:pPr>
              <w:pStyle w:val="ModelTable"/>
              <w:spacing w:line="240" w:lineRule="auto"/>
              <w:cnfStyle w:val="000000100000" w:firstRow="0" w:lastRow="0" w:firstColumn="0" w:lastColumn="0" w:oddVBand="0" w:evenVBand="0" w:oddHBand="1" w:evenHBand="0" w:firstRowFirstColumn="0" w:firstRowLastColumn="0" w:lastRowFirstColumn="0" w:lastRowLastColumn="0"/>
              <w:rPr>
                <w:b w:val="0"/>
                <w:bCs w:val="0"/>
                <w:caps w:val="0"/>
              </w:rPr>
            </w:pPr>
          </w:p>
        </w:tc>
      </w:tr>
    </w:tbl>
    <w:p w14:paraId="133A1F3D" w14:textId="77777777" w:rsidR="00622FEA" w:rsidRPr="00F866D5" w:rsidRDefault="00622FEA" w:rsidP="00FD180D">
      <w:pPr>
        <w:spacing w:line="240" w:lineRule="auto"/>
      </w:pPr>
    </w:p>
    <w:p w14:paraId="039932FE" w14:textId="352EC801" w:rsidR="00AF3FD4" w:rsidRPr="00F866D5" w:rsidRDefault="00AF3FD4" w:rsidP="00FD180D">
      <w:pPr>
        <w:spacing w:line="240" w:lineRule="auto"/>
      </w:pPr>
    </w:p>
    <w:sectPr w:rsidR="00AF3FD4" w:rsidRPr="00F866D5" w:rsidSect="007A1C3A">
      <w:footerReference w:type="even" r:id="rId23"/>
      <w:footerReference w:type="default" r:id="rId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6A6701" w14:textId="77777777" w:rsidR="00D20703" w:rsidRDefault="00D20703" w:rsidP="00406358">
      <w:r>
        <w:separator/>
      </w:r>
    </w:p>
    <w:p w14:paraId="20FE5F97" w14:textId="77777777" w:rsidR="00D20703" w:rsidRDefault="00D20703" w:rsidP="00406358"/>
    <w:p w14:paraId="59A5EF9B" w14:textId="77777777" w:rsidR="00D20703" w:rsidRDefault="00D20703" w:rsidP="00406358"/>
    <w:p w14:paraId="4DE5FFA6" w14:textId="77777777" w:rsidR="00D20703" w:rsidRDefault="00D20703" w:rsidP="00406358"/>
  </w:endnote>
  <w:endnote w:type="continuationSeparator" w:id="0">
    <w:p w14:paraId="4A4959F5" w14:textId="77777777" w:rsidR="00D20703" w:rsidRDefault="00D20703" w:rsidP="00406358">
      <w:r>
        <w:continuationSeparator/>
      </w:r>
    </w:p>
    <w:p w14:paraId="7B0CE1A5" w14:textId="77777777" w:rsidR="00D20703" w:rsidRDefault="00D20703" w:rsidP="00406358"/>
    <w:p w14:paraId="38396862" w14:textId="77777777" w:rsidR="00D20703" w:rsidRDefault="00D20703" w:rsidP="00406358"/>
    <w:p w14:paraId="0D6651BE" w14:textId="77777777" w:rsidR="00D20703" w:rsidRDefault="00D20703" w:rsidP="0040635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Body)">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3F3B74" w14:textId="22EBB5AA" w:rsidR="00151128" w:rsidRDefault="00151128" w:rsidP="00406358">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w:t>
    </w:r>
    <w:r>
      <w:rPr>
        <w:rStyle w:val="PageNumber"/>
      </w:rPr>
      <w:fldChar w:fldCharType="end"/>
    </w:r>
  </w:p>
  <w:p w14:paraId="6B974050" w14:textId="77777777" w:rsidR="00151128" w:rsidRDefault="00151128" w:rsidP="00406358">
    <w:pPr>
      <w:pStyle w:val="Footer"/>
    </w:pPr>
  </w:p>
  <w:p w14:paraId="7ECB0AC5" w14:textId="77777777" w:rsidR="00C91686" w:rsidRDefault="00C91686" w:rsidP="00406358"/>
  <w:p w14:paraId="4271FB59" w14:textId="77777777" w:rsidR="00C91686" w:rsidRDefault="00C91686" w:rsidP="00406358"/>
  <w:p w14:paraId="554E457C" w14:textId="77777777" w:rsidR="000336CD" w:rsidRDefault="000336CD" w:rsidP="0040635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3396311"/>
      <w:docPartObj>
        <w:docPartGallery w:val="Page Numbers (Bottom of Page)"/>
        <w:docPartUnique/>
      </w:docPartObj>
    </w:sdtPr>
    <w:sdtContent>
      <w:p w14:paraId="73D97547" w14:textId="5F68E6FE" w:rsidR="000336CD" w:rsidRDefault="00151128" w:rsidP="00406358">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6E4F0A" w14:textId="77777777" w:rsidR="00D20703" w:rsidRDefault="00D20703" w:rsidP="00406358">
      <w:r>
        <w:separator/>
      </w:r>
    </w:p>
    <w:p w14:paraId="11DB0B0D" w14:textId="77777777" w:rsidR="00D20703" w:rsidRDefault="00D20703" w:rsidP="00406358"/>
    <w:p w14:paraId="1B43B217" w14:textId="77777777" w:rsidR="00D20703" w:rsidRDefault="00D20703" w:rsidP="00406358"/>
    <w:p w14:paraId="0F13D0F5" w14:textId="77777777" w:rsidR="00D20703" w:rsidRDefault="00D20703" w:rsidP="00406358"/>
  </w:footnote>
  <w:footnote w:type="continuationSeparator" w:id="0">
    <w:p w14:paraId="7BDE3078" w14:textId="77777777" w:rsidR="00D20703" w:rsidRDefault="00D20703" w:rsidP="00406358">
      <w:r>
        <w:continuationSeparator/>
      </w:r>
    </w:p>
    <w:p w14:paraId="15F665CE" w14:textId="77777777" w:rsidR="00D20703" w:rsidRDefault="00D20703" w:rsidP="00406358"/>
    <w:p w14:paraId="28AC4D34" w14:textId="77777777" w:rsidR="00D20703" w:rsidRDefault="00D20703" w:rsidP="00406358"/>
    <w:p w14:paraId="751A94A9" w14:textId="77777777" w:rsidR="00D20703" w:rsidRDefault="00D20703" w:rsidP="00406358"/>
  </w:footnote>
</w:footnotes>
</file>

<file path=word/intelligence2.xml><?xml version="1.0" encoding="utf-8"?>
<int2:intelligence xmlns:int2="http://schemas.microsoft.com/office/intelligence/2020/intelligence" xmlns:oel="http://schemas.microsoft.com/office/2019/extlst">
  <int2:observations>
    <int2:textHash int2:hashCode="s0AD7Ja9moTMv6" int2:id="5E6Rfytu">
      <int2:state int2:value="Rejected" int2:type="AugLoop_Text_Critique"/>
    </int2:textHash>
    <int2:bookmark int2:bookmarkName="_Int_kYS5JNZC" int2:invalidationBookmarkName="" int2:hashCode="m1hz6YTOqWIMeB" int2:id="LEIlly9m">
      <int2:state int2:value="Rejected" int2:type="AugLoop_Text_Critique"/>
    </int2:bookmark>
    <int2:bookmark int2:bookmarkName="_Int_aUoWc0G2" int2:invalidationBookmarkName="" int2:hashCode="fhF5fnrJWJFSy0" int2:id="KyeQKtgS">
      <int2:state int2:value="Rejected" int2:type="AugLoop_Text_Critique"/>
    </int2:bookmark>
    <int2:bookmark int2:bookmarkName="_Int_GtDPKdMl" int2:invalidationBookmarkName="" int2:hashCode="emGLpdYb11iJX1" int2:id="8TN2CtUS">
      <int2:state int2:value="Rejected" int2:type="AugLoop_Text_Critique"/>
    </int2:bookmark>
    <int2:bookmark int2:bookmarkName="_Int_ZhJXbpsX" int2:invalidationBookmarkName="" int2:hashCode="pwINM4OIksOVvC" int2:id="V8V8Fsyb">
      <int2:state int2:value="Rejected" int2:type="AugLoop_Text_Critique"/>
    </int2:bookmark>
    <int2:bookmark int2:bookmarkName="_Int_JcK6xs9t" int2:invalidationBookmarkName="" int2:hashCode="lk+/cfhOim+F2u" int2:id="kbWEcQGN">
      <int2:state int2:value="Rejected" int2:type="AugLoop_Text_Critique"/>
    </int2:bookmark>
    <int2:bookmark int2:bookmarkName="_Int_QiKInHGe" int2:invalidationBookmarkName="" int2:hashCode="/i7Jjg3/c+x24M" int2:id="2P9yO6vF">
      <int2:state int2:value="Rejected" int2:type="AugLoop_Text_Critique"/>
    </int2:bookmark>
    <int2:bookmark int2:bookmarkName="_Int_DLDjOPbW" int2:invalidationBookmarkName="" int2:hashCode="0sckUzm4KZsLfn" int2:id="vfKzeMd1">
      <int2:state int2:value="Rejected" int2:type="AugLoop_Text_Critique"/>
    </int2:bookmark>
    <int2:bookmark int2:bookmarkName="_Int_EQ3bNBqP" int2:invalidationBookmarkName="" int2:hashCode="+YF2SIY7N0FznM" int2:id="jb9SVSfC">
      <int2:state int2:value="Rejected" int2:type="AugLoop_Text_Critique"/>
    </int2:bookmark>
    <int2:bookmark int2:bookmarkName="_Int_2zbABAtf" int2:invalidationBookmarkName="" int2:hashCode="1GnHI2edIOwdCN" int2:id="1blxZK1r">
      <int2:state int2:value="Rejected" int2:type="AugLoop_Text_Critique"/>
    </int2:bookmark>
    <int2:bookmark int2:bookmarkName="_Int_7Q7uvipK" int2:invalidationBookmarkName="" int2:hashCode="fp1/KzJRhhkHlu" int2:id="Xz4BKQVS">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D421F6"/>
    <w:multiLevelType w:val="hybridMultilevel"/>
    <w:tmpl w:val="35F8CB1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 w15:restartNumberingAfterBreak="0">
    <w:nsid w:val="0B2D7C3E"/>
    <w:multiLevelType w:val="hybridMultilevel"/>
    <w:tmpl w:val="C882D5D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324200F"/>
    <w:multiLevelType w:val="hybridMultilevel"/>
    <w:tmpl w:val="2D80FF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30D0B3F"/>
    <w:multiLevelType w:val="hybridMultilevel"/>
    <w:tmpl w:val="4E521FD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num w:numId="1" w16cid:durableId="913203881">
    <w:abstractNumId w:val="2"/>
  </w:num>
  <w:num w:numId="2" w16cid:durableId="1233537772">
    <w:abstractNumId w:val="1"/>
  </w:num>
  <w:num w:numId="3" w16cid:durableId="1135566953">
    <w:abstractNumId w:val="3"/>
  </w:num>
  <w:num w:numId="4" w16cid:durableId="10582131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4115"/>
    <w:rsid w:val="0000153F"/>
    <w:rsid w:val="00001D0B"/>
    <w:rsid w:val="000025AA"/>
    <w:rsid w:val="00003848"/>
    <w:rsid w:val="00003E1D"/>
    <w:rsid w:val="0000517F"/>
    <w:rsid w:val="00007869"/>
    <w:rsid w:val="0001139E"/>
    <w:rsid w:val="00011F08"/>
    <w:rsid w:val="0001273C"/>
    <w:rsid w:val="00012E1A"/>
    <w:rsid w:val="00013178"/>
    <w:rsid w:val="000134D6"/>
    <w:rsid w:val="00014EAD"/>
    <w:rsid w:val="000159D4"/>
    <w:rsid w:val="0001746C"/>
    <w:rsid w:val="000208B9"/>
    <w:rsid w:val="00020E22"/>
    <w:rsid w:val="000213FE"/>
    <w:rsid w:val="000214AC"/>
    <w:rsid w:val="000218BC"/>
    <w:rsid w:val="00021B78"/>
    <w:rsid w:val="000252EA"/>
    <w:rsid w:val="000305E6"/>
    <w:rsid w:val="0003135E"/>
    <w:rsid w:val="000321E8"/>
    <w:rsid w:val="00033348"/>
    <w:rsid w:val="000336CD"/>
    <w:rsid w:val="00033B9C"/>
    <w:rsid w:val="00034CDF"/>
    <w:rsid w:val="00035B8B"/>
    <w:rsid w:val="0003628C"/>
    <w:rsid w:val="000366C9"/>
    <w:rsid w:val="00036B5F"/>
    <w:rsid w:val="00037111"/>
    <w:rsid w:val="00040F18"/>
    <w:rsid w:val="00042381"/>
    <w:rsid w:val="00042A93"/>
    <w:rsid w:val="00042DB1"/>
    <w:rsid w:val="00043E10"/>
    <w:rsid w:val="00044681"/>
    <w:rsid w:val="00044B5F"/>
    <w:rsid w:val="000468F2"/>
    <w:rsid w:val="00046DAF"/>
    <w:rsid w:val="00046DD8"/>
    <w:rsid w:val="00047003"/>
    <w:rsid w:val="00047FB0"/>
    <w:rsid w:val="00052CFB"/>
    <w:rsid w:val="00055691"/>
    <w:rsid w:val="000556ED"/>
    <w:rsid w:val="00056000"/>
    <w:rsid w:val="000562BB"/>
    <w:rsid w:val="000609B1"/>
    <w:rsid w:val="0006159E"/>
    <w:rsid w:val="00063606"/>
    <w:rsid w:val="00063BFE"/>
    <w:rsid w:val="00067548"/>
    <w:rsid w:val="00070BBE"/>
    <w:rsid w:val="0007193A"/>
    <w:rsid w:val="000719AC"/>
    <w:rsid w:val="00071D26"/>
    <w:rsid w:val="00073139"/>
    <w:rsid w:val="00074318"/>
    <w:rsid w:val="00074CEC"/>
    <w:rsid w:val="00074FF0"/>
    <w:rsid w:val="00075BEF"/>
    <w:rsid w:val="00075C0F"/>
    <w:rsid w:val="0007639C"/>
    <w:rsid w:val="00080E03"/>
    <w:rsid w:val="00080FAE"/>
    <w:rsid w:val="000833D7"/>
    <w:rsid w:val="00083B90"/>
    <w:rsid w:val="00085C2D"/>
    <w:rsid w:val="00085F47"/>
    <w:rsid w:val="0008682D"/>
    <w:rsid w:val="000922AF"/>
    <w:rsid w:val="00092BCF"/>
    <w:rsid w:val="00092E2C"/>
    <w:rsid w:val="000934A2"/>
    <w:rsid w:val="00094506"/>
    <w:rsid w:val="00095F03"/>
    <w:rsid w:val="00096472"/>
    <w:rsid w:val="000A1175"/>
    <w:rsid w:val="000A1616"/>
    <w:rsid w:val="000A18AF"/>
    <w:rsid w:val="000A1CEE"/>
    <w:rsid w:val="000A2585"/>
    <w:rsid w:val="000A2DF7"/>
    <w:rsid w:val="000A6576"/>
    <w:rsid w:val="000A6EE6"/>
    <w:rsid w:val="000A754C"/>
    <w:rsid w:val="000A77AA"/>
    <w:rsid w:val="000B15C7"/>
    <w:rsid w:val="000B1F25"/>
    <w:rsid w:val="000B3D17"/>
    <w:rsid w:val="000B6DA3"/>
    <w:rsid w:val="000B7BA2"/>
    <w:rsid w:val="000C0DE5"/>
    <w:rsid w:val="000C27A5"/>
    <w:rsid w:val="000C3671"/>
    <w:rsid w:val="000C48D6"/>
    <w:rsid w:val="000C62B3"/>
    <w:rsid w:val="000C79DD"/>
    <w:rsid w:val="000D17EA"/>
    <w:rsid w:val="000D30E3"/>
    <w:rsid w:val="000D4867"/>
    <w:rsid w:val="000D4C85"/>
    <w:rsid w:val="000D5326"/>
    <w:rsid w:val="000D59B7"/>
    <w:rsid w:val="000D72CE"/>
    <w:rsid w:val="000E29D9"/>
    <w:rsid w:val="000E2D9F"/>
    <w:rsid w:val="000E41BC"/>
    <w:rsid w:val="000E6670"/>
    <w:rsid w:val="000E73CE"/>
    <w:rsid w:val="000E7BAB"/>
    <w:rsid w:val="000E7EB9"/>
    <w:rsid w:val="000F0A6A"/>
    <w:rsid w:val="000F1C56"/>
    <w:rsid w:val="000F3CEA"/>
    <w:rsid w:val="000F5656"/>
    <w:rsid w:val="000F6ACB"/>
    <w:rsid w:val="000F7A13"/>
    <w:rsid w:val="001005A9"/>
    <w:rsid w:val="0010064F"/>
    <w:rsid w:val="00100E5E"/>
    <w:rsid w:val="0010109C"/>
    <w:rsid w:val="00101342"/>
    <w:rsid w:val="00101468"/>
    <w:rsid w:val="001024EA"/>
    <w:rsid w:val="00103DD7"/>
    <w:rsid w:val="0010438E"/>
    <w:rsid w:val="001061D0"/>
    <w:rsid w:val="0010726D"/>
    <w:rsid w:val="001072A7"/>
    <w:rsid w:val="001079AF"/>
    <w:rsid w:val="00107A98"/>
    <w:rsid w:val="001105B4"/>
    <w:rsid w:val="0011063F"/>
    <w:rsid w:val="00110659"/>
    <w:rsid w:val="00110775"/>
    <w:rsid w:val="00111409"/>
    <w:rsid w:val="00111526"/>
    <w:rsid w:val="001121E0"/>
    <w:rsid w:val="00112548"/>
    <w:rsid w:val="00113620"/>
    <w:rsid w:val="001140B3"/>
    <w:rsid w:val="001140C1"/>
    <w:rsid w:val="00115297"/>
    <w:rsid w:val="001207EE"/>
    <w:rsid w:val="00121880"/>
    <w:rsid w:val="001220B2"/>
    <w:rsid w:val="00122E89"/>
    <w:rsid w:val="001231EF"/>
    <w:rsid w:val="001233C5"/>
    <w:rsid w:val="00123650"/>
    <w:rsid w:val="001236BF"/>
    <w:rsid w:val="0012427D"/>
    <w:rsid w:val="001268EE"/>
    <w:rsid w:val="00127635"/>
    <w:rsid w:val="00127F27"/>
    <w:rsid w:val="001301FC"/>
    <w:rsid w:val="0013040C"/>
    <w:rsid w:val="0013154F"/>
    <w:rsid w:val="001335CE"/>
    <w:rsid w:val="00134A07"/>
    <w:rsid w:val="0013525D"/>
    <w:rsid w:val="00135B01"/>
    <w:rsid w:val="00135D90"/>
    <w:rsid w:val="001365F5"/>
    <w:rsid w:val="00137BF1"/>
    <w:rsid w:val="00137E13"/>
    <w:rsid w:val="0014008E"/>
    <w:rsid w:val="0014055A"/>
    <w:rsid w:val="001409B2"/>
    <w:rsid w:val="00140BA1"/>
    <w:rsid w:val="00141218"/>
    <w:rsid w:val="00141DD5"/>
    <w:rsid w:val="0014265B"/>
    <w:rsid w:val="00142A1D"/>
    <w:rsid w:val="00142C8C"/>
    <w:rsid w:val="001442ED"/>
    <w:rsid w:val="001453F1"/>
    <w:rsid w:val="001458B0"/>
    <w:rsid w:val="001500E3"/>
    <w:rsid w:val="0015027D"/>
    <w:rsid w:val="00151128"/>
    <w:rsid w:val="00152033"/>
    <w:rsid w:val="001533D3"/>
    <w:rsid w:val="0015357C"/>
    <w:rsid w:val="00154072"/>
    <w:rsid w:val="00155BA9"/>
    <w:rsid w:val="00157ABA"/>
    <w:rsid w:val="001622CB"/>
    <w:rsid w:val="00164344"/>
    <w:rsid w:val="001643EA"/>
    <w:rsid w:val="001648DF"/>
    <w:rsid w:val="00164A48"/>
    <w:rsid w:val="00167510"/>
    <w:rsid w:val="00167781"/>
    <w:rsid w:val="0016789F"/>
    <w:rsid w:val="001703D7"/>
    <w:rsid w:val="00174D0C"/>
    <w:rsid w:val="00175041"/>
    <w:rsid w:val="0017587D"/>
    <w:rsid w:val="00175CDE"/>
    <w:rsid w:val="00177949"/>
    <w:rsid w:val="0018459E"/>
    <w:rsid w:val="0018716F"/>
    <w:rsid w:val="00190AA1"/>
    <w:rsid w:val="001912DC"/>
    <w:rsid w:val="00191B8B"/>
    <w:rsid w:val="001930F7"/>
    <w:rsid w:val="001932C4"/>
    <w:rsid w:val="00194E5F"/>
    <w:rsid w:val="00195DBA"/>
    <w:rsid w:val="001967E9"/>
    <w:rsid w:val="0019701B"/>
    <w:rsid w:val="0019735B"/>
    <w:rsid w:val="001A2F7C"/>
    <w:rsid w:val="001A3013"/>
    <w:rsid w:val="001A3450"/>
    <w:rsid w:val="001A44A1"/>
    <w:rsid w:val="001A55A5"/>
    <w:rsid w:val="001A5602"/>
    <w:rsid w:val="001A5686"/>
    <w:rsid w:val="001A7148"/>
    <w:rsid w:val="001A72D3"/>
    <w:rsid w:val="001A750F"/>
    <w:rsid w:val="001A7B6A"/>
    <w:rsid w:val="001A7B7E"/>
    <w:rsid w:val="001B007E"/>
    <w:rsid w:val="001B2CBA"/>
    <w:rsid w:val="001B2E3F"/>
    <w:rsid w:val="001B42FC"/>
    <w:rsid w:val="001B4396"/>
    <w:rsid w:val="001B4D1F"/>
    <w:rsid w:val="001B4DBE"/>
    <w:rsid w:val="001B5424"/>
    <w:rsid w:val="001B635B"/>
    <w:rsid w:val="001B75D5"/>
    <w:rsid w:val="001C2FF8"/>
    <w:rsid w:val="001C3295"/>
    <w:rsid w:val="001C358E"/>
    <w:rsid w:val="001C4925"/>
    <w:rsid w:val="001C5610"/>
    <w:rsid w:val="001C6F98"/>
    <w:rsid w:val="001D0055"/>
    <w:rsid w:val="001D1BCF"/>
    <w:rsid w:val="001D2250"/>
    <w:rsid w:val="001D24CE"/>
    <w:rsid w:val="001D4297"/>
    <w:rsid w:val="001D4931"/>
    <w:rsid w:val="001D4D77"/>
    <w:rsid w:val="001D6A74"/>
    <w:rsid w:val="001D71F8"/>
    <w:rsid w:val="001D7DAC"/>
    <w:rsid w:val="001E03BA"/>
    <w:rsid w:val="001E07B3"/>
    <w:rsid w:val="001E0F6A"/>
    <w:rsid w:val="001E170B"/>
    <w:rsid w:val="001E1829"/>
    <w:rsid w:val="001E1BAD"/>
    <w:rsid w:val="001E2368"/>
    <w:rsid w:val="001E344A"/>
    <w:rsid w:val="001E551F"/>
    <w:rsid w:val="001E5DF9"/>
    <w:rsid w:val="001E606C"/>
    <w:rsid w:val="001E6236"/>
    <w:rsid w:val="001E7661"/>
    <w:rsid w:val="001E7B2F"/>
    <w:rsid w:val="001EB96C"/>
    <w:rsid w:val="001F51F0"/>
    <w:rsid w:val="001F5BB3"/>
    <w:rsid w:val="001F6727"/>
    <w:rsid w:val="00200FE1"/>
    <w:rsid w:val="002013CF"/>
    <w:rsid w:val="00202504"/>
    <w:rsid w:val="002025AE"/>
    <w:rsid w:val="0020305A"/>
    <w:rsid w:val="00203B0F"/>
    <w:rsid w:val="002040D2"/>
    <w:rsid w:val="002057B6"/>
    <w:rsid w:val="00206051"/>
    <w:rsid w:val="0020759D"/>
    <w:rsid w:val="00207E75"/>
    <w:rsid w:val="00207F52"/>
    <w:rsid w:val="00211696"/>
    <w:rsid w:val="002123DC"/>
    <w:rsid w:val="002164DC"/>
    <w:rsid w:val="00220392"/>
    <w:rsid w:val="0022180A"/>
    <w:rsid w:val="00221F46"/>
    <w:rsid w:val="00222619"/>
    <w:rsid w:val="00222743"/>
    <w:rsid w:val="00222BEE"/>
    <w:rsid w:val="00223473"/>
    <w:rsid w:val="00223CA2"/>
    <w:rsid w:val="00224160"/>
    <w:rsid w:val="002243C9"/>
    <w:rsid w:val="0022524F"/>
    <w:rsid w:val="00227169"/>
    <w:rsid w:val="00230B53"/>
    <w:rsid w:val="00232252"/>
    <w:rsid w:val="002329C8"/>
    <w:rsid w:val="00233B61"/>
    <w:rsid w:val="002357F2"/>
    <w:rsid w:val="00236C4B"/>
    <w:rsid w:val="00236E36"/>
    <w:rsid w:val="002375FD"/>
    <w:rsid w:val="00237A10"/>
    <w:rsid w:val="00240FE8"/>
    <w:rsid w:val="0024313E"/>
    <w:rsid w:val="002438D6"/>
    <w:rsid w:val="002469B5"/>
    <w:rsid w:val="002500E1"/>
    <w:rsid w:val="00252A47"/>
    <w:rsid w:val="00254883"/>
    <w:rsid w:val="00254D52"/>
    <w:rsid w:val="00255F25"/>
    <w:rsid w:val="00255F2B"/>
    <w:rsid w:val="00255FC0"/>
    <w:rsid w:val="002620FB"/>
    <w:rsid w:val="00263C96"/>
    <w:rsid w:val="002647FE"/>
    <w:rsid w:val="002649E0"/>
    <w:rsid w:val="00264F6A"/>
    <w:rsid w:val="002654EB"/>
    <w:rsid w:val="00266F0F"/>
    <w:rsid w:val="00266FBA"/>
    <w:rsid w:val="0026730B"/>
    <w:rsid w:val="00270265"/>
    <w:rsid w:val="00270DB9"/>
    <w:rsid w:val="0027172C"/>
    <w:rsid w:val="00275FAC"/>
    <w:rsid w:val="00280280"/>
    <w:rsid w:val="002827C2"/>
    <w:rsid w:val="0028345F"/>
    <w:rsid w:val="002851A8"/>
    <w:rsid w:val="00286310"/>
    <w:rsid w:val="0028739A"/>
    <w:rsid w:val="00287A00"/>
    <w:rsid w:val="00291BBF"/>
    <w:rsid w:val="00292B69"/>
    <w:rsid w:val="00292FF9"/>
    <w:rsid w:val="00293AFD"/>
    <w:rsid w:val="0029438A"/>
    <w:rsid w:val="002950EB"/>
    <w:rsid w:val="00295756"/>
    <w:rsid w:val="00296709"/>
    <w:rsid w:val="0029711E"/>
    <w:rsid w:val="00297B95"/>
    <w:rsid w:val="002A1421"/>
    <w:rsid w:val="002A1BDA"/>
    <w:rsid w:val="002A38A7"/>
    <w:rsid w:val="002A39A8"/>
    <w:rsid w:val="002A39C8"/>
    <w:rsid w:val="002A4046"/>
    <w:rsid w:val="002A4266"/>
    <w:rsid w:val="002A55A5"/>
    <w:rsid w:val="002A5CEB"/>
    <w:rsid w:val="002A693A"/>
    <w:rsid w:val="002A7360"/>
    <w:rsid w:val="002B042B"/>
    <w:rsid w:val="002B0A92"/>
    <w:rsid w:val="002B1EFB"/>
    <w:rsid w:val="002B50D1"/>
    <w:rsid w:val="002B5391"/>
    <w:rsid w:val="002B5E18"/>
    <w:rsid w:val="002B7D70"/>
    <w:rsid w:val="002C1CEF"/>
    <w:rsid w:val="002C36CC"/>
    <w:rsid w:val="002C373D"/>
    <w:rsid w:val="002C3B79"/>
    <w:rsid w:val="002C3C0D"/>
    <w:rsid w:val="002C44E6"/>
    <w:rsid w:val="002C475D"/>
    <w:rsid w:val="002C49A5"/>
    <w:rsid w:val="002C519C"/>
    <w:rsid w:val="002C603D"/>
    <w:rsid w:val="002C61F5"/>
    <w:rsid w:val="002D11DE"/>
    <w:rsid w:val="002D1A6D"/>
    <w:rsid w:val="002D3BFD"/>
    <w:rsid w:val="002E0591"/>
    <w:rsid w:val="002E0822"/>
    <w:rsid w:val="002E0B39"/>
    <w:rsid w:val="002E3281"/>
    <w:rsid w:val="002E4F15"/>
    <w:rsid w:val="002E507F"/>
    <w:rsid w:val="002E7074"/>
    <w:rsid w:val="002E7289"/>
    <w:rsid w:val="002F1CCC"/>
    <w:rsid w:val="002F2099"/>
    <w:rsid w:val="002F2669"/>
    <w:rsid w:val="002F34B4"/>
    <w:rsid w:val="002F65DF"/>
    <w:rsid w:val="002F7761"/>
    <w:rsid w:val="002F7B12"/>
    <w:rsid w:val="00302808"/>
    <w:rsid w:val="00302BAC"/>
    <w:rsid w:val="00303662"/>
    <w:rsid w:val="003069C7"/>
    <w:rsid w:val="00306AAA"/>
    <w:rsid w:val="0031231A"/>
    <w:rsid w:val="00315017"/>
    <w:rsid w:val="00316419"/>
    <w:rsid w:val="0031647E"/>
    <w:rsid w:val="00317B6B"/>
    <w:rsid w:val="0032013B"/>
    <w:rsid w:val="0032100C"/>
    <w:rsid w:val="003211B8"/>
    <w:rsid w:val="003218BE"/>
    <w:rsid w:val="0032303C"/>
    <w:rsid w:val="003237E5"/>
    <w:rsid w:val="003258A0"/>
    <w:rsid w:val="00326CE1"/>
    <w:rsid w:val="003275BB"/>
    <w:rsid w:val="003313CB"/>
    <w:rsid w:val="00331C13"/>
    <w:rsid w:val="00332EC3"/>
    <w:rsid w:val="00333DE9"/>
    <w:rsid w:val="003347D8"/>
    <w:rsid w:val="00334E64"/>
    <w:rsid w:val="003352FD"/>
    <w:rsid w:val="003354CD"/>
    <w:rsid w:val="00335D06"/>
    <w:rsid w:val="0033DF26"/>
    <w:rsid w:val="00341539"/>
    <w:rsid w:val="00341A75"/>
    <w:rsid w:val="00342CA2"/>
    <w:rsid w:val="00343F36"/>
    <w:rsid w:val="00344AC9"/>
    <w:rsid w:val="003455D8"/>
    <w:rsid w:val="00345E38"/>
    <w:rsid w:val="00346F6B"/>
    <w:rsid w:val="00347D3C"/>
    <w:rsid w:val="00350DED"/>
    <w:rsid w:val="00350F02"/>
    <w:rsid w:val="0035102F"/>
    <w:rsid w:val="003532F7"/>
    <w:rsid w:val="0035366A"/>
    <w:rsid w:val="00353FEE"/>
    <w:rsid w:val="003547EB"/>
    <w:rsid w:val="00356890"/>
    <w:rsid w:val="00356D61"/>
    <w:rsid w:val="0036002F"/>
    <w:rsid w:val="003603D2"/>
    <w:rsid w:val="00362127"/>
    <w:rsid w:val="003661E7"/>
    <w:rsid w:val="0036738A"/>
    <w:rsid w:val="003677CF"/>
    <w:rsid w:val="00367E50"/>
    <w:rsid w:val="00367EF1"/>
    <w:rsid w:val="00370872"/>
    <w:rsid w:val="00372AE0"/>
    <w:rsid w:val="00374CF8"/>
    <w:rsid w:val="0037730A"/>
    <w:rsid w:val="003777D3"/>
    <w:rsid w:val="00377FCD"/>
    <w:rsid w:val="00381560"/>
    <w:rsid w:val="00381D92"/>
    <w:rsid w:val="0038200A"/>
    <w:rsid w:val="0038391C"/>
    <w:rsid w:val="00384AB0"/>
    <w:rsid w:val="00384D7F"/>
    <w:rsid w:val="00386823"/>
    <w:rsid w:val="00387B5D"/>
    <w:rsid w:val="0039275D"/>
    <w:rsid w:val="003932C8"/>
    <w:rsid w:val="00396DE8"/>
    <w:rsid w:val="00397C43"/>
    <w:rsid w:val="00397CD1"/>
    <w:rsid w:val="003A3635"/>
    <w:rsid w:val="003A5252"/>
    <w:rsid w:val="003A57C4"/>
    <w:rsid w:val="003A5851"/>
    <w:rsid w:val="003A6284"/>
    <w:rsid w:val="003B01CF"/>
    <w:rsid w:val="003B0927"/>
    <w:rsid w:val="003B0C68"/>
    <w:rsid w:val="003B2CB4"/>
    <w:rsid w:val="003B3888"/>
    <w:rsid w:val="003B4691"/>
    <w:rsid w:val="003B4C8C"/>
    <w:rsid w:val="003B6919"/>
    <w:rsid w:val="003C2831"/>
    <w:rsid w:val="003C332F"/>
    <w:rsid w:val="003C3E42"/>
    <w:rsid w:val="003C4BF2"/>
    <w:rsid w:val="003C74EA"/>
    <w:rsid w:val="003D03CC"/>
    <w:rsid w:val="003D1949"/>
    <w:rsid w:val="003D1F6D"/>
    <w:rsid w:val="003D2415"/>
    <w:rsid w:val="003D2DC6"/>
    <w:rsid w:val="003D36A9"/>
    <w:rsid w:val="003D3D19"/>
    <w:rsid w:val="003D3EB7"/>
    <w:rsid w:val="003D5101"/>
    <w:rsid w:val="003D5BDD"/>
    <w:rsid w:val="003D5F55"/>
    <w:rsid w:val="003E13B5"/>
    <w:rsid w:val="003E19C4"/>
    <w:rsid w:val="003E1A0F"/>
    <w:rsid w:val="003E32A1"/>
    <w:rsid w:val="003E4F22"/>
    <w:rsid w:val="003E53BD"/>
    <w:rsid w:val="003E71AF"/>
    <w:rsid w:val="003E7A78"/>
    <w:rsid w:val="003E7C2C"/>
    <w:rsid w:val="003F0C41"/>
    <w:rsid w:val="003F13E4"/>
    <w:rsid w:val="003F1E03"/>
    <w:rsid w:val="003F266B"/>
    <w:rsid w:val="003F6C15"/>
    <w:rsid w:val="00400666"/>
    <w:rsid w:val="004014B3"/>
    <w:rsid w:val="00401F3D"/>
    <w:rsid w:val="00403393"/>
    <w:rsid w:val="0040464A"/>
    <w:rsid w:val="00404A07"/>
    <w:rsid w:val="00405FEA"/>
    <w:rsid w:val="00406358"/>
    <w:rsid w:val="00406877"/>
    <w:rsid w:val="00406995"/>
    <w:rsid w:val="004069DC"/>
    <w:rsid w:val="00410523"/>
    <w:rsid w:val="00410FA8"/>
    <w:rsid w:val="00412690"/>
    <w:rsid w:val="00413758"/>
    <w:rsid w:val="0041381A"/>
    <w:rsid w:val="004151FB"/>
    <w:rsid w:val="00416AFA"/>
    <w:rsid w:val="00416C4C"/>
    <w:rsid w:val="00421549"/>
    <w:rsid w:val="00421BEA"/>
    <w:rsid w:val="0042263B"/>
    <w:rsid w:val="00423C8D"/>
    <w:rsid w:val="00424A3C"/>
    <w:rsid w:val="00424C97"/>
    <w:rsid w:val="00424FDD"/>
    <w:rsid w:val="00430FDE"/>
    <w:rsid w:val="00433624"/>
    <w:rsid w:val="00434CB5"/>
    <w:rsid w:val="00435CA4"/>
    <w:rsid w:val="0043737C"/>
    <w:rsid w:val="00440CCF"/>
    <w:rsid w:val="00442740"/>
    <w:rsid w:val="00442ADD"/>
    <w:rsid w:val="00443401"/>
    <w:rsid w:val="00443DEA"/>
    <w:rsid w:val="00443FF5"/>
    <w:rsid w:val="004446D2"/>
    <w:rsid w:val="00446374"/>
    <w:rsid w:val="0044796D"/>
    <w:rsid w:val="00450D9D"/>
    <w:rsid w:val="00451EA8"/>
    <w:rsid w:val="00451F5F"/>
    <w:rsid w:val="0045570C"/>
    <w:rsid w:val="00456C0B"/>
    <w:rsid w:val="0045790D"/>
    <w:rsid w:val="0046032C"/>
    <w:rsid w:val="00461D7E"/>
    <w:rsid w:val="00463335"/>
    <w:rsid w:val="00464255"/>
    <w:rsid w:val="0046500A"/>
    <w:rsid w:val="00465F69"/>
    <w:rsid w:val="00466A86"/>
    <w:rsid w:val="0046761E"/>
    <w:rsid w:val="0047055E"/>
    <w:rsid w:val="00470870"/>
    <w:rsid w:val="00470C5C"/>
    <w:rsid w:val="0047286B"/>
    <w:rsid w:val="00473A4A"/>
    <w:rsid w:val="004746AD"/>
    <w:rsid w:val="004768DE"/>
    <w:rsid w:val="004770FA"/>
    <w:rsid w:val="00477B62"/>
    <w:rsid w:val="004815C5"/>
    <w:rsid w:val="00481608"/>
    <w:rsid w:val="00481F04"/>
    <w:rsid w:val="00482294"/>
    <w:rsid w:val="0048418A"/>
    <w:rsid w:val="00484669"/>
    <w:rsid w:val="004849B4"/>
    <w:rsid w:val="00484FFC"/>
    <w:rsid w:val="0048514F"/>
    <w:rsid w:val="00485B0D"/>
    <w:rsid w:val="00487AFD"/>
    <w:rsid w:val="004902AC"/>
    <w:rsid w:val="00491202"/>
    <w:rsid w:val="00493806"/>
    <w:rsid w:val="00494127"/>
    <w:rsid w:val="004941A0"/>
    <w:rsid w:val="00494775"/>
    <w:rsid w:val="00495244"/>
    <w:rsid w:val="00495659"/>
    <w:rsid w:val="004961C5"/>
    <w:rsid w:val="00497061"/>
    <w:rsid w:val="004A02DC"/>
    <w:rsid w:val="004A0D15"/>
    <w:rsid w:val="004A2B2A"/>
    <w:rsid w:val="004A5FD5"/>
    <w:rsid w:val="004A6DED"/>
    <w:rsid w:val="004A79A0"/>
    <w:rsid w:val="004B0418"/>
    <w:rsid w:val="004B08F0"/>
    <w:rsid w:val="004B1DE0"/>
    <w:rsid w:val="004B2E86"/>
    <w:rsid w:val="004B3310"/>
    <w:rsid w:val="004B43CC"/>
    <w:rsid w:val="004B4CF6"/>
    <w:rsid w:val="004B726C"/>
    <w:rsid w:val="004B7C29"/>
    <w:rsid w:val="004B7D7A"/>
    <w:rsid w:val="004C045A"/>
    <w:rsid w:val="004C0710"/>
    <w:rsid w:val="004C0D5C"/>
    <w:rsid w:val="004C15F5"/>
    <w:rsid w:val="004C1A0D"/>
    <w:rsid w:val="004C2EBA"/>
    <w:rsid w:val="004C4EAC"/>
    <w:rsid w:val="004C53B3"/>
    <w:rsid w:val="004C53EE"/>
    <w:rsid w:val="004C57FD"/>
    <w:rsid w:val="004C6D73"/>
    <w:rsid w:val="004C6EB7"/>
    <w:rsid w:val="004C7670"/>
    <w:rsid w:val="004C7A69"/>
    <w:rsid w:val="004D0988"/>
    <w:rsid w:val="004D1304"/>
    <w:rsid w:val="004D155B"/>
    <w:rsid w:val="004D1BD6"/>
    <w:rsid w:val="004D3332"/>
    <w:rsid w:val="004D6608"/>
    <w:rsid w:val="004D7F4E"/>
    <w:rsid w:val="004E058D"/>
    <w:rsid w:val="004E0C16"/>
    <w:rsid w:val="004E0E6A"/>
    <w:rsid w:val="004E157B"/>
    <w:rsid w:val="004E25BB"/>
    <w:rsid w:val="004E4C1E"/>
    <w:rsid w:val="004F0057"/>
    <w:rsid w:val="004F2C4E"/>
    <w:rsid w:val="004F3644"/>
    <w:rsid w:val="004F5BA2"/>
    <w:rsid w:val="00501211"/>
    <w:rsid w:val="0050296E"/>
    <w:rsid w:val="005030E0"/>
    <w:rsid w:val="00503710"/>
    <w:rsid w:val="005040E9"/>
    <w:rsid w:val="00504EF2"/>
    <w:rsid w:val="00505349"/>
    <w:rsid w:val="0050546A"/>
    <w:rsid w:val="00505717"/>
    <w:rsid w:val="00505E35"/>
    <w:rsid w:val="00506495"/>
    <w:rsid w:val="00507B83"/>
    <w:rsid w:val="00510196"/>
    <w:rsid w:val="00510201"/>
    <w:rsid w:val="005107B9"/>
    <w:rsid w:val="00512EE2"/>
    <w:rsid w:val="00512F8C"/>
    <w:rsid w:val="005143B0"/>
    <w:rsid w:val="005148CB"/>
    <w:rsid w:val="00515793"/>
    <w:rsid w:val="00517648"/>
    <w:rsid w:val="00523401"/>
    <w:rsid w:val="00525E80"/>
    <w:rsid w:val="00527499"/>
    <w:rsid w:val="005311B3"/>
    <w:rsid w:val="00533240"/>
    <w:rsid w:val="005339A9"/>
    <w:rsid w:val="00534007"/>
    <w:rsid w:val="00535250"/>
    <w:rsid w:val="00535AD2"/>
    <w:rsid w:val="00536127"/>
    <w:rsid w:val="005375DD"/>
    <w:rsid w:val="0054161F"/>
    <w:rsid w:val="00541B42"/>
    <w:rsid w:val="005425A1"/>
    <w:rsid w:val="00543D9F"/>
    <w:rsid w:val="0054503F"/>
    <w:rsid w:val="00545047"/>
    <w:rsid w:val="0054606F"/>
    <w:rsid w:val="00546EDD"/>
    <w:rsid w:val="00550A60"/>
    <w:rsid w:val="0055121E"/>
    <w:rsid w:val="00552AB5"/>
    <w:rsid w:val="00552E2C"/>
    <w:rsid w:val="0055374E"/>
    <w:rsid w:val="00554946"/>
    <w:rsid w:val="00554CA3"/>
    <w:rsid w:val="005551FE"/>
    <w:rsid w:val="0055614F"/>
    <w:rsid w:val="00560CC3"/>
    <w:rsid w:val="005617D5"/>
    <w:rsid w:val="00561FA9"/>
    <w:rsid w:val="00562DDE"/>
    <w:rsid w:val="005635AE"/>
    <w:rsid w:val="00563E32"/>
    <w:rsid w:val="00563EA6"/>
    <w:rsid w:val="0056420D"/>
    <w:rsid w:val="00564860"/>
    <w:rsid w:val="00566263"/>
    <w:rsid w:val="00567C75"/>
    <w:rsid w:val="00567DE1"/>
    <w:rsid w:val="00567FE0"/>
    <w:rsid w:val="00570901"/>
    <w:rsid w:val="00572AF6"/>
    <w:rsid w:val="00573A45"/>
    <w:rsid w:val="00573DF4"/>
    <w:rsid w:val="0057472E"/>
    <w:rsid w:val="0057502F"/>
    <w:rsid w:val="0057600D"/>
    <w:rsid w:val="0058157F"/>
    <w:rsid w:val="005819AD"/>
    <w:rsid w:val="005824C3"/>
    <w:rsid w:val="00583BCE"/>
    <w:rsid w:val="00584490"/>
    <w:rsid w:val="00584529"/>
    <w:rsid w:val="00584824"/>
    <w:rsid w:val="00584D42"/>
    <w:rsid w:val="005866DC"/>
    <w:rsid w:val="00586B85"/>
    <w:rsid w:val="005874F2"/>
    <w:rsid w:val="005914B8"/>
    <w:rsid w:val="005916A4"/>
    <w:rsid w:val="0059353C"/>
    <w:rsid w:val="005954DF"/>
    <w:rsid w:val="00596AD3"/>
    <w:rsid w:val="00597B75"/>
    <w:rsid w:val="005A15AE"/>
    <w:rsid w:val="005A23EA"/>
    <w:rsid w:val="005A4221"/>
    <w:rsid w:val="005A60F4"/>
    <w:rsid w:val="005A637A"/>
    <w:rsid w:val="005A64BB"/>
    <w:rsid w:val="005A74D2"/>
    <w:rsid w:val="005B07F2"/>
    <w:rsid w:val="005B1F88"/>
    <w:rsid w:val="005B3967"/>
    <w:rsid w:val="005B3972"/>
    <w:rsid w:val="005B4012"/>
    <w:rsid w:val="005B493C"/>
    <w:rsid w:val="005B4E89"/>
    <w:rsid w:val="005B5158"/>
    <w:rsid w:val="005B55DE"/>
    <w:rsid w:val="005B5EB7"/>
    <w:rsid w:val="005B6109"/>
    <w:rsid w:val="005B79AA"/>
    <w:rsid w:val="005B7B43"/>
    <w:rsid w:val="005B7BDF"/>
    <w:rsid w:val="005B7EBE"/>
    <w:rsid w:val="005C0604"/>
    <w:rsid w:val="005C09FA"/>
    <w:rsid w:val="005C0C65"/>
    <w:rsid w:val="005C0F6D"/>
    <w:rsid w:val="005C1925"/>
    <w:rsid w:val="005C21A5"/>
    <w:rsid w:val="005C2A1C"/>
    <w:rsid w:val="005C2F64"/>
    <w:rsid w:val="005C371C"/>
    <w:rsid w:val="005C635D"/>
    <w:rsid w:val="005C73EA"/>
    <w:rsid w:val="005C7E18"/>
    <w:rsid w:val="005D0132"/>
    <w:rsid w:val="005D04CF"/>
    <w:rsid w:val="005D09C5"/>
    <w:rsid w:val="005D0E68"/>
    <w:rsid w:val="005D36A6"/>
    <w:rsid w:val="005D39AC"/>
    <w:rsid w:val="005D3CDE"/>
    <w:rsid w:val="005D5048"/>
    <w:rsid w:val="005D741B"/>
    <w:rsid w:val="005E0344"/>
    <w:rsid w:val="005E08D7"/>
    <w:rsid w:val="005E2C92"/>
    <w:rsid w:val="005E4571"/>
    <w:rsid w:val="005E6298"/>
    <w:rsid w:val="005E6A62"/>
    <w:rsid w:val="005F0BC1"/>
    <w:rsid w:val="005F2EF5"/>
    <w:rsid w:val="005F3A63"/>
    <w:rsid w:val="005F3C8E"/>
    <w:rsid w:val="005F4112"/>
    <w:rsid w:val="005F5B78"/>
    <w:rsid w:val="005F6221"/>
    <w:rsid w:val="005F6329"/>
    <w:rsid w:val="005F6CA2"/>
    <w:rsid w:val="006016B9"/>
    <w:rsid w:val="00603E63"/>
    <w:rsid w:val="006046FF"/>
    <w:rsid w:val="006048DB"/>
    <w:rsid w:val="00605048"/>
    <w:rsid w:val="006050BF"/>
    <w:rsid w:val="00605E02"/>
    <w:rsid w:val="0060612B"/>
    <w:rsid w:val="00610087"/>
    <w:rsid w:val="006103C3"/>
    <w:rsid w:val="00610F11"/>
    <w:rsid w:val="006121DE"/>
    <w:rsid w:val="00613013"/>
    <w:rsid w:val="00613617"/>
    <w:rsid w:val="00615D52"/>
    <w:rsid w:val="00616BFC"/>
    <w:rsid w:val="00616F59"/>
    <w:rsid w:val="00617817"/>
    <w:rsid w:val="0062037E"/>
    <w:rsid w:val="00620BD6"/>
    <w:rsid w:val="0062150F"/>
    <w:rsid w:val="006218F8"/>
    <w:rsid w:val="00622498"/>
    <w:rsid w:val="00622D05"/>
    <w:rsid w:val="00622FE7"/>
    <w:rsid w:val="00622FEA"/>
    <w:rsid w:val="0062305D"/>
    <w:rsid w:val="0062434F"/>
    <w:rsid w:val="006254F7"/>
    <w:rsid w:val="00631A54"/>
    <w:rsid w:val="00631E4E"/>
    <w:rsid w:val="006328BF"/>
    <w:rsid w:val="0063389F"/>
    <w:rsid w:val="00633D2C"/>
    <w:rsid w:val="0064015E"/>
    <w:rsid w:val="0064154B"/>
    <w:rsid w:val="00641981"/>
    <w:rsid w:val="00642954"/>
    <w:rsid w:val="00643DD4"/>
    <w:rsid w:val="00644390"/>
    <w:rsid w:val="0064545F"/>
    <w:rsid w:val="0064546A"/>
    <w:rsid w:val="006456DB"/>
    <w:rsid w:val="0064617E"/>
    <w:rsid w:val="00646EC4"/>
    <w:rsid w:val="006473BB"/>
    <w:rsid w:val="006503E0"/>
    <w:rsid w:val="00650467"/>
    <w:rsid w:val="00650494"/>
    <w:rsid w:val="00652B61"/>
    <w:rsid w:val="0065407D"/>
    <w:rsid w:val="00654129"/>
    <w:rsid w:val="006542E9"/>
    <w:rsid w:val="00655C22"/>
    <w:rsid w:val="006563FF"/>
    <w:rsid w:val="00656A3E"/>
    <w:rsid w:val="006572CB"/>
    <w:rsid w:val="00660EFC"/>
    <w:rsid w:val="00661431"/>
    <w:rsid w:val="006615BD"/>
    <w:rsid w:val="006620F1"/>
    <w:rsid w:val="00663291"/>
    <w:rsid w:val="00663477"/>
    <w:rsid w:val="0066394C"/>
    <w:rsid w:val="00663DF1"/>
    <w:rsid w:val="006646AE"/>
    <w:rsid w:val="006652FF"/>
    <w:rsid w:val="0066681B"/>
    <w:rsid w:val="00666CC0"/>
    <w:rsid w:val="00666DF4"/>
    <w:rsid w:val="00667520"/>
    <w:rsid w:val="00667F7E"/>
    <w:rsid w:val="00671AE3"/>
    <w:rsid w:val="00673A6B"/>
    <w:rsid w:val="00673F97"/>
    <w:rsid w:val="00676A4A"/>
    <w:rsid w:val="006772F9"/>
    <w:rsid w:val="00677A5B"/>
    <w:rsid w:val="006802B1"/>
    <w:rsid w:val="006818B3"/>
    <w:rsid w:val="00682252"/>
    <w:rsid w:val="00682474"/>
    <w:rsid w:val="0068273F"/>
    <w:rsid w:val="00682CC2"/>
    <w:rsid w:val="006843FB"/>
    <w:rsid w:val="006845F0"/>
    <w:rsid w:val="00684A6C"/>
    <w:rsid w:val="00685478"/>
    <w:rsid w:val="00685EB3"/>
    <w:rsid w:val="00687B75"/>
    <w:rsid w:val="0069070B"/>
    <w:rsid w:val="00691C8F"/>
    <w:rsid w:val="0069271D"/>
    <w:rsid w:val="00692CD4"/>
    <w:rsid w:val="00693174"/>
    <w:rsid w:val="00695D56"/>
    <w:rsid w:val="00697106"/>
    <w:rsid w:val="00697863"/>
    <w:rsid w:val="006A0153"/>
    <w:rsid w:val="006A0B77"/>
    <w:rsid w:val="006A3AAD"/>
    <w:rsid w:val="006A6201"/>
    <w:rsid w:val="006A7AF3"/>
    <w:rsid w:val="006B0230"/>
    <w:rsid w:val="006B1BB4"/>
    <w:rsid w:val="006B3FEB"/>
    <w:rsid w:val="006B446C"/>
    <w:rsid w:val="006B59E3"/>
    <w:rsid w:val="006B7149"/>
    <w:rsid w:val="006B735E"/>
    <w:rsid w:val="006B7D86"/>
    <w:rsid w:val="006C0E33"/>
    <w:rsid w:val="006C0EEF"/>
    <w:rsid w:val="006C121B"/>
    <w:rsid w:val="006C1E39"/>
    <w:rsid w:val="006C3740"/>
    <w:rsid w:val="006C51FF"/>
    <w:rsid w:val="006C5BE8"/>
    <w:rsid w:val="006C6798"/>
    <w:rsid w:val="006C6F60"/>
    <w:rsid w:val="006D00AA"/>
    <w:rsid w:val="006D0A9D"/>
    <w:rsid w:val="006D1198"/>
    <w:rsid w:val="006D194D"/>
    <w:rsid w:val="006D27A5"/>
    <w:rsid w:val="006D2EC7"/>
    <w:rsid w:val="006D3D26"/>
    <w:rsid w:val="006D3EDB"/>
    <w:rsid w:val="006D52F1"/>
    <w:rsid w:val="006D5627"/>
    <w:rsid w:val="006D5FFB"/>
    <w:rsid w:val="006D6C4F"/>
    <w:rsid w:val="006D6E74"/>
    <w:rsid w:val="006D72E5"/>
    <w:rsid w:val="006E0435"/>
    <w:rsid w:val="006E0822"/>
    <w:rsid w:val="006E0FE5"/>
    <w:rsid w:val="006E262A"/>
    <w:rsid w:val="006E38EB"/>
    <w:rsid w:val="006E40E2"/>
    <w:rsid w:val="006E4559"/>
    <w:rsid w:val="006E4D95"/>
    <w:rsid w:val="006E6179"/>
    <w:rsid w:val="006E6300"/>
    <w:rsid w:val="006E6E59"/>
    <w:rsid w:val="006E735D"/>
    <w:rsid w:val="006E7D7E"/>
    <w:rsid w:val="006F0938"/>
    <w:rsid w:val="006F333F"/>
    <w:rsid w:val="006F342B"/>
    <w:rsid w:val="006F544C"/>
    <w:rsid w:val="006F6CD3"/>
    <w:rsid w:val="006F6D1B"/>
    <w:rsid w:val="006F6EF0"/>
    <w:rsid w:val="006F7D81"/>
    <w:rsid w:val="006F8DB1"/>
    <w:rsid w:val="00701BE5"/>
    <w:rsid w:val="00702593"/>
    <w:rsid w:val="007042D8"/>
    <w:rsid w:val="007054B7"/>
    <w:rsid w:val="00705A9C"/>
    <w:rsid w:val="0070677B"/>
    <w:rsid w:val="007074BA"/>
    <w:rsid w:val="00710824"/>
    <w:rsid w:val="0071105D"/>
    <w:rsid w:val="00712C9E"/>
    <w:rsid w:val="00714186"/>
    <w:rsid w:val="0071639D"/>
    <w:rsid w:val="00716787"/>
    <w:rsid w:val="00716A44"/>
    <w:rsid w:val="00717CFD"/>
    <w:rsid w:val="007225CB"/>
    <w:rsid w:val="007239EC"/>
    <w:rsid w:val="00724F13"/>
    <w:rsid w:val="007251EB"/>
    <w:rsid w:val="0072529F"/>
    <w:rsid w:val="007258E1"/>
    <w:rsid w:val="007259F2"/>
    <w:rsid w:val="00726A84"/>
    <w:rsid w:val="00730609"/>
    <w:rsid w:val="007308EA"/>
    <w:rsid w:val="00730B5A"/>
    <w:rsid w:val="007317C7"/>
    <w:rsid w:val="00731C99"/>
    <w:rsid w:val="00731D8F"/>
    <w:rsid w:val="00734667"/>
    <w:rsid w:val="0073656B"/>
    <w:rsid w:val="00742782"/>
    <w:rsid w:val="00742B53"/>
    <w:rsid w:val="00743481"/>
    <w:rsid w:val="0074363D"/>
    <w:rsid w:val="0074382F"/>
    <w:rsid w:val="00743B52"/>
    <w:rsid w:val="0074436D"/>
    <w:rsid w:val="00744C56"/>
    <w:rsid w:val="00745160"/>
    <w:rsid w:val="00745B1F"/>
    <w:rsid w:val="00745BC1"/>
    <w:rsid w:val="00745DCB"/>
    <w:rsid w:val="00746AA3"/>
    <w:rsid w:val="00747245"/>
    <w:rsid w:val="007500DC"/>
    <w:rsid w:val="007502A3"/>
    <w:rsid w:val="0075147F"/>
    <w:rsid w:val="00751747"/>
    <w:rsid w:val="00752041"/>
    <w:rsid w:val="007539FB"/>
    <w:rsid w:val="00753D49"/>
    <w:rsid w:val="00754BAE"/>
    <w:rsid w:val="00756C27"/>
    <w:rsid w:val="00760ECA"/>
    <w:rsid w:val="0076170C"/>
    <w:rsid w:val="00761A73"/>
    <w:rsid w:val="00761CA3"/>
    <w:rsid w:val="00761D27"/>
    <w:rsid w:val="007631F7"/>
    <w:rsid w:val="00763858"/>
    <w:rsid w:val="007648C4"/>
    <w:rsid w:val="007703E6"/>
    <w:rsid w:val="0077082B"/>
    <w:rsid w:val="00771691"/>
    <w:rsid w:val="0077184C"/>
    <w:rsid w:val="00772270"/>
    <w:rsid w:val="007727D5"/>
    <w:rsid w:val="00772814"/>
    <w:rsid w:val="00773504"/>
    <w:rsid w:val="00773D5A"/>
    <w:rsid w:val="007768A8"/>
    <w:rsid w:val="0077780B"/>
    <w:rsid w:val="007802F5"/>
    <w:rsid w:val="00780544"/>
    <w:rsid w:val="00783C80"/>
    <w:rsid w:val="00785127"/>
    <w:rsid w:val="00785A39"/>
    <w:rsid w:val="00785CBE"/>
    <w:rsid w:val="00785DC7"/>
    <w:rsid w:val="00785FDF"/>
    <w:rsid w:val="0079127D"/>
    <w:rsid w:val="00791818"/>
    <w:rsid w:val="00792142"/>
    <w:rsid w:val="00793057"/>
    <w:rsid w:val="0079332B"/>
    <w:rsid w:val="00794158"/>
    <w:rsid w:val="00794279"/>
    <w:rsid w:val="00794FEA"/>
    <w:rsid w:val="007958A2"/>
    <w:rsid w:val="00797A3F"/>
    <w:rsid w:val="007A07E2"/>
    <w:rsid w:val="007A1164"/>
    <w:rsid w:val="007A1C3A"/>
    <w:rsid w:val="007A2380"/>
    <w:rsid w:val="007A2E91"/>
    <w:rsid w:val="007A2E94"/>
    <w:rsid w:val="007A4084"/>
    <w:rsid w:val="007A5667"/>
    <w:rsid w:val="007A6A43"/>
    <w:rsid w:val="007A70F6"/>
    <w:rsid w:val="007B1B52"/>
    <w:rsid w:val="007B23C1"/>
    <w:rsid w:val="007B2B92"/>
    <w:rsid w:val="007B2D7B"/>
    <w:rsid w:val="007B2EFA"/>
    <w:rsid w:val="007B3CBF"/>
    <w:rsid w:val="007B4F67"/>
    <w:rsid w:val="007B5E9C"/>
    <w:rsid w:val="007B6765"/>
    <w:rsid w:val="007B68DC"/>
    <w:rsid w:val="007B7B6A"/>
    <w:rsid w:val="007C0A7A"/>
    <w:rsid w:val="007C3344"/>
    <w:rsid w:val="007C336B"/>
    <w:rsid w:val="007C3FAB"/>
    <w:rsid w:val="007C4BB1"/>
    <w:rsid w:val="007C4DAB"/>
    <w:rsid w:val="007C54FF"/>
    <w:rsid w:val="007D028D"/>
    <w:rsid w:val="007D0290"/>
    <w:rsid w:val="007D0CDF"/>
    <w:rsid w:val="007D14AA"/>
    <w:rsid w:val="007D3FF4"/>
    <w:rsid w:val="007D4DE2"/>
    <w:rsid w:val="007D5236"/>
    <w:rsid w:val="007D5C2E"/>
    <w:rsid w:val="007D75C6"/>
    <w:rsid w:val="007D7F05"/>
    <w:rsid w:val="007E0D7E"/>
    <w:rsid w:val="007E1AB0"/>
    <w:rsid w:val="007E22AD"/>
    <w:rsid w:val="007E33E0"/>
    <w:rsid w:val="007E3834"/>
    <w:rsid w:val="007E3EAF"/>
    <w:rsid w:val="007E503E"/>
    <w:rsid w:val="007E535A"/>
    <w:rsid w:val="007E5697"/>
    <w:rsid w:val="007E5C92"/>
    <w:rsid w:val="007E7BDB"/>
    <w:rsid w:val="007F0499"/>
    <w:rsid w:val="007F1129"/>
    <w:rsid w:val="007F2CA3"/>
    <w:rsid w:val="007F33F2"/>
    <w:rsid w:val="007F4D1E"/>
    <w:rsid w:val="007F51A3"/>
    <w:rsid w:val="007F587B"/>
    <w:rsid w:val="007F5A88"/>
    <w:rsid w:val="007F6366"/>
    <w:rsid w:val="007F6AE6"/>
    <w:rsid w:val="007F6CAC"/>
    <w:rsid w:val="007F71A7"/>
    <w:rsid w:val="007F7AE1"/>
    <w:rsid w:val="008002B4"/>
    <w:rsid w:val="008035CD"/>
    <w:rsid w:val="00803603"/>
    <w:rsid w:val="00803C7B"/>
    <w:rsid w:val="00805193"/>
    <w:rsid w:val="00805235"/>
    <w:rsid w:val="0080528C"/>
    <w:rsid w:val="00805C4C"/>
    <w:rsid w:val="00810525"/>
    <w:rsid w:val="00812CD3"/>
    <w:rsid w:val="0081343A"/>
    <w:rsid w:val="00813EA3"/>
    <w:rsid w:val="0081434C"/>
    <w:rsid w:val="00817F7D"/>
    <w:rsid w:val="0082021A"/>
    <w:rsid w:val="008210F5"/>
    <w:rsid w:val="008243D0"/>
    <w:rsid w:val="008248E3"/>
    <w:rsid w:val="00825DF4"/>
    <w:rsid w:val="0082783B"/>
    <w:rsid w:val="008306D7"/>
    <w:rsid w:val="008310F5"/>
    <w:rsid w:val="00831F4B"/>
    <w:rsid w:val="00832073"/>
    <w:rsid w:val="008352F6"/>
    <w:rsid w:val="008414DE"/>
    <w:rsid w:val="00842553"/>
    <w:rsid w:val="00844556"/>
    <w:rsid w:val="0084530A"/>
    <w:rsid w:val="00845C23"/>
    <w:rsid w:val="0084651D"/>
    <w:rsid w:val="00846F3F"/>
    <w:rsid w:val="00847401"/>
    <w:rsid w:val="00847BC4"/>
    <w:rsid w:val="00847F04"/>
    <w:rsid w:val="0085082B"/>
    <w:rsid w:val="00850960"/>
    <w:rsid w:val="008516A1"/>
    <w:rsid w:val="00852456"/>
    <w:rsid w:val="00852825"/>
    <w:rsid w:val="00852870"/>
    <w:rsid w:val="00853402"/>
    <w:rsid w:val="00853803"/>
    <w:rsid w:val="00854139"/>
    <w:rsid w:val="00854156"/>
    <w:rsid w:val="008546E7"/>
    <w:rsid w:val="0085502C"/>
    <w:rsid w:val="00856415"/>
    <w:rsid w:val="0085690F"/>
    <w:rsid w:val="00856C7D"/>
    <w:rsid w:val="008572C4"/>
    <w:rsid w:val="00857B2F"/>
    <w:rsid w:val="00857F84"/>
    <w:rsid w:val="00860BBD"/>
    <w:rsid w:val="00862776"/>
    <w:rsid w:val="00863A55"/>
    <w:rsid w:val="0086595E"/>
    <w:rsid w:val="00865CA3"/>
    <w:rsid w:val="008707A1"/>
    <w:rsid w:val="00870C8B"/>
    <w:rsid w:val="00871092"/>
    <w:rsid w:val="00872BB7"/>
    <w:rsid w:val="00874E15"/>
    <w:rsid w:val="00875914"/>
    <w:rsid w:val="0087712C"/>
    <w:rsid w:val="008803C9"/>
    <w:rsid w:val="008831F5"/>
    <w:rsid w:val="008837B6"/>
    <w:rsid w:val="008838DF"/>
    <w:rsid w:val="008842EF"/>
    <w:rsid w:val="00884BA7"/>
    <w:rsid w:val="00884CD6"/>
    <w:rsid w:val="0088611B"/>
    <w:rsid w:val="00891F9C"/>
    <w:rsid w:val="00892539"/>
    <w:rsid w:val="00893CBE"/>
    <w:rsid w:val="008943EE"/>
    <w:rsid w:val="008957BB"/>
    <w:rsid w:val="00895B2B"/>
    <w:rsid w:val="0089642D"/>
    <w:rsid w:val="008966ED"/>
    <w:rsid w:val="008974FA"/>
    <w:rsid w:val="008A1A95"/>
    <w:rsid w:val="008A22F4"/>
    <w:rsid w:val="008A239A"/>
    <w:rsid w:val="008A4AC0"/>
    <w:rsid w:val="008A5AB2"/>
    <w:rsid w:val="008A5F20"/>
    <w:rsid w:val="008A6140"/>
    <w:rsid w:val="008A7197"/>
    <w:rsid w:val="008B0DEC"/>
    <w:rsid w:val="008B103E"/>
    <w:rsid w:val="008B1290"/>
    <w:rsid w:val="008B37D2"/>
    <w:rsid w:val="008B3A0C"/>
    <w:rsid w:val="008B5773"/>
    <w:rsid w:val="008B5875"/>
    <w:rsid w:val="008B60C9"/>
    <w:rsid w:val="008B76B3"/>
    <w:rsid w:val="008B7BFE"/>
    <w:rsid w:val="008C223C"/>
    <w:rsid w:val="008C3D55"/>
    <w:rsid w:val="008C45BA"/>
    <w:rsid w:val="008C4640"/>
    <w:rsid w:val="008C498B"/>
    <w:rsid w:val="008C671F"/>
    <w:rsid w:val="008C6A44"/>
    <w:rsid w:val="008C7177"/>
    <w:rsid w:val="008C75E2"/>
    <w:rsid w:val="008D3025"/>
    <w:rsid w:val="008D4620"/>
    <w:rsid w:val="008D49ED"/>
    <w:rsid w:val="008D5306"/>
    <w:rsid w:val="008D5406"/>
    <w:rsid w:val="008D5587"/>
    <w:rsid w:val="008D5797"/>
    <w:rsid w:val="008D58E9"/>
    <w:rsid w:val="008D6E44"/>
    <w:rsid w:val="008E1BBE"/>
    <w:rsid w:val="008E2519"/>
    <w:rsid w:val="008E4575"/>
    <w:rsid w:val="008E652F"/>
    <w:rsid w:val="008E668C"/>
    <w:rsid w:val="008E6F67"/>
    <w:rsid w:val="008E706D"/>
    <w:rsid w:val="008E7CB0"/>
    <w:rsid w:val="008F28B8"/>
    <w:rsid w:val="008F2A96"/>
    <w:rsid w:val="008F3E65"/>
    <w:rsid w:val="008F41C2"/>
    <w:rsid w:val="008F4BD5"/>
    <w:rsid w:val="008F51A2"/>
    <w:rsid w:val="008F6447"/>
    <w:rsid w:val="00900248"/>
    <w:rsid w:val="00901773"/>
    <w:rsid w:val="00901C5B"/>
    <w:rsid w:val="00902CE9"/>
    <w:rsid w:val="009036A8"/>
    <w:rsid w:val="009101DD"/>
    <w:rsid w:val="0091021C"/>
    <w:rsid w:val="0091170E"/>
    <w:rsid w:val="009121E4"/>
    <w:rsid w:val="009123BB"/>
    <w:rsid w:val="00912A2D"/>
    <w:rsid w:val="00912A32"/>
    <w:rsid w:val="00913482"/>
    <w:rsid w:val="00913981"/>
    <w:rsid w:val="009147CB"/>
    <w:rsid w:val="00915907"/>
    <w:rsid w:val="00917409"/>
    <w:rsid w:val="00920B6A"/>
    <w:rsid w:val="00921096"/>
    <w:rsid w:val="00921CC6"/>
    <w:rsid w:val="009227E5"/>
    <w:rsid w:val="00922914"/>
    <w:rsid w:val="00923763"/>
    <w:rsid w:val="00925B5B"/>
    <w:rsid w:val="00927989"/>
    <w:rsid w:val="0093038D"/>
    <w:rsid w:val="009332D3"/>
    <w:rsid w:val="009336A2"/>
    <w:rsid w:val="00936862"/>
    <w:rsid w:val="00937FF7"/>
    <w:rsid w:val="0094077F"/>
    <w:rsid w:val="00943C03"/>
    <w:rsid w:val="009456CF"/>
    <w:rsid w:val="009464E5"/>
    <w:rsid w:val="00946E80"/>
    <w:rsid w:val="00946FCA"/>
    <w:rsid w:val="0095236A"/>
    <w:rsid w:val="009525A5"/>
    <w:rsid w:val="00952CBD"/>
    <w:rsid w:val="0095312C"/>
    <w:rsid w:val="0095366C"/>
    <w:rsid w:val="00954A6C"/>
    <w:rsid w:val="00957A47"/>
    <w:rsid w:val="00957C29"/>
    <w:rsid w:val="00957F9E"/>
    <w:rsid w:val="009610A3"/>
    <w:rsid w:val="00961190"/>
    <w:rsid w:val="0096327D"/>
    <w:rsid w:val="00963440"/>
    <w:rsid w:val="0096399E"/>
    <w:rsid w:val="00963FB0"/>
    <w:rsid w:val="009654FD"/>
    <w:rsid w:val="00966682"/>
    <w:rsid w:val="00967234"/>
    <w:rsid w:val="00967747"/>
    <w:rsid w:val="0097110C"/>
    <w:rsid w:val="00971122"/>
    <w:rsid w:val="00971E61"/>
    <w:rsid w:val="009721ED"/>
    <w:rsid w:val="00973070"/>
    <w:rsid w:val="00976E18"/>
    <w:rsid w:val="009772B3"/>
    <w:rsid w:val="00980273"/>
    <w:rsid w:val="0098049D"/>
    <w:rsid w:val="00980913"/>
    <w:rsid w:val="0098186E"/>
    <w:rsid w:val="00981A92"/>
    <w:rsid w:val="0098282B"/>
    <w:rsid w:val="00982D14"/>
    <w:rsid w:val="00983B1C"/>
    <w:rsid w:val="00984C6A"/>
    <w:rsid w:val="00985CD2"/>
    <w:rsid w:val="009862EE"/>
    <w:rsid w:val="0098642C"/>
    <w:rsid w:val="00986784"/>
    <w:rsid w:val="00986C06"/>
    <w:rsid w:val="00987808"/>
    <w:rsid w:val="009878AE"/>
    <w:rsid w:val="00987D67"/>
    <w:rsid w:val="00990379"/>
    <w:rsid w:val="009921E8"/>
    <w:rsid w:val="00994115"/>
    <w:rsid w:val="00994406"/>
    <w:rsid w:val="00995577"/>
    <w:rsid w:val="009958DF"/>
    <w:rsid w:val="00995993"/>
    <w:rsid w:val="00995E3F"/>
    <w:rsid w:val="00995FB6"/>
    <w:rsid w:val="009A13B6"/>
    <w:rsid w:val="009A2067"/>
    <w:rsid w:val="009A2C17"/>
    <w:rsid w:val="009A2C8A"/>
    <w:rsid w:val="009A53DB"/>
    <w:rsid w:val="009A5E1E"/>
    <w:rsid w:val="009A7D68"/>
    <w:rsid w:val="009B23C9"/>
    <w:rsid w:val="009B2654"/>
    <w:rsid w:val="009B35E6"/>
    <w:rsid w:val="009B3E88"/>
    <w:rsid w:val="009B409B"/>
    <w:rsid w:val="009B427C"/>
    <w:rsid w:val="009B45D6"/>
    <w:rsid w:val="009B5927"/>
    <w:rsid w:val="009B5F73"/>
    <w:rsid w:val="009B6F0E"/>
    <w:rsid w:val="009B7F37"/>
    <w:rsid w:val="009C06DE"/>
    <w:rsid w:val="009C159E"/>
    <w:rsid w:val="009C17C4"/>
    <w:rsid w:val="009C214C"/>
    <w:rsid w:val="009C309A"/>
    <w:rsid w:val="009C3C2E"/>
    <w:rsid w:val="009C446C"/>
    <w:rsid w:val="009C52F7"/>
    <w:rsid w:val="009C5F38"/>
    <w:rsid w:val="009C66FF"/>
    <w:rsid w:val="009C6C77"/>
    <w:rsid w:val="009C71C2"/>
    <w:rsid w:val="009C7BF8"/>
    <w:rsid w:val="009D0060"/>
    <w:rsid w:val="009D0579"/>
    <w:rsid w:val="009D0B10"/>
    <w:rsid w:val="009D17E9"/>
    <w:rsid w:val="009D1C6F"/>
    <w:rsid w:val="009D1E5A"/>
    <w:rsid w:val="009D2106"/>
    <w:rsid w:val="009D248D"/>
    <w:rsid w:val="009D323C"/>
    <w:rsid w:val="009D36CE"/>
    <w:rsid w:val="009D3D3F"/>
    <w:rsid w:val="009D4B29"/>
    <w:rsid w:val="009D4F2F"/>
    <w:rsid w:val="009D5902"/>
    <w:rsid w:val="009D77E2"/>
    <w:rsid w:val="009E2BAC"/>
    <w:rsid w:val="009E2BD8"/>
    <w:rsid w:val="009E5011"/>
    <w:rsid w:val="009E585D"/>
    <w:rsid w:val="009E5D31"/>
    <w:rsid w:val="009E636B"/>
    <w:rsid w:val="009E6C04"/>
    <w:rsid w:val="009E6D16"/>
    <w:rsid w:val="009F0388"/>
    <w:rsid w:val="009F1F76"/>
    <w:rsid w:val="009F2FF9"/>
    <w:rsid w:val="009F39C8"/>
    <w:rsid w:val="009F44FD"/>
    <w:rsid w:val="009F58B5"/>
    <w:rsid w:val="009F5F77"/>
    <w:rsid w:val="009F687F"/>
    <w:rsid w:val="009F7DFC"/>
    <w:rsid w:val="00A0328D"/>
    <w:rsid w:val="00A03611"/>
    <w:rsid w:val="00A03778"/>
    <w:rsid w:val="00A03B6F"/>
    <w:rsid w:val="00A0428C"/>
    <w:rsid w:val="00A0506E"/>
    <w:rsid w:val="00A06995"/>
    <w:rsid w:val="00A11A38"/>
    <w:rsid w:val="00A123CD"/>
    <w:rsid w:val="00A1279A"/>
    <w:rsid w:val="00A156CC"/>
    <w:rsid w:val="00A156F9"/>
    <w:rsid w:val="00A16F17"/>
    <w:rsid w:val="00A218C1"/>
    <w:rsid w:val="00A21AFE"/>
    <w:rsid w:val="00A22395"/>
    <w:rsid w:val="00A23043"/>
    <w:rsid w:val="00A23B35"/>
    <w:rsid w:val="00A24341"/>
    <w:rsid w:val="00A248A0"/>
    <w:rsid w:val="00A24D6B"/>
    <w:rsid w:val="00A25481"/>
    <w:rsid w:val="00A27144"/>
    <w:rsid w:val="00A27323"/>
    <w:rsid w:val="00A27464"/>
    <w:rsid w:val="00A2762A"/>
    <w:rsid w:val="00A30085"/>
    <w:rsid w:val="00A312A3"/>
    <w:rsid w:val="00A32BD2"/>
    <w:rsid w:val="00A33A8D"/>
    <w:rsid w:val="00A33F96"/>
    <w:rsid w:val="00A3420D"/>
    <w:rsid w:val="00A35B0E"/>
    <w:rsid w:val="00A3627C"/>
    <w:rsid w:val="00A3667C"/>
    <w:rsid w:val="00A36D1F"/>
    <w:rsid w:val="00A36E14"/>
    <w:rsid w:val="00A37CBA"/>
    <w:rsid w:val="00A37CEF"/>
    <w:rsid w:val="00A400DE"/>
    <w:rsid w:val="00A43B40"/>
    <w:rsid w:val="00A4547C"/>
    <w:rsid w:val="00A45610"/>
    <w:rsid w:val="00A459B7"/>
    <w:rsid w:val="00A46A26"/>
    <w:rsid w:val="00A46C24"/>
    <w:rsid w:val="00A47759"/>
    <w:rsid w:val="00A47911"/>
    <w:rsid w:val="00A479DF"/>
    <w:rsid w:val="00A50674"/>
    <w:rsid w:val="00A517CD"/>
    <w:rsid w:val="00A53976"/>
    <w:rsid w:val="00A54B0A"/>
    <w:rsid w:val="00A554AA"/>
    <w:rsid w:val="00A55617"/>
    <w:rsid w:val="00A55CE1"/>
    <w:rsid w:val="00A56ACD"/>
    <w:rsid w:val="00A622F7"/>
    <w:rsid w:val="00A62DF1"/>
    <w:rsid w:val="00A63B4A"/>
    <w:rsid w:val="00A63C5B"/>
    <w:rsid w:val="00A63DBB"/>
    <w:rsid w:val="00A64D74"/>
    <w:rsid w:val="00A6528E"/>
    <w:rsid w:val="00A70EE7"/>
    <w:rsid w:val="00A71718"/>
    <w:rsid w:val="00A72210"/>
    <w:rsid w:val="00A735ED"/>
    <w:rsid w:val="00A7546A"/>
    <w:rsid w:val="00A7596F"/>
    <w:rsid w:val="00A75EEC"/>
    <w:rsid w:val="00A77537"/>
    <w:rsid w:val="00A80269"/>
    <w:rsid w:val="00A8113C"/>
    <w:rsid w:val="00A81402"/>
    <w:rsid w:val="00A82952"/>
    <w:rsid w:val="00A83E40"/>
    <w:rsid w:val="00A844AF"/>
    <w:rsid w:val="00A8472E"/>
    <w:rsid w:val="00A84F45"/>
    <w:rsid w:val="00A87401"/>
    <w:rsid w:val="00A90470"/>
    <w:rsid w:val="00A93E57"/>
    <w:rsid w:val="00A955F5"/>
    <w:rsid w:val="00AA1150"/>
    <w:rsid w:val="00AA11E1"/>
    <w:rsid w:val="00AA1BE5"/>
    <w:rsid w:val="00AA2471"/>
    <w:rsid w:val="00AA3545"/>
    <w:rsid w:val="00AA5CB6"/>
    <w:rsid w:val="00AB001A"/>
    <w:rsid w:val="00AB01BC"/>
    <w:rsid w:val="00AB0897"/>
    <w:rsid w:val="00AB0DC2"/>
    <w:rsid w:val="00AB444B"/>
    <w:rsid w:val="00AB4E0F"/>
    <w:rsid w:val="00AB4FCE"/>
    <w:rsid w:val="00AB5353"/>
    <w:rsid w:val="00AB6BED"/>
    <w:rsid w:val="00AB79C7"/>
    <w:rsid w:val="00AB7B00"/>
    <w:rsid w:val="00AC0C7E"/>
    <w:rsid w:val="00AC0C8C"/>
    <w:rsid w:val="00AC363E"/>
    <w:rsid w:val="00AC381D"/>
    <w:rsid w:val="00AC38F7"/>
    <w:rsid w:val="00AC3E12"/>
    <w:rsid w:val="00AC4202"/>
    <w:rsid w:val="00AC494E"/>
    <w:rsid w:val="00AC4ED5"/>
    <w:rsid w:val="00AC68C0"/>
    <w:rsid w:val="00AD0441"/>
    <w:rsid w:val="00AD2008"/>
    <w:rsid w:val="00AD211A"/>
    <w:rsid w:val="00AD25A3"/>
    <w:rsid w:val="00AD270C"/>
    <w:rsid w:val="00AD2BA4"/>
    <w:rsid w:val="00AD2CC2"/>
    <w:rsid w:val="00AD380F"/>
    <w:rsid w:val="00AD4406"/>
    <w:rsid w:val="00AD65A1"/>
    <w:rsid w:val="00AE01E9"/>
    <w:rsid w:val="00AE0BF7"/>
    <w:rsid w:val="00AE1170"/>
    <w:rsid w:val="00AE1236"/>
    <w:rsid w:val="00AE12EE"/>
    <w:rsid w:val="00AE1B7A"/>
    <w:rsid w:val="00AE22D4"/>
    <w:rsid w:val="00AE2582"/>
    <w:rsid w:val="00AE42A8"/>
    <w:rsid w:val="00AE60D5"/>
    <w:rsid w:val="00AE6C09"/>
    <w:rsid w:val="00AE7641"/>
    <w:rsid w:val="00AE7D46"/>
    <w:rsid w:val="00AF30F5"/>
    <w:rsid w:val="00AF3FD4"/>
    <w:rsid w:val="00AF412A"/>
    <w:rsid w:val="00AF566B"/>
    <w:rsid w:val="00AF6820"/>
    <w:rsid w:val="00AF6CF7"/>
    <w:rsid w:val="00AF6EAD"/>
    <w:rsid w:val="00AF7842"/>
    <w:rsid w:val="00AF7D5C"/>
    <w:rsid w:val="00AF7EBD"/>
    <w:rsid w:val="00B00DD9"/>
    <w:rsid w:val="00B027A5"/>
    <w:rsid w:val="00B02C1A"/>
    <w:rsid w:val="00B03B3F"/>
    <w:rsid w:val="00B03F91"/>
    <w:rsid w:val="00B059DE"/>
    <w:rsid w:val="00B076F8"/>
    <w:rsid w:val="00B109CA"/>
    <w:rsid w:val="00B11AF5"/>
    <w:rsid w:val="00B12924"/>
    <w:rsid w:val="00B13AD7"/>
    <w:rsid w:val="00B13CE5"/>
    <w:rsid w:val="00B14739"/>
    <w:rsid w:val="00B1497C"/>
    <w:rsid w:val="00B14D62"/>
    <w:rsid w:val="00B154AA"/>
    <w:rsid w:val="00B16089"/>
    <w:rsid w:val="00B16870"/>
    <w:rsid w:val="00B16CE7"/>
    <w:rsid w:val="00B17B0F"/>
    <w:rsid w:val="00B20CB8"/>
    <w:rsid w:val="00B20F67"/>
    <w:rsid w:val="00B21978"/>
    <w:rsid w:val="00B2362E"/>
    <w:rsid w:val="00B274ED"/>
    <w:rsid w:val="00B30761"/>
    <w:rsid w:val="00B30EB6"/>
    <w:rsid w:val="00B32C0F"/>
    <w:rsid w:val="00B32E1F"/>
    <w:rsid w:val="00B32EE1"/>
    <w:rsid w:val="00B341BF"/>
    <w:rsid w:val="00B3700C"/>
    <w:rsid w:val="00B371BD"/>
    <w:rsid w:val="00B44927"/>
    <w:rsid w:val="00B44CBB"/>
    <w:rsid w:val="00B462D2"/>
    <w:rsid w:val="00B46C3B"/>
    <w:rsid w:val="00B47F79"/>
    <w:rsid w:val="00B511E8"/>
    <w:rsid w:val="00B538D7"/>
    <w:rsid w:val="00B53ABF"/>
    <w:rsid w:val="00B53E7F"/>
    <w:rsid w:val="00B543FF"/>
    <w:rsid w:val="00B5455B"/>
    <w:rsid w:val="00B54AE2"/>
    <w:rsid w:val="00B56753"/>
    <w:rsid w:val="00B57FB3"/>
    <w:rsid w:val="00B612C4"/>
    <w:rsid w:val="00B6139A"/>
    <w:rsid w:val="00B62C36"/>
    <w:rsid w:val="00B64768"/>
    <w:rsid w:val="00B64D76"/>
    <w:rsid w:val="00B65956"/>
    <w:rsid w:val="00B65B1C"/>
    <w:rsid w:val="00B6628C"/>
    <w:rsid w:val="00B67618"/>
    <w:rsid w:val="00B67FD5"/>
    <w:rsid w:val="00B743F4"/>
    <w:rsid w:val="00B748AC"/>
    <w:rsid w:val="00B74A31"/>
    <w:rsid w:val="00B74C7F"/>
    <w:rsid w:val="00B80FCB"/>
    <w:rsid w:val="00B81E55"/>
    <w:rsid w:val="00B828F6"/>
    <w:rsid w:val="00B838E1"/>
    <w:rsid w:val="00B84C2A"/>
    <w:rsid w:val="00B85008"/>
    <w:rsid w:val="00B853BE"/>
    <w:rsid w:val="00B8581D"/>
    <w:rsid w:val="00B8631C"/>
    <w:rsid w:val="00B86D2F"/>
    <w:rsid w:val="00B87AB1"/>
    <w:rsid w:val="00B905A7"/>
    <w:rsid w:val="00B90779"/>
    <w:rsid w:val="00B91077"/>
    <w:rsid w:val="00B91E7B"/>
    <w:rsid w:val="00B9472E"/>
    <w:rsid w:val="00B954BC"/>
    <w:rsid w:val="00B95AAF"/>
    <w:rsid w:val="00B95BFE"/>
    <w:rsid w:val="00B9784A"/>
    <w:rsid w:val="00BA029A"/>
    <w:rsid w:val="00BA18C2"/>
    <w:rsid w:val="00BA20BC"/>
    <w:rsid w:val="00BA2272"/>
    <w:rsid w:val="00BA245D"/>
    <w:rsid w:val="00BA2E63"/>
    <w:rsid w:val="00BA3567"/>
    <w:rsid w:val="00BA3CCA"/>
    <w:rsid w:val="00BA5B67"/>
    <w:rsid w:val="00BA5FB1"/>
    <w:rsid w:val="00BB05AD"/>
    <w:rsid w:val="00BB4701"/>
    <w:rsid w:val="00BB472E"/>
    <w:rsid w:val="00BB676E"/>
    <w:rsid w:val="00BB6B6D"/>
    <w:rsid w:val="00BC0B68"/>
    <w:rsid w:val="00BC10DC"/>
    <w:rsid w:val="00BC1BA4"/>
    <w:rsid w:val="00BC268C"/>
    <w:rsid w:val="00BC2963"/>
    <w:rsid w:val="00BC3061"/>
    <w:rsid w:val="00BC315A"/>
    <w:rsid w:val="00BC35F6"/>
    <w:rsid w:val="00BC39DD"/>
    <w:rsid w:val="00BC42EE"/>
    <w:rsid w:val="00BC5779"/>
    <w:rsid w:val="00BC7874"/>
    <w:rsid w:val="00BD0BBE"/>
    <w:rsid w:val="00BD2413"/>
    <w:rsid w:val="00BD2AED"/>
    <w:rsid w:val="00BD2E8E"/>
    <w:rsid w:val="00BD35EB"/>
    <w:rsid w:val="00BD36FC"/>
    <w:rsid w:val="00BD4828"/>
    <w:rsid w:val="00BD4E47"/>
    <w:rsid w:val="00BD63E5"/>
    <w:rsid w:val="00BD6758"/>
    <w:rsid w:val="00BD6A5A"/>
    <w:rsid w:val="00BD6C36"/>
    <w:rsid w:val="00BD6CB5"/>
    <w:rsid w:val="00BD6E2D"/>
    <w:rsid w:val="00BD6FDB"/>
    <w:rsid w:val="00BE2F20"/>
    <w:rsid w:val="00BE3568"/>
    <w:rsid w:val="00BE3B65"/>
    <w:rsid w:val="00BE3F7F"/>
    <w:rsid w:val="00BE46E5"/>
    <w:rsid w:val="00BE58F0"/>
    <w:rsid w:val="00BE59A7"/>
    <w:rsid w:val="00BE6605"/>
    <w:rsid w:val="00BE70EA"/>
    <w:rsid w:val="00BF03CE"/>
    <w:rsid w:val="00BF0E96"/>
    <w:rsid w:val="00BF0FBB"/>
    <w:rsid w:val="00BF1D59"/>
    <w:rsid w:val="00BF4636"/>
    <w:rsid w:val="00BF5745"/>
    <w:rsid w:val="00BF6EA1"/>
    <w:rsid w:val="00BF7293"/>
    <w:rsid w:val="00BF7F3F"/>
    <w:rsid w:val="00C0040F"/>
    <w:rsid w:val="00C030CE"/>
    <w:rsid w:val="00C03586"/>
    <w:rsid w:val="00C0556F"/>
    <w:rsid w:val="00C108B9"/>
    <w:rsid w:val="00C11D72"/>
    <w:rsid w:val="00C1437B"/>
    <w:rsid w:val="00C16F0D"/>
    <w:rsid w:val="00C17451"/>
    <w:rsid w:val="00C20429"/>
    <w:rsid w:val="00C221EB"/>
    <w:rsid w:val="00C223EB"/>
    <w:rsid w:val="00C237CF"/>
    <w:rsid w:val="00C23818"/>
    <w:rsid w:val="00C24613"/>
    <w:rsid w:val="00C24C06"/>
    <w:rsid w:val="00C25531"/>
    <w:rsid w:val="00C268C0"/>
    <w:rsid w:val="00C27243"/>
    <w:rsid w:val="00C30584"/>
    <w:rsid w:val="00C31DB4"/>
    <w:rsid w:val="00C32DA0"/>
    <w:rsid w:val="00C351C3"/>
    <w:rsid w:val="00C3688E"/>
    <w:rsid w:val="00C378D2"/>
    <w:rsid w:val="00C37FEC"/>
    <w:rsid w:val="00C416DC"/>
    <w:rsid w:val="00C43719"/>
    <w:rsid w:val="00C44A1F"/>
    <w:rsid w:val="00C44DA5"/>
    <w:rsid w:val="00C4712E"/>
    <w:rsid w:val="00C47CAD"/>
    <w:rsid w:val="00C47FB5"/>
    <w:rsid w:val="00C50C19"/>
    <w:rsid w:val="00C50CB4"/>
    <w:rsid w:val="00C52CFB"/>
    <w:rsid w:val="00C53419"/>
    <w:rsid w:val="00C55266"/>
    <w:rsid w:val="00C55361"/>
    <w:rsid w:val="00C55C71"/>
    <w:rsid w:val="00C55EAC"/>
    <w:rsid w:val="00C5656C"/>
    <w:rsid w:val="00C568AE"/>
    <w:rsid w:val="00C56E86"/>
    <w:rsid w:val="00C605EA"/>
    <w:rsid w:val="00C606D4"/>
    <w:rsid w:val="00C60B7F"/>
    <w:rsid w:val="00C61492"/>
    <w:rsid w:val="00C62187"/>
    <w:rsid w:val="00C62693"/>
    <w:rsid w:val="00C62E20"/>
    <w:rsid w:val="00C630C5"/>
    <w:rsid w:val="00C6416F"/>
    <w:rsid w:val="00C65846"/>
    <w:rsid w:val="00C66B7B"/>
    <w:rsid w:val="00C66CC7"/>
    <w:rsid w:val="00C70439"/>
    <w:rsid w:val="00C70917"/>
    <w:rsid w:val="00C71D78"/>
    <w:rsid w:val="00C727FB"/>
    <w:rsid w:val="00C73719"/>
    <w:rsid w:val="00C73A46"/>
    <w:rsid w:val="00C73E3B"/>
    <w:rsid w:val="00C7584F"/>
    <w:rsid w:val="00C76031"/>
    <w:rsid w:val="00C76B3A"/>
    <w:rsid w:val="00C76E34"/>
    <w:rsid w:val="00C81BCE"/>
    <w:rsid w:val="00C831B4"/>
    <w:rsid w:val="00C83E2E"/>
    <w:rsid w:val="00C854A3"/>
    <w:rsid w:val="00C864D1"/>
    <w:rsid w:val="00C87C71"/>
    <w:rsid w:val="00C91474"/>
    <w:rsid w:val="00C91686"/>
    <w:rsid w:val="00C917FA"/>
    <w:rsid w:val="00C92B2D"/>
    <w:rsid w:val="00C933DE"/>
    <w:rsid w:val="00C9452A"/>
    <w:rsid w:val="00C960D7"/>
    <w:rsid w:val="00C97BA3"/>
    <w:rsid w:val="00CA2239"/>
    <w:rsid w:val="00CA3448"/>
    <w:rsid w:val="00CA455E"/>
    <w:rsid w:val="00CA5178"/>
    <w:rsid w:val="00CA653D"/>
    <w:rsid w:val="00CA6A1B"/>
    <w:rsid w:val="00CA7FBA"/>
    <w:rsid w:val="00CB0897"/>
    <w:rsid w:val="00CB456E"/>
    <w:rsid w:val="00CB5F12"/>
    <w:rsid w:val="00CB6242"/>
    <w:rsid w:val="00CB6416"/>
    <w:rsid w:val="00CB78A7"/>
    <w:rsid w:val="00CB7BDE"/>
    <w:rsid w:val="00CC17E0"/>
    <w:rsid w:val="00CC2777"/>
    <w:rsid w:val="00CC436E"/>
    <w:rsid w:val="00CC5990"/>
    <w:rsid w:val="00CD0ED3"/>
    <w:rsid w:val="00CD3FBE"/>
    <w:rsid w:val="00CD4176"/>
    <w:rsid w:val="00CD4E96"/>
    <w:rsid w:val="00CD5344"/>
    <w:rsid w:val="00CD72DB"/>
    <w:rsid w:val="00CD7D17"/>
    <w:rsid w:val="00CE1E7D"/>
    <w:rsid w:val="00CE2424"/>
    <w:rsid w:val="00CE296B"/>
    <w:rsid w:val="00CE2EDD"/>
    <w:rsid w:val="00CE4725"/>
    <w:rsid w:val="00CF0ACC"/>
    <w:rsid w:val="00CF1781"/>
    <w:rsid w:val="00CF4385"/>
    <w:rsid w:val="00CF5E20"/>
    <w:rsid w:val="00CF6CCA"/>
    <w:rsid w:val="00CF6DFA"/>
    <w:rsid w:val="00D01257"/>
    <w:rsid w:val="00D01790"/>
    <w:rsid w:val="00D02566"/>
    <w:rsid w:val="00D04329"/>
    <w:rsid w:val="00D04CC3"/>
    <w:rsid w:val="00D05FEC"/>
    <w:rsid w:val="00D06506"/>
    <w:rsid w:val="00D06A9C"/>
    <w:rsid w:val="00D10896"/>
    <w:rsid w:val="00D108DA"/>
    <w:rsid w:val="00D10AA7"/>
    <w:rsid w:val="00D10C5A"/>
    <w:rsid w:val="00D11CD7"/>
    <w:rsid w:val="00D135F5"/>
    <w:rsid w:val="00D13E01"/>
    <w:rsid w:val="00D14E88"/>
    <w:rsid w:val="00D15BC7"/>
    <w:rsid w:val="00D16347"/>
    <w:rsid w:val="00D166D1"/>
    <w:rsid w:val="00D17460"/>
    <w:rsid w:val="00D1751C"/>
    <w:rsid w:val="00D17914"/>
    <w:rsid w:val="00D20703"/>
    <w:rsid w:val="00D20738"/>
    <w:rsid w:val="00D212D6"/>
    <w:rsid w:val="00D22F6C"/>
    <w:rsid w:val="00D23080"/>
    <w:rsid w:val="00D232B5"/>
    <w:rsid w:val="00D23839"/>
    <w:rsid w:val="00D24C53"/>
    <w:rsid w:val="00D252EF"/>
    <w:rsid w:val="00D254A3"/>
    <w:rsid w:val="00D256C4"/>
    <w:rsid w:val="00D25910"/>
    <w:rsid w:val="00D26CF1"/>
    <w:rsid w:val="00D3034D"/>
    <w:rsid w:val="00D30565"/>
    <w:rsid w:val="00D30C40"/>
    <w:rsid w:val="00D31C49"/>
    <w:rsid w:val="00D33898"/>
    <w:rsid w:val="00D338E9"/>
    <w:rsid w:val="00D33DB7"/>
    <w:rsid w:val="00D33DC6"/>
    <w:rsid w:val="00D37678"/>
    <w:rsid w:val="00D37D6F"/>
    <w:rsid w:val="00D4380E"/>
    <w:rsid w:val="00D44E64"/>
    <w:rsid w:val="00D4616E"/>
    <w:rsid w:val="00D50C3E"/>
    <w:rsid w:val="00D50EDF"/>
    <w:rsid w:val="00D523FB"/>
    <w:rsid w:val="00D54913"/>
    <w:rsid w:val="00D572BE"/>
    <w:rsid w:val="00D604B5"/>
    <w:rsid w:val="00D608AE"/>
    <w:rsid w:val="00D61332"/>
    <w:rsid w:val="00D61BA7"/>
    <w:rsid w:val="00D621BF"/>
    <w:rsid w:val="00D6343C"/>
    <w:rsid w:val="00D64B0E"/>
    <w:rsid w:val="00D64C46"/>
    <w:rsid w:val="00D67D63"/>
    <w:rsid w:val="00D71D76"/>
    <w:rsid w:val="00D73033"/>
    <w:rsid w:val="00D7329F"/>
    <w:rsid w:val="00D736B1"/>
    <w:rsid w:val="00D7660E"/>
    <w:rsid w:val="00D7728B"/>
    <w:rsid w:val="00D77308"/>
    <w:rsid w:val="00D80861"/>
    <w:rsid w:val="00D8453B"/>
    <w:rsid w:val="00D84A1B"/>
    <w:rsid w:val="00D86267"/>
    <w:rsid w:val="00D86BC4"/>
    <w:rsid w:val="00D86D30"/>
    <w:rsid w:val="00D87120"/>
    <w:rsid w:val="00D90580"/>
    <w:rsid w:val="00D908C6"/>
    <w:rsid w:val="00D909A1"/>
    <w:rsid w:val="00D90E98"/>
    <w:rsid w:val="00D940AF"/>
    <w:rsid w:val="00D94B56"/>
    <w:rsid w:val="00D955EE"/>
    <w:rsid w:val="00D9754C"/>
    <w:rsid w:val="00D97921"/>
    <w:rsid w:val="00DA003C"/>
    <w:rsid w:val="00DA08B4"/>
    <w:rsid w:val="00DA1555"/>
    <w:rsid w:val="00DA17B0"/>
    <w:rsid w:val="00DA2934"/>
    <w:rsid w:val="00DA2B01"/>
    <w:rsid w:val="00DA6CB7"/>
    <w:rsid w:val="00DB0323"/>
    <w:rsid w:val="00DB3421"/>
    <w:rsid w:val="00DB3496"/>
    <w:rsid w:val="00DB3513"/>
    <w:rsid w:val="00DB487F"/>
    <w:rsid w:val="00DB69EB"/>
    <w:rsid w:val="00DB6A95"/>
    <w:rsid w:val="00DB738F"/>
    <w:rsid w:val="00DB7547"/>
    <w:rsid w:val="00DB7570"/>
    <w:rsid w:val="00DB79D6"/>
    <w:rsid w:val="00DC038F"/>
    <w:rsid w:val="00DC3074"/>
    <w:rsid w:val="00DC36D4"/>
    <w:rsid w:val="00DD1C22"/>
    <w:rsid w:val="00DD2C1D"/>
    <w:rsid w:val="00DD4D9F"/>
    <w:rsid w:val="00DD561C"/>
    <w:rsid w:val="00DD576E"/>
    <w:rsid w:val="00DD5C24"/>
    <w:rsid w:val="00DD68B8"/>
    <w:rsid w:val="00DD6CCF"/>
    <w:rsid w:val="00DD7D41"/>
    <w:rsid w:val="00DE07A7"/>
    <w:rsid w:val="00DE0ADE"/>
    <w:rsid w:val="00DE2130"/>
    <w:rsid w:val="00DE2ED9"/>
    <w:rsid w:val="00DE4C68"/>
    <w:rsid w:val="00DE4F78"/>
    <w:rsid w:val="00DE5FC6"/>
    <w:rsid w:val="00DE664B"/>
    <w:rsid w:val="00DE7381"/>
    <w:rsid w:val="00DF025A"/>
    <w:rsid w:val="00DF12AE"/>
    <w:rsid w:val="00DF2BBF"/>
    <w:rsid w:val="00DF2F79"/>
    <w:rsid w:val="00DF3407"/>
    <w:rsid w:val="00DF3978"/>
    <w:rsid w:val="00DF4026"/>
    <w:rsid w:val="00DF41A7"/>
    <w:rsid w:val="00DF4B30"/>
    <w:rsid w:val="00DF5560"/>
    <w:rsid w:val="00DF6D0B"/>
    <w:rsid w:val="00DF74E4"/>
    <w:rsid w:val="00DF7C4A"/>
    <w:rsid w:val="00E00AD2"/>
    <w:rsid w:val="00E0172C"/>
    <w:rsid w:val="00E021F9"/>
    <w:rsid w:val="00E024B4"/>
    <w:rsid w:val="00E02917"/>
    <w:rsid w:val="00E02BAC"/>
    <w:rsid w:val="00E02F20"/>
    <w:rsid w:val="00E03E12"/>
    <w:rsid w:val="00E05614"/>
    <w:rsid w:val="00E11534"/>
    <w:rsid w:val="00E14940"/>
    <w:rsid w:val="00E14C95"/>
    <w:rsid w:val="00E15FA6"/>
    <w:rsid w:val="00E16197"/>
    <w:rsid w:val="00E161D1"/>
    <w:rsid w:val="00E168E5"/>
    <w:rsid w:val="00E17432"/>
    <w:rsid w:val="00E2031D"/>
    <w:rsid w:val="00E208DF"/>
    <w:rsid w:val="00E22B4A"/>
    <w:rsid w:val="00E23968"/>
    <w:rsid w:val="00E2538F"/>
    <w:rsid w:val="00E2559F"/>
    <w:rsid w:val="00E26D3B"/>
    <w:rsid w:val="00E270DD"/>
    <w:rsid w:val="00E27B44"/>
    <w:rsid w:val="00E30CE1"/>
    <w:rsid w:val="00E32276"/>
    <w:rsid w:val="00E32589"/>
    <w:rsid w:val="00E3280B"/>
    <w:rsid w:val="00E33338"/>
    <w:rsid w:val="00E33C09"/>
    <w:rsid w:val="00E37FB0"/>
    <w:rsid w:val="00E42316"/>
    <w:rsid w:val="00E42AE5"/>
    <w:rsid w:val="00E43CD9"/>
    <w:rsid w:val="00E45235"/>
    <w:rsid w:val="00E46356"/>
    <w:rsid w:val="00E46485"/>
    <w:rsid w:val="00E5102B"/>
    <w:rsid w:val="00E51205"/>
    <w:rsid w:val="00E54025"/>
    <w:rsid w:val="00E54376"/>
    <w:rsid w:val="00E563A2"/>
    <w:rsid w:val="00E57B3F"/>
    <w:rsid w:val="00E6054B"/>
    <w:rsid w:val="00E609F1"/>
    <w:rsid w:val="00E62718"/>
    <w:rsid w:val="00E62BB9"/>
    <w:rsid w:val="00E64981"/>
    <w:rsid w:val="00E661B1"/>
    <w:rsid w:val="00E66FDF"/>
    <w:rsid w:val="00E70E3C"/>
    <w:rsid w:val="00E71F02"/>
    <w:rsid w:val="00E72891"/>
    <w:rsid w:val="00E72B57"/>
    <w:rsid w:val="00E72FC4"/>
    <w:rsid w:val="00E73EEB"/>
    <w:rsid w:val="00E74294"/>
    <w:rsid w:val="00E77890"/>
    <w:rsid w:val="00E77D00"/>
    <w:rsid w:val="00E80122"/>
    <w:rsid w:val="00E81CEE"/>
    <w:rsid w:val="00E8271E"/>
    <w:rsid w:val="00E833D3"/>
    <w:rsid w:val="00E83447"/>
    <w:rsid w:val="00E8458B"/>
    <w:rsid w:val="00E84919"/>
    <w:rsid w:val="00E85014"/>
    <w:rsid w:val="00E85DD8"/>
    <w:rsid w:val="00E86852"/>
    <w:rsid w:val="00E86CC0"/>
    <w:rsid w:val="00E86D5A"/>
    <w:rsid w:val="00E87174"/>
    <w:rsid w:val="00E87AB6"/>
    <w:rsid w:val="00E87DCB"/>
    <w:rsid w:val="00E9061F"/>
    <w:rsid w:val="00E9118A"/>
    <w:rsid w:val="00E91329"/>
    <w:rsid w:val="00E91ED4"/>
    <w:rsid w:val="00E93546"/>
    <w:rsid w:val="00E93CE4"/>
    <w:rsid w:val="00E94920"/>
    <w:rsid w:val="00EA1108"/>
    <w:rsid w:val="00EA149D"/>
    <w:rsid w:val="00EA2335"/>
    <w:rsid w:val="00EA421B"/>
    <w:rsid w:val="00EA5094"/>
    <w:rsid w:val="00EA65B0"/>
    <w:rsid w:val="00EA67E9"/>
    <w:rsid w:val="00EA76D8"/>
    <w:rsid w:val="00EB03FC"/>
    <w:rsid w:val="00EB0451"/>
    <w:rsid w:val="00EB0D1F"/>
    <w:rsid w:val="00EB0ECE"/>
    <w:rsid w:val="00EB29E4"/>
    <w:rsid w:val="00EB388F"/>
    <w:rsid w:val="00EB50CF"/>
    <w:rsid w:val="00EB5D49"/>
    <w:rsid w:val="00EB639C"/>
    <w:rsid w:val="00EB7E4B"/>
    <w:rsid w:val="00EC23D5"/>
    <w:rsid w:val="00EC24A8"/>
    <w:rsid w:val="00EC3139"/>
    <w:rsid w:val="00EC4DF2"/>
    <w:rsid w:val="00ED0485"/>
    <w:rsid w:val="00ED16D1"/>
    <w:rsid w:val="00ED245B"/>
    <w:rsid w:val="00ED28A8"/>
    <w:rsid w:val="00ED3673"/>
    <w:rsid w:val="00ED505C"/>
    <w:rsid w:val="00ED7520"/>
    <w:rsid w:val="00ED7523"/>
    <w:rsid w:val="00ED7954"/>
    <w:rsid w:val="00EE0DEB"/>
    <w:rsid w:val="00EE1435"/>
    <w:rsid w:val="00EE2323"/>
    <w:rsid w:val="00EE27B2"/>
    <w:rsid w:val="00EE4E27"/>
    <w:rsid w:val="00EE4FA8"/>
    <w:rsid w:val="00EE620C"/>
    <w:rsid w:val="00EE6220"/>
    <w:rsid w:val="00EE6ADA"/>
    <w:rsid w:val="00EE6DE4"/>
    <w:rsid w:val="00EE70F6"/>
    <w:rsid w:val="00EE773C"/>
    <w:rsid w:val="00EE78B7"/>
    <w:rsid w:val="00EE7DBF"/>
    <w:rsid w:val="00EF0791"/>
    <w:rsid w:val="00EF0F2E"/>
    <w:rsid w:val="00EF2B27"/>
    <w:rsid w:val="00EF3B63"/>
    <w:rsid w:val="00EF3D25"/>
    <w:rsid w:val="00EF6E18"/>
    <w:rsid w:val="00EF72F8"/>
    <w:rsid w:val="00EF749D"/>
    <w:rsid w:val="00EF78CD"/>
    <w:rsid w:val="00F006BF"/>
    <w:rsid w:val="00F02FA3"/>
    <w:rsid w:val="00F0381D"/>
    <w:rsid w:val="00F045DF"/>
    <w:rsid w:val="00F052BC"/>
    <w:rsid w:val="00F06A46"/>
    <w:rsid w:val="00F06FC3"/>
    <w:rsid w:val="00F10639"/>
    <w:rsid w:val="00F11A38"/>
    <w:rsid w:val="00F12425"/>
    <w:rsid w:val="00F135C7"/>
    <w:rsid w:val="00F1370D"/>
    <w:rsid w:val="00F13A1E"/>
    <w:rsid w:val="00F147FA"/>
    <w:rsid w:val="00F14FBC"/>
    <w:rsid w:val="00F15D96"/>
    <w:rsid w:val="00F177A3"/>
    <w:rsid w:val="00F20073"/>
    <w:rsid w:val="00F223C7"/>
    <w:rsid w:val="00F2264E"/>
    <w:rsid w:val="00F23225"/>
    <w:rsid w:val="00F233E8"/>
    <w:rsid w:val="00F23B53"/>
    <w:rsid w:val="00F242E6"/>
    <w:rsid w:val="00F2706F"/>
    <w:rsid w:val="00F30593"/>
    <w:rsid w:val="00F3141A"/>
    <w:rsid w:val="00F32BAC"/>
    <w:rsid w:val="00F32F6A"/>
    <w:rsid w:val="00F36F88"/>
    <w:rsid w:val="00F418E8"/>
    <w:rsid w:val="00F431AD"/>
    <w:rsid w:val="00F4324D"/>
    <w:rsid w:val="00F437BE"/>
    <w:rsid w:val="00F44CA4"/>
    <w:rsid w:val="00F45846"/>
    <w:rsid w:val="00F50EA8"/>
    <w:rsid w:val="00F517AB"/>
    <w:rsid w:val="00F51F9C"/>
    <w:rsid w:val="00F535AF"/>
    <w:rsid w:val="00F538EF"/>
    <w:rsid w:val="00F54F0B"/>
    <w:rsid w:val="00F56F77"/>
    <w:rsid w:val="00F5798F"/>
    <w:rsid w:val="00F61166"/>
    <w:rsid w:val="00F61791"/>
    <w:rsid w:val="00F61C69"/>
    <w:rsid w:val="00F62333"/>
    <w:rsid w:val="00F62D7E"/>
    <w:rsid w:val="00F62EA2"/>
    <w:rsid w:val="00F66FAA"/>
    <w:rsid w:val="00F7053E"/>
    <w:rsid w:val="00F70B69"/>
    <w:rsid w:val="00F712B6"/>
    <w:rsid w:val="00F71545"/>
    <w:rsid w:val="00F74816"/>
    <w:rsid w:val="00F7553D"/>
    <w:rsid w:val="00F75FB1"/>
    <w:rsid w:val="00F7639E"/>
    <w:rsid w:val="00F764F2"/>
    <w:rsid w:val="00F7650D"/>
    <w:rsid w:val="00F77DB9"/>
    <w:rsid w:val="00F77DE5"/>
    <w:rsid w:val="00F77E36"/>
    <w:rsid w:val="00F803BB"/>
    <w:rsid w:val="00F826A2"/>
    <w:rsid w:val="00F82789"/>
    <w:rsid w:val="00F85403"/>
    <w:rsid w:val="00F8640A"/>
    <w:rsid w:val="00F866D5"/>
    <w:rsid w:val="00F923CA"/>
    <w:rsid w:val="00F93C3A"/>
    <w:rsid w:val="00F93E3B"/>
    <w:rsid w:val="00F948FB"/>
    <w:rsid w:val="00FA02CD"/>
    <w:rsid w:val="00FA06D8"/>
    <w:rsid w:val="00FA0F6F"/>
    <w:rsid w:val="00FA2C6E"/>
    <w:rsid w:val="00FA4888"/>
    <w:rsid w:val="00FA49AA"/>
    <w:rsid w:val="00FA4F15"/>
    <w:rsid w:val="00FA52E9"/>
    <w:rsid w:val="00FB098C"/>
    <w:rsid w:val="00FB0B5D"/>
    <w:rsid w:val="00FB0E63"/>
    <w:rsid w:val="00FB3DA7"/>
    <w:rsid w:val="00FB58E9"/>
    <w:rsid w:val="00FB669F"/>
    <w:rsid w:val="00FB6819"/>
    <w:rsid w:val="00FB6E2C"/>
    <w:rsid w:val="00FB76FD"/>
    <w:rsid w:val="00FB776F"/>
    <w:rsid w:val="00FB7C16"/>
    <w:rsid w:val="00FC01D0"/>
    <w:rsid w:val="00FC1ADD"/>
    <w:rsid w:val="00FC1E38"/>
    <w:rsid w:val="00FC2AD8"/>
    <w:rsid w:val="00FC354F"/>
    <w:rsid w:val="00FC3876"/>
    <w:rsid w:val="00FC5045"/>
    <w:rsid w:val="00FC5142"/>
    <w:rsid w:val="00FC5BBA"/>
    <w:rsid w:val="00FC61CA"/>
    <w:rsid w:val="00FC647D"/>
    <w:rsid w:val="00FC7C98"/>
    <w:rsid w:val="00FD0FB9"/>
    <w:rsid w:val="00FD180D"/>
    <w:rsid w:val="00FD2103"/>
    <w:rsid w:val="00FD285E"/>
    <w:rsid w:val="00FD30E2"/>
    <w:rsid w:val="00FD5F04"/>
    <w:rsid w:val="00FD7057"/>
    <w:rsid w:val="00FE03C8"/>
    <w:rsid w:val="00FE07CE"/>
    <w:rsid w:val="00FE24CE"/>
    <w:rsid w:val="00FE3E79"/>
    <w:rsid w:val="00FE508A"/>
    <w:rsid w:val="00FE5BF0"/>
    <w:rsid w:val="00FE5D84"/>
    <w:rsid w:val="00FE792E"/>
    <w:rsid w:val="00FE7D83"/>
    <w:rsid w:val="00FF0E01"/>
    <w:rsid w:val="00FF1C86"/>
    <w:rsid w:val="00FF32C2"/>
    <w:rsid w:val="00FF3463"/>
    <w:rsid w:val="00FF36C8"/>
    <w:rsid w:val="00FF4766"/>
    <w:rsid w:val="00FF478B"/>
    <w:rsid w:val="00FF5773"/>
    <w:rsid w:val="00FF5C5E"/>
    <w:rsid w:val="00FF6220"/>
    <w:rsid w:val="00FF7707"/>
    <w:rsid w:val="010D2974"/>
    <w:rsid w:val="0137095F"/>
    <w:rsid w:val="013EDAC8"/>
    <w:rsid w:val="0144982A"/>
    <w:rsid w:val="016B2A90"/>
    <w:rsid w:val="01DDFB1C"/>
    <w:rsid w:val="0210989C"/>
    <w:rsid w:val="025ABA5D"/>
    <w:rsid w:val="0284A523"/>
    <w:rsid w:val="02907A26"/>
    <w:rsid w:val="02AF5762"/>
    <w:rsid w:val="02B210CA"/>
    <w:rsid w:val="02C4D3A4"/>
    <w:rsid w:val="02E04EAB"/>
    <w:rsid w:val="02E83774"/>
    <w:rsid w:val="034C8D20"/>
    <w:rsid w:val="03711188"/>
    <w:rsid w:val="03B13896"/>
    <w:rsid w:val="03E2AC72"/>
    <w:rsid w:val="044D1C30"/>
    <w:rsid w:val="0496DF35"/>
    <w:rsid w:val="04CF11A7"/>
    <w:rsid w:val="05A7AD63"/>
    <w:rsid w:val="05DD75C8"/>
    <w:rsid w:val="0609EFB9"/>
    <w:rsid w:val="062EDA51"/>
    <w:rsid w:val="064F3161"/>
    <w:rsid w:val="064FAF9D"/>
    <w:rsid w:val="06A614FF"/>
    <w:rsid w:val="06A79677"/>
    <w:rsid w:val="06F48ACF"/>
    <w:rsid w:val="0761B516"/>
    <w:rsid w:val="07805722"/>
    <w:rsid w:val="0783B573"/>
    <w:rsid w:val="07B88C35"/>
    <w:rsid w:val="0886C207"/>
    <w:rsid w:val="08A2AAEE"/>
    <w:rsid w:val="0904513C"/>
    <w:rsid w:val="091B10F8"/>
    <w:rsid w:val="0944EAEC"/>
    <w:rsid w:val="095CCD2F"/>
    <w:rsid w:val="09603045"/>
    <w:rsid w:val="09BC1561"/>
    <w:rsid w:val="09EC1014"/>
    <w:rsid w:val="0A4349D7"/>
    <w:rsid w:val="0AE06BBF"/>
    <w:rsid w:val="0AF344CB"/>
    <w:rsid w:val="0B1018B1"/>
    <w:rsid w:val="0B116DCE"/>
    <w:rsid w:val="0B2A47C5"/>
    <w:rsid w:val="0B2ECADD"/>
    <w:rsid w:val="0B39DBD5"/>
    <w:rsid w:val="0C33F82B"/>
    <w:rsid w:val="0CB6259C"/>
    <w:rsid w:val="0CCC85B0"/>
    <w:rsid w:val="0CE192E4"/>
    <w:rsid w:val="0CE4BD7C"/>
    <w:rsid w:val="0CFA1012"/>
    <w:rsid w:val="0D2D6132"/>
    <w:rsid w:val="0D5A332A"/>
    <w:rsid w:val="0DDB64E5"/>
    <w:rsid w:val="0DFC5B7A"/>
    <w:rsid w:val="0EB66CC8"/>
    <w:rsid w:val="0EDBE1DD"/>
    <w:rsid w:val="0EE80C20"/>
    <w:rsid w:val="0EF6038B"/>
    <w:rsid w:val="0EFC9715"/>
    <w:rsid w:val="0F43ED58"/>
    <w:rsid w:val="0F51CDEB"/>
    <w:rsid w:val="0F9E1457"/>
    <w:rsid w:val="100A0291"/>
    <w:rsid w:val="1050350B"/>
    <w:rsid w:val="1054CE07"/>
    <w:rsid w:val="10B42166"/>
    <w:rsid w:val="10B55BE4"/>
    <w:rsid w:val="11723BD8"/>
    <w:rsid w:val="123C518F"/>
    <w:rsid w:val="124FF1C7"/>
    <w:rsid w:val="12688D44"/>
    <w:rsid w:val="12E75CCC"/>
    <w:rsid w:val="1350A256"/>
    <w:rsid w:val="136C9F31"/>
    <w:rsid w:val="13B3BE45"/>
    <w:rsid w:val="13C0A114"/>
    <w:rsid w:val="13D8A1BB"/>
    <w:rsid w:val="13E612AD"/>
    <w:rsid w:val="13E9FE3C"/>
    <w:rsid w:val="141A585F"/>
    <w:rsid w:val="1468EC2C"/>
    <w:rsid w:val="1506A8A7"/>
    <w:rsid w:val="156F7CE2"/>
    <w:rsid w:val="1574A3F2"/>
    <w:rsid w:val="1583CE26"/>
    <w:rsid w:val="15879289"/>
    <w:rsid w:val="167A26D9"/>
    <w:rsid w:val="16B67B53"/>
    <w:rsid w:val="16F87A8B"/>
    <w:rsid w:val="1711C993"/>
    <w:rsid w:val="17173716"/>
    <w:rsid w:val="174EF816"/>
    <w:rsid w:val="175DD205"/>
    <w:rsid w:val="177254CF"/>
    <w:rsid w:val="17C3FDC5"/>
    <w:rsid w:val="184427B3"/>
    <w:rsid w:val="18473F33"/>
    <w:rsid w:val="18ADD0F1"/>
    <w:rsid w:val="18B79B58"/>
    <w:rsid w:val="18D26255"/>
    <w:rsid w:val="190B6AB7"/>
    <w:rsid w:val="19C876EF"/>
    <w:rsid w:val="1AF9C34B"/>
    <w:rsid w:val="1B53A786"/>
    <w:rsid w:val="1B56B072"/>
    <w:rsid w:val="1B59C3C0"/>
    <w:rsid w:val="1BD2AC8A"/>
    <w:rsid w:val="1BD4F363"/>
    <w:rsid w:val="1C2A16EB"/>
    <w:rsid w:val="1CCB0156"/>
    <w:rsid w:val="1CE0B276"/>
    <w:rsid w:val="1D25E945"/>
    <w:rsid w:val="1D847932"/>
    <w:rsid w:val="1DA704CE"/>
    <w:rsid w:val="1E0413FC"/>
    <w:rsid w:val="1E6E4EDA"/>
    <w:rsid w:val="1E82CE43"/>
    <w:rsid w:val="1EE82B42"/>
    <w:rsid w:val="1F25AB89"/>
    <w:rsid w:val="1F3BEFF4"/>
    <w:rsid w:val="1F3C896E"/>
    <w:rsid w:val="1F67466C"/>
    <w:rsid w:val="1F67F49A"/>
    <w:rsid w:val="1FA4B0CF"/>
    <w:rsid w:val="2048FDFC"/>
    <w:rsid w:val="2099CFCF"/>
    <w:rsid w:val="20A4617E"/>
    <w:rsid w:val="20AE526E"/>
    <w:rsid w:val="20C377B7"/>
    <w:rsid w:val="20D33373"/>
    <w:rsid w:val="20E928FC"/>
    <w:rsid w:val="211A5703"/>
    <w:rsid w:val="2152DCFD"/>
    <w:rsid w:val="2176C05D"/>
    <w:rsid w:val="21AD56AF"/>
    <w:rsid w:val="21B519D8"/>
    <w:rsid w:val="21C5CD70"/>
    <w:rsid w:val="21FE0AEA"/>
    <w:rsid w:val="2214631D"/>
    <w:rsid w:val="22251AB1"/>
    <w:rsid w:val="22C6C398"/>
    <w:rsid w:val="22D2C30F"/>
    <w:rsid w:val="2307E549"/>
    <w:rsid w:val="23412B8C"/>
    <w:rsid w:val="23521EC5"/>
    <w:rsid w:val="236EE5B8"/>
    <w:rsid w:val="2376B493"/>
    <w:rsid w:val="237EEC3D"/>
    <w:rsid w:val="23CEA337"/>
    <w:rsid w:val="23CFFFB3"/>
    <w:rsid w:val="247E6492"/>
    <w:rsid w:val="24A2116D"/>
    <w:rsid w:val="24B7C268"/>
    <w:rsid w:val="24BA330E"/>
    <w:rsid w:val="24DBC518"/>
    <w:rsid w:val="250BA29F"/>
    <w:rsid w:val="25266D31"/>
    <w:rsid w:val="252FED30"/>
    <w:rsid w:val="2562AD4C"/>
    <w:rsid w:val="256690BE"/>
    <w:rsid w:val="25A1B079"/>
    <w:rsid w:val="25B89605"/>
    <w:rsid w:val="25B9F7AA"/>
    <w:rsid w:val="25FBA01B"/>
    <w:rsid w:val="260324EA"/>
    <w:rsid w:val="266127FA"/>
    <w:rsid w:val="26FDC97B"/>
    <w:rsid w:val="271735FF"/>
    <w:rsid w:val="275108D3"/>
    <w:rsid w:val="27A612BD"/>
    <w:rsid w:val="27A8E870"/>
    <w:rsid w:val="28155BC8"/>
    <w:rsid w:val="281696B8"/>
    <w:rsid w:val="2829C774"/>
    <w:rsid w:val="282E61FF"/>
    <w:rsid w:val="28D23B75"/>
    <w:rsid w:val="29C16049"/>
    <w:rsid w:val="29F05006"/>
    <w:rsid w:val="2A79E66E"/>
    <w:rsid w:val="2A974F61"/>
    <w:rsid w:val="2ADEC985"/>
    <w:rsid w:val="2BE89C93"/>
    <w:rsid w:val="2C03A2EA"/>
    <w:rsid w:val="2C4BF97E"/>
    <w:rsid w:val="2C549CA3"/>
    <w:rsid w:val="2C6ABC19"/>
    <w:rsid w:val="2CA685A3"/>
    <w:rsid w:val="2CF7EBAA"/>
    <w:rsid w:val="2D44D583"/>
    <w:rsid w:val="2DD11EE8"/>
    <w:rsid w:val="2DF82F0E"/>
    <w:rsid w:val="2E15354A"/>
    <w:rsid w:val="2E571A04"/>
    <w:rsid w:val="2EC72871"/>
    <w:rsid w:val="2F4B120F"/>
    <w:rsid w:val="2F8CC14E"/>
    <w:rsid w:val="2FFEFE32"/>
    <w:rsid w:val="305E0B7B"/>
    <w:rsid w:val="306C34E4"/>
    <w:rsid w:val="3092623D"/>
    <w:rsid w:val="30AD4D79"/>
    <w:rsid w:val="30B78FF8"/>
    <w:rsid w:val="313F27E9"/>
    <w:rsid w:val="318A904B"/>
    <w:rsid w:val="31A15F77"/>
    <w:rsid w:val="31E70E98"/>
    <w:rsid w:val="32106075"/>
    <w:rsid w:val="3239BA13"/>
    <w:rsid w:val="326129C2"/>
    <w:rsid w:val="32A563A1"/>
    <w:rsid w:val="32BB4ADA"/>
    <w:rsid w:val="32C03521"/>
    <w:rsid w:val="33746FAC"/>
    <w:rsid w:val="33A30B5D"/>
    <w:rsid w:val="33BCAA93"/>
    <w:rsid w:val="348A64BF"/>
    <w:rsid w:val="3515CFB3"/>
    <w:rsid w:val="356908B5"/>
    <w:rsid w:val="3609B1D4"/>
    <w:rsid w:val="362C2A9E"/>
    <w:rsid w:val="36555CBC"/>
    <w:rsid w:val="36622BE9"/>
    <w:rsid w:val="3694CC2E"/>
    <w:rsid w:val="3699E27B"/>
    <w:rsid w:val="37142919"/>
    <w:rsid w:val="37182093"/>
    <w:rsid w:val="373F27C8"/>
    <w:rsid w:val="375EAC21"/>
    <w:rsid w:val="3765BE38"/>
    <w:rsid w:val="3778F7B0"/>
    <w:rsid w:val="3789F8CD"/>
    <w:rsid w:val="37B079E6"/>
    <w:rsid w:val="37F76485"/>
    <w:rsid w:val="3808646A"/>
    <w:rsid w:val="38923C6E"/>
    <w:rsid w:val="38A692FB"/>
    <w:rsid w:val="38B02F64"/>
    <w:rsid w:val="38DF5F74"/>
    <w:rsid w:val="3901F0C2"/>
    <w:rsid w:val="391DFF0B"/>
    <w:rsid w:val="391F4820"/>
    <w:rsid w:val="3929D936"/>
    <w:rsid w:val="3933A180"/>
    <w:rsid w:val="395CD468"/>
    <w:rsid w:val="397C67BB"/>
    <w:rsid w:val="399D3C93"/>
    <w:rsid w:val="39CC6CF0"/>
    <w:rsid w:val="3A0A23FC"/>
    <w:rsid w:val="3A489441"/>
    <w:rsid w:val="3A4B251A"/>
    <w:rsid w:val="3A6889C2"/>
    <w:rsid w:val="3AE55F3F"/>
    <w:rsid w:val="3AF54971"/>
    <w:rsid w:val="3B1067B1"/>
    <w:rsid w:val="3B11E088"/>
    <w:rsid w:val="3B4132F9"/>
    <w:rsid w:val="3C0E1691"/>
    <w:rsid w:val="3C15D49C"/>
    <w:rsid w:val="3C1AE1EA"/>
    <w:rsid w:val="3C88CD69"/>
    <w:rsid w:val="3C95CEC8"/>
    <w:rsid w:val="3CAFFDB5"/>
    <w:rsid w:val="3CF8BBB6"/>
    <w:rsid w:val="3D0EFD97"/>
    <w:rsid w:val="3D3DDC7C"/>
    <w:rsid w:val="3D72A824"/>
    <w:rsid w:val="3E06865E"/>
    <w:rsid w:val="3E1C9BAE"/>
    <w:rsid w:val="3E249DCA"/>
    <w:rsid w:val="3E759B02"/>
    <w:rsid w:val="3EA0FF4F"/>
    <w:rsid w:val="3EF5E005"/>
    <w:rsid w:val="3F3B5650"/>
    <w:rsid w:val="3F9F0991"/>
    <w:rsid w:val="3FA256BF"/>
    <w:rsid w:val="3FD95824"/>
    <w:rsid w:val="3FE4B2E7"/>
    <w:rsid w:val="401455C8"/>
    <w:rsid w:val="4016F052"/>
    <w:rsid w:val="40932943"/>
    <w:rsid w:val="413EC011"/>
    <w:rsid w:val="4164A909"/>
    <w:rsid w:val="416C0D75"/>
    <w:rsid w:val="41E96550"/>
    <w:rsid w:val="42461947"/>
    <w:rsid w:val="425AF608"/>
    <w:rsid w:val="42AA804A"/>
    <w:rsid w:val="42D4C906"/>
    <w:rsid w:val="42E03B70"/>
    <w:rsid w:val="437F5DCD"/>
    <w:rsid w:val="438B22BE"/>
    <w:rsid w:val="441090FE"/>
    <w:rsid w:val="44121572"/>
    <w:rsid w:val="442A77FF"/>
    <w:rsid w:val="443E396D"/>
    <w:rsid w:val="443FDCA8"/>
    <w:rsid w:val="44A35B7F"/>
    <w:rsid w:val="44DD0695"/>
    <w:rsid w:val="45089994"/>
    <w:rsid w:val="452705E7"/>
    <w:rsid w:val="45664FA2"/>
    <w:rsid w:val="45CCD481"/>
    <w:rsid w:val="462FAFAF"/>
    <w:rsid w:val="4639874E"/>
    <w:rsid w:val="46AC7F1B"/>
    <w:rsid w:val="46C02A23"/>
    <w:rsid w:val="46C22C28"/>
    <w:rsid w:val="47F48310"/>
    <w:rsid w:val="480BCBE5"/>
    <w:rsid w:val="4826E64D"/>
    <w:rsid w:val="489E2D20"/>
    <w:rsid w:val="48B6075F"/>
    <w:rsid w:val="48E1EF3B"/>
    <w:rsid w:val="494B9FA8"/>
    <w:rsid w:val="49950B7E"/>
    <w:rsid w:val="49ACD345"/>
    <w:rsid w:val="49C9F698"/>
    <w:rsid w:val="4A039096"/>
    <w:rsid w:val="4A675703"/>
    <w:rsid w:val="4AB90157"/>
    <w:rsid w:val="4B344AC0"/>
    <w:rsid w:val="4B4396D9"/>
    <w:rsid w:val="4B9B726A"/>
    <w:rsid w:val="4B9F2BB7"/>
    <w:rsid w:val="4BC077CE"/>
    <w:rsid w:val="4BDA423B"/>
    <w:rsid w:val="4C327801"/>
    <w:rsid w:val="4C75CF97"/>
    <w:rsid w:val="4C77DC6B"/>
    <w:rsid w:val="4CBBC69A"/>
    <w:rsid w:val="4CEAFC00"/>
    <w:rsid w:val="4CEE8400"/>
    <w:rsid w:val="4CFB7884"/>
    <w:rsid w:val="4D12F920"/>
    <w:rsid w:val="4D3957B8"/>
    <w:rsid w:val="4D68EACE"/>
    <w:rsid w:val="4D9E47BC"/>
    <w:rsid w:val="4DCEEA83"/>
    <w:rsid w:val="4EC5AC87"/>
    <w:rsid w:val="4ECCFF61"/>
    <w:rsid w:val="4F270C36"/>
    <w:rsid w:val="4FFD5C13"/>
    <w:rsid w:val="50332AF0"/>
    <w:rsid w:val="504FE611"/>
    <w:rsid w:val="505EE8BA"/>
    <w:rsid w:val="5061C6C8"/>
    <w:rsid w:val="50B47301"/>
    <w:rsid w:val="510D2921"/>
    <w:rsid w:val="5133389A"/>
    <w:rsid w:val="519D01F8"/>
    <w:rsid w:val="52546C3E"/>
    <w:rsid w:val="5262A91F"/>
    <w:rsid w:val="52A0B5FB"/>
    <w:rsid w:val="52DF212F"/>
    <w:rsid w:val="53019D3A"/>
    <w:rsid w:val="530C3101"/>
    <w:rsid w:val="53C645CD"/>
    <w:rsid w:val="53CDE505"/>
    <w:rsid w:val="53F00DCA"/>
    <w:rsid w:val="53F92316"/>
    <w:rsid w:val="543B2ABA"/>
    <w:rsid w:val="547A0CDA"/>
    <w:rsid w:val="54A97E45"/>
    <w:rsid w:val="54E72A42"/>
    <w:rsid w:val="54F3511B"/>
    <w:rsid w:val="551A108E"/>
    <w:rsid w:val="5662A5F1"/>
    <w:rsid w:val="56B3FFA2"/>
    <w:rsid w:val="56FCCA67"/>
    <w:rsid w:val="578E78DF"/>
    <w:rsid w:val="579BAE58"/>
    <w:rsid w:val="57A8D482"/>
    <w:rsid w:val="57BEBEE8"/>
    <w:rsid w:val="57CDF8E9"/>
    <w:rsid w:val="57EBB8B4"/>
    <w:rsid w:val="580FB217"/>
    <w:rsid w:val="58504491"/>
    <w:rsid w:val="58BDD679"/>
    <w:rsid w:val="591F348F"/>
    <w:rsid w:val="5947B001"/>
    <w:rsid w:val="59514C90"/>
    <w:rsid w:val="59CCA6E0"/>
    <w:rsid w:val="59CEEDE5"/>
    <w:rsid w:val="5A239EE9"/>
    <w:rsid w:val="5A9CF247"/>
    <w:rsid w:val="5AD78A4B"/>
    <w:rsid w:val="5AF57FD5"/>
    <w:rsid w:val="5B087A51"/>
    <w:rsid w:val="5B1473AC"/>
    <w:rsid w:val="5B7427C9"/>
    <w:rsid w:val="5B7BC031"/>
    <w:rsid w:val="5B87AC3D"/>
    <w:rsid w:val="5BC02DB2"/>
    <w:rsid w:val="5BCAFCCE"/>
    <w:rsid w:val="5BD51C97"/>
    <w:rsid w:val="5BF5DA61"/>
    <w:rsid w:val="5C2740FB"/>
    <w:rsid w:val="5C2B5896"/>
    <w:rsid w:val="5CCCFD3F"/>
    <w:rsid w:val="5CE9D63D"/>
    <w:rsid w:val="5D2F1F81"/>
    <w:rsid w:val="5D4FCD8E"/>
    <w:rsid w:val="5D64351D"/>
    <w:rsid w:val="5D9F1039"/>
    <w:rsid w:val="5E1334B5"/>
    <w:rsid w:val="5E1E1ACD"/>
    <w:rsid w:val="5E5F458F"/>
    <w:rsid w:val="5F652CF9"/>
    <w:rsid w:val="5F747B88"/>
    <w:rsid w:val="5F9567B1"/>
    <w:rsid w:val="5FD378CC"/>
    <w:rsid w:val="5FFA8A51"/>
    <w:rsid w:val="60CD46A1"/>
    <w:rsid w:val="6117DDDF"/>
    <w:rsid w:val="61313812"/>
    <w:rsid w:val="6135FB6D"/>
    <w:rsid w:val="613DF009"/>
    <w:rsid w:val="61C7D8D3"/>
    <w:rsid w:val="61F31104"/>
    <w:rsid w:val="6270B8B4"/>
    <w:rsid w:val="62740A9D"/>
    <w:rsid w:val="62934E41"/>
    <w:rsid w:val="62B3AE40"/>
    <w:rsid w:val="62BE3444"/>
    <w:rsid w:val="62DD8246"/>
    <w:rsid w:val="62F59D2F"/>
    <w:rsid w:val="6363533C"/>
    <w:rsid w:val="63980269"/>
    <w:rsid w:val="63BDBCF6"/>
    <w:rsid w:val="63BE6EF3"/>
    <w:rsid w:val="640FDAFE"/>
    <w:rsid w:val="64401FBE"/>
    <w:rsid w:val="6489CF81"/>
    <w:rsid w:val="6489DC0A"/>
    <w:rsid w:val="64ACA0D3"/>
    <w:rsid w:val="64BA91FA"/>
    <w:rsid w:val="64BB4C8A"/>
    <w:rsid w:val="64D0AE5F"/>
    <w:rsid w:val="64F0B958"/>
    <w:rsid w:val="6503F035"/>
    <w:rsid w:val="654693E2"/>
    <w:rsid w:val="66259FE2"/>
    <w:rsid w:val="66646914"/>
    <w:rsid w:val="6695E5D8"/>
    <w:rsid w:val="66DB6239"/>
    <w:rsid w:val="66F451EE"/>
    <w:rsid w:val="675A0C82"/>
    <w:rsid w:val="67738E52"/>
    <w:rsid w:val="679EB05D"/>
    <w:rsid w:val="68141634"/>
    <w:rsid w:val="683277C6"/>
    <w:rsid w:val="6914CB5A"/>
    <w:rsid w:val="693D0248"/>
    <w:rsid w:val="699B544A"/>
    <w:rsid w:val="69AA6A8B"/>
    <w:rsid w:val="69C1346A"/>
    <w:rsid w:val="69D17BD9"/>
    <w:rsid w:val="6A0EA91F"/>
    <w:rsid w:val="6A250557"/>
    <w:rsid w:val="6A3A750A"/>
    <w:rsid w:val="6A8F0A1A"/>
    <w:rsid w:val="6A9CF267"/>
    <w:rsid w:val="6AA375BD"/>
    <w:rsid w:val="6AA79A04"/>
    <w:rsid w:val="6ACAF5FC"/>
    <w:rsid w:val="6B317ADB"/>
    <w:rsid w:val="6B773102"/>
    <w:rsid w:val="6B9739AA"/>
    <w:rsid w:val="6BE8EE14"/>
    <w:rsid w:val="6C43EA63"/>
    <w:rsid w:val="6C50231C"/>
    <w:rsid w:val="6C617582"/>
    <w:rsid w:val="6C6930ED"/>
    <w:rsid w:val="6C7FAA32"/>
    <w:rsid w:val="6CBE5560"/>
    <w:rsid w:val="6D5C2BB9"/>
    <w:rsid w:val="6D5F4CC5"/>
    <w:rsid w:val="6D5FDDDB"/>
    <w:rsid w:val="6D6E7545"/>
    <w:rsid w:val="6DAB608F"/>
    <w:rsid w:val="6DD0695D"/>
    <w:rsid w:val="6DE35D62"/>
    <w:rsid w:val="6DE83B18"/>
    <w:rsid w:val="6E0FD8CF"/>
    <w:rsid w:val="6E13FF86"/>
    <w:rsid w:val="6E2D4497"/>
    <w:rsid w:val="6E2F0B63"/>
    <w:rsid w:val="6E3A28E6"/>
    <w:rsid w:val="6E6E0BB7"/>
    <w:rsid w:val="6EA1AE82"/>
    <w:rsid w:val="6EE04CF4"/>
    <w:rsid w:val="6EF6D6BD"/>
    <w:rsid w:val="6F10772C"/>
    <w:rsid w:val="6F33BA09"/>
    <w:rsid w:val="6F378531"/>
    <w:rsid w:val="6F418F28"/>
    <w:rsid w:val="6F4730F0"/>
    <w:rsid w:val="6F83710B"/>
    <w:rsid w:val="6FC20642"/>
    <w:rsid w:val="6FC458F8"/>
    <w:rsid w:val="70132AFC"/>
    <w:rsid w:val="703E7699"/>
    <w:rsid w:val="70F9CF64"/>
    <w:rsid w:val="71813AA0"/>
    <w:rsid w:val="71BF8EFE"/>
    <w:rsid w:val="72196D89"/>
    <w:rsid w:val="7227FC8C"/>
    <w:rsid w:val="723F84EF"/>
    <w:rsid w:val="72747390"/>
    <w:rsid w:val="728514FC"/>
    <w:rsid w:val="7308CFC1"/>
    <w:rsid w:val="73414105"/>
    <w:rsid w:val="7351E464"/>
    <w:rsid w:val="73B78D0D"/>
    <w:rsid w:val="73E950E7"/>
    <w:rsid w:val="74921EFC"/>
    <w:rsid w:val="749CF4F0"/>
    <w:rsid w:val="74AB8A06"/>
    <w:rsid w:val="74DA13EA"/>
    <w:rsid w:val="754AA521"/>
    <w:rsid w:val="75535D6E"/>
    <w:rsid w:val="7560F304"/>
    <w:rsid w:val="7562644B"/>
    <w:rsid w:val="75A476C8"/>
    <w:rsid w:val="762DEF5D"/>
    <w:rsid w:val="763DD4BA"/>
    <w:rsid w:val="763E7784"/>
    <w:rsid w:val="76B93CD5"/>
    <w:rsid w:val="76E97A1A"/>
    <w:rsid w:val="76EF2DCF"/>
    <w:rsid w:val="7713CE62"/>
    <w:rsid w:val="7774A661"/>
    <w:rsid w:val="777DC5C0"/>
    <w:rsid w:val="779D92B8"/>
    <w:rsid w:val="78255587"/>
    <w:rsid w:val="78717242"/>
    <w:rsid w:val="787748D1"/>
    <w:rsid w:val="788E92F0"/>
    <w:rsid w:val="78A0D450"/>
    <w:rsid w:val="78B20CEF"/>
    <w:rsid w:val="78E60EE5"/>
    <w:rsid w:val="7928249B"/>
    <w:rsid w:val="793AF924"/>
    <w:rsid w:val="794C67C2"/>
    <w:rsid w:val="79FD4949"/>
    <w:rsid w:val="7A26CE91"/>
    <w:rsid w:val="7A5F72DB"/>
    <w:rsid w:val="7AE83823"/>
    <w:rsid w:val="7B370AD1"/>
    <w:rsid w:val="7B83E7B4"/>
    <w:rsid w:val="7B9E8AF4"/>
    <w:rsid w:val="7BE73517"/>
    <w:rsid w:val="7C28217B"/>
    <w:rsid w:val="7CB771BB"/>
    <w:rsid w:val="7CCDF437"/>
    <w:rsid w:val="7D8D708A"/>
    <w:rsid w:val="7DFD5AF5"/>
    <w:rsid w:val="7E2063D4"/>
    <w:rsid w:val="7EB42B76"/>
    <w:rsid w:val="7F3E07B3"/>
    <w:rsid w:val="7F8EBAFF"/>
    <w:rsid w:val="7F971A3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14DADB"/>
  <w15:chartTrackingRefBased/>
  <w15:docId w15:val="{90CE0AD2-C778-2141-995D-C4B6A02E22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6358"/>
    <w:pPr>
      <w:spacing w:line="480" w:lineRule="auto"/>
    </w:pPr>
    <w:rPr>
      <w:rFonts w:eastAsia="Times New Roman" w:cstheme="minorHAnsi"/>
    </w:rPr>
  </w:style>
  <w:style w:type="paragraph" w:styleId="Heading1">
    <w:name w:val="heading 1"/>
    <w:basedOn w:val="Normal"/>
    <w:next w:val="Normal"/>
    <w:link w:val="Heading1Char"/>
    <w:uiPriority w:val="9"/>
    <w:qFormat/>
    <w:rsid w:val="00F177A3"/>
    <w:pPr>
      <w:keepNext/>
      <w:keepLines/>
      <w:spacing w:before="240" w:line="240"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177A3"/>
    <w:pPr>
      <w:keepNext/>
      <w:keepLines/>
      <w:spacing w:line="240"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A5602"/>
    <w:pPr>
      <w:keepNext/>
      <w:keepLines/>
      <w:spacing w:before="40" w:after="40"/>
      <w:ind w:firstLine="709"/>
      <w:outlineLvl w:val="2"/>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77A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177A3"/>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994115"/>
    <w:pPr>
      <w:ind w:left="720"/>
      <w:contextualSpacing/>
    </w:pPr>
  </w:style>
  <w:style w:type="character" w:styleId="CommentReference">
    <w:name w:val="annotation reference"/>
    <w:basedOn w:val="DefaultParagraphFont"/>
    <w:unhideWhenUsed/>
    <w:rsid w:val="00994115"/>
    <w:rPr>
      <w:sz w:val="16"/>
      <w:szCs w:val="16"/>
    </w:rPr>
  </w:style>
  <w:style w:type="paragraph" w:styleId="CommentText">
    <w:name w:val="annotation text"/>
    <w:basedOn w:val="Normal"/>
    <w:link w:val="CommentTextChar"/>
    <w:unhideWhenUsed/>
    <w:rPr>
      <w:sz w:val="20"/>
      <w:szCs w:val="20"/>
    </w:rPr>
  </w:style>
  <w:style w:type="character" w:customStyle="1" w:styleId="CommentTextChar">
    <w:name w:val="Comment Text Char"/>
    <w:basedOn w:val="DefaultParagraphFont"/>
    <w:link w:val="CommentText"/>
    <w:rPr>
      <w:sz w:val="20"/>
      <w:szCs w:val="20"/>
    </w:rPr>
  </w:style>
  <w:style w:type="paragraph" w:styleId="CommentSubject">
    <w:name w:val="annotation subject"/>
    <w:basedOn w:val="CommentText"/>
    <w:next w:val="CommentText"/>
    <w:link w:val="CommentSubjectChar"/>
    <w:uiPriority w:val="99"/>
    <w:semiHidden/>
    <w:unhideWhenUsed/>
    <w:rsid w:val="005F6CA2"/>
    <w:rPr>
      <w:b/>
      <w:bCs/>
    </w:rPr>
  </w:style>
  <w:style w:type="character" w:customStyle="1" w:styleId="CommentSubjectChar">
    <w:name w:val="Comment Subject Char"/>
    <w:basedOn w:val="CommentTextChar"/>
    <w:link w:val="CommentSubject"/>
    <w:uiPriority w:val="99"/>
    <w:semiHidden/>
    <w:rsid w:val="005F6CA2"/>
    <w:rPr>
      <w:b/>
      <w:bCs/>
      <w:sz w:val="20"/>
      <w:szCs w:val="20"/>
    </w:rPr>
  </w:style>
  <w:style w:type="character" w:customStyle="1" w:styleId="highlight">
    <w:name w:val="highlight"/>
    <w:basedOn w:val="DefaultParagraphFont"/>
    <w:rsid w:val="003B0927"/>
  </w:style>
  <w:style w:type="table" w:styleId="TableGrid">
    <w:name w:val="Table Grid"/>
    <w:basedOn w:val="TableNormal"/>
    <w:uiPriority w:val="39"/>
    <w:rsid w:val="000560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7317C7"/>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7317C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eader">
    <w:name w:val="header"/>
    <w:basedOn w:val="Normal"/>
    <w:link w:val="HeaderChar"/>
    <w:uiPriority w:val="99"/>
    <w:unhideWhenUsed/>
    <w:rsid w:val="00DB79D6"/>
    <w:pPr>
      <w:tabs>
        <w:tab w:val="center" w:pos="4513"/>
        <w:tab w:val="right" w:pos="9026"/>
      </w:tabs>
    </w:pPr>
  </w:style>
  <w:style w:type="character" w:customStyle="1" w:styleId="HeaderChar">
    <w:name w:val="Header Char"/>
    <w:basedOn w:val="DefaultParagraphFont"/>
    <w:link w:val="Header"/>
    <w:uiPriority w:val="99"/>
    <w:rsid w:val="00DB79D6"/>
  </w:style>
  <w:style w:type="paragraph" w:styleId="Footer">
    <w:name w:val="footer"/>
    <w:basedOn w:val="Normal"/>
    <w:link w:val="FooterChar"/>
    <w:uiPriority w:val="99"/>
    <w:unhideWhenUsed/>
    <w:rsid w:val="00DB79D6"/>
    <w:pPr>
      <w:tabs>
        <w:tab w:val="center" w:pos="4513"/>
        <w:tab w:val="right" w:pos="9026"/>
      </w:tabs>
    </w:pPr>
  </w:style>
  <w:style w:type="character" w:customStyle="1" w:styleId="FooterChar">
    <w:name w:val="Footer Char"/>
    <w:basedOn w:val="DefaultParagraphFont"/>
    <w:link w:val="Footer"/>
    <w:uiPriority w:val="99"/>
    <w:rsid w:val="00DB79D6"/>
  </w:style>
  <w:style w:type="paragraph" w:styleId="Bibliography">
    <w:name w:val="Bibliography"/>
    <w:basedOn w:val="Normal"/>
    <w:next w:val="Normal"/>
    <w:uiPriority w:val="37"/>
    <w:unhideWhenUsed/>
    <w:rsid w:val="00342CA2"/>
    <w:pPr>
      <w:ind w:left="720" w:hanging="720"/>
    </w:pPr>
  </w:style>
  <w:style w:type="character" w:styleId="PlaceholderText">
    <w:name w:val="Placeholder Text"/>
    <w:basedOn w:val="DefaultParagraphFont"/>
    <w:uiPriority w:val="99"/>
    <w:semiHidden/>
    <w:rsid w:val="00B828F6"/>
    <w:rPr>
      <w:color w:val="808080"/>
    </w:rPr>
  </w:style>
  <w:style w:type="paragraph" w:styleId="Caption">
    <w:name w:val="caption"/>
    <w:basedOn w:val="Normal"/>
    <w:next w:val="Normal"/>
    <w:uiPriority w:val="35"/>
    <w:unhideWhenUsed/>
    <w:qFormat/>
    <w:rsid w:val="007F33F2"/>
    <w:pPr>
      <w:keepNext/>
      <w:spacing w:after="120" w:line="240" w:lineRule="auto"/>
    </w:pPr>
    <w:rPr>
      <w:color w:val="000000" w:themeColor="text1"/>
      <w:sz w:val="20"/>
      <w:szCs w:val="20"/>
    </w:rPr>
  </w:style>
  <w:style w:type="character" w:styleId="Hyperlink">
    <w:name w:val="Hyperlink"/>
    <w:basedOn w:val="DefaultParagraphFont"/>
    <w:uiPriority w:val="99"/>
    <w:unhideWhenUsed/>
    <w:rsid w:val="007648C4"/>
    <w:rPr>
      <w:color w:val="0563C1" w:themeColor="hyperlink"/>
      <w:u w:val="single"/>
    </w:rPr>
  </w:style>
  <w:style w:type="character" w:styleId="UnresolvedMention">
    <w:name w:val="Unresolved Mention"/>
    <w:basedOn w:val="DefaultParagraphFont"/>
    <w:uiPriority w:val="99"/>
    <w:semiHidden/>
    <w:unhideWhenUsed/>
    <w:rsid w:val="007648C4"/>
    <w:rPr>
      <w:color w:val="605E5C"/>
      <w:shd w:val="clear" w:color="auto" w:fill="E1DFDD"/>
    </w:rPr>
  </w:style>
  <w:style w:type="character" w:styleId="FollowedHyperlink">
    <w:name w:val="FollowedHyperlink"/>
    <w:basedOn w:val="DefaultParagraphFont"/>
    <w:uiPriority w:val="99"/>
    <w:semiHidden/>
    <w:unhideWhenUsed/>
    <w:rsid w:val="007648C4"/>
    <w:rPr>
      <w:color w:val="954F72" w:themeColor="followedHyperlink"/>
      <w:u w:val="single"/>
    </w:rPr>
  </w:style>
  <w:style w:type="character" w:customStyle="1" w:styleId="Heading3Char">
    <w:name w:val="Heading 3 Char"/>
    <w:basedOn w:val="DefaultParagraphFont"/>
    <w:link w:val="Heading3"/>
    <w:uiPriority w:val="9"/>
    <w:rsid w:val="001A5602"/>
    <w:rPr>
      <w:rFonts w:asciiTheme="majorHAnsi" w:eastAsiaTheme="majorEastAsia" w:hAnsiTheme="majorHAnsi" w:cstheme="majorBidi"/>
    </w:rPr>
  </w:style>
  <w:style w:type="character" w:styleId="PageNumber">
    <w:name w:val="page number"/>
    <w:basedOn w:val="DefaultParagraphFont"/>
    <w:uiPriority w:val="99"/>
    <w:semiHidden/>
    <w:unhideWhenUsed/>
    <w:rsid w:val="00151128"/>
  </w:style>
  <w:style w:type="paragraph" w:customStyle="1" w:styleId="NormalIndented">
    <w:name w:val="Normal Indented"/>
    <w:basedOn w:val="Normal"/>
    <w:qFormat/>
    <w:rsid w:val="00406358"/>
    <w:pPr>
      <w:ind w:firstLine="709"/>
    </w:pPr>
  </w:style>
  <w:style w:type="paragraph" w:customStyle="1" w:styleId="CaptionRight-aligned">
    <w:name w:val="Caption Right-aligned"/>
    <w:basedOn w:val="Caption"/>
    <w:qFormat/>
    <w:rsid w:val="00F32F6A"/>
    <w:pPr>
      <w:jc w:val="right"/>
    </w:pPr>
  </w:style>
  <w:style w:type="paragraph" w:styleId="NoSpacing">
    <w:name w:val="No Spacing"/>
    <w:uiPriority w:val="1"/>
    <w:qFormat/>
    <w:rsid w:val="003E19C4"/>
  </w:style>
  <w:style w:type="paragraph" w:styleId="TOCHeading">
    <w:name w:val="TOC Heading"/>
    <w:basedOn w:val="Heading1"/>
    <w:next w:val="Normal"/>
    <w:uiPriority w:val="39"/>
    <w:unhideWhenUsed/>
    <w:qFormat/>
    <w:rsid w:val="00CE242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CE2424"/>
    <w:pPr>
      <w:spacing w:before="120"/>
    </w:pPr>
    <w:rPr>
      <w:b/>
      <w:bCs/>
      <w:i/>
      <w:iCs/>
    </w:rPr>
  </w:style>
  <w:style w:type="paragraph" w:styleId="TOC2">
    <w:name w:val="toc 2"/>
    <w:basedOn w:val="Normal"/>
    <w:next w:val="Normal"/>
    <w:autoRedefine/>
    <w:uiPriority w:val="39"/>
    <w:unhideWhenUsed/>
    <w:rsid w:val="00CE2424"/>
    <w:pPr>
      <w:spacing w:before="120"/>
      <w:ind w:left="240"/>
    </w:pPr>
    <w:rPr>
      <w:b/>
      <w:bCs/>
      <w:sz w:val="22"/>
      <w:szCs w:val="22"/>
    </w:rPr>
  </w:style>
  <w:style w:type="paragraph" w:styleId="TOC3">
    <w:name w:val="toc 3"/>
    <w:basedOn w:val="Normal"/>
    <w:next w:val="Normal"/>
    <w:autoRedefine/>
    <w:uiPriority w:val="39"/>
    <w:unhideWhenUsed/>
    <w:rsid w:val="00CE2424"/>
    <w:pPr>
      <w:ind w:left="480"/>
    </w:pPr>
    <w:rPr>
      <w:sz w:val="20"/>
      <w:szCs w:val="20"/>
    </w:rPr>
  </w:style>
  <w:style w:type="paragraph" w:styleId="TOC4">
    <w:name w:val="toc 4"/>
    <w:basedOn w:val="Normal"/>
    <w:next w:val="Normal"/>
    <w:autoRedefine/>
    <w:uiPriority w:val="39"/>
    <w:semiHidden/>
    <w:unhideWhenUsed/>
    <w:rsid w:val="00CE2424"/>
    <w:pPr>
      <w:ind w:left="720"/>
    </w:pPr>
    <w:rPr>
      <w:sz w:val="20"/>
      <w:szCs w:val="20"/>
    </w:rPr>
  </w:style>
  <w:style w:type="paragraph" w:styleId="TOC5">
    <w:name w:val="toc 5"/>
    <w:basedOn w:val="Normal"/>
    <w:next w:val="Normal"/>
    <w:autoRedefine/>
    <w:uiPriority w:val="39"/>
    <w:semiHidden/>
    <w:unhideWhenUsed/>
    <w:rsid w:val="00CE2424"/>
    <w:pPr>
      <w:ind w:left="960"/>
    </w:pPr>
    <w:rPr>
      <w:sz w:val="20"/>
      <w:szCs w:val="20"/>
    </w:rPr>
  </w:style>
  <w:style w:type="paragraph" w:styleId="TOC6">
    <w:name w:val="toc 6"/>
    <w:basedOn w:val="Normal"/>
    <w:next w:val="Normal"/>
    <w:autoRedefine/>
    <w:uiPriority w:val="39"/>
    <w:semiHidden/>
    <w:unhideWhenUsed/>
    <w:rsid w:val="00CE2424"/>
    <w:pPr>
      <w:ind w:left="1200"/>
    </w:pPr>
    <w:rPr>
      <w:sz w:val="20"/>
      <w:szCs w:val="20"/>
    </w:rPr>
  </w:style>
  <w:style w:type="paragraph" w:styleId="TOC7">
    <w:name w:val="toc 7"/>
    <w:basedOn w:val="Normal"/>
    <w:next w:val="Normal"/>
    <w:autoRedefine/>
    <w:uiPriority w:val="39"/>
    <w:semiHidden/>
    <w:unhideWhenUsed/>
    <w:rsid w:val="00CE2424"/>
    <w:pPr>
      <w:ind w:left="1440"/>
    </w:pPr>
    <w:rPr>
      <w:sz w:val="20"/>
      <w:szCs w:val="20"/>
    </w:rPr>
  </w:style>
  <w:style w:type="paragraph" w:styleId="TOC8">
    <w:name w:val="toc 8"/>
    <w:basedOn w:val="Normal"/>
    <w:next w:val="Normal"/>
    <w:autoRedefine/>
    <w:uiPriority w:val="39"/>
    <w:semiHidden/>
    <w:unhideWhenUsed/>
    <w:rsid w:val="00CE2424"/>
    <w:pPr>
      <w:ind w:left="1680"/>
    </w:pPr>
    <w:rPr>
      <w:sz w:val="20"/>
      <w:szCs w:val="20"/>
    </w:rPr>
  </w:style>
  <w:style w:type="paragraph" w:styleId="TOC9">
    <w:name w:val="toc 9"/>
    <w:basedOn w:val="Normal"/>
    <w:next w:val="Normal"/>
    <w:autoRedefine/>
    <w:uiPriority w:val="39"/>
    <w:semiHidden/>
    <w:unhideWhenUsed/>
    <w:rsid w:val="00CE2424"/>
    <w:pPr>
      <w:ind w:left="1920"/>
    </w:pPr>
    <w:rPr>
      <w:sz w:val="20"/>
      <w:szCs w:val="20"/>
    </w:rPr>
  </w:style>
  <w:style w:type="table" w:styleId="PlainTable4">
    <w:name w:val="Plain Table 4"/>
    <w:basedOn w:val="TableNormal"/>
    <w:uiPriority w:val="44"/>
    <w:rsid w:val="009D4F2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ableofFigures">
    <w:name w:val="table of figures"/>
    <w:basedOn w:val="Normal"/>
    <w:next w:val="Normal"/>
    <w:uiPriority w:val="99"/>
    <w:unhideWhenUsed/>
    <w:rsid w:val="00CE2424"/>
  </w:style>
  <w:style w:type="table" w:styleId="PlainTable2">
    <w:name w:val="Plain Table 2"/>
    <w:basedOn w:val="TableNormal"/>
    <w:uiPriority w:val="42"/>
    <w:rsid w:val="009D4F2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9D4F2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Modelresults">
    <w:name w:val="Model results"/>
    <w:basedOn w:val="TableNormal"/>
    <w:uiPriority w:val="99"/>
    <w:rsid w:val="009D4F2F"/>
    <w:tblPr/>
  </w:style>
  <w:style w:type="paragraph" w:customStyle="1" w:styleId="ModelTable">
    <w:name w:val="ModelTable"/>
    <w:basedOn w:val="Normal"/>
    <w:qFormat/>
    <w:rsid w:val="00A27323"/>
    <w:rPr>
      <w:b/>
      <w:bCs/>
      <w:caps/>
      <w:sz w:val="22"/>
      <w:szCs w:val="22"/>
    </w:rPr>
  </w:style>
  <w:style w:type="table" w:styleId="PlainTable3">
    <w:name w:val="Plain Table 3"/>
    <w:basedOn w:val="TableNormal"/>
    <w:uiPriority w:val="43"/>
    <w:rsid w:val="004446D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rmalWeb">
    <w:name w:val="Normal (Web)"/>
    <w:basedOn w:val="Normal"/>
    <w:uiPriority w:val="99"/>
    <w:semiHidden/>
    <w:unhideWhenUsed/>
    <w:rsid w:val="00921096"/>
    <w:pPr>
      <w:spacing w:before="100" w:beforeAutospacing="1" w:after="100" w:afterAutospacing="1"/>
    </w:pPr>
    <w:rPr>
      <w:rFonts w:ascii="Times New Roman" w:hAnsi="Times New Roman" w:cs="Times New Roman"/>
    </w:rPr>
  </w:style>
  <w:style w:type="character" w:customStyle="1" w:styleId="citation">
    <w:name w:val="citation"/>
    <w:basedOn w:val="DefaultParagraphFont"/>
    <w:rsid w:val="00921096"/>
  </w:style>
  <w:style w:type="character" w:customStyle="1" w:styleId="citation-item">
    <w:name w:val="citation-item"/>
    <w:basedOn w:val="DefaultParagraphFont"/>
    <w:rsid w:val="00921096"/>
  </w:style>
  <w:style w:type="paragraph" w:styleId="Revision">
    <w:name w:val="Revision"/>
    <w:hidden/>
    <w:uiPriority w:val="99"/>
    <w:semiHidden/>
    <w:rsid w:val="00410FA8"/>
    <w:rPr>
      <w:rFonts w:eastAsia="Times New Roman" w:cs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5231">
      <w:bodyDiv w:val="1"/>
      <w:marLeft w:val="0"/>
      <w:marRight w:val="0"/>
      <w:marTop w:val="0"/>
      <w:marBottom w:val="0"/>
      <w:divBdr>
        <w:top w:val="none" w:sz="0" w:space="0" w:color="auto"/>
        <w:left w:val="none" w:sz="0" w:space="0" w:color="auto"/>
        <w:bottom w:val="none" w:sz="0" w:space="0" w:color="auto"/>
        <w:right w:val="none" w:sz="0" w:space="0" w:color="auto"/>
      </w:divBdr>
    </w:div>
    <w:div w:id="52824070">
      <w:bodyDiv w:val="1"/>
      <w:marLeft w:val="0"/>
      <w:marRight w:val="0"/>
      <w:marTop w:val="0"/>
      <w:marBottom w:val="0"/>
      <w:divBdr>
        <w:top w:val="none" w:sz="0" w:space="0" w:color="auto"/>
        <w:left w:val="none" w:sz="0" w:space="0" w:color="auto"/>
        <w:bottom w:val="none" w:sz="0" w:space="0" w:color="auto"/>
        <w:right w:val="none" w:sz="0" w:space="0" w:color="auto"/>
      </w:divBdr>
      <w:divsChild>
        <w:div w:id="1373843703">
          <w:marLeft w:val="0"/>
          <w:marRight w:val="0"/>
          <w:marTop w:val="0"/>
          <w:marBottom w:val="0"/>
          <w:divBdr>
            <w:top w:val="none" w:sz="0" w:space="0" w:color="auto"/>
            <w:left w:val="none" w:sz="0" w:space="0" w:color="auto"/>
            <w:bottom w:val="none" w:sz="0" w:space="0" w:color="auto"/>
            <w:right w:val="none" w:sz="0" w:space="0" w:color="auto"/>
          </w:divBdr>
        </w:div>
        <w:div w:id="401099574">
          <w:marLeft w:val="0"/>
          <w:marRight w:val="0"/>
          <w:marTop w:val="0"/>
          <w:marBottom w:val="0"/>
          <w:divBdr>
            <w:top w:val="none" w:sz="0" w:space="0" w:color="auto"/>
            <w:left w:val="none" w:sz="0" w:space="0" w:color="auto"/>
            <w:bottom w:val="none" w:sz="0" w:space="0" w:color="auto"/>
            <w:right w:val="none" w:sz="0" w:space="0" w:color="auto"/>
          </w:divBdr>
        </w:div>
        <w:div w:id="1941334811">
          <w:marLeft w:val="0"/>
          <w:marRight w:val="0"/>
          <w:marTop w:val="0"/>
          <w:marBottom w:val="0"/>
          <w:divBdr>
            <w:top w:val="none" w:sz="0" w:space="0" w:color="auto"/>
            <w:left w:val="none" w:sz="0" w:space="0" w:color="auto"/>
            <w:bottom w:val="none" w:sz="0" w:space="0" w:color="auto"/>
            <w:right w:val="none" w:sz="0" w:space="0" w:color="auto"/>
          </w:divBdr>
        </w:div>
      </w:divsChild>
    </w:div>
    <w:div w:id="58479402">
      <w:bodyDiv w:val="1"/>
      <w:marLeft w:val="0"/>
      <w:marRight w:val="0"/>
      <w:marTop w:val="0"/>
      <w:marBottom w:val="0"/>
      <w:divBdr>
        <w:top w:val="none" w:sz="0" w:space="0" w:color="auto"/>
        <w:left w:val="none" w:sz="0" w:space="0" w:color="auto"/>
        <w:bottom w:val="none" w:sz="0" w:space="0" w:color="auto"/>
        <w:right w:val="none" w:sz="0" w:space="0" w:color="auto"/>
      </w:divBdr>
      <w:divsChild>
        <w:div w:id="1966962790">
          <w:marLeft w:val="0"/>
          <w:marRight w:val="0"/>
          <w:marTop w:val="0"/>
          <w:marBottom w:val="0"/>
          <w:divBdr>
            <w:top w:val="none" w:sz="0" w:space="0" w:color="auto"/>
            <w:left w:val="none" w:sz="0" w:space="0" w:color="auto"/>
            <w:bottom w:val="none" w:sz="0" w:space="0" w:color="auto"/>
            <w:right w:val="none" w:sz="0" w:space="0" w:color="auto"/>
          </w:divBdr>
        </w:div>
      </w:divsChild>
    </w:div>
    <w:div w:id="185219794">
      <w:bodyDiv w:val="1"/>
      <w:marLeft w:val="0"/>
      <w:marRight w:val="0"/>
      <w:marTop w:val="0"/>
      <w:marBottom w:val="0"/>
      <w:divBdr>
        <w:top w:val="none" w:sz="0" w:space="0" w:color="auto"/>
        <w:left w:val="none" w:sz="0" w:space="0" w:color="auto"/>
        <w:bottom w:val="none" w:sz="0" w:space="0" w:color="auto"/>
        <w:right w:val="none" w:sz="0" w:space="0" w:color="auto"/>
      </w:divBdr>
    </w:div>
    <w:div w:id="234632234">
      <w:bodyDiv w:val="1"/>
      <w:marLeft w:val="0"/>
      <w:marRight w:val="0"/>
      <w:marTop w:val="0"/>
      <w:marBottom w:val="0"/>
      <w:divBdr>
        <w:top w:val="none" w:sz="0" w:space="0" w:color="auto"/>
        <w:left w:val="none" w:sz="0" w:space="0" w:color="auto"/>
        <w:bottom w:val="none" w:sz="0" w:space="0" w:color="auto"/>
        <w:right w:val="none" w:sz="0" w:space="0" w:color="auto"/>
      </w:divBdr>
    </w:div>
    <w:div w:id="438911739">
      <w:bodyDiv w:val="1"/>
      <w:marLeft w:val="0"/>
      <w:marRight w:val="0"/>
      <w:marTop w:val="0"/>
      <w:marBottom w:val="0"/>
      <w:divBdr>
        <w:top w:val="none" w:sz="0" w:space="0" w:color="auto"/>
        <w:left w:val="none" w:sz="0" w:space="0" w:color="auto"/>
        <w:bottom w:val="none" w:sz="0" w:space="0" w:color="auto"/>
        <w:right w:val="none" w:sz="0" w:space="0" w:color="auto"/>
      </w:divBdr>
    </w:div>
    <w:div w:id="508906790">
      <w:bodyDiv w:val="1"/>
      <w:marLeft w:val="0"/>
      <w:marRight w:val="0"/>
      <w:marTop w:val="0"/>
      <w:marBottom w:val="0"/>
      <w:divBdr>
        <w:top w:val="none" w:sz="0" w:space="0" w:color="auto"/>
        <w:left w:val="none" w:sz="0" w:space="0" w:color="auto"/>
        <w:bottom w:val="none" w:sz="0" w:space="0" w:color="auto"/>
        <w:right w:val="none" w:sz="0" w:space="0" w:color="auto"/>
      </w:divBdr>
    </w:div>
    <w:div w:id="730932390">
      <w:bodyDiv w:val="1"/>
      <w:marLeft w:val="0"/>
      <w:marRight w:val="0"/>
      <w:marTop w:val="0"/>
      <w:marBottom w:val="0"/>
      <w:divBdr>
        <w:top w:val="none" w:sz="0" w:space="0" w:color="auto"/>
        <w:left w:val="none" w:sz="0" w:space="0" w:color="auto"/>
        <w:bottom w:val="none" w:sz="0" w:space="0" w:color="auto"/>
        <w:right w:val="none" w:sz="0" w:space="0" w:color="auto"/>
      </w:divBdr>
    </w:div>
    <w:div w:id="737436393">
      <w:bodyDiv w:val="1"/>
      <w:marLeft w:val="0"/>
      <w:marRight w:val="0"/>
      <w:marTop w:val="0"/>
      <w:marBottom w:val="0"/>
      <w:divBdr>
        <w:top w:val="none" w:sz="0" w:space="0" w:color="auto"/>
        <w:left w:val="none" w:sz="0" w:space="0" w:color="auto"/>
        <w:bottom w:val="none" w:sz="0" w:space="0" w:color="auto"/>
        <w:right w:val="none" w:sz="0" w:space="0" w:color="auto"/>
      </w:divBdr>
    </w:div>
    <w:div w:id="755178167">
      <w:bodyDiv w:val="1"/>
      <w:marLeft w:val="0"/>
      <w:marRight w:val="0"/>
      <w:marTop w:val="0"/>
      <w:marBottom w:val="0"/>
      <w:divBdr>
        <w:top w:val="none" w:sz="0" w:space="0" w:color="auto"/>
        <w:left w:val="none" w:sz="0" w:space="0" w:color="auto"/>
        <w:bottom w:val="none" w:sz="0" w:space="0" w:color="auto"/>
        <w:right w:val="none" w:sz="0" w:space="0" w:color="auto"/>
      </w:divBdr>
    </w:div>
    <w:div w:id="1104766246">
      <w:bodyDiv w:val="1"/>
      <w:marLeft w:val="0"/>
      <w:marRight w:val="0"/>
      <w:marTop w:val="0"/>
      <w:marBottom w:val="0"/>
      <w:divBdr>
        <w:top w:val="none" w:sz="0" w:space="0" w:color="auto"/>
        <w:left w:val="none" w:sz="0" w:space="0" w:color="auto"/>
        <w:bottom w:val="none" w:sz="0" w:space="0" w:color="auto"/>
        <w:right w:val="none" w:sz="0" w:space="0" w:color="auto"/>
      </w:divBdr>
    </w:div>
    <w:div w:id="1153520103">
      <w:bodyDiv w:val="1"/>
      <w:marLeft w:val="0"/>
      <w:marRight w:val="0"/>
      <w:marTop w:val="0"/>
      <w:marBottom w:val="0"/>
      <w:divBdr>
        <w:top w:val="none" w:sz="0" w:space="0" w:color="auto"/>
        <w:left w:val="none" w:sz="0" w:space="0" w:color="auto"/>
        <w:bottom w:val="none" w:sz="0" w:space="0" w:color="auto"/>
        <w:right w:val="none" w:sz="0" w:space="0" w:color="auto"/>
      </w:divBdr>
    </w:div>
    <w:div w:id="1228416029">
      <w:bodyDiv w:val="1"/>
      <w:marLeft w:val="0"/>
      <w:marRight w:val="0"/>
      <w:marTop w:val="0"/>
      <w:marBottom w:val="0"/>
      <w:divBdr>
        <w:top w:val="none" w:sz="0" w:space="0" w:color="auto"/>
        <w:left w:val="none" w:sz="0" w:space="0" w:color="auto"/>
        <w:bottom w:val="none" w:sz="0" w:space="0" w:color="auto"/>
        <w:right w:val="none" w:sz="0" w:space="0" w:color="auto"/>
      </w:divBdr>
    </w:div>
    <w:div w:id="1312565118">
      <w:bodyDiv w:val="1"/>
      <w:marLeft w:val="0"/>
      <w:marRight w:val="0"/>
      <w:marTop w:val="0"/>
      <w:marBottom w:val="0"/>
      <w:divBdr>
        <w:top w:val="none" w:sz="0" w:space="0" w:color="auto"/>
        <w:left w:val="none" w:sz="0" w:space="0" w:color="auto"/>
        <w:bottom w:val="none" w:sz="0" w:space="0" w:color="auto"/>
        <w:right w:val="none" w:sz="0" w:space="0" w:color="auto"/>
      </w:divBdr>
    </w:div>
    <w:div w:id="1328249336">
      <w:bodyDiv w:val="1"/>
      <w:marLeft w:val="0"/>
      <w:marRight w:val="0"/>
      <w:marTop w:val="0"/>
      <w:marBottom w:val="0"/>
      <w:divBdr>
        <w:top w:val="none" w:sz="0" w:space="0" w:color="auto"/>
        <w:left w:val="none" w:sz="0" w:space="0" w:color="auto"/>
        <w:bottom w:val="none" w:sz="0" w:space="0" w:color="auto"/>
        <w:right w:val="none" w:sz="0" w:space="0" w:color="auto"/>
      </w:divBdr>
    </w:div>
    <w:div w:id="1362704385">
      <w:bodyDiv w:val="1"/>
      <w:marLeft w:val="0"/>
      <w:marRight w:val="0"/>
      <w:marTop w:val="0"/>
      <w:marBottom w:val="0"/>
      <w:divBdr>
        <w:top w:val="none" w:sz="0" w:space="0" w:color="auto"/>
        <w:left w:val="none" w:sz="0" w:space="0" w:color="auto"/>
        <w:bottom w:val="none" w:sz="0" w:space="0" w:color="auto"/>
        <w:right w:val="none" w:sz="0" w:space="0" w:color="auto"/>
      </w:divBdr>
      <w:divsChild>
        <w:div w:id="93674866">
          <w:marLeft w:val="0"/>
          <w:marRight w:val="0"/>
          <w:marTop w:val="0"/>
          <w:marBottom w:val="0"/>
          <w:divBdr>
            <w:top w:val="none" w:sz="0" w:space="0" w:color="auto"/>
            <w:left w:val="none" w:sz="0" w:space="0" w:color="auto"/>
            <w:bottom w:val="none" w:sz="0" w:space="0" w:color="auto"/>
            <w:right w:val="none" w:sz="0" w:space="0" w:color="auto"/>
          </w:divBdr>
        </w:div>
        <w:div w:id="248076681">
          <w:marLeft w:val="0"/>
          <w:marRight w:val="0"/>
          <w:marTop w:val="0"/>
          <w:marBottom w:val="0"/>
          <w:divBdr>
            <w:top w:val="none" w:sz="0" w:space="0" w:color="auto"/>
            <w:left w:val="none" w:sz="0" w:space="0" w:color="auto"/>
            <w:bottom w:val="none" w:sz="0" w:space="0" w:color="auto"/>
            <w:right w:val="none" w:sz="0" w:space="0" w:color="auto"/>
          </w:divBdr>
        </w:div>
        <w:div w:id="2061400617">
          <w:marLeft w:val="0"/>
          <w:marRight w:val="0"/>
          <w:marTop w:val="0"/>
          <w:marBottom w:val="0"/>
          <w:divBdr>
            <w:top w:val="none" w:sz="0" w:space="0" w:color="auto"/>
            <w:left w:val="none" w:sz="0" w:space="0" w:color="auto"/>
            <w:bottom w:val="none" w:sz="0" w:space="0" w:color="auto"/>
            <w:right w:val="none" w:sz="0" w:space="0" w:color="auto"/>
          </w:divBdr>
        </w:div>
        <w:div w:id="430703139">
          <w:marLeft w:val="0"/>
          <w:marRight w:val="0"/>
          <w:marTop w:val="0"/>
          <w:marBottom w:val="0"/>
          <w:divBdr>
            <w:top w:val="none" w:sz="0" w:space="0" w:color="auto"/>
            <w:left w:val="none" w:sz="0" w:space="0" w:color="auto"/>
            <w:bottom w:val="none" w:sz="0" w:space="0" w:color="auto"/>
            <w:right w:val="none" w:sz="0" w:space="0" w:color="auto"/>
          </w:divBdr>
        </w:div>
        <w:div w:id="217328804">
          <w:marLeft w:val="0"/>
          <w:marRight w:val="0"/>
          <w:marTop w:val="0"/>
          <w:marBottom w:val="0"/>
          <w:divBdr>
            <w:top w:val="none" w:sz="0" w:space="0" w:color="auto"/>
            <w:left w:val="none" w:sz="0" w:space="0" w:color="auto"/>
            <w:bottom w:val="none" w:sz="0" w:space="0" w:color="auto"/>
            <w:right w:val="none" w:sz="0" w:space="0" w:color="auto"/>
          </w:divBdr>
        </w:div>
        <w:div w:id="690299324">
          <w:marLeft w:val="0"/>
          <w:marRight w:val="0"/>
          <w:marTop w:val="0"/>
          <w:marBottom w:val="0"/>
          <w:divBdr>
            <w:top w:val="none" w:sz="0" w:space="0" w:color="auto"/>
            <w:left w:val="none" w:sz="0" w:space="0" w:color="auto"/>
            <w:bottom w:val="none" w:sz="0" w:space="0" w:color="auto"/>
            <w:right w:val="none" w:sz="0" w:space="0" w:color="auto"/>
          </w:divBdr>
        </w:div>
        <w:div w:id="748383052">
          <w:marLeft w:val="0"/>
          <w:marRight w:val="0"/>
          <w:marTop w:val="0"/>
          <w:marBottom w:val="0"/>
          <w:divBdr>
            <w:top w:val="none" w:sz="0" w:space="0" w:color="auto"/>
            <w:left w:val="none" w:sz="0" w:space="0" w:color="auto"/>
            <w:bottom w:val="none" w:sz="0" w:space="0" w:color="auto"/>
            <w:right w:val="none" w:sz="0" w:space="0" w:color="auto"/>
          </w:divBdr>
        </w:div>
        <w:div w:id="1721174467">
          <w:marLeft w:val="0"/>
          <w:marRight w:val="0"/>
          <w:marTop w:val="0"/>
          <w:marBottom w:val="0"/>
          <w:divBdr>
            <w:top w:val="none" w:sz="0" w:space="0" w:color="auto"/>
            <w:left w:val="none" w:sz="0" w:space="0" w:color="auto"/>
            <w:bottom w:val="none" w:sz="0" w:space="0" w:color="auto"/>
            <w:right w:val="none" w:sz="0" w:space="0" w:color="auto"/>
          </w:divBdr>
        </w:div>
        <w:div w:id="129516549">
          <w:marLeft w:val="0"/>
          <w:marRight w:val="0"/>
          <w:marTop w:val="0"/>
          <w:marBottom w:val="0"/>
          <w:divBdr>
            <w:top w:val="none" w:sz="0" w:space="0" w:color="auto"/>
            <w:left w:val="none" w:sz="0" w:space="0" w:color="auto"/>
            <w:bottom w:val="none" w:sz="0" w:space="0" w:color="auto"/>
            <w:right w:val="none" w:sz="0" w:space="0" w:color="auto"/>
          </w:divBdr>
        </w:div>
        <w:div w:id="225456525">
          <w:marLeft w:val="0"/>
          <w:marRight w:val="0"/>
          <w:marTop w:val="0"/>
          <w:marBottom w:val="0"/>
          <w:divBdr>
            <w:top w:val="none" w:sz="0" w:space="0" w:color="auto"/>
            <w:left w:val="none" w:sz="0" w:space="0" w:color="auto"/>
            <w:bottom w:val="none" w:sz="0" w:space="0" w:color="auto"/>
            <w:right w:val="none" w:sz="0" w:space="0" w:color="auto"/>
          </w:divBdr>
        </w:div>
        <w:div w:id="1991402219">
          <w:marLeft w:val="0"/>
          <w:marRight w:val="0"/>
          <w:marTop w:val="0"/>
          <w:marBottom w:val="0"/>
          <w:divBdr>
            <w:top w:val="none" w:sz="0" w:space="0" w:color="auto"/>
            <w:left w:val="none" w:sz="0" w:space="0" w:color="auto"/>
            <w:bottom w:val="none" w:sz="0" w:space="0" w:color="auto"/>
            <w:right w:val="none" w:sz="0" w:space="0" w:color="auto"/>
          </w:divBdr>
        </w:div>
        <w:div w:id="37053089">
          <w:marLeft w:val="0"/>
          <w:marRight w:val="0"/>
          <w:marTop w:val="0"/>
          <w:marBottom w:val="0"/>
          <w:divBdr>
            <w:top w:val="none" w:sz="0" w:space="0" w:color="auto"/>
            <w:left w:val="none" w:sz="0" w:space="0" w:color="auto"/>
            <w:bottom w:val="none" w:sz="0" w:space="0" w:color="auto"/>
            <w:right w:val="none" w:sz="0" w:space="0" w:color="auto"/>
          </w:divBdr>
        </w:div>
        <w:div w:id="1411007045">
          <w:marLeft w:val="0"/>
          <w:marRight w:val="0"/>
          <w:marTop w:val="0"/>
          <w:marBottom w:val="0"/>
          <w:divBdr>
            <w:top w:val="none" w:sz="0" w:space="0" w:color="auto"/>
            <w:left w:val="none" w:sz="0" w:space="0" w:color="auto"/>
            <w:bottom w:val="none" w:sz="0" w:space="0" w:color="auto"/>
            <w:right w:val="none" w:sz="0" w:space="0" w:color="auto"/>
          </w:divBdr>
        </w:div>
        <w:div w:id="2032491079">
          <w:marLeft w:val="0"/>
          <w:marRight w:val="0"/>
          <w:marTop w:val="0"/>
          <w:marBottom w:val="0"/>
          <w:divBdr>
            <w:top w:val="none" w:sz="0" w:space="0" w:color="auto"/>
            <w:left w:val="none" w:sz="0" w:space="0" w:color="auto"/>
            <w:bottom w:val="none" w:sz="0" w:space="0" w:color="auto"/>
            <w:right w:val="none" w:sz="0" w:space="0" w:color="auto"/>
          </w:divBdr>
        </w:div>
        <w:div w:id="1712149113">
          <w:marLeft w:val="0"/>
          <w:marRight w:val="0"/>
          <w:marTop w:val="0"/>
          <w:marBottom w:val="0"/>
          <w:divBdr>
            <w:top w:val="none" w:sz="0" w:space="0" w:color="auto"/>
            <w:left w:val="none" w:sz="0" w:space="0" w:color="auto"/>
            <w:bottom w:val="none" w:sz="0" w:space="0" w:color="auto"/>
            <w:right w:val="none" w:sz="0" w:space="0" w:color="auto"/>
          </w:divBdr>
        </w:div>
        <w:div w:id="6250045">
          <w:marLeft w:val="0"/>
          <w:marRight w:val="0"/>
          <w:marTop w:val="0"/>
          <w:marBottom w:val="0"/>
          <w:divBdr>
            <w:top w:val="none" w:sz="0" w:space="0" w:color="auto"/>
            <w:left w:val="none" w:sz="0" w:space="0" w:color="auto"/>
            <w:bottom w:val="none" w:sz="0" w:space="0" w:color="auto"/>
            <w:right w:val="none" w:sz="0" w:space="0" w:color="auto"/>
          </w:divBdr>
        </w:div>
        <w:div w:id="1877234590">
          <w:marLeft w:val="0"/>
          <w:marRight w:val="0"/>
          <w:marTop w:val="0"/>
          <w:marBottom w:val="0"/>
          <w:divBdr>
            <w:top w:val="none" w:sz="0" w:space="0" w:color="auto"/>
            <w:left w:val="none" w:sz="0" w:space="0" w:color="auto"/>
            <w:bottom w:val="none" w:sz="0" w:space="0" w:color="auto"/>
            <w:right w:val="none" w:sz="0" w:space="0" w:color="auto"/>
          </w:divBdr>
        </w:div>
        <w:div w:id="2130538805">
          <w:marLeft w:val="0"/>
          <w:marRight w:val="0"/>
          <w:marTop w:val="0"/>
          <w:marBottom w:val="0"/>
          <w:divBdr>
            <w:top w:val="none" w:sz="0" w:space="0" w:color="auto"/>
            <w:left w:val="none" w:sz="0" w:space="0" w:color="auto"/>
            <w:bottom w:val="none" w:sz="0" w:space="0" w:color="auto"/>
            <w:right w:val="none" w:sz="0" w:space="0" w:color="auto"/>
          </w:divBdr>
        </w:div>
        <w:div w:id="992634955">
          <w:marLeft w:val="0"/>
          <w:marRight w:val="0"/>
          <w:marTop w:val="0"/>
          <w:marBottom w:val="0"/>
          <w:divBdr>
            <w:top w:val="none" w:sz="0" w:space="0" w:color="auto"/>
            <w:left w:val="none" w:sz="0" w:space="0" w:color="auto"/>
            <w:bottom w:val="none" w:sz="0" w:space="0" w:color="auto"/>
            <w:right w:val="none" w:sz="0" w:space="0" w:color="auto"/>
          </w:divBdr>
        </w:div>
        <w:div w:id="755247228">
          <w:marLeft w:val="0"/>
          <w:marRight w:val="0"/>
          <w:marTop w:val="0"/>
          <w:marBottom w:val="0"/>
          <w:divBdr>
            <w:top w:val="none" w:sz="0" w:space="0" w:color="auto"/>
            <w:left w:val="none" w:sz="0" w:space="0" w:color="auto"/>
            <w:bottom w:val="none" w:sz="0" w:space="0" w:color="auto"/>
            <w:right w:val="none" w:sz="0" w:space="0" w:color="auto"/>
          </w:divBdr>
        </w:div>
        <w:div w:id="1059086484">
          <w:marLeft w:val="0"/>
          <w:marRight w:val="0"/>
          <w:marTop w:val="0"/>
          <w:marBottom w:val="0"/>
          <w:divBdr>
            <w:top w:val="none" w:sz="0" w:space="0" w:color="auto"/>
            <w:left w:val="none" w:sz="0" w:space="0" w:color="auto"/>
            <w:bottom w:val="none" w:sz="0" w:space="0" w:color="auto"/>
            <w:right w:val="none" w:sz="0" w:space="0" w:color="auto"/>
          </w:divBdr>
        </w:div>
        <w:div w:id="615214447">
          <w:marLeft w:val="0"/>
          <w:marRight w:val="0"/>
          <w:marTop w:val="0"/>
          <w:marBottom w:val="0"/>
          <w:divBdr>
            <w:top w:val="none" w:sz="0" w:space="0" w:color="auto"/>
            <w:left w:val="none" w:sz="0" w:space="0" w:color="auto"/>
            <w:bottom w:val="none" w:sz="0" w:space="0" w:color="auto"/>
            <w:right w:val="none" w:sz="0" w:space="0" w:color="auto"/>
          </w:divBdr>
        </w:div>
        <w:div w:id="1695837808">
          <w:marLeft w:val="0"/>
          <w:marRight w:val="0"/>
          <w:marTop w:val="0"/>
          <w:marBottom w:val="0"/>
          <w:divBdr>
            <w:top w:val="none" w:sz="0" w:space="0" w:color="auto"/>
            <w:left w:val="none" w:sz="0" w:space="0" w:color="auto"/>
            <w:bottom w:val="none" w:sz="0" w:space="0" w:color="auto"/>
            <w:right w:val="none" w:sz="0" w:space="0" w:color="auto"/>
          </w:divBdr>
        </w:div>
        <w:div w:id="1673684787">
          <w:marLeft w:val="0"/>
          <w:marRight w:val="0"/>
          <w:marTop w:val="0"/>
          <w:marBottom w:val="0"/>
          <w:divBdr>
            <w:top w:val="none" w:sz="0" w:space="0" w:color="auto"/>
            <w:left w:val="none" w:sz="0" w:space="0" w:color="auto"/>
            <w:bottom w:val="none" w:sz="0" w:space="0" w:color="auto"/>
            <w:right w:val="none" w:sz="0" w:space="0" w:color="auto"/>
          </w:divBdr>
        </w:div>
        <w:div w:id="753474895">
          <w:marLeft w:val="0"/>
          <w:marRight w:val="0"/>
          <w:marTop w:val="0"/>
          <w:marBottom w:val="0"/>
          <w:divBdr>
            <w:top w:val="none" w:sz="0" w:space="0" w:color="auto"/>
            <w:left w:val="none" w:sz="0" w:space="0" w:color="auto"/>
            <w:bottom w:val="none" w:sz="0" w:space="0" w:color="auto"/>
            <w:right w:val="none" w:sz="0" w:space="0" w:color="auto"/>
          </w:divBdr>
        </w:div>
        <w:div w:id="2108426909">
          <w:marLeft w:val="0"/>
          <w:marRight w:val="0"/>
          <w:marTop w:val="0"/>
          <w:marBottom w:val="0"/>
          <w:divBdr>
            <w:top w:val="none" w:sz="0" w:space="0" w:color="auto"/>
            <w:left w:val="none" w:sz="0" w:space="0" w:color="auto"/>
            <w:bottom w:val="none" w:sz="0" w:space="0" w:color="auto"/>
            <w:right w:val="none" w:sz="0" w:space="0" w:color="auto"/>
          </w:divBdr>
        </w:div>
        <w:div w:id="859396266">
          <w:marLeft w:val="0"/>
          <w:marRight w:val="0"/>
          <w:marTop w:val="0"/>
          <w:marBottom w:val="0"/>
          <w:divBdr>
            <w:top w:val="none" w:sz="0" w:space="0" w:color="auto"/>
            <w:left w:val="none" w:sz="0" w:space="0" w:color="auto"/>
            <w:bottom w:val="none" w:sz="0" w:space="0" w:color="auto"/>
            <w:right w:val="none" w:sz="0" w:space="0" w:color="auto"/>
          </w:divBdr>
        </w:div>
        <w:div w:id="381683999">
          <w:marLeft w:val="0"/>
          <w:marRight w:val="0"/>
          <w:marTop w:val="0"/>
          <w:marBottom w:val="0"/>
          <w:divBdr>
            <w:top w:val="none" w:sz="0" w:space="0" w:color="auto"/>
            <w:left w:val="none" w:sz="0" w:space="0" w:color="auto"/>
            <w:bottom w:val="none" w:sz="0" w:space="0" w:color="auto"/>
            <w:right w:val="none" w:sz="0" w:space="0" w:color="auto"/>
          </w:divBdr>
        </w:div>
        <w:div w:id="1786579161">
          <w:marLeft w:val="0"/>
          <w:marRight w:val="0"/>
          <w:marTop w:val="0"/>
          <w:marBottom w:val="0"/>
          <w:divBdr>
            <w:top w:val="none" w:sz="0" w:space="0" w:color="auto"/>
            <w:left w:val="none" w:sz="0" w:space="0" w:color="auto"/>
            <w:bottom w:val="none" w:sz="0" w:space="0" w:color="auto"/>
            <w:right w:val="none" w:sz="0" w:space="0" w:color="auto"/>
          </w:divBdr>
        </w:div>
        <w:div w:id="32969422">
          <w:marLeft w:val="0"/>
          <w:marRight w:val="0"/>
          <w:marTop w:val="0"/>
          <w:marBottom w:val="0"/>
          <w:divBdr>
            <w:top w:val="none" w:sz="0" w:space="0" w:color="auto"/>
            <w:left w:val="none" w:sz="0" w:space="0" w:color="auto"/>
            <w:bottom w:val="none" w:sz="0" w:space="0" w:color="auto"/>
            <w:right w:val="none" w:sz="0" w:space="0" w:color="auto"/>
          </w:divBdr>
        </w:div>
        <w:div w:id="1704209671">
          <w:marLeft w:val="0"/>
          <w:marRight w:val="0"/>
          <w:marTop w:val="0"/>
          <w:marBottom w:val="0"/>
          <w:divBdr>
            <w:top w:val="none" w:sz="0" w:space="0" w:color="auto"/>
            <w:left w:val="none" w:sz="0" w:space="0" w:color="auto"/>
            <w:bottom w:val="none" w:sz="0" w:space="0" w:color="auto"/>
            <w:right w:val="none" w:sz="0" w:space="0" w:color="auto"/>
          </w:divBdr>
        </w:div>
        <w:div w:id="2090692852">
          <w:marLeft w:val="0"/>
          <w:marRight w:val="0"/>
          <w:marTop w:val="0"/>
          <w:marBottom w:val="0"/>
          <w:divBdr>
            <w:top w:val="none" w:sz="0" w:space="0" w:color="auto"/>
            <w:left w:val="none" w:sz="0" w:space="0" w:color="auto"/>
            <w:bottom w:val="none" w:sz="0" w:space="0" w:color="auto"/>
            <w:right w:val="none" w:sz="0" w:space="0" w:color="auto"/>
          </w:divBdr>
        </w:div>
        <w:div w:id="2032948742">
          <w:marLeft w:val="0"/>
          <w:marRight w:val="0"/>
          <w:marTop w:val="0"/>
          <w:marBottom w:val="0"/>
          <w:divBdr>
            <w:top w:val="none" w:sz="0" w:space="0" w:color="auto"/>
            <w:left w:val="none" w:sz="0" w:space="0" w:color="auto"/>
            <w:bottom w:val="none" w:sz="0" w:space="0" w:color="auto"/>
            <w:right w:val="none" w:sz="0" w:space="0" w:color="auto"/>
          </w:divBdr>
        </w:div>
        <w:div w:id="1355154505">
          <w:marLeft w:val="0"/>
          <w:marRight w:val="0"/>
          <w:marTop w:val="0"/>
          <w:marBottom w:val="0"/>
          <w:divBdr>
            <w:top w:val="none" w:sz="0" w:space="0" w:color="auto"/>
            <w:left w:val="none" w:sz="0" w:space="0" w:color="auto"/>
            <w:bottom w:val="none" w:sz="0" w:space="0" w:color="auto"/>
            <w:right w:val="none" w:sz="0" w:space="0" w:color="auto"/>
          </w:divBdr>
        </w:div>
        <w:div w:id="1580098794">
          <w:marLeft w:val="0"/>
          <w:marRight w:val="0"/>
          <w:marTop w:val="0"/>
          <w:marBottom w:val="0"/>
          <w:divBdr>
            <w:top w:val="none" w:sz="0" w:space="0" w:color="auto"/>
            <w:left w:val="none" w:sz="0" w:space="0" w:color="auto"/>
            <w:bottom w:val="none" w:sz="0" w:space="0" w:color="auto"/>
            <w:right w:val="none" w:sz="0" w:space="0" w:color="auto"/>
          </w:divBdr>
        </w:div>
        <w:div w:id="213078983">
          <w:marLeft w:val="0"/>
          <w:marRight w:val="0"/>
          <w:marTop w:val="0"/>
          <w:marBottom w:val="0"/>
          <w:divBdr>
            <w:top w:val="none" w:sz="0" w:space="0" w:color="auto"/>
            <w:left w:val="none" w:sz="0" w:space="0" w:color="auto"/>
            <w:bottom w:val="none" w:sz="0" w:space="0" w:color="auto"/>
            <w:right w:val="none" w:sz="0" w:space="0" w:color="auto"/>
          </w:divBdr>
        </w:div>
        <w:div w:id="570191341">
          <w:marLeft w:val="0"/>
          <w:marRight w:val="0"/>
          <w:marTop w:val="0"/>
          <w:marBottom w:val="0"/>
          <w:divBdr>
            <w:top w:val="none" w:sz="0" w:space="0" w:color="auto"/>
            <w:left w:val="none" w:sz="0" w:space="0" w:color="auto"/>
            <w:bottom w:val="none" w:sz="0" w:space="0" w:color="auto"/>
            <w:right w:val="none" w:sz="0" w:space="0" w:color="auto"/>
          </w:divBdr>
        </w:div>
        <w:div w:id="853543528">
          <w:marLeft w:val="0"/>
          <w:marRight w:val="0"/>
          <w:marTop w:val="0"/>
          <w:marBottom w:val="0"/>
          <w:divBdr>
            <w:top w:val="none" w:sz="0" w:space="0" w:color="auto"/>
            <w:left w:val="none" w:sz="0" w:space="0" w:color="auto"/>
            <w:bottom w:val="none" w:sz="0" w:space="0" w:color="auto"/>
            <w:right w:val="none" w:sz="0" w:space="0" w:color="auto"/>
          </w:divBdr>
        </w:div>
        <w:div w:id="983050584">
          <w:marLeft w:val="0"/>
          <w:marRight w:val="0"/>
          <w:marTop w:val="0"/>
          <w:marBottom w:val="0"/>
          <w:divBdr>
            <w:top w:val="none" w:sz="0" w:space="0" w:color="auto"/>
            <w:left w:val="none" w:sz="0" w:space="0" w:color="auto"/>
            <w:bottom w:val="none" w:sz="0" w:space="0" w:color="auto"/>
            <w:right w:val="none" w:sz="0" w:space="0" w:color="auto"/>
          </w:divBdr>
        </w:div>
        <w:div w:id="902788245">
          <w:marLeft w:val="0"/>
          <w:marRight w:val="0"/>
          <w:marTop w:val="0"/>
          <w:marBottom w:val="0"/>
          <w:divBdr>
            <w:top w:val="none" w:sz="0" w:space="0" w:color="auto"/>
            <w:left w:val="none" w:sz="0" w:space="0" w:color="auto"/>
            <w:bottom w:val="none" w:sz="0" w:space="0" w:color="auto"/>
            <w:right w:val="none" w:sz="0" w:space="0" w:color="auto"/>
          </w:divBdr>
        </w:div>
        <w:div w:id="767770309">
          <w:marLeft w:val="0"/>
          <w:marRight w:val="0"/>
          <w:marTop w:val="0"/>
          <w:marBottom w:val="0"/>
          <w:divBdr>
            <w:top w:val="none" w:sz="0" w:space="0" w:color="auto"/>
            <w:left w:val="none" w:sz="0" w:space="0" w:color="auto"/>
            <w:bottom w:val="none" w:sz="0" w:space="0" w:color="auto"/>
            <w:right w:val="none" w:sz="0" w:space="0" w:color="auto"/>
          </w:divBdr>
        </w:div>
        <w:div w:id="670958393">
          <w:marLeft w:val="0"/>
          <w:marRight w:val="0"/>
          <w:marTop w:val="0"/>
          <w:marBottom w:val="0"/>
          <w:divBdr>
            <w:top w:val="none" w:sz="0" w:space="0" w:color="auto"/>
            <w:left w:val="none" w:sz="0" w:space="0" w:color="auto"/>
            <w:bottom w:val="none" w:sz="0" w:space="0" w:color="auto"/>
            <w:right w:val="none" w:sz="0" w:space="0" w:color="auto"/>
          </w:divBdr>
        </w:div>
        <w:div w:id="483590379">
          <w:marLeft w:val="0"/>
          <w:marRight w:val="0"/>
          <w:marTop w:val="0"/>
          <w:marBottom w:val="0"/>
          <w:divBdr>
            <w:top w:val="none" w:sz="0" w:space="0" w:color="auto"/>
            <w:left w:val="none" w:sz="0" w:space="0" w:color="auto"/>
            <w:bottom w:val="none" w:sz="0" w:space="0" w:color="auto"/>
            <w:right w:val="none" w:sz="0" w:space="0" w:color="auto"/>
          </w:divBdr>
        </w:div>
        <w:div w:id="916327084">
          <w:marLeft w:val="0"/>
          <w:marRight w:val="0"/>
          <w:marTop w:val="0"/>
          <w:marBottom w:val="0"/>
          <w:divBdr>
            <w:top w:val="none" w:sz="0" w:space="0" w:color="auto"/>
            <w:left w:val="none" w:sz="0" w:space="0" w:color="auto"/>
            <w:bottom w:val="none" w:sz="0" w:space="0" w:color="auto"/>
            <w:right w:val="none" w:sz="0" w:space="0" w:color="auto"/>
          </w:divBdr>
        </w:div>
        <w:div w:id="2121682313">
          <w:marLeft w:val="0"/>
          <w:marRight w:val="0"/>
          <w:marTop w:val="0"/>
          <w:marBottom w:val="0"/>
          <w:divBdr>
            <w:top w:val="none" w:sz="0" w:space="0" w:color="auto"/>
            <w:left w:val="none" w:sz="0" w:space="0" w:color="auto"/>
            <w:bottom w:val="none" w:sz="0" w:space="0" w:color="auto"/>
            <w:right w:val="none" w:sz="0" w:space="0" w:color="auto"/>
          </w:divBdr>
        </w:div>
        <w:div w:id="327447962">
          <w:marLeft w:val="0"/>
          <w:marRight w:val="0"/>
          <w:marTop w:val="0"/>
          <w:marBottom w:val="0"/>
          <w:divBdr>
            <w:top w:val="none" w:sz="0" w:space="0" w:color="auto"/>
            <w:left w:val="none" w:sz="0" w:space="0" w:color="auto"/>
            <w:bottom w:val="none" w:sz="0" w:space="0" w:color="auto"/>
            <w:right w:val="none" w:sz="0" w:space="0" w:color="auto"/>
          </w:divBdr>
        </w:div>
        <w:div w:id="1202549522">
          <w:marLeft w:val="0"/>
          <w:marRight w:val="0"/>
          <w:marTop w:val="0"/>
          <w:marBottom w:val="0"/>
          <w:divBdr>
            <w:top w:val="none" w:sz="0" w:space="0" w:color="auto"/>
            <w:left w:val="none" w:sz="0" w:space="0" w:color="auto"/>
            <w:bottom w:val="none" w:sz="0" w:space="0" w:color="auto"/>
            <w:right w:val="none" w:sz="0" w:space="0" w:color="auto"/>
          </w:divBdr>
        </w:div>
        <w:div w:id="623534995">
          <w:marLeft w:val="0"/>
          <w:marRight w:val="0"/>
          <w:marTop w:val="0"/>
          <w:marBottom w:val="0"/>
          <w:divBdr>
            <w:top w:val="none" w:sz="0" w:space="0" w:color="auto"/>
            <w:left w:val="none" w:sz="0" w:space="0" w:color="auto"/>
            <w:bottom w:val="none" w:sz="0" w:space="0" w:color="auto"/>
            <w:right w:val="none" w:sz="0" w:space="0" w:color="auto"/>
          </w:divBdr>
        </w:div>
        <w:div w:id="451436935">
          <w:marLeft w:val="0"/>
          <w:marRight w:val="0"/>
          <w:marTop w:val="0"/>
          <w:marBottom w:val="0"/>
          <w:divBdr>
            <w:top w:val="none" w:sz="0" w:space="0" w:color="auto"/>
            <w:left w:val="none" w:sz="0" w:space="0" w:color="auto"/>
            <w:bottom w:val="none" w:sz="0" w:space="0" w:color="auto"/>
            <w:right w:val="none" w:sz="0" w:space="0" w:color="auto"/>
          </w:divBdr>
        </w:div>
        <w:div w:id="281040599">
          <w:marLeft w:val="0"/>
          <w:marRight w:val="0"/>
          <w:marTop w:val="0"/>
          <w:marBottom w:val="0"/>
          <w:divBdr>
            <w:top w:val="none" w:sz="0" w:space="0" w:color="auto"/>
            <w:left w:val="none" w:sz="0" w:space="0" w:color="auto"/>
            <w:bottom w:val="none" w:sz="0" w:space="0" w:color="auto"/>
            <w:right w:val="none" w:sz="0" w:space="0" w:color="auto"/>
          </w:divBdr>
        </w:div>
        <w:div w:id="528228894">
          <w:marLeft w:val="0"/>
          <w:marRight w:val="0"/>
          <w:marTop w:val="0"/>
          <w:marBottom w:val="0"/>
          <w:divBdr>
            <w:top w:val="none" w:sz="0" w:space="0" w:color="auto"/>
            <w:left w:val="none" w:sz="0" w:space="0" w:color="auto"/>
            <w:bottom w:val="none" w:sz="0" w:space="0" w:color="auto"/>
            <w:right w:val="none" w:sz="0" w:space="0" w:color="auto"/>
          </w:divBdr>
        </w:div>
        <w:div w:id="2055690361">
          <w:marLeft w:val="0"/>
          <w:marRight w:val="0"/>
          <w:marTop w:val="0"/>
          <w:marBottom w:val="0"/>
          <w:divBdr>
            <w:top w:val="none" w:sz="0" w:space="0" w:color="auto"/>
            <w:left w:val="none" w:sz="0" w:space="0" w:color="auto"/>
            <w:bottom w:val="none" w:sz="0" w:space="0" w:color="auto"/>
            <w:right w:val="none" w:sz="0" w:space="0" w:color="auto"/>
          </w:divBdr>
        </w:div>
        <w:div w:id="1040594788">
          <w:marLeft w:val="0"/>
          <w:marRight w:val="0"/>
          <w:marTop w:val="0"/>
          <w:marBottom w:val="0"/>
          <w:divBdr>
            <w:top w:val="none" w:sz="0" w:space="0" w:color="auto"/>
            <w:left w:val="none" w:sz="0" w:space="0" w:color="auto"/>
            <w:bottom w:val="none" w:sz="0" w:space="0" w:color="auto"/>
            <w:right w:val="none" w:sz="0" w:space="0" w:color="auto"/>
          </w:divBdr>
        </w:div>
        <w:div w:id="211117599">
          <w:marLeft w:val="0"/>
          <w:marRight w:val="0"/>
          <w:marTop w:val="0"/>
          <w:marBottom w:val="0"/>
          <w:divBdr>
            <w:top w:val="none" w:sz="0" w:space="0" w:color="auto"/>
            <w:left w:val="none" w:sz="0" w:space="0" w:color="auto"/>
            <w:bottom w:val="none" w:sz="0" w:space="0" w:color="auto"/>
            <w:right w:val="none" w:sz="0" w:space="0" w:color="auto"/>
          </w:divBdr>
        </w:div>
        <w:div w:id="1653481134">
          <w:marLeft w:val="0"/>
          <w:marRight w:val="0"/>
          <w:marTop w:val="0"/>
          <w:marBottom w:val="0"/>
          <w:divBdr>
            <w:top w:val="none" w:sz="0" w:space="0" w:color="auto"/>
            <w:left w:val="none" w:sz="0" w:space="0" w:color="auto"/>
            <w:bottom w:val="none" w:sz="0" w:space="0" w:color="auto"/>
            <w:right w:val="none" w:sz="0" w:space="0" w:color="auto"/>
          </w:divBdr>
        </w:div>
        <w:div w:id="1130019">
          <w:marLeft w:val="0"/>
          <w:marRight w:val="0"/>
          <w:marTop w:val="0"/>
          <w:marBottom w:val="0"/>
          <w:divBdr>
            <w:top w:val="none" w:sz="0" w:space="0" w:color="auto"/>
            <w:left w:val="none" w:sz="0" w:space="0" w:color="auto"/>
            <w:bottom w:val="none" w:sz="0" w:space="0" w:color="auto"/>
            <w:right w:val="none" w:sz="0" w:space="0" w:color="auto"/>
          </w:divBdr>
        </w:div>
        <w:div w:id="1753310039">
          <w:marLeft w:val="0"/>
          <w:marRight w:val="0"/>
          <w:marTop w:val="0"/>
          <w:marBottom w:val="0"/>
          <w:divBdr>
            <w:top w:val="none" w:sz="0" w:space="0" w:color="auto"/>
            <w:left w:val="none" w:sz="0" w:space="0" w:color="auto"/>
            <w:bottom w:val="none" w:sz="0" w:space="0" w:color="auto"/>
            <w:right w:val="none" w:sz="0" w:space="0" w:color="auto"/>
          </w:divBdr>
        </w:div>
        <w:div w:id="889263095">
          <w:marLeft w:val="0"/>
          <w:marRight w:val="0"/>
          <w:marTop w:val="0"/>
          <w:marBottom w:val="0"/>
          <w:divBdr>
            <w:top w:val="none" w:sz="0" w:space="0" w:color="auto"/>
            <w:left w:val="none" w:sz="0" w:space="0" w:color="auto"/>
            <w:bottom w:val="none" w:sz="0" w:space="0" w:color="auto"/>
            <w:right w:val="none" w:sz="0" w:space="0" w:color="auto"/>
          </w:divBdr>
        </w:div>
        <w:div w:id="2141222459">
          <w:marLeft w:val="0"/>
          <w:marRight w:val="0"/>
          <w:marTop w:val="0"/>
          <w:marBottom w:val="0"/>
          <w:divBdr>
            <w:top w:val="none" w:sz="0" w:space="0" w:color="auto"/>
            <w:left w:val="none" w:sz="0" w:space="0" w:color="auto"/>
            <w:bottom w:val="none" w:sz="0" w:space="0" w:color="auto"/>
            <w:right w:val="none" w:sz="0" w:space="0" w:color="auto"/>
          </w:divBdr>
        </w:div>
        <w:div w:id="1826166616">
          <w:marLeft w:val="0"/>
          <w:marRight w:val="0"/>
          <w:marTop w:val="0"/>
          <w:marBottom w:val="0"/>
          <w:divBdr>
            <w:top w:val="none" w:sz="0" w:space="0" w:color="auto"/>
            <w:left w:val="none" w:sz="0" w:space="0" w:color="auto"/>
            <w:bottom w:val="none" w:sz="0" w:space="0" w:color="auto"/>
            <w:right w:val="none" w:sz="0" w:space="0" w:color="auto"/>
          </w:divBdr>
        </w:div>
        <w:div w:id="628821843">
          <w:marLeft w:val="0"/>
          <w:marRight w:val="0"/>
          <w:marTop w:val="0"/>
          <w:marBottom w:val="0"/>
          <w:divBdr>
            <w:top w:val="none" w:sz="0" w:space="0" w:color="auto"/>
            <w:left w:val="none" w:sz="0" w:space="0" w:color="auto"/>
            <w:bottom w:val="none" w:sz="0" w:space="0" w:color="auto"/>
            <w:right w:val="none" w:sz="0" w:space="0" w:color="auto"/>
          </w:divBdr>
        </w:div>
        <w:div w:id="1714380342">
          <w:marLeft w:val="0"/>
          <w:marRight w:val="0"/>
          <w:marTop w:val="0"/>
          <w:marBottom w:val="0"/>
          <w:divBdr>
            <w:top w:val="none" w:sz="0" w:space="0" w:color="auto"/>
            <w:left w:val="none" w:sz="0" w:space="0" w:color="auto"/>
            <w:bottom w:val="none" w:sz="0" w:space="0" w:color="auto"/>
            <w:right w:val="none" w:sz="0" w:space="0" w:color="auto"/>
          </w:divBdr>
        </w:div>
        <w:div w:id="1561287128">
          <w:marLeft w:val="0"/>
          <w:marRight w:val="0"/>
          <w:marTop w:val="0"/>
          <w:marBottom w:val="0"/>
          <w:divBdr>
            <w:top w:val="none" w:sz="0" w:space="0" w:color="auto"/>
            <w:left w:val="none" w:sz="0" w:space="0" w:color="auto"/>
            <w:bottom w:val="none" w:sz="0" w:space="0" w:color="auto"/>
            <w:right w:val="none" w:sz="0" w:space="0" w:color="auto"/>
          </w:divBdr>
        </w:div>
        <w:div w:id="1413310215">
          <w:marLeft w:val="0"/>
          <w:marRight w:val="0"/>
          <w:marTop w:val="0"/>
          <w:marBottom w:val="0"/>
          <w:divBdr>
            <w:top w:val="none" w:sz="0" w:space="0" w:color="auto"/>
            <w:left w:val="none" w:sz="0" w:space="0" w:color="auto"/>
            <w:bottom w:val="none" w:sz="0" w:space="0" w:color="auto"/>
            <w:right w:val="none" w:sz="0" w:space="0" w:color="auto"/>
          </w:divBdr>
        </w:div>
        <w:div w:id="243954457">
          <w:marLeft w:val="0"/>
          <w:marRight w:val="0"/>
          <w:marTop w:val="0"/>
          <w:marBottom w:val="0"/>
          <w:divBdr>
            <w:top w:val="none" w:sz="0" w:space="0" w:color="auto"/>
            <w:left w:val="none" w:sz="0" w:space="0" w:color="auto"/>
            <w:bottom w:val="none" w:sz="0" w:space="0" w:color="auto"/>
            <w:right w:val="none" w:sz="0" w:space="0" w:color="auto"/>
          </w:divBdr>
        </w:div>
        <w:div w:id="1070694216">
          <w:marLeft w:val="0"/>
          <w:marRight w:val="0"/>
          <w:marTop w:val="0"/>
          <w:marBottom w:val="0"/>
          <w:divBdr>
            <w:top w:val="none" w:sz="0" w:space="0" w:color="auto"/>
            <w:left w:val="none" w:sz="0" w:space="0" w:color="auto"/>
            <w:bottom w:val="none" w:sz="0" w:space="0" w:color="auto"/>
            <w:right w:val="none" w:sz="0" w:space="0" w:color="auto"/>
          </w:divBdr>
        </w:div>
        <w:div w:id="164516248">
          <w:marLeft w:val="0"/>
          <w:marRight w:val="0"/>
          <w:marTop w:val="0"/>
          <w:marBottom w:val="0"/>
          <w:divBdr>
            <w:top w:val="none" w:sz="0" w:space="0" w:color="auto"/>
            <w:left w:val="none" w:sz="0" w:space="0" w:color="auto"/>
            <w:bottom w:val="none" w:sz="0" w:space="0" w:color="auto"/>
            <w:right w:val="none" w:sz="0" w:space="0" w:color="auto"/>
          </w:divBdr>
        </w:div>
        <w:div w:id="1467697471">
          <w:marLeft w:val="0"/>
          <w:marRight w:val="0"/>
          <w:marTop w:val="0"/>
          <w:marBottom w:val="0"/>
          <w:divBdr>
            <w:top w:val="none" w:sz="0" w:space="0" w:color="auto"/>
            <w:left w:val="none" w:sz="0" w:space="0" w:color="auto"/>
            <w:bottom w:val="none" w:sz="0" w:space="0" w:color="auto"/>
            <w:right w:val="none" w:sz="0" w:space="0" w:color="auto"/>
          </w:divBdr>
        </w:div>
        <w:div w:id="318271848">
          <w:marLeft w:val="0"/>
          <w:marRight w:val="0"/>
          <w:marTop w:val="0"/>
          <w:marBottom w:val="0"/>
          <w:divBdr>
            <w:top w:val="none" w:sz="0" w:space="0" w:color="auto"/>
            <w:left w:val="none" w:sz="0" w:space="0" w:color="auto"/>
            <w:bottom w:val="none" w:sz="0" w:space="0" w:color="auto"/>
            <w:right w:val="none" w:sz="0" w:space="0" w:color="auto"/>
          </w:divBdr>
        </w:div>
        <w:div w:id="1313292710">
          <w:marLeft w:val="0"/>
          <w:marRight w:val="0"/>
          <w:marTop w:val="0"/>
          <w:marBottom w:val="0"/>
          <w:divBdr>
            <w:top w:val="none" w:sz="0" w:space="0" w:color="auto"/>
            <w:left w:val="none" w:sz="0" w:space="0" w:color="auto"/>
            <w:bottom w:val="none" w:sz="0" w:space="0" w:color="auto"/>
            <w:right w:val="none" w:sz="0" w:space="0" w:color="auto"/>
          </w:divBdr>
        </w:div>
        <w:div w:id="268583971">
          <w:marLeft w:val="0"/>
          <w:marRight w:val="0"/>
          <w:marTop w:val="0"/>
          <w:marBottom w:val="0"/>
          <w:divBdr>
            <w:top w:val="none" w:sz="0" w:space="0" w:color="auto"/>
            <w:left w:val="none" w:sz="0" w:space="0" w:color="auto"/>
            <w:bottom w:val="none" w:sz="0" w:space="0" w:color="auto"/>
            <w:right w:val="none" w:sz="0" w:space="0" w:color="auto"/>
          </w:divBdr>
        </w:div>
        <w:div w:id="2142724605">
          <w:marLeft w:val="0"/>
          <w:marRight w:val="0"/>
          <w:marTop w:val="0"/>
          <w:marBottom w:val="0"/>
          <w:divBdr>
            <w:top w:val="none" w:sz="0" w:space="0" w:color="auto"/>
            <w:left w:val="none" w:sz="0" w:space="0" w:color="auto"/>
            <w:bottom w:val="none" w:sz="0" w:space="0" w:color="auto"/>
            <w:right w:val="none" w:sz="0" w:space="0" w:color="auto"/>
          </w:divBdr>
        </w:div>
      </w:divsChild>
    </w:div>
    <w:div w:id="1414664708">
      <w:bodyDiv w:val="1"/>
      <w:marLeft w:val="0"/>
      <w:marRight w:val="0"/>
      <w:marTop w:val="0"/>
      <w:marBottom w:val="0"/>
      <w:divBdr>
        <w:top w:val="none" w:sz="0" w:space="0" w:color="auto"/>
        <w:left w:val="none" w:sz="0" w:space="0" w:color="auto"/>
        <w:bottom w:val="none" w:sz="0" w:space="0" w:color="auto"/>
        <w:right w:val="none" w:sz="0" w:space="0" w:color="auto"/>
      </w:divBdr>
    </w:div>
    <w:div w:id="1462991834">
      <w:bodyDiv w:val="1"/>
      <w:marLeft w:val="0"/>
      <w:marRight w:val="0"/>
      <w:marTop w:val="0"/>
      <w:marBottom w:val="0"/>
      <w:divBdr>
        <w:top w:val="none" w:sz="0" w:space="0" w:color="auto"/>
        <w:left w:val="none" w:sz="0" w:space="0" w:color="auto"/>
        <w:bottom w:val="none" w:sz="0" w:space="0" w:color="auto"/>
        <w:right w:val="none" w:sz="0" w:space="0" w:color="auto"/>
      </w:divBdr>
    </w:div>
    <w:div w:id="1472674660">
      <w:bodyDiv w:val="1"/>
      <w:marLeft w:val="0"/>
      <w:marRight w:val="0"/>
      <w:marTop w:val="0"/>
      <w:marBottom w:val="0"/>
      <w:divBdr>
        <w:top w:val="none" w:sz="0" w:space="0" w:color="auto"/>
        <w:left w:val="none" w:sz="0" w:space="0" w:color="auto"/>
        <w:bottom w:val="none" w:sz="0" w:space="0" w:color="auto"/>
        <w:right w:val="none" w:sz="0" w:space="0" w:color="auto"/>
      </w:divBdr>
    </w:div>
    <w:div w:id="1536196231">
      <w:bodyDiv w:val="1"/>
      <w:marLeft w:val="0"/>
      <w:marRight w:val="0"/>
      <w:marTop w:val="0"/>
      <w:marBottom w:val="0"/>
      <w:divBdr>
        <w:top w:val="none" w:sz="0" w:space="0" w:color="auto"/>
        <w:left w:val="none" w:sz="0" w:space="0" w:color="auto"/>
        <w:bottom w:val="none" w:sz="0" w:space="0" w:color="auto"/>
        <w:right w:val="none" w:sz="0" w:space="0" w:color="auto"/>
      </w:divBdr>
    </w:div>
    <w:div w:id="1692490849">
      <w:bodyDiv w:val="1"/>
      <w:marLeft w:val="0"/>
      <w:marRight w:val="0"/>
      <w:marTop w:val="0"/>
      <w:marBottom w:val="0"/>
      <w:divBdr>
        <w:top w:val="none" w:sz="0" w:space="0" w:color="auto"/>
        <w:left w:val="none" w:sz="0" w:space="0" w:color="auto"/>
        <w:bottom w:val="none" w:sz="0" w:space="0" w:color="auto"/>
        <w:right w:val="none" w:sz="0" w:space="0" w:color="auto"/>
      </w:divBdr>
    </w:div>
    <w:div w:id="1879968576">
      <w:bodyDiv w:val="1"/>
      <w:marLeft w:val="0"/>
      <w:marRight w:val="0"/>
      <w:marTop w:val="0"/>
      <w:marBottom w:val="0"/>
      <w:divBdr>
        <w:top w:val="none" w:sz="0" w:space="0" w:color="auto"/>
        <w:left w:val="none" w:sz="0" w:space="0" w:color="auto"/>
        <w:bottom w:val="none" w:sz="0" w:space="0" w:color="auto"/>
        <w:right w:val="none" w:sz="0" w:space="0" w:color="auto"/>
      </w:divBdr>
    </w:div>
    <w:div w:id="1919052730">
      <w:bodyDiv w:val="1"/>
      <w:marLeft w:val="0"/>
      <w:marRight w:val="0"/>
      <w:marTop w:val="0"/>
      <w:marBottom w:val="0"/>
      <w:divBdr>
        <w:top w:val="none" w:sz="0" w:space="0" w:color="auto"/>
        <w:left w:val="none" w:sz="0" w:space="0" w:color="auto"/>
        <w:bottom w:val="none" w:sz="0" w:space="0" w:color="auto"/>
        <w:right w:val="none" w:sz="0" w:space="0" w:color="auto"/>
      </w:divBdr>
    </w:div>
    <w:div w:id="2103187666">
      <w:bodyDiv w:val="1"/>
      <w:marLeft w:val="0"/>
      <w:marRight w:val="0"/>
      <w:marTop w:val="0"/>
      <w:marBottom w:val="0"/>
      <w:divBdr>
        <w:top w:val="none" w:sz="0" w:space="0" w:color="auto"/>
        <w:left w:val="none" w:sz="0" w:space="0" w:color="auto"/>
        <w:bottom w:val="none" w:sz="0" w:space="0" w:color="auto"/>
        <w:right w:val="none" w:sz="0" w:space="0" w:color="auto"/>
      </w:divBdr>
    </w:div>
    <w:div w:id="2135439409">
      <w:bodyDiv w:val="1"/>
      <w:marLeft w:val="0"/>
      <w:marRight w:val="0"/>
      <w:marTop w:val="0"/>
      <w:marBottom w:val="0"/>
      <w:divBdr>
        <w:top w:val="none" w:sz="0" w:space="0" w:color="auto"/>
        <w:left w:val="none" w:sz="0" w:space="0" w:color="auto"/>
        <w:bottom w:val="none" w:sz="0" w:space="0" w:color="auto"/>
        <w:right w:val="none" w:sz="0" w:space="0" w:color="auto"/>
      </w:divBdr>
      <w:divsChild>
        <w:div w:id="1728189551">
          <w:marLeft w:val="0"/>
          <w:marRight w:val="0"/>
          <w:marTop w:val="0"/>
          <w:marBottom w:val="0"/>
          <w:divBdr>
            <w:top w:val="none" w:sz="0" w:space="0" w:color="auto"/>
            <w:left w:val="none" w:sz="0" w:space="0" w:color="auto"/>
            <w:bottom w:val="none" w:sz="0" w:space="0" w:color="auto"/>
            <w:right w:val="none" w:sz="0" w:space="0" w:color="auto"/>
          </w:divBdr>
        </w:div>
        <w:div w:id="1638074582">
          <w:marLeft w:val="0"/>
          <w:marRight w:val="0"/>
          <w:marTop w:val="0"/>
          <w:marBottom w:val="0"/>
          <w:divBdr>
            <w:top w:val="none" w:sz="0" w:space="0" w:color="auto"/>
            <w:left w:val="none" w:sz="0" w:space="0" w:color="auto"/>
            <w:bottom w:val="none" w:sz="0" w:space="0" w:color="auto"/>
            <w:right w:val="none" w:sz="0" w:space="0" w:color="auto"/>
          </w:divBdr>
        </w:div>
        <w:div w:id="195555786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github.com/declan-taylor/honours_thesis" TargetMode="External"/><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hyperlink" Target="https://d.docs.live.net/3edad19b159922f5/ENVR449/manuscript/DeclanTaylor_Thesis_April25.docx"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d.docs.live.net/3edad19b159922f5/ENVR449/manuscript/DeclanTaylor_Thesis_April25.docx" TargetMode="External"/><Relationship Id="rId14" Type="http://schemas.openxmlformats.org/officeDocument/2006/relationships/image" Target="media/image4.png"/><Relationship Id="rId22" Type="http://schemas.openxmlformats.org/officeDocument/2006/relationships/image" Target="media/image12.png"/><Relationship Id="rId27"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69AB80-E12D-E847-B13D-F87574E0ED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62</Pages>
  <Words>72763</Words>
  <Characters>414755</Characters>
  <Application>Microsoft Office Word</Application>
  <DocSecurity>0</DocSecurity>
  <Lines>3456</Lines>
  <Paragraphs>9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clanta@student.ubc.ca</dc:creator>
  <cp:keywords/>
  <dc:description/>
  <cp:lastModifiedBy>declanta@student.ubc.ca</cp:lastModifiedBy>
  <cp:revision>6</cp:revision>
  <cp:lastPrinted>2023-04-26T20:35:00Z</cp:lastPrinted>
  <dcterms:created xsi:type="dcterms:W3CDTF">2023-04-26T22:53:00Z</dcterms:created>
  <dcterms:modified xsi:type="dcterms:W3CDTF">2023-04-26T2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wgbgFhJC"/&gt;&lt;style id="http://www.zotero.org/styles/apa" locale="en-CA" hasBibliography="1" bibliographyStyleHasBeenSet="1"/&gt;&lt;prefs&gt;&lt;pref name="fieldType" value="Field"/&gt;&lt;/prefs&gt;&lt;/data&gt;</vt:lpwstr>
  </property>
</Properties>
</file>